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F9F7D9" w14:textId="4F8E03CA" w:rsidR="00851A89" w:rsidRPr="00851A89" w:rsidRDefault="00092DDF" w:rsidP="00851A89">
      <w:pPr>
        <w:pStyle w:val="Heading1"/>
        <w:spacing w:line="480" w:lineRule="auto"/>
        <w:jc w:val="center"/>
        <w:rPr>
          <w:rFonts w:cs="Times New Roman"/>
          <w:sz w:val="32"/>
          <w:szCs w:val="44"/>
        </w:rPr>
      </w:pPr>
      <w:bookmarkStart w:id="0" w:name="_Hlk198024933"/>
      <w:r>
        <w:rPr>
          <w:rFonts w:cs="Times New Roman"/>
          <w:sz w:val="32"/>
          <w:szCs w:val="44"/>
        </w:rPr>
        <w:t xml:space="preserve">Supplementary Material: </w:t>
      </w:r>
      <w:r w:rsidR="00851A89" w:rsidRPr="00851A89">
        <w:rPr>
          <w:rFonts w:cs="Times New Roman"/>
          <w:sz w:val="32"/>
          <w:szCs w:val="44"/>
        </w:rPr>
        <w:t>A techno-economic analysis and life cycle assessment of woody biochar as an additive for orphan well plugging</w:t>
      </w:r>
    </w:p>
    <w:bookmarkEnd w:id="0"/>
    <w:p w14:paraId="3A048454" w14:textId="77777777" w:rsidR="00CF2494" w:rsidRPr="00AC64CA" w:rsidRDefault="00CF2494" w:rsidP="00CF2494">
      <w:pPr>
        <w:spacing w:line="480" w:lineRule="auto"/>
        <w:jc w:val="center"/>
        <w:rPr>
          <w:i/>
          <w:iCs/>
        </w:rPr>
      </w:pPr>
      <w:r w:rsidRPr="00AC64CA">
        <w:rPr>
          <w:i/>
          <w:iCs/>
        </w:rPr>
        <w:t>Brooke Ballenger</w:t>
      </w:r>
      <w:r w:rsidRPr="00AC64CA">
        <w:rPr>
          <w:i/>
          <w:iCs/>
          <w:vertAlign w:val="superscript"/>
        </w:rPr>
        <w:t>a</w:t>
      </w:r>
      <w:r w:rsidRPr="00AC64CA">
        <w:rPr>
          <w:i/>
          <w:iCs/>
        </w:rPr>
        <w:t xml:space="preserve">, </w:t>
      </w:r>
      <w:r>
        <w:rPr>
          <w:i/>
          <w:iCs/>
        </w:rPr>
        <w:t>Kerry Miller</w:t>
      </w:r>
      <w:r>
        <w:rPr>
          <w:i/>
          <w:iCs/>
          <w:vertAlign w:val="superscript"/>
        </w:rPr>
        <w:t>b</w:t>
      </w:r>
      <w:r>
        <w:rPr>
          <w:i/>
          <w:iCs/>
        </w:rPr>
        <w:t xml:space="preserve">, Thomas </w:t>
      </w:r>
      <w:proofErr w:type="spellStart"/>
      <w:proofErr w:type="gramStart"/>
      <w:r>
        <w:rPr>
          <w:i/>
          <w:iCs/>
        </w:rPr>
        <w:t>Borch</w:t>
      </w:r>
      <w:r>
        <w:rPr>
          <w:i/>
          <w:iCs/>
          <w:vertAlign w:val="superscript"/>
        </w:rPr>
        <w:t>b,c</w:t>
      </w:r>
      <w:proofErr w:type="spellEnd"/>
      <w:proofErr w:type="gramEnd"/>
      <w:r>
        <w:rPr>
          <w:i/>
          <w:iCs/>
        </w:rPr>
        <w:t xml:space="preserve">, </w:t>
      </w:r>
      <w:r w:rsidRPr="00AC64CA">
        <w:rPr>
          <w:i/>
          <w:iCs/>
        </w:rPr>
        <w:t xml:space="preserve">Jason </w:t>
      </w:r>
      <w:r>
        <w:rPr>
          <w:i/>
          <w:iCs/>
        </w:rPr>
        <w:t xml:space="preserve">C. </w:t>
      </w:r>
      <w:r w:rsidRPr="00AC64CA">
        <w:rPr>
          <w:i/>
          <w:iCs/>
        </w:rPr>
        <w:t>Quinn</w:t>
      </w:r>
      <w:r w:rsidRPr="00AC64CA">
        <w:rPr>
          <w:i/>
          <w:iCs/>
          <w:vertAlign w:val="superscript"/>
        </w:rPr>
        <w:t>a</w:t>
      </w:r>
      <w:r>
        <w:rPr>
          <w:i/>
          <w:iCs/>
          <w:vertAlign w:val="superscript"/>
        </w:rPr>
        <w:t>*</w:t>
      </w:r>
    </w:p>
    <w:p w14:paraId="5A555811" w14:textId="77777777" w:rsidR="00CF2494" w:rsidRDefault="00CF2494" w:rsidP="00CF2494">
      <w:pPr>
        <w:spacing w:line="360" w:lineRule="auto"/>
      </w:pPr>
      <w:proofErr w:type="spellStart"/>
      <w:r>
        <w:rPr>
          <w:vertAlign w:val="superscript"/>
        </w:rPr>
        <w:t>a</w:t>
      </w:r>
      <w:r>
        <w:t>Department</w:t>
      </w:r>
      <w:proofErr w:type="spellEnd"/>
      <w:r>
        <w:t xml:space="preserve"> of Mechanical Engineering, Colorado State University, 711 Oval Drive, Fort Collins, CO 80521, United States</w:t>
      </w:r>
    </w:p>
    <w:p w14:paraId="17205DF1" w14:textId="77777777" w:rsidR="00CF2494" w:rsidRDefault="00CF2494" w:rsidP="00CF2494">
      <w:pPr>
        <w:spacing w:line="360" w:lineRule="auto"/>
      </w:pPr>
      <w:proofErr w:type="spellStart"/>
      <w:r>
        <w:rPr>
          <w:i/>
          <w:iCs/>
          <w:vertAlign w:val="superscript"/>
        </w:rPr>
        <w:t>b</w:t>
      </w:r>
      <w:r w:rsidRPr="00C84F5A">
        <w:t>Department</w:t>
      </w:r>
      <w:proofErr w:type="spellEnd"/>
      <w:r w:rsidRPr="00C84F5A">
        <w:t xml:space="preserve"> of</w:t>
      </w:r>
      <w:r>
        <w:t xml:space="preserve"> Chemistry, Colorado State University, 711 Oval Drive, Fort Collins, CO 80521, United States</w:t>
      </w:r>
    </w:p>
    <w:p w14:paraId="4FC0B141" w14:textId="77777777" w:rsidR="00CF2494" w:rsidRDefault="00CF2494" w:rsidP="00CF2494">
      <w:pPr>
        <w:spacing w:line="360" w:lineRule="auto"/>
      </w:pPr>
      <w:r>
        <w:rPr>
          <w:i/>
          <w:iCs/>
          <w:vertAlign w:val="superscript"/>
        </w:rPr>
        <w:t xml:space="preserve"> </w:t>
      </w:r>
      <w:proofErr w:type="spellStart"/>
      <w:r>
        <w:rPr>
          <w:i/>
          <w:iCs/>
          <w:vertAlign w:val="superscript"/>
        </w:rPr>
        <w:t>c</w:t>
      </w:r>
      <w:r>
        <w:t>Department</w:t>
      </w:r>
      <w:proofErr w:type="spellEnd"/>
      <w:r>
        <w:t xml:space="preserve"> of Soil &amp; Crop Sciences, Colorado State University, 711 Oval Drive, Fort Collins, CO 80521, United States</w:t>
      </w:r>
    </w:p>
    <w:p w14:paraId="2E5CE820" w14:textId="77777777" w:rsidR="00CF2494" w:rsidRDefault="00CF2494" w:rsidP="00CF2494">
      <w:pPr>
        <w:spacing w:line="360" w:lineRule="auto"/>
      </w:pPr>
      <w:bookmarkStart w:id="1" w:name="_Hlk147144836"/>
      <w:r w:rsidRPr="00AC64CA">
        <w:t xml:space="preserve">*Corresponding author, Email: </w:t>
      </w:r>
      <w:hyperlink r:id="rId8" w:history="1">
        <w:r w:rsidRPr="00AC64CA">
          <w:rPr>
            <w:rStyle w:val="Hyperlink"/>
          </w:rPr>
          <w:t>jason.quinn@colostate.edu</w:t>
        </w:r>
      </w:hyperlink>
      <w:r w:rsidRPr="00AC64CA">
        <w:t xml:space="preserve"> </w:t>
      </w:r>
      <w:bookmarkEnd w:id="1"/>
    </w:p>
    <w:p w14:paraId="4D880A6E" w14:textId="165BCE81" w:rsidR="00E34AA2" w:rsidRDefault="00E34AA2">
      <w:pPr>
        <w:rPr>
          <w:rFonts w:cs="Times New Roman"/>
          <w:szCs w:val="20"/>
        </w:rPr>
      </w:pPr>
      <w:r>
        <w:rPr>
          <w:rFonts w:cs="Times New Roman"/>
          <w:szCs w:val="20"/>
        </w:rPr>
        <w:br w:type="page"/>
      </w:r>
    </w:p>
    <w:p w14:paraId="5B0DE083" w14:textId="77777777" w:rsidR="00321686" w:rsidRPr="004F4E1B" w:rsidRDefault="00321686" w:rsidP="00C752C3">
      <w:pPr>
        <w:rPr>
          <w:rFonts w:cs="Times New Roman"/>
          <w:szCs w:val="20"/>
        </w:rPr>
      </w:pPr>
    </w:p>
    <w:p w14:paraId="704044C6" w14:textId="4A473BF8" w:rsidR="00321686" w:rsidRPr="004F4E1B" w:rsidRDefault="007D7A22" w:rsidP="00397D50">
      <w:pPr>
        <w:pStyle w:val="Caption"/>
        <w:rPr>
          <w:rFonts w:cs="Times New Roman"/>
          <w:sz w:val="20"/>
          <w:szCs w:val="20"/>
        </w:rPr>
      </w:pPr>
      <w:r w:rsidRPr="00867D46">
        <w:rPr>
          <w:rFonts w:cs="Times New Roman"/>
          <w:b/>
          <w:bCs/>
          <w:sz w:val="20"/>
          <w:szCs w:val="20"/>
        </w:rPr>
        <w:t>Method S</w:t>
      </w:r>
      <w:r w:rsidRPr="00867D46">
        <w:rPr>
          <w:rFonts w:cs="Times New Roman"/>
          <w:b/>
          <w:bCs/>
          <w:sz w:val="20"/>
          <w:szCs w:val="20"/>
        </w:rPr>
        <w:fldChar w:fldCharType="begin"/>
      </w:r>
      <w:r w:rsidRPr="00867D46">
        <w:rPr>
          <w:rFonts w:cs="Times New Roman"/>
          <w:b/>
          <w:bCs/>
          <w:sz w:val="20"/>
          <w:szCs w:val="20"/>
        </w:rPr>
        <w:instrText xml:space="preserve"> SEQ Method_S_- \* ARABIC </w:instrText>
      </w:r>
      <w:r w:rsidRPr="00867D46">
        <w:rPr>
          <w:rFonts w:cs="Times New Roman"/>
          <w:b/>
          <w:bCs/>
          <w:sz w:val="20"/>
          <w:szCs w:val="20"/>
        </w:rPr>
        <w:fldChar w:fldCharType="separate"/>
      </w:r>
      <w:r w:rsidRPr="00867D46">
        <w:rPr>
          <w:rFonts w:cs="Times New Roman"/>
          <w:b/>
          <w:bCs/>
          <w:noProof/>
          <w:sz w:val="20"/>
          <w:szCs w:val="20"/>
        </w:rPr>
        <w:t>1</w:t>
      </w:r>
      <w:r w:rsidRPr="00867D46">
        <w:rPr>
          <w:rFonts w:cs="Times New Roman"/>
          <w:b/>
          <w:bCs/>
          <w:sz w:val="20"/>
          <w:szCs w:val="20"/>
        </w:rPr>
        <w:fldChar w:fldCharType="end"/>
      </w:r>
      <w:r w:rsidR="00C752C3" w:rsidRPr="004F4E1B">
        <w:rPr>
          <w:rFonts w:cs="Times New Roman"/>
          <w:b/>
          <w:bCs/>
          <w:sz w:val="20"/>
          <w:szCs w:val="20"/>
        </w:rPr>
        <w:t xml:space="preserve"> </w:t>
      </w:r>
      <w:r w:rsidR="00C752C3" w:rsidRPr="00867D46">
        <w:rPr>
          <w:rFonts w:cs="Times New Roman"/>
          <w:sz w:val="20"/>
          <w:szCs w:val="20"/>
        </w:rPr>
        <w:t>Cement mixing protocol</w:t>
      </w:r>
      <w:r w:rsidR="005128F3" w:rsidRPr="00867D46">
        <w:rPr>
          <w:rFonts w:cs="Times New Roman"/>
          <w:sz w:val="20"/>
          <w:szCs w:val="20"/>
        </w:rPr>
        <w:t>.</w:t>
      </w:r>
      <w:r w:rsidR="00C752C3" w:rsidRPr="004F4E1B">
        <w:rPr>
          <w:rFonts w:cs="Times New Roman"/>
          <w:sz w:val="20"/>
          <w:szCs w:val="20"/>
        </w:rPr>
        <w:t xml:space="preserve"> Class G cement was donated by A Plus Wells (Greely, CO), and a polycarboxylate (PCE) superplasticizer (item #97190) was donated by Fritz-Pak Corporation (Mesquite, TX).  All mixes were mixed using industrial supply water. Ratios of water, cement, biochar, and plasticizer used in each test can be found </w:t>
      </w:r>
      <w:proofErr w:type="gramStart"/>
      <w:r w:rsidR="00C752C3" w:rsidRPr="004F4E1B">
        <w:rPr>
          <w:rFonts w:cs="Times New Roman"/>
          <w:sz w:val="20"/>
          <w:szCs w:val="20"/>
        </w:rPr>
        <w:t>in .</w:t>
      </w:r>
      <w:proofErr w:type="gramEnd"/>
      <w:r w:rsidR="00C752C3" w:rsidRPr="004F4E1B">
        <w:rPr>
          <w:rFonts w:cs="Times New Roman"/>
          <w:sz w:val="20"/>
          <w:szCs w:val="20"/>
        </w:rPr>
        <w:t xml:space="preserve"> Eight 2”x 4” cylinders were poured for each test using Forney PVC cement molds (LA-0211-24) with caps. Biochar and dry cement were mixed for 1 minute dry before adding water. After water was added and mixture was completely wet, superplasticizer was added during mixing. Combined materials were mixed at high speed for 5 minutes before pouring into molds. Each mold was tamped 30 times after filling halfway, then 30 more times after filling completely. The molds were then capped and left in a heat and humidity-controlled room until demoldin</w:t>
      </w:r>
      <w:r w:rsidR="00316B60" w:rsidRPr="004F4E1B">
        <w:rPr>
          <w:rFonts w:cs="Times New Roman"/>
          <w:sz w:val="20"/>
          <w:szCs w:val="20"/>
        </w:rPr>
        <w:t>g (Pecha, 2022).</w:t>
      </w:r>
      <w:r w:rsidR="00C752C3" w:rsidRPr="004F4E1B">
        <w:rPr>
          <w:rFonts w:cs="Times New Roman"/>
          <w:sz w:val="20"/>
          <w:szCs w:val="20"/>
        </w:rPr>
        <w:t xml:space="preserve"> Demolding was accomplished by puncturing the bottom of the mold with a nail, then adding compressed air until the cement cylinder was released </w:t>
      </w:r>
    </w:p>
    <w:p w14:paraId="333DC7B7" w14:textId="6B522AF7" w:rsidR="005128F3" w:rsidRPr="004F4E1B" w:rsidRDefault="007D7A22" w:rsidP="00397D50">
      <w:pPr>
        <w:pStyle w:val="Caption"/>
        <w:rPr>
          <w:rFonts w:cs="Times New Roman"/>
          <w:sz w:val="20"/>
          <w:szCs w:val="20"/>
        </w:rPr>
      </w:pPr>
      <w:r w:rsidRPr="00867D46">
        <w:rPr>
          <w:rFonts w:cs="Times New Roman"/>
          <w:b/>
          <w:bCs/>
          <w:sz w:val="20"/>
          <w:szCs w:val="20"/>
        </w:rPr>
        <w:t>Method S</w:t>
      </w:r>
      <w:r w:rsidRPr="00867D46">
        <w:rPr>
          <w:rFonts w:cs="Times New Roman"/>
          <w:b/>
          <w:bCs/>
          <w:sz w:val="20"/>
          <w:szCs w:val="20"/>
        </w:rPr>
        <w:fldChar w:fldCharType="begin"/>
      </w:r>
      <w:r w:rsidRPr="00867D46">
        <w:rPr>
          <w:rFonts w:cs="Times New Roman"/>
          <w:b/>
          <w:bCs/>
          <w:sz w:val="20"/>
          <w:szCs w:val="20"/>
        </w:rPr>
        <w:instrText xml:space="preserve"> SEQ Method_S_- \* ARABIC </w:instrText>
      </w:r>
      <w:r w:rsidRPr="00867D46">
        <w:rPr>
          <w:rFonts w:cs="Times New Roman"/>
          <w:b/>
          <w:bCs/>
          <w:sz w:val="20"/>
          <w:szCs w:val="20"/>
        </w:rPr>
        <w:fldChar w:fldCharType="separate"/>
      </w:r>
      <w:r w:rsidRPr="00867D46">
        <w:rPr>
          <w:rFonts w:cs="Times New Roman"/>
          <w:b/>
          <w:bCs/>
          <w:noProof/>
          <w:sz w:val="20"/>
          <w:szCs w:val="20"/>
        </w:rPr>
        <w:t>2</w:t>
      </w:r>
      <w:r w:rsidRPr="00867D46">
        <w:rPr>
          <w:rFonts w:cs="Times New Roman"/>
          <w:b/>
          <w:bCs/>
          <w:sz w:val="20"/>
          <w:szCs w:val="20"/>
        </w:rPr>
        <w:fldChar w:fldCharType="end"/>
      </w:r>
      <w:r w:rsidR="005128F3" w:rsidRPr="004F4E1B">
        <w:rPr>
          <w:rFonts w:cs="Times New Roman"/>
          <w:b/>
          <w:bCs/>
          <w:sz w:val="20"/>
          <w:szCs w:val="20"/>
        </w:rPr>
        <w:t xml:space="preserve"> </w:t>
      </w:r>
      <w:r w:rsidR="00C752C3" w:rsidRPr="00867D46">
        <w:rPr>
          <w:rFonts w:cs="Times New Roman"/>
          <w:sz w:val="20"/>
          <w:szCs w:val="20"/>
        </w:rPr>
        <w:t>Compressive strength</w:t>
      </w:r>
      <w:r w:rsidR="005128F3" w:rsidRPr="00867D46">
        <w:rPr>
          <w:rFonts w:cs="Times New Roman"/>
          <w:sz w:val="20"/>
          <w:szCs w:val="20"/>
        </w:rPr>
        <w:t>.</w:t>
      </w:r>
      <w:r w:rsidR="00C752C3" w:rsidRPr="004F4E1B">
        <w:rPr>
          <w:rFonts w:cs="Times New Roman"/>
          <w:sz w:val="20"/>
          <w:szCs w:val="20"/>
        </w:rPr>
        <w:t xml:space="preserve"> Compressive strength was measured using a Forney F-1500KN-VFD Automatic Compression Test Machine, which records stress applied to a sample every ~0.3 seconds until failure (pressure loss &gt;100 PSI in one 0.3 second interval with no recovered pressure), or the sample is compressed enough that the machine no longer registers its presence. Compressive strength was measured every 1, 4, 7, and 28 days after each test started. It should be noted that only stress was measured, and no strain data was collected; therefore, Young’s Modulus could not be calculated</w:t>
      </w:r>
    </w:p>
    <w:p w14:paraId="57E40EA8" w14:textId="5E728B2D" w:rsidR="00574C61" w:rsidRPr="004F4E1B" w:rsidRDefault="007D7A22" w:rsidP="007D7A22">
      <w:pPr>
        <w:pStyle w:val="Caption"/>
        <w:rPr>
          <w:rFonts w:cs="Times New Roman"/>
          <w:sz w:val="20"/>
          <w:szCs w:val="20"/>
        </w:rPr>
      </w:pPr>
      <w:r w:rsidRPr="00867D46">
        <w:rPr>
          <w:rFonts w:cs="Times New Roman"/>
          <w:b/>
          <w:bCs/>
          <w:sz w:val="20"/>
          <w:szCs w:val="20"/>
        </w:rPr>
        <w:t>Method S</w:t>
      </w:r>
      <w:r w:rsidRPr="00867D46">
        <w:rPr>
          <w:rFonts w:cs="Times New Roman"/>
          <w:b/>
          <w:bCs/>
          <w:sz w:val="20"/>
          <w:szCs w:val="20"/>
        </w:rPr>
        <w:fldChar w:fldCharType="begin"/>
      </w:r>
      <w:r w:rsidRPr="00867D46">
        <w:rPr>
          <w:rFonts w:cs="Times New Roman"/>
          <w:b/>
          <w:bCs/>
          <w:sz w:val="20"/>
          <w:szCs w:val="20"/>
        </w:rPr>
        <w:instrText xml:space="preserve"> SEQ Method_S_- \* ARABIC </w:instrText>
      </w:r>
      <w:r w:rsidRPr="00867D46">
        <w:rPr>
          <w:rFonts w:cs="Times New Roman"/>
          <w:b/>
          <w:bCs/>
          <w:sz w:val="20"/>
          <w:szCs w:val="20"/>
        </w:rPr>
        <w:fldChar w:fldCharType="separate"/>
      </w:r>
      <w:r w:rsidRPr="00867D46">
        <w:rPr>
          <w:rFonts w:cs="Times New Roman"/>
          <w:b/>
          <w:bCs/>
          <w:noProof/>
          <w:sz w:val="20"/>
          <w:szCs w:val="20"/>
        </w:rPr>
        <w:t>3</w:t>
      </w:r>
      <w:r w:rsidRPr="00867D46">
        <w:rPr>
          <w:rFonts w:cs="Times New Roman"/>
          <w:b/>
          <w:bCs/>
          <w:sz w:val="20"/>
          <w:szCs w:val="20"/>
        </w:rPr>
        <w:fldChar w:fldCharType="end"/>
      </w:r>
      <w:r w:rsidRPr="004F4E1B">
        <w:rPr>
          <w:rFonts w:cs="Times New Roman"/>
          <w:sz w:val="20"/>
          <w:szCs w:val="20"/>
        </w:rPr>
        <w:t xml:space="preserve"> </w:t>
      </w:r>
      <w:r w:rsidR="005128F3" w:rsidRPr="00867D46">
        <w:rPr>
          <w:rFonts w:cs="Times New Roman"/>
          <w:sz w:val="20"/>
          <w:szCs w:val="20"/>
        </w:rPr>
        <w:t>Cement slurry viscosity</w:t>
      </w:r>
      <w:r w:rsidR="005128F3" w:rsidRPr="004F4E1B">
        <w:rPr>
          <w:rFonts w:cs="Times New Roman"/>
          <w:sz w:val="20"/>
          <w:szCs w:val="20"/>
        </w:rPr>
        <w:t xml:space="preserve">: Viscosity was measured using the Zahn cup method (ASTM D 4212, D 816, D 1084). After the cement was fully mixed, the no. 3 Zahn cup (3.86mm) was fully submerged in the mixture and allowed to drain. The time from the start of draining to the breakup in the fluid stream was recorded and viscosity was calculated in centistokes </w:t>
      </w:r>
      <w:r w:rsidR="00316B60" w:rsidRPr="004F4E1B">
        <w:rPr>
          <w:rFonts w:cs="Times New Roman"/>
          <w:sz w:val="20"/>
          <w:szCs w:val="20"/>
        </w:rPr>
        <w:t>(</w:t>
      </w:r>
      <w:r w:rsidR="00316B60" w:rsidRPr="004F4E1B">
        <w:rPr>
          <w:rFonts w:cs="Times New Roman"/>
          <w:noProof/>
          <w:sz w:val="20"/>
          <w:szCs w:val="20"/>
        </w:rPr>
        <w:t>Bhattad, 2023)</w:t>
      </w:r>
      <w:r w:rsidR="00316B60" w:rsidRPr="004F4E1B">
        <w:rPr>
          <w:rFonts w:cs="Times New Roman"/>
          <w:sz w:val="20"/>
          <w:szCs w:val="20"/>
        </w:rPr>
        <w:t xml:space="preserve"> </w:t>
      </w:r>
      <w:r w:rsidR="005128F3" w:rsidRPr="004F4E1B">
        <w:rPr>
          <w:rFonts w:cs="Times New Roman"/>
          <w:sz w:val="20"/>
          <w:szCs w:val="20"/>
        </w:rPr>
        <w:fldChar w:fldCharType="begin"/>
      </w:r>
      <w:r w:rsidR="005128F3" w:rsidRPr="004F4E1B">
        <w:rPr>
          <w:rFonts w:cs="Times New Roman"/>
          <w:sz w:val="20"/>
          <w:szCs w:val="20"/>
        </w:rPr>
        <w:instrText xml:space="preserve"> ADDIN EN.CITE &lt;EndNote&gt;&lt;Cite&gt;&lt;Author&gt;Bhattad&lt;/Author&gt;&lt;Year&gt;2023&lt;/Year&gt;&lt;RecNum&gt;2123&lt;/RecNum&gt;&lt;DisplayText&gt;[142]&lt;/DisplayText&gt;&lt;record&gt;&lt;rec-number&gt;2123&lt;/rec-number&gt;&lt;foreign-keys&gt;&lt;key app="EN" db-id="rwx5xtw0lr2z02e2wvn529evfzd225av9dfz" timestamp="1717379255" guid="c7e76d8d-c71a-4fca-bb80-cfbb40a4c6db"&gt;2123&lt;/key&gt;&lt;/foreign-keys&gt;&lt;ref-type name="Journal Article"&gt;17&lt;/ref-type&gt;&lt;contributors&gt;&lt;authors&gt;&lt;author&gt;Bhattad, Atul&lt;/author&gt;&lt;/authors&gt;&lt;/contributors&gt;&lt;titles&gt;&lt;title&gt;Review on viscosity measurement: devices, methods and models&lt;/title&gt;&lt;secondary-title&gt;Journal of Thermal Analysis and Calorimetry&lt;/secondary-title&gt;&lt;/titles&gt;&lt;periodical&gt;&lt;full-title&gt;Journal of Thermal Analysis and Calorimetry&lt;/full-title&gt;&lt;/periodical&gt;&lt;pages&gt;6527-6543&lt;/pages&gt;&lt;volume&gt;148&lt;/volume&gt;&lt;number&gt;14&lt;/number&gt;&lt;section&gt;6527&lt;/section&gt;&lt;dates&gt;&lt;year&gt;2023&lt;/year&gt;&lt;/dates&gt;&lt;isbn&gt;1388-6150&amp;#xD;1588-2926&lt;/isbn&gt;&lt;urls&gt;&lt;/urls&gt;&lt;electronic-resource-num&gt;10.1007/s10973-023-12214-0&lt;/electronic-resource-num&gt;&lt;/record&gt;&lt;/Cite&gt;&lt;/EndNote&gt;</w:instrText>
      </w:r>
      <w:r w:rsidR="005128F3" w:rsidRPr="004F4E1B">
        <w:rPr>
          <w:rFonts w:cs="Times New Roman"/>
          <w:sz w:val="20"/>
          <w:szCs w:val="20"/>
        </w:rPr>
        <w:fldChar w:fldCharType="separate"/>
      </w:r>
      <w:r w:rsidR="005128F3" w:rsidRPr="004F4E1B">
        <w:rPr>
          <w:rFonts w:cs="Times New Roman"/>
          <w:sz w:val="20"/>
          <w:szCs w:val="20"/>
        </w:rPr>
        <w:fldChar w:fldCharType="end"/>
      </w:r>
      <w:r w:rsidR="005128F3" w:rsidRPr="004F4E1B">
        <w:rPr>
          <w:rFonts w:cs="Times New Roman"/>
          <w:sz w:val="20"/>
          <w:szCs w:val="20"/>
        </w:rPr>
        <w:t>. The correct mass of superplasticizer needed to compensate biochar addition was elucidated by comparing the viscosity the control mix (no biochar), and PCE was added to biochar mixtures until similar viscosities were achieved</w:t>
      </w:r>
      <w:r w:rsidR="00316B60" w:rsidRPr="004F4E1B">
        <w:rPr>
          <w:rFonts w:cs="Times New Roman"/>
          <w:sz w:val="20"/>
          <w:szCs w:val="20"/>
        </w:rPr>
        <w:t xml:space="preserve"> (Pecha, 2022)</w:t>
      </w:r>
    </w:p>
    <w:p w14:paraId="55953376" w14:textId="77777777" w:rsidR="00574C61" w:rsidRPr="004F4E1B" w:rsidRDefault="00574C61" w:rsidP="005128F3">
      <w:pPr>
        <w:spacing w:before="240"/>
        <w:contextualSpacing/>
        <w:jc w:val="both"/>
        <w:rPr>
          <w:rFonts w:cs="Times New Roman"/>
          <w:szCs w:val="20"/>
        </w:rPr>
      </w:pPr>
    </w:p>
    <w:p w14:paraId="1F52CCF0" w14:textId="77777777" w:rsidR="00680462" w:rsidRDefault="00680462">
      <w:pPr>
        <w:rPr>
          <w:rFonts w:cs="Times New Roman"/>
          <w:b/>
          <w:bCs/>
          <w:i/>
          <w:iCs/>
          <w:color w:val="44546A" w:themeColor="text2"/>
          <w:szCs w:val="20"/>
        </w:rPr>
      </w:pPr>
      <w:r>
        <w:rPr>
          <w:rFonts w:cs="Times New Roman"/>
          <w:b/>
          <w:bCs/>
          <w:szCs w:val="20"/>
        </w:rPr>
        <w:br w:type="page"/>
      </w:r>
    </w:p>
    <w:p w14:paraId="5FFF21CC" w14:textId="76187A14" w:rsidR="007D7A22" w:rsidRPr="004F4E1B" w:rsidRDefault="007D7A22" w:rsidP="007D7A22">
      <w:pPr>
        <w:pStyle w:val="Caption"/>
        <w:rPr>
          <w:rFonts w:cs="Times New Roman"/>
          <w:color w:val="44546A"/>
          <w:spacing w:val="-2"/>
          <w:sz w:val="20"/>
          <w:szCs w:val="20"/>
        </w:rPr>
      </w:pPr>
      <w:r w:rsidRPr="00867D46">
        <w:rPr>
          <w:rFonts w:cs="Times New Roman"/>
          <w:b/>
          <w:bCs/>
          <w:sz w:val="20"/>
          <w:szCs w:val="20"/>
        </w:rPr>
        <w:lastRenderedPageBreak/>
        <w:t>Table S</w:t>
      </w:r>
      <w:r w:rsidRPr="00867D46">
        <w:rPr>
          <w:rFonts w:cs="Times New Roman"/>
          <w:b/>
          <w:bCs/>
          <w:sz w:val="20"/>
          <w:szCs w:val="20"/>
        </w:rPr>
        <w:fldChar w:fldCharType="begin"/>
      </w:r>
      <w:r w:rsidRPr="00867D46">
        <w:rPr>
          <w:rFonts w:cs="Times New Roman"/>
          <w:b/>
          <w:bCs/>
          <w:sz w:val="20"/>
          <w:szCs w:val="20"/>
        </w:rPr>
        <w:instrText xml:space="preserve"> SEQ Table_S_- \* ARABIC </w:instrText>
      </w:r>
      <w:r w:rsidRPr="00867D46">
        <w:rPr>
          <w:rFonts w:cs="Times New Roman"/>
          <w:b/>
          <w:bCs/>
          <w:sz w:val="20"/>
          <w:szCs w:val="20"/>
        </w:rPr>
        <w:fldChar w:fldCharType="separate"/>
      </w:r>
      <w:r w:rsidRPr="00867D46">
        <w:rPr>
          <w:rFonts w:cs="Times New Roman"/>
          <w:b/>
          <w:bCs/>
          <w:noProof/>
          <w:sz w:val="20"/>
          <w:szCs w:val="20"/>
        </w:rPr>
        <w:t>1</w:t>
      </w:r>
      <w:r w:rsidRPr="00867D46">
        <w:rPr>
          <w:rFonts w:cs="Times New Roman"/>
          <w:b/>
          <w:bCs/>
          <w:sz w:val="20"/>
          <w:szCs w:val="20"/>
        </w:rPr>
        <w:fldChar w:fldCharType="end"/>
      </w:r>
      <w:r w:rsidRPr="004F4E1B">
        <w:rPr>
          <w:rFonts w:cs="Times New Roman"/>
          <w:sz w:val="20"/>
          <w:szCs w:val="20"/>
        </w:rPr>
        <w:t xml:space="preserve"> </w:t>
      </w:r>
      <w:r w:rsidRPr="004F4E1B">
        <w:rPr>
          <w:rFonts w:cs="Times New Roman"/>
          <w:color w:val="44546A"/>
          <w:sz w:val="20"/>
          <w:szCs w:val="20"/>
        </w:rPr>
        <w:t>Well</w:t>
      </w:r>
      <w:r w:rsidRPr="004F4E1B">
        <w:rPr>
          <w:rFonts w:cs="Times New Roman"/>
          <w:color w:val="44546A"/>
          <w:spacing w:val="-11"/>
          <w:sz w:val="20"/>
          <w:szCs w:val="20"/>
        </w:rPr>
        <w:t xml:space="preserve"> </w:t>
      </w:r>
      <w:r w:rsidRPr="004F4E1B">
        <w:rPr>
          <w:rFonts w:cs="Times New Roman"/>
          <w:color w:val="44546A"/>
          <w:sz w:val="20"/>
          <w:szCs w:val="20"/>
        </w:rPr>
        <w:t>plugging</w:t>
      </w:r>
      <w:r w:rsidRPr="004F4E1B">
        <w:rPr>
          <w:rFonts w:cs="Times New Roman"/>
          <w:color w:val="44546A"/>
          <w:spacing w:val="-10"/>
          <w:sz w:val="20"/>
          <w:szCs w:val="20"/>
        </w:rPr>
        <w:t xml:space="preserve"> </w:t>
      </w:r>
      <w:r w:rsidRPr="004F4E1B">
        <w:rPr>
          <w:rFonts w:cs="Times New Roman"/>
          <w:color w:val="44546A"/>
          <w:sz w:val="20"/>
          <w:szCs w:val="20"/>
        </w:rPr>
        <w:t>assumptions</w:t>
      </w:r>
      <w:r w:rsidRPr="004F4E1B">
        <w:rPr>
          <w:rFonts w:cs="Times New Roman"/>
          <w:color w:val="44546A"/>
          <w:spacing w:val="-11"/>
          <w:sz w:val="20"/>
          <w:szCs w:val="20"/>
        </w:rPr>
        <w:t xml:space="preserve"> </w:t>
      </w:r>
      <w:r w:rsidRPr="004F4E1B">
        <w:rPr>
          <w:rFonts w:cs="Times New Roman"/>
          <w:color w:val="44546A"/>
          <w:sz w:val="20"/>
          <w:szCs w:val="20"/>
        </w:rPr>
        <w:t>and</w:t>
      </w:r>
      <w:r w:rsidRPr="004F4E1B">
        <w:rPr>
          <w:rFonts w:cs="Times New Roman"/>
          <w:color w:val="44546A"/>
          <w:spacing w:val="-11"/>
          <w:sz w:val="20"/>
          <w:szCs w:val="20"/>
        </w:rPr>
        <w:t xml:space="preserve"> </w:t>
      </w:r>
      <w:r w:rsidRPr="004F4E1B">
        <w:rPr>
          <w:rFonts w:cs="Times New Roman"/>
          <w:color w:val="44546A"/>
          <w:sz w:val="20"/>
          <w:szCs w:val="20"/>
        </w:rPr>
        <w:t>parameters</w:t>
      </w:r>
      <w:r w:rsidRPr="004F4E1B">
        <w:rPr>
          <w:rFonts w:cs="Times New Roman"/>
          <w:color w:val="44546A"/>
          <w:spacing w:val="-11"/>
          <w:sz w:val="20"/>
          <w:szCs w:val="20"/>
        </w:rPr>
        <w:t xml:space="preserve"> </w:t>
      </w:r>
      <w:r w:rsidRPr="004F4E1B">
        <w:rPr>
          <w:rFonts w:cs="Times New Roman"/>
          <w:color w:val="44546A"/>
          <w:sz w:val="20"/>
          <w:szCs w:val="20"/>
        </w:rPr>
        <w:t>used</w:t>
      </w:r>
      <w:r w:rsidRPr="004F4E1B">
        <w:rPr>
          <w:rFonts w:cs="Times New Roman"/>
          <w:color w:val="44546A"/>
          <w:spacing w:val="-10"/>
          <w:sz w:val="20"/>
          <w:szCs w:val="20"/>
        </w:rPr>
        <w:t xml:space="preserve"> </w:t>
      </w:r>
      <w:r w:rsidRPr="004F4E1B">
        <w:rPr>
          <w:rFonts w:cs="Times New Roman"/>
          <w:color w:val="44546A"/>
          <w:sz w:val="20"/>
          <w:szCs w:val="20"/>
        </w:rPr>
        <w:t>in</w:t>
      </w:r>
      <w:r w:rsidRPr="004F4E1B">
        <w:rPr>
          <w:rFonts w:cs="Times New Roman"/>
          <w:color w:val="44546A"/>
          <w:spacing w:val="-11"/>
          <w:sz w:val="20"/>
          <w:szCs w:val="20"/>
        </w:rPr>
        <w:t xml:space="preserve"> </w:t>
      </w:r>
      <w:r w:rsidRPr="004F4E1B">
        <w:rPr>
          <w:rFonts w:cs="Times New Roman"/>
          <w:color w:val="44546A"/>
          <w:sz w:val="20"/>
          <w:szCs w:val="20"/>
        </w:rPr>
        <w:t>techno-economic</w:t>
      </w:r>
      <w:r w:rsidRPr="004F4E1B">
        <w:rPr>
          <w:rFonts w:cs="Times New Roman"/>
          <w:color w:val="44546A"/>
          <w:spacing w:val="-10"/>
          <w:sz w:val="20"/>
          <w:szCs w:val="20"/>
        </w:rPr>
        <w:t xml:space="preserve"> </w:t>
      </w:r>
      <w:r w:rsidRPr="004F4E1B">
        <w:rPr>
          <w:rFonts w:cs="Times New Roman"/>
          <w:color w:val="44546A"/>
          <w:spacing w:val="-2"/>
          <w:sz w:val="20"/>
          <w:szCs w:val="20"/>
        </w:rPr>
        <w:t xml:space="preserve">analysis </w:t>
      </w:r>
    </w:p>
    <w:tbl>
      <w:tblPr>
        <w:tblW w:w="9225"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5"/>
        <w:gridCol w:w="3780"/>
        <w:gridCol w:w="3330"/>
      </w:tblGrid>
      <w:tr w:rsidR="00574C61" w:rsidRPr="004F4E1B" w14:paraId="2551784A" w14:textId="77777777" w:rsidTr="00397D50">
        <w:trPr>
          <w:trHeight w:val="548"/>
        </w:trPr>
        <w:tc>
          <w:tcPr>
            <w:tcW w:w="2115" w:type="dxa"/>
            <w:vAlign w:val="center"/>
          </w:tcPr>
          <w:p w14:paraId="1D1DD84A" w14:textId="77777777" w:rsidR="00574C61" w:rsidRPr="004F4E1B" w:rsidRDefault="00574C61" w:rsidP="001D3206">
            <w:pPr>
              <w:pStyle w:val="TableParagraph"/>
              <w:rPr>
                <w:rFonts w:ascii="Times New Roman" w:hAnsi="Times New Roman" w:cs="Times New Roman"/>
                <w:b/>
                <w:bCs/>
                <w:szCs w:val="20"/>
              </w:rPr>
            </w:pPr>
            <w:r w:rsidRPr="004F4E1B">
              <w:rPr>
                <w:rFonts w:ascii="Times New Roman" w:hAnsi="Times New Roman" w:cs="Times New Roman"/>
                <w:b/>
                <w:bCs/>
                <w:szCs w:val="20"/>
              </w:rPr>
              <w:t>Parameter</w:t>
            </w:r>
          </w:p>
        </w:tc>
        <w:tc>
          <w:tcPr>
            <w:tcW w:w="3780" w:type="dxa"/>
            <w:vAlign w:val="center"/>
          </w:tcPr>
          <w:p w14:paraId="1CFF535F" w14:textId="77777777" w:rsidR="00574C61" w:rsidRPr="004F4E1B" w:rsidRDefault="00574C61" w:rsidP="001D3206">
            <w:pPr>
              <w:pStyle w:val="TableParagraph"/>
              <w:spacing w:before="1"/>
              <w:ind w:left="111" w:right="265"/>
              <w:rPr>
                <w:rFonts w:ascii="Times New Roman" w:hAnsi="Times New Roman" w:cs="Times New Roman"/>
                <w:b/>
                <w:bCs/>
                <w:szCs w:val="20"/>
              </w:rPr>
            </w:pPr>
            <w:r w:rsidRPr="004F4E1B">
              <w:rPr>
                <w:rFonts w:ascii="Times New Roman" w:hAnsi="Times New Roman" w:cs="Times New Roman"/>
                <w:b/>
                <w:bCs/>
                <w:szCs w:val="20"/>
              </w:rPr>
              <w:t>Value</w:t>
            </w:r>
          </w:p>
        </w:tc>
        <w:tc>
          <w:tcPr>
            <w:tcW w:w="3330" w:type="dxa"/>
            <w:vAlign w:val="center"/>
          </w:tcPr>
          <w:p w14:paraId="0A2E17BE" w14:textId="77777777" w:rsidR="00574C61" w:rsidRPr="004F4E1B" w:rsidRDefault="00574C61" w:rsidP="001D3206">
            <w:pPr>
              <w:pStyle w:val="TableParagraph"/>
              <w:spacing w:before="1"/>
              <w:ind w:left="111" w:right="265"/>
              <w:rPr>
                <w:rFonts w:ascii="Times New Roman" w:hAnsi="Times New Roman" w:cs="Times New Roman"/>
                <w:szCs w:val="20"/>
              </w:rPr>
            </w:pPr>
            <w:r w:rsidRPr="004F4E1B">
              <w:rPr>
                <w:rFonts w:ascii="Times New Roman" w:hAnsi="Times New Roman" w:cs="Times New Roman"/>
                <w:b/>
                <w:bCs/>
                <w:noProof/>
                <w:szCs w:val="20"/>
              </w:rPr>
              <w:t>References</w:t>
            </w:r>
          </w:p>
        </w:tc>
      </w:tr>
      <w:tr w:rsidR="00574C61" w:rsidRPr="004F4E1B" w14:paraId="53DDA65E" w14:textId="77777777" w:rsidTr="00397D50">
        <w:trPr>
          <w:trHeight w:val="602"/>
        </w:trPr>
        <w:tc>
          <w:tcPr>
            <w:tcW w:w="2115" w:type="dxa"/>
            <w:vAlign w:val="center"/>
          </w:tcPr>
          <w:p w14:paraId="4180856D" w14:textId="77777777" w:rsidR="00574C61" w:rsidRPr="004F4E1B" w:rsidRDefault="00574C61" w:rsidP="001D3206">
            <w:pPr>
              <w:pStyle w:val="TableParagraph"/>
              <w:rPr>
                <w:rFonts w:ascii="Times New Roman" w:hAnsi="Times New Roman" w:cs="Times New Roman"/>
                <w:szCs w:val="20"/>
              </w:rPr>
            </w:pPr>
            <w:r w:rsidRPr="004F4E1B">
              <w:rPr>
                <w:rFonts w:ascii="Times New Roman" w:hAnsi="Times New Roman" w:cs="Times New Roman"/>
                <w:szCs w:val="20"/>
              </w:rPr>
              <w:t>Well Type</w:t>
            </w:r>
          </w:p>
        </w:tc>
        <w:tc>
          <w:tcPr>
            <w:tcW w:w="3780" w:type="dxa"/>
            <w:vAlign w:val="center"/>
          </w:tcPr>
          <w:p w14:paraId="7A8B7891" w14:textId="77777777" w:rsidR="00574C61" w:rsidRPr="004F4E1B" w:rsidRDefault="00574C61" w:rsidP="001D3206">
            <w:pPr>
              <w:pStyle w:val="TableParagraph"/>
              <w:spacing w:before="1"/>
              <w:ind w:left="111" w:right="265"/>
              <w:rPr>
                <w:rFonts w:ascii="Times New Roman" w:hAnsi="Times New Roman" w:cs="Times New Roman"/>
                <w:szCs w:val="20"/>
              </w:rPr>
            </w:pPr>
            <w:r w:rsidRPr="004F4E1B">
              <w:rPr>
                <w:rFonts w:ascii="Times New Roman" w:hAnsi="Times New Roman" w:cs="Times New Roman"/>
                <w:szCs w:val="20"/>
              </w:rPr>
              <w:t>Conventional Vertical</w:t>
            </w:r>
          </w:p>
        </w:tc>
        <w:tc>
          <w:tcPr>
            <w:tcW w:w="3330" w:type="dxa"/>
            <w:vAlign w:val="center"/>
          </w:tcPr>
          <w:p w14:paraId="539D47F0" w14:textId="77777777" w:rsidR="00574C61" w:rsidRPr="004F4E1B" w:rsidRDefault="00574C61" w:rsidP="001D3206">
            <w:pPr>
              <w:pStyle w:val="TableParagraph"/>
              <w:spacing w:before="1"/>
              <w:ind w:left="111" w:right="265"/>
              <w:rPr>
                <w:rFonts w:ascii="Times New Roman" w:hAnsi="Times New Roman" w:cs="Times New Roman"/>
                <w:szCs w:val="20"/>
              </w:rPr>
            </w:pPr>
            <w:r w:rsidRPr="004F4E1B">
              <w:rPr>
                <w:rFonts w:ascii="Times New Roman" w:hAnsi="Times New Roman" w:cs="Times New Roman"/>
                <w:szCs w:val="20"/>
              </w:rPr>
              <w:t>(CO DNR, 2024)</w:t>
            </w:r>
          </w:p>
        </w:tc>
      </w:tr>
      <w:tr w:rsidR="00574C61" w:rsidRPr="004F4E1B" w14:paraId="011E7A35" w14:textId="77777777" w:rsidTr="00397D50">
        <w:trPr>
          <w:trHeight w:val="585"/>
        </w:trPr>
        <w:tc>
          <w:tcPr>
            <w:tcW w:w="2115" w:type="dxa"/>
            <w:vAlign w:val="center"/>
          </w:tcPr>
          <w:p w14:paraId="7944385D" w14:textId="77777777" w:rsidR="00574C61" w:rsidRPr="004F4E1B" w:rsidRDefault="00574C61" w:rsidP="001D3206">
            <w:pPr>
              <w:pStyle w:val="TableParagraph"/>
              <w:spacing w:line="290" w:lineRule="atLeast"/>
              <w:ind w:left="110" w:right="482"/>
              <w:rPr>
                <w:rFonts w:ascii="Times New Roman" w:hAnsi="Times New Roman" w:cs="Times New Roman"/>
                <w:szCs w:val="20"/>
              </w:rPr>
            </w:pPr>
            <w:r w:rsidRPr="004F4E1B">
              <w:rPr>
                <w:rFonts w:ascii="Times New Roman" w:hAnsi="Times New Roman" w:cs="Times New Roman"/>
                <w:szCs w:val="20"/>
              </w:rPr>
              <w:t>Measured Well Depth</w:t>
            </w:r>
          </w:p>
        </w:tc>
        <w:tc>
          <w:tcPr>
            <w:tcW w:w="3780" w:type="dxa"/>
            <w:vAlign w:val="center"/>
          </w:tcPr>
          <w:p w14:paraId="49334E48" w14:textId="77777777" w:rsidR="00574C61" w:rsidRPr="004F4E1B" w:rsidRDefault="00574C61" w:rsidP="001D3206">
            <w:pPr>
              <w:pStyle w:val="TableParagraph"/>
              <w:spacing w:before="145"/>
              <w:ind w:left="111"/>
              <w:rPr>
                <w:rFonts w:ascii="Times New Roman" w:hAnsi="Times New Roman" w:cs="Times New Roman"/>
                <w:szCs w:val="20"/>
              </w:rPr>
            </w:pPr>
            <w:r w:rsidRPr="004F4E1B">
              <w:rPr>
                <w:rFonts w:ascii="Times New Roman" w:hAnsi="Times New Roman" w:cs="Times New Roman"/>
                <w:szCs w:val="20"/>
              </w:rPr>
              <w:t>2074 m</w:t>
            </w:r>
          </w:p>
        </w:tc>
        <w:tc>
          <w:tcPr>
            <w:tcW w:w="3330" w:type="dxa"/>
            <w:vAlign w:val="center"/>
          </w:tcPr>
          <w:p w14:paraId="504EFBCB" w14:textId="77777777" w:rsidR="00574C61" w:rsidRPr="004F4E1B" w:rsidRDefault="00574C61" w:rsidP="001D3206">
            <w:pPr>
              <w:pStyle w:val="TableParagraph"/>
              <w:spacing w:before="145"/>
              <w:ind w:left="111"/>
              <w:rPr>
                <w:rFonts w:ascii="Times New Roman" w:hAnsi="Times New Roman" w:cs="Times New Roman"/>
                <w:szCs w:val="20"/>
              </w:rPr>
            </w:pPr>
            <w:r w:rsidRPr="004F4E1B">
              <w:rPr>
                <w:rFonts w:ascii="Times New Roman" w:hAnsi="Times New Roman" w:cs="Times New Roman"/>
                <w:szCs w:val="20"/>
              </w:rPr>
              <w:t>(COGIS, 2024)</w:t>
            </w:r>
          </w:p>
        </w:tc>
      </w:tr>
      <w:tr w:rsidR="00574C61" w:rsidRPr="004F4E1B" w14:paraId="6D5273E0" w14:textId="77777777" w:rsidTr="00397D50">
        <w:trPr>
          <w:trHeight w:val="421"/>
        </w:trPr>
        <w:tc>
          <w:tcPr>
            <w:tcW w:w="2115" w:type="dxa"/>
            <w:vAlign w:val="center"/>
          </w:tcPr>
          <w:p w14:paraId="09430678" w14:textId="77777777" w:rsidR="00574C61" w:rsidRPr="004F4E1B" w:rsidRDefault="00574C61" w:rsidP="001D3206">
            <w:pPr>
              <w:pStyle w:val="TableParagraph"/>
              <w:spacing w:before="67"/>
              <w:ind w:left="110"/>
              <w:rPr>
                <w:rFonts w:ascii="Times New Roman" w:hAnsi="Times New Roman" w:cs="Times New Roman"/>
                <w:szCs w:val="20"/>
              </w:rPr>
            </w:pPr>
            <w:r w:rsidRPr="004F4E1B">
              <w:rPr>
                <w:rFonts w:ascii="Times New Roman" w:hAnsi="Times New Roman" w:cs="Times New Roman"/>
                <w:szCs w:val="20"/>
              </w:rPr>
              <w:t>Well Diameter</w:t>
            </w:r>
          </w:p>
        </w:tc>
        <w:tc>
          <w:tcPr>
            <w:tcW w:w="3780" w:type="dxa"/>
            <w:vAlign w:val="center"/>
          </w:tcPr>
          <w:p w14:paraId="6B5BDA72" w14:textId="77777777" w:rsidR="00574C61" w:rsidRPr="004F4E1B" w:rsidRDefault="00574C61" w:rsidP="001D3206">
            <w:pPr>
              <w:pStyle w:val="TableParagraph"/>
              <w:spacing w:before="68"/>
              <w:ind w:left="111"/>
              <w:rPr>
                <w:rFonts w:ascii="Times New Roman" w:hAnsi="Times New Roman" w:cs="Times New Roman"/>
                <w:szCs w:val="20"/>
              </w:rPr>
            </w:pPr>
            <w:r w:rsidRPr="004F4E1B">
              <w:rPr>
                <w:rFonts w:ascii="Times New Roman" w:hAnsi="Times New Roman" w:cs="Times New Roman"/>
                <w:szCs w:val="20"/>
              </w:rPr>
              <w:t>23 cm (0 – 442 m depth)</w:t>
            </w:r>
          </w:p>
          <w:p w14:paraId="3DD83D3D" w14:textId="77777777" w:rsidR="00574C61" w:rsidRPr="004F4E1B" w:rsidRDefault="00574C61" w:rsidP="001D3206">
            <w:pPr>
              <w:pStyle w:val="TableParagraph"/>
              <w:spacing w:before="68"/>
              <w:ind w:left="111"/>
              <w:rPr>
                <w:rFonts w:ascii="Times New Roman" w:hAnsi="Times New Roman" w:cs="Times New Roman"/>
                <w:szCs w:val="20"/>
              </w:rPr>
            </w:pPr>
            <w:r w:rsidRPr="004F4E1B">
              <w:rPr>
                <w:rFonts w:ascii="Times New Roman" w:hAnsi="Times New Roman" w:cs="Times New Roman"/>
                <w:szCs w:val="20"/>
              </w:rPr>
              <w:t>13 cm (442 m – 2074 m depth)</w:t>
            </w:r>
          </w:p>
        </w:tc>
        <w:tc>
          <w:tcPr>
            <w:tcW w:w="3330" w:type="dxa"/>
            <w:vAlign w:val="center"/>
          </w:tcPr>
          <w:p w14:paraId="2BB22C19" w14:textId="77777777" w:rsidR="00574C61" w:rsidRPr="004F4E1B" w:rsidRDefault="00574C61" w:rsidP="001D3206">
            <w:pPr>
              <w:pStyle w:val="TableParagraph"/>
              <w:spacing w:before="68"/>
              <w:ind w:left="111"/>
              <w:rPr>
                <w:rFonts w:ascii="Times New Roman" w:hAnsi="Times New Roman" w:cs="Times New Roman"/>
                <w:szCs w:val="20"/>
              </w:rPr>
            </w:pPr>
            <w:r w:rsidRPr="004F4E1B">
              <w:rPr>
                <w:rFonts w:ascii="Times New Roman" w:hAnsi="Times New Roman" w:cs="Times New Roman"/>
                <w:szCs w:val="20"/>
              </w:rPr>
              <w:t>(COGIS, 2024)</w:t>
            </w:r>
          </w:p>
        </w:tc>
      </w:tr>
      <w:tr w:rsidR="00574C61" w:rsidRPr="004F4E1B" w14:paraId="515E3F88" w14:textId="77777777" w:rsidTr="00397D50">
        <w:trPr>
          <w:trHeight w:val="460"/>
        </w:trPr>
        <w:tc>
          <w:tcPr>
            <w:tcW w:w="2115" w:type="dxa"/>
            <w:vAlign w:val="center"/>
          </w:tcPr>
          <w:p w14:paraId="0F344C71" w14:textId="77777777" w:rsidR="00574C61" w:rsidRPr="004F4E1B" w:rsidRDefault="00574C61" w:rsidP="001D3206">
            <w:pPr>
              <w:pStyle w:val="TableParagraph"/>
              <w:spacing w:before="83"/>
              <w:ind w:left="110"/>
              <w:rPr>
                <w:rFonts w:ascii="Times New Roman" w:hAnsi="Times New Roman" w:cs="Times New Roman"/>
                <w:szCs w:val="20"/>
              </w:rPr>
            </w:pPr>
            <w:r w:rsidRPr="004F4E1B">
              <w:rPr>
                <w:rFonts w:ascii="Times New Roman" w:hAnsi="Times New Roman" w:cs="Times New Roman"/>
                <w:szCs w:val="20"/>
              </w:rPr>
              <w:t>Plugs Used</w:t>
            </w:r>
          </w:p>
        </w:tc>
        <w:tc>
          <w:tcPr>
            <w:tcW w:w="3780" w:type="dxa"/>
            <w:vAlign w:val="center"/>
          </w:tcPr>
          <w:p w14:paraId="64654C76" w14:textId="77777777" w:rsidR="00574C61" w:rsidRPr="004F4E1B" w:rsidRDefault="00574C61" w:rsidP="001D3206">
            <w:pPr>
              <w:pStyle w:val="TableParagraph"/>
              <w:spacing w:before="83"/>
              <w:ind w:left="111"/>
              <w:rPr>
                <w:rFonts w:ascii="Times New Roman" w:hAnsi="Times New Roman" w:cs="Times New Roman"/>
                <w:szCs w:val="20"/>
              </w:rPr>
            </w:pPr>
            <w:r w:rsidRPr="004F4E1B">
              <w:rPr>
                <w:rFonts w:ascii="Times New Roman" w:hAnsi="Times New Roman" w:cs="Times New Roman"/>
                <w:szCs w:val="20"/>
              </w:rPr>
              <w:t>6</w:t>
            </w:r>
          </w:p>
        </w:tc>
        <w:tc>
          <w:tcPr>
            <w:tcW w:w="3330" w:type="dxa"/>
            <w:vAlign w:val="center"/>
          </w:tcPr>
          <w:p w14:paraId="1D333AAA" w14:textId="77777777" w:rsidR="00574C61" w:rsidRPr="004F4E1B" w:rsidRDefault="00574C61" w:rsidP="001D3206">
            <w:pPr>
              <w:pStyle w:val="TableParagraph"/>
              <w:spacing w:before="83"/>
              <w:ind w:left="111"/>
              <w:rPr>
                <w:rFonts w:ascii="Times New Roman" w:hAnsi="Times New Roman" w:cs="Times New Roman"/>
                <w:szCs w:val="20"/>
              </w:rPr>
            </w:pPr>
            <w:r w:rsidRPr="004F4E1B">
              <w:rPr>
                <w:rFonts w:ascii="Times New Roman" w:hAnsi="Times New Roman" w:cs="Times New Roman"/>
                <w:szCs w:val="20"/>
              </w:rPr>
              <w:t>(COGIS, 2024)</w:t>
            </w:r>
          </w:p>
        </w:tc>
      </w:tr>
      <w:tr w:rsidR="00574C61" w:rsidRPr="004F4E1B" w14:paraId="39BA7029" w14:textId="77777777" w:rsidTr="00397D50">
        <w:trPr>
          <w:trHeight w:val="969"/>
        </w:trPr>
        <w:tc>
          <w:tcPr>
            <w:tcW w:w="2115" w:type="dxa"/>
            <w:vAlign w:val="center"/>
          </w:tcPr>
          <w:p w14:paraId="27B831F4"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Cement Used</w:t>
            </w:r>
          </w:p>
        </w:tc>
        <w:tc>
          <w:tcPr>
            <w:tcW w:w="3780" w:type="dxa"/>
            <w:vAlign w:val="center"/>
          </w:tcPr>
          <w:p w14:paraId="6061268B"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11.6 tonnes (271 sacks)</w:t>
            </w:r>
          </w:p>
        </w:tc>
        <w:tc>
          <w:tcPr>
            <w:tcW w:w="3330" w:type="dxa"/>
            <w:vAlign w:val="center"/>
          </w:tcPr>
          <w:p w14:paraId="0A109896"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COGIS, 2024; WAC, 2024)</w:t>
            </w:r>
          </w:p>
        </w:tc>
      </w:tr>
      <w:tr w:rsidR="00574C61" w:rsidRPr="004F4E1B" w14:paraId="40FAC05A" w14:textId="77777777" w:rsidTr="00397D50">
        <w:trPr>
          <w:trHeight w:val="593"/>
        </w:trPr>
        <w:tc>
          <w:tcPr>
            <w:tcW w:w="2115" w:type="dxa"/>
            <w:vAlign w:val="center"/>
          </w:tcPr>
          <w:p w14:paraId="406D9B2D"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Labor</w:t>
            </w:r>
          </w:p>
        </w:tc>
        <w:tc>
          <w:tcPr>
            <w:tcW w:w="3780" w:type="dxa"/>
            <w:vAlign w:val="center"/>
          </w:tcPr>
          <w:p w14:paraId="47E6F5B9"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4 workers</w:t>
            </w:r>
          </w:p>
        </w:tc>
        <w:tc>
          <w:tcPr>
            <w:tcW w:w="3330" w:type="dxa"/>
            <w:vAlign w:val="center"/>
          </w:tcPr>
          <w:p w14:paraId="026D9506"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Kaiser and Dodson, 2007)</w:t>
            </w:r>
          </w:p>
        </w:tc>
      </w:tr>
      <w:tr w:rsidR="00574C61" w:rsidRPr="004F4E1B" w14:paraId="2D513655" w14:textId="77777777" w:rsidTr="00397D50">
        <w:trPr>
          <w:trHeight w:val="710"/>
        </w:trPr>
        <w:tc>
          <w:tcPr>
            <w:tcW w:w="2115" w:type="dxa"/>
            <w:vAlign w:val="center"/>
          </w:tcPr>
          <w:p w14:paraId="6EB206E0"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Well Plugging Timeline</w:t>
            </w:r>
          </w:p>
        </w:tc>
        <w:tc>
          <w:tcPr>
            <w:tcW w:w="3780" w:type="dxa"/>
            <w:vAlign w:val="center"/>
          </w:tcPr>
          <w:p w14:paraId="3EBEA979"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4 days</w:t>
            </w:r>
          </w:p>
        </w:tc>
        <w:tc>
          <w:tcPr>
            <w:tcW w:w="3330" w:type="dxa"/>
            <w:vAlign w:val="center"/>
          </w:tcPr>
          <w:p w14:paraId="33786897"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ND DMR, 2024)</w:t>
            </w:r>
          </w:p>
        </w:tc>
      </w:tr>
      <w:tr w:rsidR="00574C61" w:rsidRPr="004F4E1B" w14:paraId="6B169022" w14:textId="77777777" w:rsidTr="00397D50">
        <w:trPr>
          <w:trHeight w:val="800"/>
        </w:trPr>
        <w:tc>
          <w:tcPr>
            <w:tcW w:w="2115" w:type="dxa"/>
            <w:vAlign w:val="center"/>
          </w:tcPr>
          <w:p w14:paraId="1F9E2DAD"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Service Equipment</w:t>
            </w:r>
          </w:p>
        </w:tc>
        <w:tc>
          <w:tcPr>
            <w:tcW w:w="3780" w:type="dxa"/>
            <w:vAlign w:val="center"/>
          </w:tcPr>
          <w:p w14:paraId="124B14AD"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Bulk</w:t>
            </w:r>
            <w:r w:rsidRPr="004F4E1B">
              <w:rPr>
                <w:rFonts w:ascii="Times New Roman" w:hAnsi="Times New Roman" w:cs="Times New Roman"/>
                <w:spacing w:val="-3"/>
                <w:szCs w:val="20"/>
              </w:rPr>
              <w:t xml:space="preserve"> </w:t>
            </w:r>
            <w:r w:rsidRPr="004F4E1B">
              <w:rPr>
                <w:rFonts w:ascii="Times New Roman" w:hAnsi="Times New Roman" w:cs="Times New Roman"/>
                <w:szCs w:val="20"/>
              </w:rPr>
              <w:t>truck,</w:t>
            </w:r>
            <w:r w:rsidRPr="004F4E1B">
              <w:rPr>
                <w:rFonts w:ascii="Times New Roman" w:hAnsi="Times New Roman" w:cs="Times New Roman"/>
                <w:spacing w:val="-1"/>
                <w:szCs w:val="20"/>
              </w:rPr>
              <w:t xml:space="preserve"> </w:t>
            </w:r>
            <w:r w:rsidRPr="004F4E1B">
              <w:rPr>
                <w:rFonts w:ascii="Times New Roman" w:hAnsi="Times New Roman" w:cs="Times New Roman"/>
                <w:szCs w:val="20"/>
              </w:rPr>
              <w:t>triplex</w:t>
            </w:r>
            <w:r w:rsidRPr="004F4E1B">
              <w:rPr>
                <w:rFonts w:ascii="Times New Roman" w:hAnsi="Times New Roman" w:cs="Times New Roman"/>
                <w:spacing w:val="-1"/>
                <w:szCs w:val="20"/>
              </w:rPr>
              <w:t xml:space="preserve"> </w:t>
            </w:r>
            <w:r w:rsidRPr="004F4E1B">
              <w:rPr>
                <w:rFonts w:ascii="Times New Roman" w:hAnsi="Times New Roman" w:cs="Times New Roman"/>
                <w:szCs w:val="20"/>
              </w:rPr>
              <w:t>truck,</w:t>
            </w:r>
            <w:r w:rsidRPr="004F4E1B">
              <w:rPr>
                <w:rFonts w:ascii="Times New Roman" w:hAnsi="Times New Roman" w:cs="Times New Roman"/>
                <w:spacing w:val="-1"/>
                <w:szCs w:val="20"/>
              </w:rPr>
              <w:t xml:space="preserve"> </w:t>
            </w:r>
            <w:r w:rsidRPr="004F4E1B">
              <w:rPr>
                <w:rFonts w:ascii="Times New Roman" w:hAnsi="Times New Roman" w:cs="Times New Roman"/>
                <w:szCs w:val="20"/>
              </w:rPr>
              <w:t xml:space="preserve">workover </w:t>
            </w:r>
            <w:r w:rsidRPr="004F4E1B">
              <w:rPr>
                <w:rFonts w:ascii="Times New Roman" w:hAnsi="Times New Roman" w:cs="Times New Roman"/>
                <w:spacing w:val="-5"/>
                <w:szCs w:val="20"/>
              </w:rPr>
              <w:t>rig</w:t>
            </w:r>
          </w:p>
        </w:tc>
        <w:tc>
          <w:tcPr>
            <w:tcW w:w="3330" w:type="dxa"/>
            <w:vAlign w:val="center"/>
          </w:tcPr>
          <w:p w14:paraId="6564E79E"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COGIS, 2024; Hawthorn et al., 2022)</w:t>
            </w:r>
          </w:p>
        </w:tc>
      </w:tr>
      <w:tr w:rsidR="00574C61" w:rsidRPr="004F4E1B" w14:paraId="76B4339E" w14:textId="77777777" w:rsidTr="00397D50">
        <w:trPr>
          <w:trHeight w:val="908"/>
        </w:trPr>
        <w:tc>
          <w:tcPr>
            <w:tcW w:w="2115" w:type="dxa"/>
            <w:vAlign w:val="center"/>
          </w:tcPr>
          <w:p w14:paraId="5BA44C3B"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Procedures Performed</w:t>
            </w:r>
          </w:p>
        </w:tc>
        <w:tc>
          <w:tcPr>
            <w:tcW w:w="3780" w:type="dxa"/>
            <w:vAlign w:val="center"/>
          </w:tcPr>
          <w:p w14:paraId="490D5238" w14:textId="77777777" w:rsidR="00574C61" w:rsidRPr="004F4E1B" w:rsidRDefault="00574C61" w:rsidP="001D3206">
            <w:pPr>
              <w:tabs>
                <w:tab w:val="left" w:pos="4723"/>
              </w:tabs>
              <w:ind w:left="225"/>
              <w:rPr>
                <w:rFonts w:cs="Times New Roman"/>
                <w:szCs w:val="20"/>
              </w:rPr>
            </w:pPr>
            <w:r w:rsidRPr="004F4E1B">
              <w:rPr>
                <w:rFonts w:cs="Times New Roman"/>
                <w:szCs w:val="20"/>
              </w:rPr>
              <w:t>Pressure</w:t>
            </w:r>
            <w:r w:rsidRPr="004F4E1B">
              <w:rPr>
                <w:rFonts w:cs="Times New Roman"/>
                <w:spacing w:val="29"/>
                <w:szCs w:val="20"/>
              </w:rPr>
              <w:t xml:space="preserve"> </w:t>
            </w:r>
            <w:r w:rsidRPr="004F4E1B">
              <w:rPr>
                <w:rFonts w:cs="Times New Roman"/>
                <w:szCs w:val="20"/>
              </w:rPr>
              <w:t>test,</w:t>
            </w:r>
            <w:r w:rsidRPr="004F4E1B">
              <w:rPr>
                <w:rFonts w:cs="Times New Roman"/>
                <w:spacing w:val="30"/>
                <w:szCs w:val="20"/>
              </w:rPr>
              <w:t xml:space="preserve"> </w:t>
            </w:r>
            <w:r w:rsidRPr="004F4E1B">
              <w:rPr>
                <w:rFonts w:cs="Times New Roman"/>
                <w:szCs w:val="20"/>
              </w:rPr>
              <w:t>wireline,</w:t>
            </w:r>
            <w:r w:rsidRPr="004F4E1B">
              <w:rPr>
                <w:rFonts w:cs="Times New Roman"/>
                <w:spacing w:val="29"/>
                <w:szCs w:val="20"/>
              </w:rPr>
              <w:t xml:space="preserve"> </w:t>
            </w:r>
            <w:r w:rsidRPr="004F4E1B">
              <w:rPr>
                <w:rFonts w:cs="Times New Roman"/>
                <w:szCs w:val="20"/>
              </w:rPr>
              <w:t>squeezing,</w:t>
            </w:r>
            <w:r w:rsidRPr="004F4E1B">
              <w:rPr>
                <w:rFonts w:cs="Times New Roman"/>
                <w:spacing w:val="30"/>
                <w:szCs w:val="20"/>
              </w:rPr>
              <w:t xml:space="preserve"> </w:t>
            </w:r>
            <w:r w:rsidRPr="004F4E1B">
              <w:rPr>
                <w:rFonts w:cs="Times New Roman"/>
                <w:szCs w:val="20"/>
              </w:rPr>
              <w:t>well</w:t>
            </w:r>
            <w:r w:rsidRPr="004F4E1B">
              <w:rPr>
                <w:rFonts w:cs="Times New Roman"/>
                <w:spacing w:val="29"/>
                <w:szCs w:val="20"/>
              </w:rPr>
              <w:t xml:space="preserve"> </w:t>
            </w:r>
            <w:r w:rsidRPr="004F4E1B">
              <w:rPr>
                <w:rFonts w:cs="Times New Roman"/>
                <w:spacing w:val="-4"/>
                <w:szCs w:val="20"/>
              </w:rPr>
              <w:t xml:space="preserve">plug </w:t>
            </w:r>
            <w:r w:rsidRPr="004F4E1B">
              <w:rPr>
                <w:rFonts w:cs="Times New Roman"/>
                <w:szCs w:val="20"/>
              </w:rPr>
              <w:t xml:space="preserve">placement, spacer placement, cut &amp; </w:t>
            </w:r>
            <w:r w:rsidRPr="004F4E1B">
              <w:rPr>
                <w:rFonts w:cs="Times New Roman"/>
                <w:spacing w:val="-5"/>
                <w:szCs w:val="20"/>
              </w:rPr>
              <w:t>cap</w:t>
            </w:r>
          </w:p>
        </w:tc>
        <w:tc>
          <w:tcPr>
            <w:tcW w:w="3330" w:type="dxa"/>
            <w:vAlign w:val="center"/>
          </w:tcPr>
          <w:p w14:paraId="1F17FF91"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COGIS, 2024; Hawthorn et al., 2022)</w:t>
            </w:r>
          </w:p>
        </w:tc>
      </w:tr>
      <w:tr w:rsidR="00574C61" w:rsidRPr="004F4E1B" w14:paraId="222FB1EE" w14:textId="77777777" w:rsidTr="00397D50">
        <w:trPr>
          <w:trHeight w:val="449"/>
        </w:trPr>
        <w:tc>
          <w:tcPr>
            <w:tcW w:w="2115" w:type="dxa"/>
            <w:vAlign w:val="center"/>
          </w:tcPr>
          <w:p w14:paraId="7A2D1B59"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Transport</w:t>
            </w:r>
          </w:p>
        </w:tc>
        <w:tc>
          <w:tcPr>
            <w:tcW w:w="3780" w:type="dxa"/>
            <w:vAlign w:val="center"/>
          </w:tcPr>
          <w:p w14:paraId="2F7F155A" w14:textId="77777777" w:rsidR="00574C61" w:rsidRPr="004F4E1B" w:rsidRDefault="00574C61" w:rsidP="001D3206">
            <w:pPr>
              <w:tabs>
                <w:tab w:val="left" w:pos="4723"/>
              </w:tabs>
              <w:ind w:left="225"/>
              <w:rPr>
                <w:rFonts w:cs="Times New Roman"/>
                <w:szCs w:val="20"/>
              </w:rPr>
            </w:pPr>
            <w:r w:rsidRPr="004F4E1B">
              <w:rPr>
                <w:rFonts w:cs="Times New Roman"/>
                <w:szCs w:val="20"/>
              </w:rPr>
              <w:t xml:space="preserve">185 km </w:t>
            </w:r>
            <w:r w:rsidRPr="004F4E1B">
              <w:rPr>
                <w:rFonts w:cs="Times New Roman"/>
                <w:spacing w:val="-2"/>
                <w:szCs w:val="20"/>
              </w:rPr>
              <w:t>(roundtrip)</w:t>
            </w:r>
          </w:p>
        </w:tc>
        <w:tc>
          <w:tcPr>
            <w:tcW w:w="3330" w:type="dxa"/>
            <w:vAlign w:val="center"/>
          </w:tcPr>
          <w:p w14:paraId="3962E674" w14:textId="77777777" w:rsidR="00574C61" w:rsidRPr="004F4E1B" w:rsidRDefault="00574C61" w:rsidP="001D3206">
            <w:pPr>
              <w:pStyle w:val="TableParagraph"/>
              <w:spacing w:before="193"/>
              <w:ind w:left="111" w:right="583"/>
              <w:rPr>
                <w:rFonts w:ascii="Times New Roman" w:hAnsi="Times New Roman" w:cs="Times New Roman"/>
                <w:szCs w:val="20"/>
              </w:rPr>
            </w:pPr>
            <w:r w:rsidRPr="004F4E1B">
              <w:rPr>
                <w:rFonts w:ascii="Times New Roman" w:hAnsi="Times New Roman" w:cs="Times New Roman"/>
                <w:szCs w:val="20"/>
              </w:rPr>
              <w:t>(COGIS, 2024)</w:t>
            </w:r>
          </w:p>
        </w:tc>
      </w:tr>
      <w:tr w:rsidR="00574C61" w:rsidRPr="004F4E1B" w14:paraId="38CE242B" w14:textId="77777777" w:rsidTr="00397D50">
        <w:trPr>
          <w:trHeight w:val="773"/>
        </w:trPr>
        <w:tc>
          <w:tcPr>
            <w:tcW w:w="2115" w:type="dxa"/>
            <w:vAlign w:val="center"/>
          </w:tcPr>
          <w:p w14:paraId="1AC9BD5F" w14:textId="77777777" w:rsidR="00574C61" w:rsidRPr="004F4E1B" w:rsidRDefault="00574C61" w:rsidP="001D3206">
            <w:pPr>
              <w:pStyle w:val="TableParagraph"/>
              <w:ind w:left="110"/>
              <w:rPr>
                <w:rFonts w:ascii="Times New Roman" w:hAnsi="Times New Roman" w:cs="Times New Roman"/>
                <w:szCs w:val="20"/>
              </w:rPr>
            </w:pPr>
            <w:r w:rsidRPr="004F4E1B">
              <w:rPr>
                <w:rFonts w:ascii="Times New Roman" w:hAnsi="Times New Roman" w:cs="Times New Roman"/>
                <w:szCs w:val="20"/>
              </w:rPr>
              <w:t>Biochar Purchase Price (No Credits)</w:t>
            </w:r>
          </w:p>
        </w:tc>
        <w:tc>
          <w:tcPr>
            <w:tcW w:w="3780" w:type="dxa"/>
            <w:vAlign w:val="center"/>
          </w:tcPr>
          <w:p w14:paraId="4872AB0C" w14:textId="77777777" w:rsidR="00574C61" w:rsidRPr="004F4E1B" w:rsidRDefault="00574C61" w:rsidP="001D3206">
            <w:pPr>
              <w:pStyle w:val="BodyText"/>
              <w:spacing w:line="284" w:lineRule="exact"/>
              <w:ind w:left="178"/>
              <w:rPr>
                <w:rFonts w:ascii="Times New Roman" w:hAnsi="Times New Roman" w:cs="Times New Roman"/>
                <w:sz w:val="20"/>
                <w:szCs w:val="20"/>
              </w:rPr>
            </w:pPr>
            <w:r w:rsidRPr="004F4E1B">
              <w:rPr>
                <w:rFonts w:ascii="Times New Roman" w:hAnsi="Times New Roman" w:cs="Times New Roman"/>
                <w:sz w:val="20"/>
                <w:szCs w:val="20"/>
              </w:rPr>
              <w:t>$58-$348/tonne,</w:t>
            </w:r>
            <w:r w:rsidRPr="004F4E1B">
              <w:rPr>
                <w:rFonts w:ascii="Times New Roman" w:hAnsi="Times New Roman" w:cs="Times New Roman"/>
                <w:spacing w:val="-1"/>
                <w:sz w:val="20"/>
                <w:szCs w:val="20"/>
              </w:rPr>
              <w:t xml:space="preserve"> </w:t>
            </w:r>
            <w:r w:rsidRPr="004F4E1B">
              <w:rPr>
                <w:rFonts w:ascii="Times New Roman" w:hAnsi="Times New Roman" w:cs="Times New Roman"/>
                <w:sz w:val="20"/>
                <w:szCs w:val="20"/>
              </w:rPr>
              <w:t>(Avg -</w:t>
            </w:r>
            <w:r w:rsidRPr="004F4E1B">
              <w:rPr>
                <w:rFonts w:ascii="Times New Roman" w:hAnsi="Times New Roman" w:cs="Times New Roman"/>
                <w:spacing w:val="-1"/>
                <w:sz w:val="20"/>
                <w:szCs w:val="20"/>
              </w:rPr>
              <w:t xml:space="preserve"> </w:t>
            </w:r>
            <w:r w:rsidRPr="004F4E1B">
              <w:rPr>
                <w:rFonts w:ascii="Times New Roman" w:hAnsi="Times New Roman" w:cs="Times New Roman"/>
                <w:sz w:val="20"/>
                <w:szCs w:val="20"/>
              </w:rPr>
              <w:t xml:space="preserve">$209/ </w:t>
            </w:r>
            <w:r w:rsidRPr="004F4E1B">
              <w:rPr>
                <w:rFonts w:ascii="Times New Roman" w:hAnsi="Times New Roman" w:cs="Times New Roman"/>
                <w:spacing w:val="-2"/>
                <w:sz w:val="20"/>
                <w:szCs w:val="20"/>
              </w:rPr>
              <w:t>tonne)</w:t>
            </w:r>
          </w:p>
        </w:tc>
        <w:tc>
          <w:tcPr>
            <w:tcW w:w="3330" w:type="dxa"/>
            <w:vAlign w:val="center"/>
          </w:tcPr>
          <w:p w14:paraId="7218B469" w14:textId="3BC2CB44" w:rsidR="00574C61" w:rsidRPr="004F4E1B" w:rsidRDefault="00574C61" w:rsidP="00574C61">
            <w:pPr>
              <w:pStyle w:val="TableParagraph"/>
              <w:keepNext/>
              <w:spacing w:before="193"/>
              <w:ind w:left="111" w:right="583"/>
              <w:rPr>
                <w:rFonts w:ascii="Times New Roman" w:hAnsi="Times New Roman" w:cs="Times New Roman"/>
                <w:szCs w:val="20"/>
              </w:rPr>
            </w:pPr>
            <w:r w:rsidRPr="004F4E1B">
              <w:rPr>
                <w:rFonts w:ascii="Times New Roman" w:hAnsi="Times New Roman" w:cs="Times New Roman"/>
                <w:szCs w:val="20"/>
              </w:rPr>
              <w:t>(</w:t>
            </w:r>
            <w:proofErr w:type="spellStart"/>
            <w:r w:rsidRPr="004F4E1B">
              <w:rPr>
                <w:rFonts w:ascii="Times New Roman" w:hAnsi="Times New Roman" w:cs="Times New Roman"/>
                <w:szCs w:val="20"/>
              </w:rPr>
              <w:t>Puro.earth</w:t>
            </w:r>
            <w:proofErr w:type="spellEnd"/>
            <w:r w:rsidRPr="004F4E1B">
              <w:rPr>
                <w:rFonts w:ascii="Times New Roman" w:hAnsi="Times New Roman" w:cs="Times New Roman"/>
                <w:szCs w:val="20"/>
              </w:rPr>
              <w:t xml:space="preserve">, 2024; Oregon Biochar Solutions, 2024; Go Biochar, 2024; Blue Sky Biochar, 2024; </w:t>
            </w:r>
            <w:proofErr w:type="spellStart"/>
            <w:r w:rsidRPr="004F4E1B">
              <w:rPr>
                <w:rFonts w:ascii="Times New Roman" w:hAnsi="Times New Roman" w:cs="Times New Roman"/>
                <w:szCs w:val="20"/>
              </w:rPr>
              <w:t>Airterra</w:t>
            </w:r>
            <w:proofErr w:type="spellEnd"/>
            <w:r w:rsidRPr="004F4E1B">
              <w:rPr>
                <w:rFonts w:ascii="Times New Roman" w:hAnsi="Times New Roman" w:cs="Times New Roman"/>
                <w:szCs w:val="20"/>
              </w:rPr>
              <w:t xml:space="preserve">, 2024; </w:t>
            </w:r>
            <w:r w:rsidR="00661FED" w:rsidRPr="004F4E1B">
              <w:rPr>
                <w:rFonts w:ascii="Times New Roman" w:hAnsi="Times New Roman" w:cs="Times New Roman"/>
                <w:szCs w:val="20"/>
              </w:rPr>
              <w:t>Biochar Now, 2023</w:t>
            </w:r>
            <w:r w:rsidRPr="004F4E1B">
              <w:rPr>
                <w:rFonts w:ascii="Times New Roman" w:hAnsi="Times New Roman" w:cs="Times New Roman"/>
                <w:szCs w:val="20"/>
              </w:rPr>
              <w:t>)</w:t>
            </w:r>
          </w:p>
        </w:tc>
      </w:tr>
    </w:tbl>
    <w:p w14:paraId="43B5C8D2" w14:textId="77777777" w:rsidR="007D7A22" w:rsidRPr="004F4E1B" w:rsidRDefault="007D7A22" w:rsidP="007D7A22">
      <w:pPr>
        <w:rPr>
          <w:rFonts w:cs="Times New Roman"/>
          <w:szCs w:val="20"/>
        </w:rPr>
      </w:pPr>
    </w:p>
    <w:p w14:paraId="25A4EBC8" w14:textId="77777777" w:rsidR="00680462" w:rsidRDefault="00680462">
      <w:pPr>
        <w:rPr>
          <w:rFonts w:cs="Times New Roman"/>
          <w:b/>
          <w:bCs/>
          <w:i/>
          <w:iCs/>
          <w:color w:val="44546A" w:themeColor="text2"/>
          <w:szCs w:val="20"/>
        </w:rPr>
      </w:pPr>
      <w:r>
        <w:rPr>
          <w:rFonts w:cs="Times New Roman"/>
          <w:b/>
          <w:bCs/>
          <w:szCs w:val="20"/>
        </w:rPr>
        <w:br w:type="page"/>
      </w:r>
    </w:p>
    <w:p w14:paraId="2A8565CC" w14:textId="3DCABDDB" w:rsidR="007D7A22" w:rsidRPr="004F4E1B" w:rsidRDefault="007D7A22" w:rsidP="007D7A22">
      <w:pPr>
        <w:pStyle w:val="Caption"/>
        <w:rPr>
          <w:rFonts w:cs="Times New Roman"/>
          <w:sz w:val="20"/>
          <w:szCs w:val="20"/>
        </w:rPr>
      </w:pPr>
      <w:r w:rsidRPr="00867D46">
        <w:rPr>
          <w:rFonts w:cs="Times New Roman"/>
          <w:b/>
          <w:bCs/>
          <w:sz w:val="20"/>
          <w:szCs w:val="20"/>
        </w:rPr>
        <w:lastRenderedPageBreak/>
        <w:t>Table S</w:t>
      </w:r>
      <w:r w:rsidRPr="00867D46">
        <w:rPr>
          <w:rFonts w:cs="Times New Roman"/>
          <w:b/>
          <w:bCs/>
          <w:sz w:val="20"/>
          <w:szCs w:val="20"/>
        </w:rPr>
        <w:fldChar w:fldCharType="begin"/>
      </w:r>
      <w:r w:rsidRPr="00867D46">
        <w:rPr>
          <w:rFonts w:cs="Times New Roman"/>
          <w:b/>
          <w:bCs/>
          <w:sz w:val="20"/>
          <w:szCs w:val="20"/>
        </w:rPr>
        <w:instrText xml:space="preserve"> SEQ Table_S_- \* ARABIC </w:instrText>
      </w:r>
      <w:r w:rsidRPr="00867D46">
        <w:rPr>
          <w:rFonts w:cs="Times New Roman"/>
          <w:b/>
          <w:bCs/>
          <w:sz w:val="20"/>
          <w:szCs w:val="20"/>
        </w:rPr>
        <w:fldChar w:fldCharType="separate"/>
      </w:r>
      <w:r w:rsidRPr="00867D46">
        <w:rPr>
          <w:rFonts w:cs="Times New Roman"/>
          <w:b/>
          <w:bCs/>
          <w:noProof/>
          <w:sz w:val="20"/>
          <w:szCs w:val="20"/>
        </w:rPr>
        <w:t>2</w:t>
      </w:r>
      <w:r w:rsidRPr="00867D46">
        <w:rPr>
          <w:rFonts w:cs="Times New Roman"/>
          <w:b/>
          <w:bCs/>
          <w:sz w:val="20"/>
          <w:szCs w:val="20"/>
        </w:rPr>
        <w:fldChar w:fldCharType="end"/>
      </w:r>
      <w:r w:rsidRPr="004F4E1B">
        <w:rPr>
          <w:rFonts w:cs="Times New Roman"/>
          <w:sz w:val="20"/>
          <w:szCs w:val="20"/>
        </w:rPr>
        <w:t xml:space="preserve"> </w:t>
      </w:r>
      <w:r w:rsidRPr="004F4E1B">
        <w:rPr>
          <w:rFonts w:cs="Times New Roman"/>
          <w:color w:val="44546A"/>
          <w:sz w:val="20"/>
          <w:szCs w:val="20"/>
        </w:rPr>
        <w:t>Relevant</w:t>
      </w:r>
      <w:r w:rsidRPr="004F4E1B">
        <w:rPr>
          <w:rFonts w:cs="Times New Roman"/>
          <w:color w:val="44546A"/>
          <w:spacing w:val="-10"/>
          <w:sz w:val="20"/>
          <w:szCs w:val="20"/>
        </w:rPr>
        <w:t xml:space="preserve"> </w:t>
      </w:r>
      <w:r w:rsidRPr="004F4E1B">
        <w:rPr>
          <w:rFonts w:cs="Times New Roman"/>
          <w:color w:val="44546A"/>
          <w:sz w:val="20"/>
          <w:szCs w:val="20"/>
        </w:rPr>
        <w:t>properties</w:t>
      </w:r>
      <w:r w:rsidRPr="004F4E1B">
        <w:rPr>
          <w:rFonts w:cs="Times New Roman"/>
          <w:color w:val="44546A"/>
          <w:spacing w:val="-10"/>
          <w:sz w:val="20"/>
          <w:szCs w:val="20"/>
        </w:rPr>
        <w:t xml:space="preserve"> </w:t>
      </w:r>
      <w:r w:rsidRPr="004F4E1B">
        <w:rPr>
          <w:rFonts w:cs="Times New Roman"/>
          <w:color w:val="44546A"/>
          <w:sz w:val="20"/>
          <w:szCs w:val="20"/>
        </w:rPr>
        <w:t>of</w:t>
      </w:r>
      <w:r w:rsidRPr="004F4E1B">
        <w:rPr>
          <w:rFonts w:cs="Times New Roman"/>
          <w:color w:val="44546A"/>
          <w:spacing w:val="-11"/>
          <w:sz w:val="20"/>
          <w:szCs w:val="20"/>
        </w:rPr>
        <w:t xml:space="preserve"> </w:t>
      </w:r>
      <w:r w:rsidRPr="004F4E1B">
        <w:rPr>
          <w:rFonts w:cs="Times New Roman"/>
          <w:color w:val="44546A"/>
          <w:sz w:val="20"/>
          <w:szCs w:val="20"/>
        </w:rPr>
        <w:t>pyrolysis,</w:t>
      </w:r>
      <w:r w:rsidRPr="004F4E1B">
        <w:rPr>
          <w:rFonts w:cs="Times New Roman"/>
          <w:color w:val="44546A"/>
          <w:spacing w:val="-10"/>
          <w:sz w:val="20"/>
          <w:szCs w:val="20"/>
        </w:rPr>
        <w:t xml:space="preserve"> </w:t>
      </w:r>
      <w:r w:rsidRPr="004F4E1B">
        <w:rPr>
          <w:rFonts w:cs="Times New Roman"/>
          <w:color w:val="44546A"/>
          <w:sz w:val="20"/>
          <w:szCs w:val="20"/>
        </w:rPr>
        <w:t>biomass,</w:t>
      </w:r>
      <w:r w:rsidRPr="004F4E1B">
        <w:rPr>
          <w:rFonts w:cs="Times New Roman"/>
          <w:color w:val="44546A"/>
          <w:spacing w:val="-10"/>
          <w:sz w:val="20"/>
          <w:szCs w:val="20"/>
        </w:rPr>
        <w:t xml:space="preserve"> </w:t>
      </w:r>
      <w:r w:rsidRPr="004F4E1B">
        <w:rPr>
          <w:rFonts w:cs="Times New Roman"/>
          <w:color w:val="44546A"/>
          <w:sz w:val="20"/>
          <w:szCs w:val="20"/>
        </w:rPr>
        <w:t>and biochar</w:t>
      </w:r>
      <w:r w:rsidRPr="004F4E1B">
        <w:rPr>
          <w:rFonts w:cs="Times New Roman"/>
          <w:color w:val="44546A"/>
          <w:spacing w:val="-11"/>
          <w:sz w:val="20"/>
          <w:szCs w:val="20"/>
        </w:rPr>
        <w:t xml:space="preserve"> </w:t>
      </w:r>
      <w:r w:rsidRPr="004F4E1B">
        <w:rPr>
          <w:rFonts w:cs="Times New Roman"/>
          <w:color w:val="44546A"/>
          <w:sz w:val="20"/>
          <w:szCs w:val="20"/>
        </w:rPr>
        <w:t>for</w:t>
      </w:r>
      <w:r w:rsidRPr="004F4E1B">
        <w:rPr>
          <w:rFonts w:cs="Times New Roman"/>
          <w:color w:val="44546A"/>
          <w:spacing w:val="-10"/>
          <w:sz w:val="20"/>
          <w:szCs w:val="20"/>
        </w:rPr>
        <w:t xml:space="preserve"> </w:t>
      </w:r>
      <w:r w:rsidRPr="004F4E1B">
        <w:rPr>
          <w:rFonts w:cs="Times New Roman"/>
          <w:color w:val="44546A"/>
          <w:sz w:val="20"/>
          <w:szCs w:val="20"/>
        </w:rPr>
        <w:t>the</w:t>
      </w:r>
      <w:r w:rsidRPr="004F4E1B">
        <w:rPr>
          <w:rFonts w:cs="Times New Roman"/>
          <w:color w:val="44546A"/>
          <w:spacing w:val="-10"/>
          <w:sz w:val="20"/>
          <w:szCs w:val="20"/>
        </w:rPr>
        <w:t xml:space="preserve"> </w:t>
      </w:r>
      <w:r w:rsidRPr="004F4E1B">
        <w:rPr>
          <w:rFonts w:cs="Times New Roman"/>
          <w:color w:val="44546A"/>
          <w:sz w:val="20"/>
          <w:szCs w:val="20"/>
        </w:rPr>
        <w:t>various</w:t>
      </w:r>
      <w:r w:rsidRPr="004F4E1B">
        <w:rPr>
          <w:rFonts w:cs="Times New Roman"/>
          <w:color w:val="44546A"/>
          <w:spacing w:val="-11"/>
          <w:sz w:val="20"/>
          <w:szCs w:val="20"/>
        </w:rPr>
        <w:t xml:space="preserve"> </w:t>
      </w:r>
      <w:r w:rsidRPr="004F4E1B">
        <w:rPr>
          <w:rFonts w:cs="Times New Roman"/>
          <w:color w:val="44546A"/>
          <w:sz w:val="20"/>
          <w:szCs w:val="20"/>
        </w:rPr>
        <w:t>thermochemical</w:t>
      </w:r>
      <w:r w:rsidRPr="004F4E1B">
        <w:rPr>
          <w:rFonts w:cs="Times New Roman"/>
          <w:color w:val="44546A"/>
          <w:spacing w:val="-10"/>
          <w:sz w:val="20"/>
          <w:szCs w:val="20"/>
        </w:rPr>
        <w:t xml:space="preserve"> </w:t>
      </w:r>
      <w:r w:rsidRPr="004F4E1B">
        <w:rPr>
          <w:rFonts w:cs="Times New Roman"/>
          <w:color w:val="44546A"/>
          <w:sz w:val="20"/>
          <w:szCs w:val="20"/>
        </w:rPr>
        <w:t>conversion</w:t>
      </w:r>
      <w:r w:rsidRPr="004F4E1B">
        <w:rPr>
          <w:rFonts w:cs="Times New Roman"/>
          <w:color w:val="44546A"/>
          <w:spacing w:val="-10"/>
          <w:sz w:val="20"/>
          <w:szCs w:val="20"/>
        </w:rPr>
        <w:t xml:space="preserve"> </w:t>
      </w:r>
      <w:r w:rsidRPr="004F4E1B">
        <w:rPr>
          <w:rFonts w:cs="Times New Roman"/>
          <w:color w:val="44546A"/>
          <w:spacing w:val="-2"/>
          <w:sz w:val="20"/>
          <w:szCs w:val="20"/>
        </w:rPr>
        <w:t>methods</w:t>
      </w:r>
    </w:p>
    <w:tbl>
      <w:tblPr>
        <w:tblStyle w:val="TableGrid"/>
        <w:tblW w:w="0" w:type="auto"/>
        <w:tblLook w:val="04A0" w:firstRow="1" w:lastRow="0" w:firstColumn="1" w:lastColumn="0" w:noHBand="0" w:noVBand="1"/>
      </w:tblPr>
      <w:tblGrid>
        <w:gridCol w:w="1255"/>
        <w:gridCol w:w="1440"/>
        <w:gridCol w:w="990"/>
        <w:gridCol w:w="990"/>
        <w:gridCol w:w="1463"/>
        <w:gridCol w:w="3212"/>
      </w:tblGrid>
      <w:tr w:rsidR="00574C61" w:rsidRPr="004F4E1B" w14:paraId="4BFB00AC" w14:textId="77777777" w:rsidTr="001D3206">
        <w:tc>
          <w:tcPr>
            <w:tcW w:w="1255" w:type="dxa"/>
            <w:vAlign w:val="center"/>
          </w:tcPr>
          <w:p w14:paraId="76818EAA"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Method</w:t>
            </w:r>
          </w:p>
        </w:tc>
        <w:tc>
          <w:tcPr>
            <w:tcW w:w="1440" w:type="dxa"/>
            <w:vAlign w:val="center"/>
          </w:tcPr>
          <w:p w14:paraId="634B1893"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Operating Temperature</w:t>
            </w:r>
          </w:p>
        </w:tc>
        <w:tc>
          <w:tcPr>
            <w:tcW w:w="990" w:type="dxa"/>
            <w:vAlign w:val="center"/>
          </w:tcPr>
          <w:p w14:paraId="52FAB351"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C</w:t>
            </w:r>
            <w:r w:rsidRPr="004F4E1B">
              <w:rPr>
                <w:rFonts w:ascii="Times New Roman" w:hAnsi="Times New Roman" w:cs="Times New Roman"/>
                <w:b/>
                <w:bCs/>
                <w:noProof/>
                <w:sz w:val="20"/>
                <w:szCs w:val="20"/>
                <w:vertAlign w:val="subscript"/>
              </w:rPr>
              <w:t>org</w:t>
            </w:r>
            <w:r w:rsidRPr="004F4E1B">
              <w:rPr>
                <w:rFonts w:ascii="Times New Roman" w:hAnsi="Times New Roman" w:cs="Times New Roman"/>
                <w:b/>
                <w:bCs/>
                <w:noProof/>
                <w:sz w:val="20"/>
                <w:szCs w:val="20"/>
              </w:rPr>
              <w:t xml:space="preserve"> Content</w:t>
            </w:r>
          </w:p>
        </w:tc>
        <w:tc>
          <w:tcPr>
            <w:tcW w:w="990" w:type="dxa"/>
            <w:vAlign w:val="center"/>
          </w:tcPr>
          <w:p w14:paraId="76BE0430"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Biochar Yield</w:t>
            </w:r>
          </w:p>
        </w:tc>
        <w:tc>
          <w:tcPr>
            <w:tcW w:w="1463" w:type="dxa"/>
            <w:vAlign w:val="center"/>
          </w:tcPr>
          <w:p w14:paraId="72B39680"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Energy Used</w:t>
            </w:r>
          </w:p>
        </w:tc>
        <w:tc>
          <w:tcPr>
            <w:tcW w:w="3212" w:type="dxa"/>
            <w:vAlign w:val="center"/>
          </w:tcPr>
          <w:p w14:paraId="6EA1B072"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References</w:t>
            </w:r>
          </w:p>
        </w:tc>
      </w:tr>
      <w:tr w:rsidR="00574C61" w:rsidRPr="004F4E1B" w14:paraId="4A4D9099" w14:textId="77777777" w:rsidTr="001D3206">
        <w:tc>
          <w:tcPr>
            <w:tcW w:w="1255" w:type="dxa"/>
            <w:vAlign w:val="center"/>
          </w:tcPr>
          <w:p w14:paraId="775598AD"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Injection Auger</w:t>
            </w:r>
          </w:p>
        </w:tc>
        <w:tc>
          <w:tcPr>
            <w:tcW w:w="1440" w:type="dxa"/>
            <w:vAlign w:val="center"/>
          </w:tcPr>
          <w:p w14:paraId="29CF2F04"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500°C</w:t>
            </w:r>
          </w:p>
        </w:tc>
        <w:tc>
          <w:tcPr>
            <w:tcW w:w="990" w:type="dxa"/>
            <w:vAlign w:val="center"/>
          </w:tcPr>
          <w:p w14:paraId="0C4B8433"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5"/>
                <w:sz w:val="20"/>
                <w:szCs w:val="20"/>
              </w:rPr>
              <w:t>80%</w:t>
            </w:r>
          </w:p>
        </w:tc>
        <w:tc>
          <w:tcPr>
            <w:tcW w:w="990" w:type="dxa"/>
            <w:vAlign w:val="center"/>
          </w:tcPr>
          <w:p w14:paraId="481B408A"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5"/>
                <w:sz w:val="20"/>
                <w:szCs w:val="20"/>
              </w:rPr>
              <w:t>24%</w:t>
            </w:r>
          </w:p>
        </w:tc>
        <w:tc>
          <w:tcPr>
            <w:tcW w:w="1463" w:type="dxa"/>
            <w:vAlign w:val="center"/>
          </w:tcPr>
          <w:p w14:paraId="5887C7D2"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 xml:space="preserve">Electricity </w:t>
            </w:r>
            <w:r w:rsidRPr="004F4E1B">
              <w:rPr>
                <w:rFonts w:ascii="Times New Roman" w:hAnsi="Times New Roman" w:cs="Times New Roman"/>
                <w:sz w:val="20"/>
                <w:szCs w:val="20"/>
              </w:rPr>
              <w:t>Natural</w:t>
            </w:r>
            <w:r w:rsidRPr="004F4E1B">
              <w:rPr>
                <w:rFonts w:ascii="Times New Roman" w:hAnsi="Times New Roman" w:cs="Times New Roman"/>
                <w:spacing w:val="-14"/>
                <w:sz w:val="20"/>
                <w:szCs w:val="20"/>
              </w:rPr>
              <w:t xml:space="preserve"> </w:t>
            </w:r>
            <w:r w:rsidRPr="004F4E1B">
              <w:rPr>
                <w:rFonts w:ascii="Times New Roman" w:hAnsi="Times New Roman" w:cs="Times New Roman"/>
                <w:sz w:val="20"/>
                <w:szCs w:val="20"/>
              </w:rPr>
              <w:t>Gas</w:t>
            </w:r>
          </w:p>
        </w:tc>
        <w:tc>
          <w:tcPr>
            <w:tcW w:w="3212" w:type="dxa"/>
            <w:vAlign w:val="center"/>
          </w:tcPr>
          <w:p w14:paraId="6C09AD63" w14:textId="77777777" w:rsidR="00574C61" w:rsidRPr="004F4E1B" w:rsidRDefault="00574C61" w:rsidP="001D3206">
            <w:pPr>
              <w:pStyle w:val="TableParagraph"/>
              <w:tabs>
                <w:tab w:val="left" w:pos="907"/>
              </w:tabs>
              <w:spacing w:before="1"/>
              <w:ind w:left="105" w:right="99"/>
              <w:rPr>
                <w:rFonts w:ascii="Times New Roman" w:hAnsi="Times New Roman" w:cs="Times New Roman"/>
                <w:szCs w:val="20"/>
              </w:rPr>
            </w:pPr>
            <w:r w:rsidRPr="004F4E1B">
              <w:rPr>
                <w:rFonts w:ascii="Times New Roman" w:hAnsi="Times New Roman" w:cs="Times New Roman"/>
                <w:spacing w:val="-4"/>
                <w:szCs w:val="20"/>
              </w:rPr>
              <w:t xml:space="preserve">(Brassard et al., 2018; Bruckman et al., 2016; Kim et al., 2011; Hansson et al., 2020; </w:t>
            </w:r>
            <w:proofErr w:type="spellStart"/>
            <w:r w:rsidRPr="004F4E1B">
              <w:rPr>
                <w:rFonts w:ascii="Times New Roman" w:hAnsi="Times New Roman" w:cs="Times New Roman"/>
                <w:spacing w:val="-4"/>
                <w:szCs w:val="20"/>
              </w:rPr>
              <w:t>Tisserant</w:t>
            </w:r>
            <w:proofErr w:type="spellEnd"/>
            <w:r w:rsidRPr="004F4E1B">
              <w:rPr>
                <w:rFonts w:ascii="Times New Roman" w:hAnsi="Times New Roman" w:cs="Times New Roman"/>
                <w:spacing w:val="-4"/>
                <w:szCs w:val="20"/>
              </w:rPr>
              <w:t xml:space="preserve"> and Cherubini, 2019; Hassan et al., 2020)</w:t>
            </w:r>
          </w:p>
        </w:tc>
      </w:tr>
      <w:tr w:rsidR="00574C61" w:rsidRPr="004F4E1B" w14:paraId="3DF703ED" w14:textId="77777777" w:rsidTr="001D3206">
        <w:tc>
          <w:tcPr>
            <w:tcW w:w="1255" w:type="dxa"/>
            <w:vAlign w:val="center"/>
          </w:tcPr>
          <w:p w14:paraId="1CB10B23"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Rotary Kiln</w:t>
            </w:r>
          </w:p>
        </w:tc>
        <w:tc>
          <w:tcPr>
            <w:tcW w:w="1440" w:type="dxa"/>
            <w:vAlign w:val="center"/>
          </w:tcPr>
          <w:p w14:paraId="4F04F11D"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500°C</w:t>
            </w:r>
          </w:p>
        </w:tc>
        <w:tc>
          <w:tcPr>
            <w:tcW w:w="990" w:type="dxa"/>
            <w:vAlign w:val="center"/>
          </w:tcPr>
          <w:p w14:paraId="0BA2D69B"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5"/>
                <w:sz w:val="20"/>
                <w:szCs w:val="20"/>
              </w:rPr>
              <w:t>80%</w:t>
            </w:r>
          </w:p>
        </w:tc>
        <w:tc>
          <w:tcPr>
            <w:tcW w:w="990" w:type="dxa"/>
            <w:vAlign w:val="center"/>
          </w:tcPr>
          <w:p w14:paraId="010FAF76"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38%</w:t>
            </w:r>
          </w:p>
        </w:tc>
        <w:tc>
          <w:tcPr>
            <w:tcW w:w="1463" w:type="dxa"/>
            <w:vAlign w:val="center"/>
          </w:tcPr>
          <w:p w14:paraId="51CAE95B"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 xml:space="preserve">Electricity </w:t>
            </w:r>
            <w:r w:rsidRPr="004F4E1B">
              <w:rPr>
                <w:rFonts w:ascii="Times New Roman" w:hAnsi="Times New Roman" w:cs="Times New Roman"/>
                <w:sz w:val="20"/>
                <w:szCs w:val="20"/>
              </w:rPr>
              <w:t>Natural</w:t>
            </w:r>
            <w:r w:rsidRPr="004F4E1B">
              <w:rPr>
                <w:rFonts w:ascii="Times New Roman" w:hAnsi="Times New Roman" w:cs="Times New Roman"/>
                <w:spacing w:val="-14"/>
                <w:sz w:val="20"/>
                <w:szCs w:val="20"/>
              </w:rPr>
              <w:t xml:space="preserve"> </w:t>
            </w:r>
            <w:r w:rsidRPr="004F4E1B">
              <w:rPr>
                <w:rFonts w:ascii="Times New Roman" w:hAnsi="Times New Roman" w:cs="Times New Roman"/>
                <w:sz w:val="20"/>
                <w:szCs w:val="20"/>
              </w:rPr>
              <w:t>Gas</w:t>
            </w:r>
          </w:p>
        </w:tc>
        <w:tc>
          <w:tcPr>
            <w:tcW w:w="3212" w:type="dxa"/>
            <w:vAlign w:val="center"/>
          </w:tcPr>
          <w:p w14:paraId="70671755" w14:textId="77777777" w:rsidR="00574C61" w:rsidRPr="004F4E1B" w:rsidRDefault="00574C61" w:rsidP="001D3206">
            <w:pPr>
              <w:pStyle w:val="TableParagraph"/>
              <w:tabs>
                <w:tab w:val="left" w:pos="905"/>
              </w:tabs>
              <w:spacing w:before="1"/>
              <w:ind w:left="105" w:right="97"/>
              <w:rPr>
                <w:rFonts w:ascii="Times New Roman" w:hAnsi="Times New Roman" w:cs="Times New Roman"/>
                <w:szCs w:val="20"/>
              </w:rPr>
            </w:pPr>
            <w:r w:rsidRPr="004F4E1B">
              <w:rPr>
                <w:rFonts w:ascii="Times New Roman" w:hAnsi="Times New Roman" w:cs="Times New Roman"/>
                <w:szCs w:val="20"/>
              </w:rPr>
              <w:t xml:space="preserve">(Khodaei et al., 2024; </w:t>
            </w:r>
            <w:proofErr w:type="spellStart"/>
            <w:r w:rsidRPr="004F4E1B">
              <w:rPr>
                <w:rFonts w:ascii="Times New Roman" w:hAnsi="Times New Roman" w:cs="Times New Roman"/>
                <w:szCs w:val="20"/>
              </w:rPr>
              <w:t>Chireshe</w:t>
            </w:r>
            <w:proofErr w:type="spellEnd"/>
            <w:r w:rsidRPr="004F4E1B">
              <w:rPr>
                <w:rFonts w:ascii="Times New Roman" w:hAnsi="Times New Roman" w:cs="Times New Roman"/>
                <w:szCs w:val="20"/>
              </w:rPr>
              <w:t xml:space="preserve"> et al., 2020; Gwenzi et al., 2015; Nan et al., 2020; Panwar et al., 2019)</w:t>
            </w:r>
          </w:p>
        </w:tc>
      </w:tr>
      <w:tr w:rsidR="00574C61" w:rsidRPr="004F4E1B" w14:paraId="2DD46E20" w14:textId="77777777" w:rsidTr="001D3206">
        <w:tc>
          <w:tcPr>
            <w:tcW w:w="1255" w:type="dxa"/>
            <w:vAlign w:val="center"/>
          </w:tcPr>
          <w:p w14:paraId="485E723D"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Batch Reactor</w:t>
            </w:r>
          </w:p>
        </w:tc>
        <w:tc>
          <w:tcPr>
            <w:tcW w:w="1440" w:type="dxa"/>
            <w:vAlign w:val="center"/>
          </w:tcPr>
          <w:p w14:paraId="6A517183"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500°C</w:t>
            </w:r>
          </w:p>
        </w:tc>
        <w:tc>
          <w:tcPr>
            <w:tcW w:w="990" w:type="dxa"/>
            <w:vAlign w:val="center"/>
          </w:tcPr>
          <w:p w14:paraId="517CA93F"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76%</w:t>
            </w:r>
          </w:p>
        </w:tc>
        <w:tc>
          <w:tcPr>
            <w:tcW w:w="990" w:type="dxa"/>
            <w:vAlign w:val="center"/>
          </w:tcPr>
          <w:p w14:paraId="3675BCFD"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27%</w:t>
            </w:r>
          </w:p>
        </w:tc>
        <w:tc>
          <w:tcPr>
            <w:tcW w:w="1463" w:type="dxa"/>
            <w:vAlign w:val="center"/>
          </w:tcPr>
          <w:p w14:paraId="5DE00D5A"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 xml:space="preserve">Electricity </w:t>
            </w:r>
            <w:r w:rsidRPr="004F4E1B">
              <w:rPr>
                <w:rFonts w:ascii="Times New Roman" w:hAnsi="Times New Roman" w:cs="Times New Roman"/>
                <w:sz w:val="20"/>
                <w:szCs w:val="20"/>
              </w:rPr>
              <w:t>Natural</w:t>
            </w:r>
            <w:r w:rsidRPr="004F4E1B">
              <w:rPr>
                <w:rFonts w:ascii="Times New Roman" w:hAnsi="Times New Roman" w:cs="Times New Roman"/>
                <w:spacing w:val="-14"/>
                <w:sz w:val="20"/>
                <w:szCs w:val="20"/>
              </w:rPr>
              <w:t xml:space="preserve"> </w:t>
            </w:r>
            <w:r w:rsidRPr="004F4E1B">
              <w:rPr>
                <w:rFonts w:ascii="Times New Roman" w:hAnsi="Times New Roman" w:cs="Times New Roman"/>
                <w:sz w:val="20"/>
                <w:szCs w:val="20"/>
              </w:rPr>
              <w:t>Gas</w:t>
            </w:r>
          </w:p>
        </w:tc>
        <w:tc>
          <w:tcPr>
            <w:tcW w:w="3212" w:type="dxa"/>
            <w:vAlign w:val="center"/>
          </w:tcPr>
          <w:p w14:paraId="776D0E8F" w14:textId="77777777" w:rsidR="00574C61" w:rsidRPr="004F4E1B" w:rsidRDefault="00574C61" w:rsidP="001D3206">
            <w:pPr>
              <w:pStyle w:val="TableParagraph"/>
              <w:spacing w:before="1"/>
              <w:ind w:left="105" w:right="651"/>
              <w:rPr>
                <w:rFonts w:ascii="Times New Roman" w:hAnsi="Times New Roman" w:cs="Times New Roman"/>
                <w:spacing w:val="-2"/>
                <w:szCs w:val="20"/>
              </w:rPr>
            </w:pPr>
            <w:r w:rsidRPr="004F4E1B">
              <w:rPr>
                <w:rFonts w:ascii="Times New Roman" w:hAnsi="Times New Roman" w:cs="Times New Roman"/>
                <w:spacing w:val="-2"/>
                <w:szCs w:val="20"/>
              </w:rPr>
              <w:t>(Kizza et al., 2019; Morin et al., 2016; Mohabeer et al., 2020; Aguda, 2017; Lian et al., 2014, Bartoli et al., 2020; Dissanayake et al., 2020; Mohammadi et al., 2020)</w:t>
            </w:r>
          </w:p>
        </w:tc>
      </w:tr>
      <w:tr w:rsidR="00574C61" w:rsidRPr="004F4E1B" w14:paraId="11C5448E" w14:textId="77777777" w:rsidTr="001D3206">
        <w:tc>
          <w:tcPr>
            <w:tcW w:w="1255" w:type="dxa"/>
            <w:vAlign w:val="center"/>
          </w:tcPr>
          <w:p w14:paraId="499183F0"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Portable Retort</w:t>
            </w:r>
          </w:p>
        </w:tc>
        <w:tc>
          <w:tcPr>
            <w:tcW w:w="1440" w:type="dxa"/>
            <w:vAlign w:val="center"/>
          </w:tcPr>
          <w:p w14:paraId="6E7F5E82"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z w:val="20"/>
                <w:szCs w:val="20"/>
              </w:rPr>
              <w:t>550-</w:t>
            </w:r>
            <w:r w:rsidRPr="004F4E1B">
              <w:rPr>
                <w:rFonts w:ascii="Times New Roman" w:hAnsi="Times New Roman" w:cs="Times New Roman"/>
                <w:spacing w:val="-2"/>
                <w:sz w:val="20"/>
                <w:szCs w:val="20"/>
              </w:rPr>
              <w:t>600°C</w:t>
            </w:r>
          </w:p>
        </w:tc>
        <w:tc>
          <w:tcPr>
            <w:tcW w:w="990" w:type="dxa"/>
            <w:vAlign w:val="center"/>
          </w:tcPr>
          <w:p w14:paraId="275996A4"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88%</w:t>
            </w:r>
          </w:p>
        </w:tc>
        <w:tc>
          <w:tcPr>
            <w:tcW w:w="990" w:type="dxa"/>
            <w:vAlign w:val="center"/>
          </w:tcPr>
          <w:p w14:paraId="32F4DD55"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16.5%</w:t>
            </w:r>
          </w:p>
        </w:tc>
        <w:tc>
          <w:tcPr>
            <w:tcW w:w="1463" w:type="dxa"/>
            <w:vAlign w:val="center"/>
          </w:tcPr>
          <w:p w14:paraId="76DBD1DA" w14:textId="77777777" w:rsidR="00574C61" w:rsidRPr="004F4E1B" w:rsidRDefault="00574C61" w:rsidP="001D3206">
            <w:pPr>
              <w:pStyle w:val="EndNoteBibliography"/>
              <w:numPr>
                <w:ilvl w:val="0"/>
                <w:numId w:val="0"/>
              </w:numPr>
              <w:rPr>
                <w:rFonts w:ascii="Times New Roman" w:hAnsi="Times New Roman" w:cs="Times New Roman"/>
                <w:spacing w:val="-2"/>
                <w:sz w:val="20"/>
                <w:szCs w:val="20"/>
              </w:rPr>
            </w:pPr>
            <w:r w:rsidRPr="004F4E1B">
              <w:rPr>
                <w:rFonts w:ascii="Times New Roman" w:hAnsi="Times New Roman" w:cs="Times New Roman"/>
                <w:spacing w:val="-2"/>
                <w:sz w:val="20"/>
                <w:szCs w:val="20"/>
              </w:rPr>
              <w:t xml:space="preserve">Diesel </w:t>
            </w:r>
          </w:p>
          <w:p w14:paraId="6A0E9F70"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Propane</w:t>
            </w:r>
          </w:p>
        </w:tc>
        <w:tc>
          <w:tcPr>
            <w:tcW w:w="3212" w:type="dxa"/>
            <w:vAlign w:val="center"/>
          </w:tcPr>
          <w:p w14:paraId="4E0786A5"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Gaspard, 2024)</w:t>
            </w:r>
          </w:p>
        </w:tc>
      </w:tr>
      <w:tr w:rsidR="00574C61" w:rsidRPr="004F4E1B" w14:paraId="268F19BA" w14:textId="77777777" w:rsidTr="001D3206">
        <w:tc>
          <w:tcPr>
            <w:tcW w:w="1255" w:type="dxa"/>
            <w:vAlign w:val="center"/>
          </w:tcPr>
          <w:p w14:paraId="57E3C28B" w14:textId="77777777" w:rsidR="00574C61" w:rsidRPr="004F4E1B" w:rsidRDefault="00574C61" w:rsidP="001D3206">
            <w:pPr>
              <w:pStyle w:val="EndNoteBibliography"/>
              <w:numPr>
                <w:ilvl w:val="0"/>
                <w:numId w:val="0"/>
              </w:numPr>
              <w:rPr>
                <w:rFonts w:ascii="Times New Roman" w:hAnsi="Times New Roman" w:cs="Times New Roman"/>
                <w:b/>
                <w:bCs/>
                <w:noProof/>
                <w:sz w:val="20"/>
                <w:szCs w:val="20"/>
              </w:rPr>
            </w:pPr>
            <w:r w:rsidRPr="004F4E1B">
              <w:rPr>
                <w:rFonts w:ascii="Times New Roman" w:hAnsi="Times New Roman" w:cs="Times New Roman"/>
                <w:b/>
                <w:bCs/>
                <w:noProof/>
                <w:sz w:val="20"/>
                <w:szCs w:val="20"/>
              </w:rPr>
              <w:t>Mobile Carbonizer</w:t>
            </w:r>
          </w:p>
        </w:tc>
        <w:tc>
          <w:tcPr>
            <w:tcW w:w="1440" w:type="dxa"/>
            <w:vAlign w:val="center"/>
          </w:tcPr>
          <w:p w14:paraId="57AB28DC"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z w:val="20"/>
                <w:szCs w:val="20"/>
              </w:rPr>
              <w:t>680-</w:t>
            </w:r>
            <w:r w:rsidRPr="004F4E1B">
              <w:rPr>
                <w:rFonts w:ascii="Times New Roman" w:hAnsi="Times New Roman" w:cs="Times New Roman"/>
                <w:spacing w:val="-2"/>
                <w:sz w:val="20"/>
                <w:szCs w:val="20"/>
              </w:rPr>
              <w:t>750°C</w:t>
            </w:r>
          </w:p>
        </w:tc>
        <w:tc>
          <w:tcPr>
            <w:tcW w:w="990" w:type="dxa"/>
            <w:vAlign w:val="center"/>
          </w:tcPr>
          <w:p w14:paraId="5C4B5C02"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89%</w:t>
            </w:r>
          </w:p>
        </w:tc>
        <w:tc>
          <w:tcPr>
            <w:tcW w:w="990" w:type="dxa"/>
            <w:vAlign w:val="center"/>
          </w:tcPr>
          <w:p w14:paraId="52159BA2"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noProof/>
                <w:sz w:val="20"/>
                <w:szCs w:val="20"/>
              </w:rPr>
              <w:t>17%</w:t>
            </w:r>
          </w:p>
        </w:tc>
        <w:tc>
          <w:tcPr>
            <w:tcW w:w="1463" w:type="dxa"/>
            <w:vAlign w:val="center"/>
          </w:tcPr>
          <w:p w14:paraId="220066B4" w14:textId="77777777" w:rsidR="00574C61" w:rsidRPr="004F4E1B" w:rsidRDefault="00574C61" w:rsidP="001D3206">
            <w:pPr>
              <w:pStyle w:val="EndNoteBibliography"/>
              <w:numPr>
                <w:ilvl w:val="0"/>
                <w:numId w:val="0"/>
              </w:numPr>
              <w:rPr>
                <w:rFonts w:ascii="Times New Roman" w:hAnsi="Times New Roman" w:cs="Times New Roman"/>
                <w:spacing w:val="-2"/>
                <w:sz w:val="20"/>
                <w:szCs w:val="20"/>
              </w:rPr>
            </w:pPr>
            <w:r w:rsidRPr="004F4E1B">
              <w:rPr>
                <w:rFonts w:ascii="Times New Roman" w:hAnsi="Times New Roman" w:cs="Times New Roman"/>
                <w:spacing w:val="-2"/>
                <w:sz w:val="20"/>
                <w:szCs w:val="20"/>
              </w:rPr>
              <w:t xml:space="preserve">Diesel </w:t>
            </w:r>
          </w:p>
          <w:p w14:paraId="0470BA7F" w14:textId="77777777" w:rsidR="00574C61" w:rsidRPr="004F4E1B" w:rsidRDefault="00574C61" w:rsidP="001D3206">
            <w:pPr>
              <w:pStyle w:val="EndNoteBibliography"/>
              <w:numPr>
                <w:ilvl w:val="0"/>
                <w:numId w:val="0"/>
              </w:numPr>
              <w:rPr>
                <w:rFonts w:ascii="Times New Roman" w:hAnsi="Times New Roman" w:cs="Times New Roman"/>
                <w:noProof/>
                <w:sz w:val="20"/>
                <w:szCs w:val="20"/>
              </w:rPr>
            </w:pPr>
            <w:r w:rsidRPr="004F4E1B">
              <w:rPr>
                <w:rFonts w:ascii="Times New Roman" w:hAnsi="Times New Roman" w:cs="Times New Roman"/>
                <w:spacing w:val="-2"/>
                <w:sz w:val="20"/>
                <w:szCs w:val="20"/>
              </w:rPr>
              <w:t>Propane</w:t>
            </w:r>
          </w:p>
        </w:tc>
        <w:tc>
          <w:tcPr>
            <w:tcW w:w="3212" w:type="dxa"/>
            <w:vAlign w:val="center"/>
          </w:tcPr>
          <w:p w14:paraId="73AF48F7" w14:textId="77777777" w:rsidR="00574C61" w:rsidRPr="004F4E1B" w:rsidRDefault="00574C61" w:rsidP="007D7A22">
            <w:pPr>
              <w:pStyle w:val="EndNoteBibliography"/>
              <w:keepNext/>
              <w:numPr>
                <w:ilvl w:val="0"/>
                <w:numId w:val="0"/>
              </w:numPr>
              <w:rPr>
                <w:rFonts w:ascii="Times New Roman" w:hAnsi="Times New Roman" w:cs="Times New Roman"/>
                <w:noProof/>
                <w:sz w:val="20"/>
                <w:szCs w:val="20"/>
              </w:rPr>
            </w:pPr>
            <w:r w:rsidRPr="004F4E1B">
              <w:rPr>
                <w:rFonts w:ascii="Times New Roman" w:hAnsi="Times New Roman" w:cs="Times New Roman"/>
                <w:sz w:val="20"/>
                <w:szCs w:val="20"/>
              </w:rPr>
              <w:t>(</w:t>
            </w:r>
            <w:proofErr w:type="spellStart"/>
            <w:r w:rsidRPr="004F4E1B">
              <w:rPr>
                <w:rFonts w:ascii="Times New Roman" w:hAnsi="Times New Roman" w:cs="Times New Roman"/>
                <w:sz w:val="20"/>
                <w:szCs w:val="20"/>
              </w:rPr>
              <w:t>Puemmann</w:t>
            </w:r>
            <w:proofErr w:type="spellEnd"/>
            <w:r w:rsidRPr="004F4E1B">
              <w:rPr>
                <w:rFonts w:ascii="Times New Roman" w:hAnsi="Times New Roman" w:cs="Times New Roman"/>
                <w:spacing w:val="-2"/>
                <w:sz w:val="20"/>
                <w:szCs w:val="20"/>
              </w:rPr>
              <w:t xml:space="preserve"> et al., 2020; COGA, 2024)</w:t>
            </w:r>
          </w:p>
        </w:tc>
      </w:tr>
    </w:tbl>
    <w:p w14:paraId="0C00F55E" w14:textId="154B3A68" w:rsidR="007D7A22" w:rsidRPr="004F4E1B" w:rsidRDefault="007D7A22" w:rsidP="007D7A22">
      <w:pPr>
        <w:pStyle w:val="Caption"/>
        <w:keepNext/>
        <w:rPr>
          <w:rFonts w:cs="Times New Roman"/>
          <w:sz w:val="20"/>
          <w:szCs w:val="20"/>
        </w:rPr>
      </w:pPr>
    </w:p>
    <w:p w14:paraId="41FCB69C" w14:textId="77777777" w:rsidR="00397D50" w:rsidRPr="004F4E1B" w:rsidRDefault="00397D50" w:rsidP="00397D50">
      <w:pPr>
        <w:rPr>
          <w:rFonts w:cs="Times New Roman"/>
          <w:szCs w:val="20"/>
        </w:rPr>
      </w:pPr>
    </w:p>
    <w:p w14:paraId="05047BE0" w14:textId="77777777" w:rsidR="00397D50" w:rsidRPr="004F4E1B" w:rsidRDefault="00397D50" w:rsidP="00397D50">
      <w:pPr>
        <w:rPr>
          <w:rFonts w:cs="Times New Roman"/>
          <w:szCs w:val="20"/>
        </w:rPr>
      </w:pPr>
    </w:p>
    <w:p w14:paraId="28806F6C" w14:textId="77777777" w:rsidR="00397D50" w:rsidRPr="004F4E1B" w:rsidRDefault="00397D50" w:rsidP="00397D50">
      <w:pPr>
        <w:rPr>
          <w:rFonts w:cs="Times New Roman"/>
          <w:szCs w:val="20"/>
        </w:rPr>
      </w:pPr>
    </w:p>
    <w:p w14:paraId="7B93DDCA" w14:textId="77777777" w:rsidR="00397D50" w:rsidRPr="004F4E1B" w:rsidRDefault="00397D50" w:rsidP="00397D50">
      <w:pPr>
        <w:rPr>
          <w:rFonts w:cs="Times New Roman"/>
          <w:szCs w:val="20"/>
        </w:rPr>
      </w:pPr>
    </w:p>
    <w:p w14:paraId="516713D4" w14:textId="7F7EF2BD" w:rsidR="007D7A22" w:rsidRPr="004F4E1B" w:rsidRDefault="007D7A22" w:rsidP="007D7A22">
      <w:pPr>
        <w:pStyle w:val="Caption"/>
        <w:keepNext/>
        <w:rPr>
          <w:rFonts w:cs="Times New Roman"/>
          <w:sz w:val="20"/>
          <w:szCs w:val="20"/>
        </w:rPr>
      </w:pPr>
      <w:r w:rsidRPr="00867D46">
        <w:rPr>
          <w:rFonts w:cs="Times New Roman"/>
          <w:b/>
          <w:bCs/>
          <w:sz w:val="20"/>
          <w:szCs w:val="20"/>
        </w:rPr>
        <w:t>Table S</w:t>
      </w:r>
      <w:r w:rsidRPr="00867D46">
        <w:rPr>
          <w:rFonts w:cs="Times New Roman"/>
          <w:b/>
          <w:bCs/>
          <w:sz w:val="20"/>
          <w:szCs w:val="20"/>
        </w:rPr>
        <w:fldChar w:fldCharType="begin"/>
      </w:r>
      <w:r w:rsidRPr="00867D46">
        <w:rPr>
          <w:rFonts w:cs="Times New Roman"/>
          <w:b/>
          <w:bCs/>
          <w:sz w:val="20"/>
          <w:szCs w:val="20"/>
        </w:rPr>
        <w:instrText xml:space="preserve"> SEQ Table_S_- \* ARABIC </w:instrText>
      </w:r>
      <w:r w:rsidRPr="00867D46">
        <w:rPr>
          <w:rFonts w:cs="Times New Roman"/>
          <w:b/>
          <w:bCs/>
          <w:sz w:val="20"/>
          <w:szCs w:val="20"/>
        </w:rPr>
        <w:fldChar w:fldCharType="separate"/>
      </w:r>
      <w:r w:rsidRPr="00867D46">
        <w:rPr>
          <w:rFonts w:cs="Times New Roman"/>
          <w:b/>
          <w:bCs/>
          <w:noProof/>
          <w:sz w:val="20"/>
          <w:szCs w:val="20"/>
        </w:rPr>
        <w:t>3</w:t>
      </w:r>
      <w:r w:rsidRPr="00867D46">
        <w:rPr>
          <w:rFonts w:cs="Times New Roman"/>
          <w:b/>
          <w:bCs/>
          <w:sz w:val="20"/>
          <w:szCs w:val="20"/>
        </w:rPr>
        <w:fldChar w:fldCharType="end"/>
      </w:r>
      <w:r w:rsidRPr="004F4E1B">
        <w:rPr>
          <w:rFonts w:cs="Times New Roman"/>
          <w:sz w:val="20"/>
          <w:szCs w:val="20"/>
        </w:rPr>
        <w:t xml:space="preserve"> Slurry </w:t>
      </w:r>
      <w:proofErr w:type="gramStart"/>
      <w:r w:rsidRPr="004F4E1B">
        <w:rPr>
          <w:rFonts w:cs="Times New Roman"/>
          <w:sz w:val="20"/>
          <w:szCs w:val="20"/>
        </w:rPr>
        <w:t>mix</w:t>
      </w:r>
      <w:proofErr w:type="gramEnd"/>
      <w:r w:rsidRPr="004F4E1B">
        <w:rPr>
          <w:rFonts w:cs="Times New Roman"/>
          <w:sz w:val="20"/>
          <w:szCs w:val="20"/>
        </w:rPr>
        <w:t xml:space="preserve"> ratios</w:t>
      </w:r>
    </w:p>
    <w:tbl>
      <w:tblPr>
        <w:tblStyle w:val="TableGrid"/>
        <w:tblW w:w="9530" w:type="dxa"/>
        <w:tblLook w:val="04A0" w:firstRow="1" w:lastRow="0" w:firstColumn="1" w:lastColumn="0" w:noHBand="0" w:noVBand="1"/>
      </w:tblPr>
      <w:tblGrid>
        <w:gridCol w:w="1615"/>
        <w:gridCol w:w="1350"/>
        <w:gridCol w:w="1350"/>
        <w:gridCol w:w="1260"/>
        <w:gridCol w:w="1080"/>
        <w:gridCol w:w="2875"/>
      </w:tblGrid>
      <w:tr w:rsidR="005128F3" w:rsidRPr="004F4E1B" w14:paraId="777D7DFF" w14:textId="77777777" w:rsidTr="005475E8">
        <w:tc>
          <w:tcPr>
            <w:tcW w:w="1615" w:type="dxa"/>
            <w:hideMark/>
          </w:tcPr>
          <w:p w14:paraId="23EA57F4" w14:textId="77777777" w:rsidR="005128F3" w:rsidRPr="004F4E1B" w:rsidRDefault="005128F3" w:rsidP="009A09A8">
            <w:pPr>
              <w:jc w:val="both"/>
              <w:rPr>
                <w:rFonts w:cs="Times New Roman"/>
                <w:b/>
                <w:bCs/>
                <w:szCs w:val="20"/>
              </w:rPr>
            </w:pPr>
            <w:r w:rsidRPr="004F4E1B">
              <w:rPr>
                <w:rFonts w:cs="Times New Roman"/>
                <w:b/>
                <w:bCs/>
                <w:szCs w:val="20"/>
              </w:rPr>
              <w:t>Biochar-Cement Mixture</w:t>
            </w:r>
          </w:p>
        </w:tc>
        <w:tc>
          <w:tcPr>
            <w:tcW w:w="1350" w:type="dxa"/>
            <w:hideMark/>
          </w:tcPr>
          <w:p w14:paraId="703CF1FF" w14:textId="77777777" w:rsidR="005128F3" w:rsidRPr="004F4E1B" w:rsidRDefault="005128F3" w:rsidP="009A09A8">
            <w:pPr>
              <w:jc w:val="both"/>
              <w:rPr>
                <w:rFonts w:cs="Times New Roman"/>
                <w:szCs w:val="20"/>
              </w:rPr>
            </w:pPr>
            <w:r w:rsidRPr="004F4E1B">
              <w:rPr>
                <w:rFonts w:cs="Times New Roman"/>
                <w:b/>
                <w:bCs/>
                <w:szCs w:val="20"/>
              </w:rPr>
              <w:t>Cement (g)</w:t>
            </w:r>
          </w:p>
        </w:tc>
        <w:tc>
          <w:tcPr>
            <w:tcW w:w="1350" w:type="dxa"/>
            <w:hideMark/>
          </w:tcPr>
          <w:p w14:paraId="6D1CB2FA" w14:textId="77777777" w:rsidR="005128F3" w:rsidRPr="004F4E1B" w:rsidRDefault="005128F3" w:rsidP="009A09A8">
            <w:pPr>
              <w:jc w:val="both"/>
              <w:rPr>
                <w:rFonts w:cs="Times New Roman"/>
                <w:szCs w:val="20"/>
              </w:rPr>
            </w:pPr>
            <w:r w:rsidRPr="004F4E1B">
              <w:rPr>
                <w:rFonts w:cs="Times New Roman"/>
                <w:b/>
                <w:bCs/>
                <w:szCs w:val="20"/>
              </w:rPr>
              <w:t>Water (mL)</w:t>
            </w:r>
          </w:p>
        </w:tc>
        <w:tc>
          <w:tcPr>
            <w:tcW w:w="1260" w:type="dxa"/>
            <w:hideMark/>
          </w:tcPr>
          <w:p w14:paraId="010B1E08" w14:textId="77777777" w:rsidR="005128F3" w:rsidRPr="004F4E1B" w:rsidRDefault="005128F3" w:rsidP="009A09A8">
            <w:pPr>
              <w:jc w:val="both"/>
              <w:rPr>
                <w:rFonts w:cs="Times New Roman"/>
                <w:szCs w:val="20"/>
              </w:rPr>
            </w:pPr>
            <w:r w:rsidRPr="004F4E1B">
              <w:rPr>
                <w:rFonts w:cs="Times New Roman"/>
                <w:b/>
                <w:bCs/>
                <w:szCs w:val="20"/>
              </w:rPr>
              <w:t>Biochar (g)</w:t>
            </w:r>
          </w:p>
        </w:tc>
        <w:tc>
          <w:tcPr>
            <w:tcW w:w="1080" w:type="dxa"/>
            <w:hideMark/>
          </w:tcPr>
          <w:p w14:paraId="228BBA1A" w14:textId="77777777" w:rsidR="005128F3" w:rsidRPr="004F4E1B" w:rsidRDefault="005128F3" w:rsidP="009A09A8">
            <w:pPr>
              <w:jc w:val="both"/>
              <w:rPr>
                <w:rFonts w:cs="Times New Roman"/>
                <w:szCs w:val="20"/>
              </w:rPr>
            </w:pPr>
            <w:r w:rsidRPr="004F4E1B">
              <w:rPr>
                <w:rFonts w:cs="Times New Roman"/>
                <w:b/>
                <w:bCs/>
                <w:szCs w:val="20"/>
              </w:rPr>
              <w:t>PCE (g)</w:t>
            </w:r>
          </w:p>
        </w:tc>
        <w:tc>
          <w:tcPr>
            <w:tcW w:w="2875" w:type="dxa"/>
          </w:tcPr>
          <w:p w14:paraId="656F3CD4" w14:textId="6E251BF3" w:rsidR="005128F3" w:rsidRPr="004F4E1B" w:rsidRDefault="005128F3" w:rsidP="00AD23E5">
            <w:pPr>
              <w:rPr>
                <w:rFonts w:cs="Times New Roman"/>
                <w:b/>
                <w:bCs/>
                <w:szCs w:val="20"/>
              </w:rPr>
            </w:pPr>
            <w:r w:rsidRPr="004F4E1B">
              <w:rPr>
                <w:rFonts w:cs="Times New Roman"/>
                <w:b/>
                <w:bCs/>
                <w:szCs w:val="20"/>
              </w:rPr>
              <w:t>Mass</w:t>
            </w:r>
            <w:r w:rsidR="00AD23E5" w:rsidRPr="004F4E1B">
              <w:rPr>
                <w:rFonts w:cs="Times New Roman"/>
                <w:b/>
                <w:bCs/>
                <w:szCs w:val="20"/>
              </w:rPr>
              <w:t xml:space="preserve"> </w:t>
            </w:r>
            <w:r w:rsidRPr="004F4E1B">
              <w:rPr>
                <w:rFonts w:cs="Times New Roman"/>
                <w:b/>
                <w:bCs/>
                <w:szCs w:val="20"/>
              </w:rPr>
              <w:t>Ratio (</w:t>
            </w:r>
            <w:proofErr w:type="spellStart"/>
            <w:proofErr w:type="gramStart"/>
            <w:r w:rsidRPr="004F4E1B">
              <w:rPr>
                <w:rFonts w:cs="Times New Roman"/>
                <w:b/>
                <w:bCs/>
                <w:szCs w:val="20"/>
              </w:rPr>
              <w:t>cement:water</w:t>
            </w:r>
            <w:proofErr w:type="gramEnd"/>
            <w:r w:rsidRPr="004F4E1B">
              <w:rPr>
                <w:rFonts w:cs="Times New Roman"/>
                <w:b/>
                <w:bCs/>
                <w:szCs w:val="20"/>
              </w:rPr>
              <w:t>:</w:t>
            </w:r>
            <w:proofErr w:type="gramStart"/>
            <w:r w:rsidRPr="004F4E1B">
              <w:rPr>
                <w:rFonts w:cs="Times New Roman"/>
                <w:b/>
                <w:bCs/>
                <w:szCs w:val="20"/>
              </w:rPr>
              <w:t>biochar:PCE</w:t>
            </w:r>
            <w:proofErr w:type="spellEnd"/>
            <w:proofErr w:type="gramEnd"/>
            <w:r w:rsidRPr="004F4E1B">
              <w:rPr>
                <w:rFonts w:cs="Times New Roman"/>
                <w:b/>
                <w:bCs/>
                <w:szCs w:val="20"/>
              </w:rPr>
              <w:t>)</w:t>
            </w:r>
          </w:p>
        </w:tc>
      </w:tr>
      <w:tr w:rsidR="005128F3" w:rsidRPr="004F4E1B" w14:paraId="4362FC4D" w14:textId="77777777" w:rsidTr="005475E8">
        <w:tc>
          <w:tcPr>
            <w:tcW w:w="1615" w:type="dxa"/>
            <w:hideMark/>
          </w:tcPr>
          <w:p w14:paraId="2457943A" w14:textId="77777777" w:rsidR="005128F3" w:rsidRPr="004F4E1B" w:rsidRDefault="005128F3" w:rsidP="009A09A8">
            <w:pPr>
              <w:jc w:val="both"/>
              <w:rPr>
                <w:rFonts w:cs="Times New Roman"/>
                <w:szCs w:val="20"/>
              </w:rPr>
            </w:pPr>
            <w:r w:rsidRPr="004F4E1B">
              <w:rPr>
                <w:rFonts w:cs="Times New Roman"/>
                <w:b/>
                <w:bCs/>
                <w:szCs w:val="20"/>
              </w:rPr>
              <w:t>Control</w:t>
            </w:r>
          </w:p>
        </w:tc>
        <w:tc>
          <w:tcPr>
            <w:tcW w:w="1350" w:type="dxa"/>
            <w:hideMark/>
          </w:tcPr>
          <w:p w14:paraId="4EDE40D2"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hideMark/>
          </w:tcPr>
          <w:p w14:paraId="3F69AAA1"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hideMark/>
          </w:tcPr>
          <w:p w14:paraId="53C3C35F" w14:textId="77777777" w:rsidR="005128F3" w:rsidRPr="004F4E1B" w:rsidRDefault="005128F3" w:rsidP="009A09A8">
            <w:pPr>
              <w:jc w:val="both"/>
              <w:rPr>
                <w:rFonts w:cs="Times New Roman"/>
                <w:szCs w:val="20"/>
              </w:rPr>
            </w:pPr>
            <w:r w:rsidRPr="004F4E1B">
              <w:rPr>
                <w:rFonts w:cs="Times New Roman"/>
                <w:szCs w:val="20"/>
              </w:rPr>
              <w:t>0</w:t>
            </w:r>
          </w:p>
        </w:tc>
        <w:tc>
          <w:tcPr>
            <w:tcW w:w="1080" w:type="dxa"/>
            <w:hideMark/>
          </w:tcPr>
          <w:p w14:paraId="182AE809" w14:textId="77777777" w:rsidR="005128F3" w:rsidRPr="004F4E1B" w:rsidRDefault="005128F3" w:rsidP="009A09A8">
            <w:pPr>
              <w:jc w:val="both"/>
              <w:rPr>
                <w:rFonts w:cs="Times New Roman"/>
                <w:szCs w:val="20"/>
              </w:rPr>
            </w:pPr>
            <w:r w:rsidRPr="004F4E1B">
              <w:rPr>
                <w:rFonts w:cs="Times New Roman"/>
                <w:szCs w:val="20"/>
              </w:rPr>
              <w:t>0</w:t>
            </w:r>
          </w:p>
        </w:tc>
        <w:tc>
          <w:tcPr>
            <w:tcW w:w="2875" w:type="dxa"/>
          </w:tcPr>
          <w:p w14:paraId="4114508D" w14:textId="77777777" w:rsidR="005128F3" w:rsidRPr="004F4E1B" w:rsidRDefault="005128F3" w:rsidP="009A09A8">
            <w:pPr>
              <w:jc w:val="both"/>
              <w:rPr>
                <w:rFonts w:cs="Times New Roman"/>
                <w:szCs w:val="20"/>
              </w:rPr>
            </w:pPr>
            <w:r w:rsidRPr="004F4E1B">
              <w:rPr>
                <w:rFonts w:cs="Times New Roman"/>
                <w:szCs w:val="20"/>
              </w:rPr>
              <w:t>1:0.44:0:0</w:t>
            </w:r>
          </w:p>
        </w:tc>
      </w:tr>
      <w:tr w:rsidR="005128F3" w:rsidRPr="004F4E1B" w14:paraId="4669F3DE" w14:textId="77777777" w:rsidTr="005475E8">
        <w:tc>
          <w:tcPr>
            <w:tcW w:w="1615" w:type="dxa"/>
            <w:hideMark/>
          </w:tcPr>
          <w:p w14:paraId="4775EFF6" w14:textId="77777777" w:rsidR="005128F3" w:rsidRPr="004F4E1B" w:rsidRDefault="005128F3" w:rsidP="009A09A8">
            <w:pPr>
              <w:jc w:val="both"/>
              <w:rPr>
                <w:rFonts w:cs="Times New Roman"/>
                <w:szCs w:val="20"/>
              </w:rPr>
            </w:pPr>
            <w:r w:rsidRPr="004F4E1B">
              <w:rPr>
                <w:rFonts w:cs="Times New Roman"/>
                <w:b/>
                <w:bCs/>
                <w:szCs w:val="20"/>
              </w:rPr>
              <w:t>1%</w:t>
            </w:r>
          </w:p>
        </w:tc>
        <w:tc>
          <w:tcPr>
            <w:tcW w:w="1350" w:type="dxa"/>
            <w:hideMark/>
          </w:tcPr>
          <w:p w14:paraId="12838FFB"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hideMark/>
          </w:tcPr>
          <w:p w14:paraId="5C373AF7"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hideMark/>
          </w:tcPr>
          <w:p w14:paraId="4DDE0B11" w14:textId="77777777" w:rsidR="005128F3" w:rsidRPr="004F4E1B" w:rsidRDefault="005128F3" w:rsidP="009A09A8">
            <w:pPr>
              <w:jc w:val="both"/>
              <w:rPr>
                <w:rFonts w:cs="Times New Roman"/>
                <w:szCs w:val="20"/>
              </w:rPr>
            </w:pPr>
            <w:r w:rsidRPr="004F4E1B">
              <w:rPr>
                <w:rFonts w:cs="Times New Roman"/>
                <w:szCs w:val="20"/>
              </w:rPr>
              <w:t>23.8</w:t>
            </w:r>
          </w:p>
        </w:tc>
        <w:tc>
          <w:tcPr>
            <w:tcW w:w="1080" w:type="dxa"/>
            <w:hideMark/>
          </w:tcPr>
          <w:p w14:paraId="5A5B763F" w14:textId="77777777" w:rsidR="005128F3" w:rsidRPr="004F4E1B" w:rsidRDefault="005128F3" w:rsidP="009A09A8">
            <w:pPr>
              <w:jc w:val="both"/>
              <w:rPr>
                <w:rFonts w:cs="Times New Roman"/>
                <w:szCs w:val="20"/>
              </w:rPr>
            </w:pPr>
            <w:r w:rsidRPr="004F4E1B">
              <w:rPr>
                <w:rFonts w:cs="Times New Roman"/>
                <w:szCs w:val="20"/>
              </w:rPr>
              <w:t>0</w:t>
            </w:r>
          </w:p>
        </w:tc>
        <w:tc>
          <w:tcPr>
            <w:tcW w:w="2875" w:type="dxa"/>
          </w:tcPr>
          <w:p w14:paraId="01D43E62" w14:textId="77777777" w:rsidR="005128F3" w:rsidRPr="004F4E1B" w:rsidRDefault="005128F3" w:rsidP="009A09A8">
            <w:pPr>
              <w:jc w:val="both"/>
              <w:rPr>
                <w:rFonts w:cs="Times New Roman"/>
                <w:szCs w:val="20"/>
              </w:rPr>
            </w:pPr>
            <w:r w:rsidRPr="004F4E1B">
              <w:rPr>
                <w:rFonts w:cs="Times New Roman"/>
                <w:szCs w:val="20"/>
              </w:rPr>
              <w:t>1:0.44:0.01:0</w:t>
            </w:r>
          </w:p>
        </w:tc>
      </w:tr>
      <w:tr w:rsidR="005128F3" w:rsidRPr="004F4E1B" w14:paraId="1900F941" w14:textId="77777777" w:rsidTr="005475E8">
        <w:tc>
          <w:tcPr>
            <w:tcW w:w="1615" w:type="dxa"/>
            <w:hideMark/>
          </w:tcPr>
          <w:p w14:paraId="69BD6351" w14:textId="77777777" w:rsidR="005128F3" w:rsidRPr="004F4E1B" w:rsidRDefault="005128F3" w:rsidP="009A09A8">
            <w:pPr>
              <w:jc w:val="both"/>
              <w:rPr>
                <w:rFonts w:cs="Times New Roman"/>
                <w:szCs w:val="20"/>
              </w:rPr>
            </w:pPr>
            <w:r w:rsidRPr="004F4E1B">
              <w:rPr>
                <w:rFonts w:cs="Times New Roman"/>
                <w:b/>
                <w:bCs/>
                <w:szCs w:val="20"/>
              </w:rPr>
              <w:t>3% 3x</w:t>
            </w:r>
          </w:p>
        </w:tc>
        <w:tc>
          <w:tcPr>
            <w:tcW w:w="1350" w:type="dxa"/>
            <w:hideMark/>
          </w:tcPr>
          <w:p w14:paraId="2197F8D6"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hideMark/>
          </w:tcPr>
          <w:p w14:paraId="5E31FE7C"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hideMark/>
          </w:tcPr>
          <w:p w14:paraId="3EFCC598" w14:textId="77777777" w:rsidR="005128F3" w:rsidRPr="004F4E1B" w:rsidRDefault="005128F3" w:rsidP="009A09A8">
            <w:pPr>
              <w:jc w:val="both"/>
              <w:rPr>
                <w:rFonts w:cs="Times New Roman"/>
                <w:szCs w:val="20"/>
              </w:rPr>
            </w:pPr>
            <w:r w:rsidRPr="004F4E1B">
              <w:rPr>
                <w:rFonts w:cs="Times New Roman"/>
                <w:szCs w:val="20"/>
              </w:rPr>
              <w:t>71.4</w:t>
            </w:r>
          </w:p>
        </w:tc>
        <w:tc>
          <w:tcPr>
            <w:tcW w:w="1080" w:type="dxa"/>
            <w:hideMark/>
          </w:tcPr>
          <w:p w14:paraId="02353D4D" w14:textId="1121DC55" w:rsidR="005128F3" w:rsidRPr="004F4E1B" w:rsidRDefault="005128F3" w:rsidP="009A09A8">
            <w:pPr>
              <w:jc w:val="both"/>
              <w:rPr>
                <w:rFonts w:cs="Times New Roman"/>
                <w:szCs w:val="20"/>
              </w:rPr>
            </w:pPr>
            <w:r w:rsidRPr="004F4E1B">
              <w:rPr>
                <w:rFonts w:cs="Times New Roman"/>
                <w:szCs w:val="20"/>
              </w:rPr>
              <w:t>24</w:t>
            </w:r>
            <w:r w:rsidR="005475E8" w:rsidRPr="005475E8">
              <w:rPr>
                <w:rFonts w:cs="Times New Roman"/>
                <w:szCs w:val="20"/>
                <w:vertAlign w:val="superscript"/>
              </w:rPr>
              <w:t>a</w:t>
            </w:r>
          </w:p>
        </w:tc>
        <w:tc>
          <w:tcPr>
            <w:tcW w:w="2875" w:type="dxa"/>
          </w:tcPr>
          <w:p w14:paraId="4F7D67B9" w14:textId="77777777" w:rsidR="005128F3" w:rsidRPr="004F4E1B" w:rsidRDefault="005128F3" w:rsidP="009A09A8">
            <w:pPr>
              <w:jc w:val="both"/>
              <w:rPr>
                <w:rFonts w:cs="Times New Roman"/>
                <w:szCs w:val="20"/>
              </w:rPr>
            </w:pPr>
            <w:r w:rsidRPr="004F4E1B">
              <w:rPr>
                <w:rFonts w:cs="Times New Roman"/>
                <w:szCs w:val="20"/>
              </w:rPr>
              <w:t>1:0.44:0.03:0.01</w:t>
            </w:r>
          </w:p>
        </w:tc>
      </w:tr>
      <w:tr w:rsidR="005128F3" w:rsidRPr="004F4E1B" w14:paraId="03AF6B12" w14:textId="77777777" w:rsidTr="005475E8">
        <w:tc>
          <w:tcPr>
            <w:tcW w:w="1615" w:type="dxa"/>
          </w:tcPr>
          <w:p w14:paraId="3FDBBF21" w14:textId="123F840A" w:rsidR="005128F3" w:rsidRPr="004F4E1B" w:rsidRDefault="005128F3" w:rsidP="009A09A8">
            <w:pPr>
              <w:jc w:val="both"/>
              <w:rPr>
                <w:rFonts w:cs="Times New Roman"/>
                <w:b/>
                <w:bCs/>
                <w:szCs w:val="20"/>
              </w:rPr>
            </w:pPr>
            <w:r w:rsidRPr="004F4E1B">
              <w:rPr>
                <w:rFonts w:cs="Times New Roman"/>
                <w:b/>
                <w:bCs/>
                <w:szCs w:val="20"/>
              </w:rPr>
              <w:t>3%H</w:t>
            </w:r>
            <w:r w:rsidRPr="004F4E1B">
              <w:rPr>
                <w:rFonts w:cs="Times New Roman"/>
                <w:b/>
                <w:bCs/>
                <w:szCs w:val="20"/>
                <w:vertAlign w:val="subscript"/>
              </w:rPr>
              <w:t>2</w:t>
            </w:r>
            <w:r w:rsidRPr="004F4E1B">
              <w:rPr>
                <w:rFonts w:cs="Times New Roman"/>
                <w:b/>
                <w:bCs/>
                <w:szCs w:val="20"/>
              </w:rPr>
              <w:t>O</w:t>
            </w:r>
          </w:p>
        </w:tc>
        <w:tc>
          <w:tcPr>
            <w:tcW w:w="1350" w:type="dxa"/>
          </w:tcPr>
          <w:p w14:paraId="6C4027DB" w14:textId="3F604BDF" w:rsidR="005128F3" w:rsidRPr="004F4E1B" w:rsidRDefault="005128F3" w:rsidP="009A09A8">
            <w:pPr>
              <w:jc w:val="both"/>
              <w:rPr>
                <w:rFonts w:cs="Times New Roman"/>
                <w:szCs w:val="20"/>
              </w:rPr>
            </w:pPr>
            <w:r w:rsidRPr="004F4E1B">
              <w:rPr>
                <w:rFonts w:cs="Times New Roman"/>
                <w:szCs w:val="20"/>
              </w:rPr>
              <w:t>2380</w:t>
            </w:r>
          </w:p>
        </w:tc>
        <w:tc>
          <w:tcPr>
            <w:tcW w:w="1350" w:type="dxa"/>
          </w:tcPr>
          <w:p w14:paraId="7445F8B6" w14:textId="44D7DDF3" w:rsidR="005128F3" w:rsidRPr="004F4E1B" w:rsidRDefault="005B0E3D" w:rsidP="009A09A8">
            <w:pPr>
              <w:jc w:val="both"/>
              <w:rPr>
                <w:rFonts w:cs="Times New Roman"/>
                <w:szCs w:val="20"/>
              </w:rPr>
            </w:pPr>
            <w:r w:rsidRPr="004F4E1B">
              <w:rPr>
                <w:rFonts w:cs="Times New Roman"/>
                <w:szCs w:val="20"/>
              </w:rPr>
              <w:t>1285.2</w:t>
            </w:r>
          </w:p>
        </w:tc>
        <w:tc>
          <w:tcPr>
            <w:tcW w:w="1260" w:type="dxa"/>
          </w:tcPr>
          <w:p w14:paraId="3B635D92" w14:textId="7705A89D" w:rsidR="005128F3" w:rsidRPr="004F4E1B" w:rsidRDefault="005D34E6" w:rsidP="009A09A8">
            <w:pPr>
              <w:jc w:val="both"/>
              <w:rPr>
                <w:rFonts w:cs="Times New Roman"/>
                <w:szCs w:val="20"/>
              </w:rPr>
            </w:pPr>
            <w:r w:rsidRPr="004F4E1B">
              <w:rPr>
                <w:rFonts w:cs="Times New Roman"/>
                <w:szCs w:val="20"/>
              </w:rPr>
              <w:t>71.4</w:t>
            </w:r>
          </w:p>
        </w:tc>
        <w:tc>
          <w:tcPr>
            <w:tcW w:w="1080" w:type="dxa"/>
          </w:tcPr>
          <w:p w14:paraId="6E0982D4" w14:textId="1C9906F9" w:rsidR="005128F3" w:rsidRPr="004F4E1B" w:rsidRDefault="005D34E6" w:rsidP="009A09A8">
            <w:pPr>
              <w:jc w:val="both"/>
              <w:rPr>
                <w:rFonts w:cs="Times New Roman"/>
                <w:szCs w:val="20"/>
              </w:rPr>
            </w:pPr>
            <w:r w:rsidRPr="004F4E1B">
              <w:rPr>
                <w:rFonts w:cs="Times New Roman"/>
                <w:szCs w:val="20"/>
              </w:rPr>
              <w:t>8</w:t>
            </w:r>
          </w:p>
        </w:tc>
        <w:tc>
          <w:tcPr>
            <w:tcW w:w="2875" w:type="dxa"/>
          </w:tcPr>
          <w:p w14:paraId="7DECE238" w14:textId="2394E751" w:rsidR="005128F3" w:rsidRPr="004F4E1B" w:rsidRDefault="005B0E3D" w:rsidP="009A09A8">
            <w:pPr>
              <w:jc w:val="both"/>
              <w:rPr>
                <w:rFonts w:cs="Times New Roman"/>
                <w:szCs w:val="20"/>
              </w:rPr>
            </w:pPr>
            <w:r w:rsidRPr="004F4E1B">
              <w:rPr>
                <w:rFonts w:cs="Times New Roman"/>
                <w:szCs w:val="20"/>
              </w:rPr>
              <w:t>1:0.54:0.03:0.003</w:t>
            </w:r>
          </w:p>
        </w:tc>
      </w:tr>
      <w:tr w:rsidR="005128F3" w:rsidRPr="004F4E1B" w14:paraId="6EF4A6D2" w14:textId="77777777" w:rsidTr="005475E8">
        <w:tc>
          <w:tcPr>
            <w:tcW w:w="1615" w:type="dxa"/>
            <w:hideMark/>
          </w:tcPr>
          <w:p w14:paraId="5567034F" w14:textId="77777777" w:rsidR="005128F3" w:rsidRPr="004F4E1B" w:rsidRDefault="005128F3" w:rsidP="009A09A8">
            <w:pPr>
              <w:jc w:val="both"/>
              <w:rPr>
                <w:rFonts w:cs="Times New Roman"/>
                <w:szCs w:val="20"/>
              </w:rPr>
            </w:pPr>
            <w:r w:rsidRPr="004F4E1B">
              <w:rPr>
                <w:rFonts w:cs="Times New Roman"/>
                <w:b/>
                <w:bCs/>
                <w:szCs w:val="20"/>
              </w:rPr>
              <w:t>3%</w:t>
            </w:r>
          </w:p>
        </w:tc>
        <w:tc>
          <w:tcPr>
            <w:tcW w:w="1350" w:type="dxa"/>
            <w:hideMark/>
          </w:tcPr>
          <w:p w14:paraId="6BF6DF96"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hideMark/>
          </w:tcPr>
          <w:p w14:paraId="78EC814A"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hideMark/>
          </w:tcPr>
          <w:p w14:paraId="2428E135" w14:textId="77777777" w:rsidR="005128F3" w:rsidRPr="004F4E1B" w:rsidRDefault="005128F3" w:rsidP="009A09A8">
            <w:pPr>
              <w:jc w:val="both"/>
              <w:rPr>
                <w:rFonts w:cs="Times New Roman"/>
                <w:szCs w:val="20"/>
              </w:rPr>
            </w:pPr>
            <w:r w:rsidRPr="004F4E1B">
              <w:rPr>
                <w:rFonts w:cs="Times New Roman"/>
                <w:szCs w:val="20"/>
              </w:rPr>
              <w:t>71.4</w:t>
            </w:r>
          </w:p>
        </w:tc>
        <w:tc>
          <w:tcPr>
            <w:tcW w:w="1080" w:type="dxa"/>
            <w:hideMark/>
          </w:tcPr>
          <w:p w14:paraId="4F546254" w14:textId="77777777" w:rsidR="005128F3" w:rsidRPr="004F4E1B" w:rsidRDefault="005128F3" w:rsidP="009A09A8">
            <w:pPr>
              <w:jc w:val="both"/>
              <w:rPr>
                <w:rFonts w:cs="Times New Roman"/>
                <w:szCs w:val="20"/>
              </w:rPr>
            </w:pPr>
            <w:r w:rsidRPr="004F4E1B">
              <w:rPr>
                <w:rFonts w:cs="Times New Roman"/>
                <w:szCs w:val="20"/>
              </w:rPr>
              <w:t>8</w:t>
            </w:r>
          </w:p>
        </w:tc>
        <w:tc>
          <w:tcPr>
            <w:tcW w:w="2875" w:type="dxa"/>
          </w:tcPr>
          <w:p w14:paraId="734D1391" w14:textId="77777777" w:rsidR="005128F3" w:rsidRPr="004F4E1B" w:rsidRDefault="005128F3" w:rsidP="009A09A8">
            <w:pPr>
              <w:jc w:val="both"/>
              <w:rPr>
                <w:rFonts w:cs="Times New Roman"/>
                <w:szCs w:val="20"/>
              </w:rPr>
            </w:pPr>
            <w:r w:rsidRPr="004F4E1B">
              <w:rPr>
                <w:rFonts w:cs="Times New Roman"/>
                <w:szCs w:val="20"/>
              </w:rPr>
              <w:t>1:0.44:0.03:0.003</w:t>
            </w:r>
          </w:p>
        </w:tc>
      </w:tr>
      <w:tr w:rsidR="005128F3" w:rsidRPr="004F4E1B" w14:paraId="08FB7BDA" w14:textId="77777777" w:rsidTr="005475E8">
        <w:tc>
          <w:tcPr>
            <w:tcW w:w="1615" w:type="dxa"/>
          </w:tcPr>
          <w:p w14:paraId="3AB0BDF3" w14:textId="77777777" w:rsidR="005128F3" w:rsidRPr="004F4E1B" w:rsidRDefault="005128F3" w:rsidP="009A09A8">
            <w:pPr>
              <w:jc w:val="both"/>
              <w:rPr>
                <w:rFonts w:cs="Times New Roman"/>
                <w:b/>
                <w:bCs/>
                <w:szCs w:val="20"/>
              </w:rPr>
            </w:pPr>
            <w:r w:rsidRPr="004F4E1B">
              <w:rPr>
                <w:rFonts w:cs="Times New Roman"/>
                <w:b/>
                <w:bCs/>
                <w:szCs w:val="20"/>
              </w:rPr>
              <w:t>5%</w:t>
            </w:r>
          </w:p>
        </w:tc>
        <w:tc>
          <w:tcPr>
            <w:tcW w:w="1350" w:type="dxa"/>
          </w:tcPr>
          <w:p w14:paraId="2973F044"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tcPr>
          <w:p w14:paraId="5FD52423"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tcPr>
          <w:p w14:paraId="0ED83ED7" w14:textId="77777777" w:rsidR="005128F3" w:rsidRPr="004F4E1B" w:rsidRDefault="005128F3" w:rsidP="009A09A8">
            <w:pPr>
              <w:jc w:val="both"/>
              <w:rPr>
                <w:rFonts w:cs="Times New Roman"/>
                <w:szCs w:val="20"/>
              </w:rPr>
            </w:pPr>
            <w:r w:rsidRPr="004F4E1B">
              <w:rPr>
                <w:rFonts w:cs="Times New Roman"/>
                <w:szCs w:val="20"/>
              </w:rPr>
              <w:t>119</w:t>
            </w:r>
          </w:p>
        </w:tc>
        <w:tc>
          <w:tcPr>
            <w:tcW w:w="1080" w:type="dxa"/>
          </w:tcPr>
          <w:p w14:paraId="18EF75B4" w14:textId="54275C21" w:rsidR="005128F3" w:rsidRPr="004F4E1B" w:rsidRDefault="005128F3" w:rsidP="009A09A8">
            <w:pPr>
              <w:jc w:val="both"/>
              <w:rPr>
                <w:rFonts w:cs="Times New Roman"/>
                <w:szCs w:val="20"/>
              </w:rPr>
            </w:pPr>
            <w:r w:rsidRPr="004F4E1B">
              <w:rPr>
                <w:rFonts w:cs="Times New Roman"/>
                <w:szCs w:val="20"/>
              </w:rPr>
              <w:t>32</w:t>
            </w:r>
            <w:r w:rsidR="005475E8" w:rsidRPr="005475E8">
              <w:rPr>
                <w:rFonts w:cs="Times New Roman"/>
                <w:szCs w:val="20"/>
                <w:vertAlign w:val="superscript"/>
              </w:rPr>
              <w:t>a</w:t>
            </w:r>
          </w:p>
        </w:tc>
        <w:tc>
          <w:tcPr>
            <w:tcW w:w="2875" w:type="dxa"/>
          </w:tcPr>
          <w:p w14:paraId="35834BB0" w14:textId="77777777" w:rsidR="005128F3" w:rsidRPr="004F4E1B" w:rsidRDefault="005128F3" w:rsidP="009A09A8">
            <w:pPr>
              <w:jc w:val="both"/>
              <w:rPr>
                <w:rFonts w:cs="Times New Roman"/>
                <w:szCs w:val="20"/>
              </w:rPr>
            </w:pPr>
            <w:r w:rsidRPr="004F4E1B">
              <w:rPr>
                <w:rFonts w:cs="Times New Roman"/>
                <w:szCs w:val="20"/>
              </w:rPr>
              <w:t>1:0.44:0.05:0.0134</w:t>
            </w:r>
          </w:p>
        </w:tc>
      </w:tr>
      <w:tr w:rsidR="005128F3" w:rsidRPr="004F4E1B" w14:paraId="78D93093" w14:textId="77777777" w:rsidTr="005475E8">
        <w:tc>
          <w:tcPr>
            <w:tcW w:w="1615" w:type="dxa"/>
          </w:tcPr>
          <w:p w14:paraId="32CB16AA" w14:textId="77777777" w:rsidR="005128F3" w:rsidRPr="004F4E1B" w:rsidRDefault="005128F3" w:rsidP="009A09A8">
            <w:pPr>
              <w:jc w:val="both"/>
              <w:rPr>
                <w:rFonts w:cs="Times New Roman"/>
                <w:b/>
                <w:bCs/>
                <w:szCs w:val="20"/>
              </w:rPr>
            </w:pPr>
            <w:r w:rsidRPr="004F4E1B">
              <w:rPr>
                <w:rFonts w:cs="Times New Roman"/>
                <w:b/>
                <w:bCs/>
                <w:szCs w:val="20"/>
              </w:rPr>
              <w:t>10%</w:t>
            </w:r>
          </w:p>
        </w:tc>
        <w:tc>
          <w:tcPr>
            <w:tcW w:w="1350" w:type="dxa"/>
          </w:tcPr>
          <w:p w14:paraId="343141A3" w14:textId="77777777" w:rsidR="005128F3" w:rsidRPr="004F4E1B" w:rsidRDefault="005128F3" w:rsidP="009A09A8">
            <w:pPr>
              <w:jc w:val="both"/>
              <w:rPr>
                <w:rFonts w:cs="Times New Roman"/>
                <w:szCs w:val="20"/>
              </w:rPr>
            </w:pPr>
            <w:r w:rsidRPr="004F4E1B">
              <w:rPr>
                <w:rFonts w:cs="Times New Roman"/>
                <w:szCs w:val="20"/>
              </w:rPr>
              <w:t>2380</w:t>
            </w:r>
          </w:p>
        </w:tc>
        <w:tc>
          <w:tcPr>
            <w:tcW w:w="1350" w:type="dxa"/>
          </w:tcPr>
          <w:p w14:paraId="60AFE7CC" w14:textId="77777777" w:rsidR="005128F3" w:rsidRPr="004F4E1B" w:rsidRDefault="005128F3" w:rsidP="009A09A8">
            <w:pPr>
              <w:jc w:val="both"/>
              <w:rPr>
                <w:rFonts w:cs="Times New Roman"/>
                <w:szCs w:val="20"/>
              </w:rPr>
            </w:pPr>
            <w:r w:rsidRPr="004F4E1B">
              <w:rPr>
                <w:rFonts w:cs="Times New Roman"/>
                <w:szCs w:val="20"/>
              </w:rPr>
              <w:t>1047.2</w:t>
            </w:r>
          </w:p>
        </w:tc>
        <w:tc>
          <w:tcPr>
            <w:tcW w:w="1260" w:type="dxa"/>
          </w:tcPr>
          <w:p w14:paraId="575C784A" w14:textId="77777777" w:rsidR="005128F3" w:rsidRPr="004F4E1B" w:rsidRDefault="005128F3" w:rsidP="009A09A8">
            <w:pPr>
              <w:jc w:val="both"/>
              <w:rPr>
                <w:rFonts w:cs="Times New Roman"/>
                <w:szCs w:val="20"/>
              </w:rPr>
            </w:pPr>
            <w:r w:rsidRPr="004F4E1B">
              <w:rPr>
                <w:rFonts w:cs="Times New Roman"/>
                <w:szCs w:val="20"/>
              </w:rPr>
              <w:t>238</w:t>
            </w:r>
          </w:p>
        </w:tc>
        <w:tc>
          <w:tcPr>
            <w:tcW w:w="1080" w:type="dxa"/>
          </w:tcPr>
          <w:p w14:paraId="117FA067" w14:textId="7E91A440" w:rsidR="005128F3" w:rsidRPr="004F4E1B" w:rsidRDefault="005128F3" w:rsidP="009A09A8">
            <w:pPr>
              <w:jc w:val="both"/>
              <w:rPr>
                <w:rFonts w:cs="Times New Roman"/>
                <w:szCs w:val="20"/>
              </w:rPr>
            </w:pPr>
            <w:r w:rsidRPr="004F4E1B">
              <w:rPr>
                <w:rFonts w:cs="Times New Roman"/>
                <w:szCs w:val="20"/>
              </w:rPr>
              <w:t>46.6</w:t>
            </w:r>
            <w:r w:rsidR="005475E8" w:rsidRPr="005475E8">
              <w:rPr>
                <w:rFonts w:cs="Times New Roman"/>
                <w:szCs w:val="20"/>
                <w:vertAlign w:val="superscript"/>
              </w:rPr>
              <w:t>a</w:t>
            </w:r>
          </w:p>
        </w:tc>
        <w:tc>
          <w:tcPr>
            <w:tcW w:w="2875" w:type="dxa"/>
          </w:tcPr>
          <w:p w14:paraId="68394A03" w14:textId="77777777" w:rsidR="005128F3" w:rsidRPr="004F4E1B" w:rsidRDefault="005128F3" w:rsidP="007D7A22">
            <w:pPr>
              <w:keepNext/>
              <w:jc w:val="both"/>
              <w:rPr>
                <w:rFonts w:cs="Times New Roman"/>
                <w:szCs w:val="20"/>
              </w:rPr>
            </w:pPr>
            <w:r w:rsidRPr="004F4E1B">
              <w:rPr>
                <w:rFonts w:cs="Times New Roman"/>
                <w:szCs w:val="20"/>
              </w:rPr>
              <w:t>1:0.44</w:t>
            </w:r>
          </w:p>
        </w:tc>
      </w:tr>
    </w:tbl>
    <w:p w14:paraId="6AD8004B" w14:textId="5F974AC2" w:rsidR="005D34E6" w:rsidRPr="005475E8" w:rsidRDefault="005475E8" w:rsidP="00C752C3">
      <w:pPr>
        <w:rPr>
          <w:rFonts w:cs="Times New Roman"/>
          <w:szCs w:val="20"/>
        </w:rPr>
      </w:pPr>
      <w:proofErr w:type="spellStart"/>
      <w:r w:rsidRPr="005475E8">
        <w:rPr>
          <w:rFonts w:cs="Times New Roman"/>
          <w:szCs w:val="20"/>
          <w:vertAlign w:val="superscript"/>
        </w:rPr>
        <w:t>a</w:t>
      </w:r>
      <w:r w:rsidRPr="005475E8">
        <w:rPr>
          <w:rFonts w:cs="Times New Roman"/>
          <w:szCs w:val="20"/>
        </w:rPr>
        <w:t>Indicates</w:t>
      </w:r>
      <w:proofErr w:type="spellEnd"/>
      <w:r w:rsidRPr="005475E8">
        <w:rPr>
          <w:rFonts w:cs="Times New Roman"/>
          <w:szCs w:val="20"/>
        </w:rPr>
        <w:t xml:space="preserve"> addition of excess PCE</w:t>
      </w:r>
    </w:p>
    <w:p w14:paraId="026B8488" w14:textId="77777777" w:rsidR="00321686" w:rsidRPr="004F4E1B" w:rsidRDefault="00321686" w:rsidP="00C752C3">
      <w:pPr>
        <w:rPr>
          <w:rFonts w:cs="Times New Roman"/>
          <w:szCs w:val="20"/>
        </w:rPr>
      </w:pPr>
    </w:p>
    <w:p w14:paraId="747A847E" w14:textId="77777777" w:rsidR="00680462" w:rsidRDefault="00680462">
      <w:pPr>
        <w:rPr>
          <w:rFonts w:cs="Times New Roman"/>
          <w:b/>
          <w:bCs/>
          <w:i/>
          <w:iCs/>
          <w:color w:val="44546A" w:themeColor="text2"/>
          <w:szCs w:val="20"/>
        </w:rPr>
      </w:pPr>
      <w:r>
        <w:rPr>
          <w:rFonts w:cs="Times New Roman"/>
          <w:b/>
          <w:bCs/>
          <w:szCs w:val="20"/>
        </w:rPr>
        <w:br w:type="page"/>
      </w:r>
    </w:p>
    <w:p w14:paraId="4DF3092B" w14:textId="6848CF02" w:rsidR="007D7A22" w:rsidRPr="004F4E1B" w:rsidRDefault="007D7A22" w:rsidP="007D7A22">
      <w:pPr>
        <w:pStyle w:val="Caption"/>
        <w:keepNext/>
        <w:rPr>
          <w:rFonts w:cs="Times New Roman"/>
          <w:sz w:val="20"/>
          <w:szCs w:val="20"/>
        </w:rPr>
      </w:pPr>
      <w:r w:rsidRPr="00867D46">
        <w:rPr>
          <w:rFonts w:cs="Times New Roman"/>
          <w:b/>
          <w:bCs/>
          <w:sz w:val="20"/>
          <w:szCs w:val="20"/>
        </w:rPr>
        <w:lastRenderedPageBreak/>
        <w:t>Table S</w:t>
      </w:r>
      <w:r w:rsidRPr="00867D46">
        <w:rPr>
          <w:rFonts w:cs="Times New Roman"/>
          <w:b/>
          <w:bCs/>
          <w:sz w:val="20"/>
          <w:szCs w:val="20"/>
        </w:rPr>
        <w:fldChar w:fldCharType="begin"/>
      </w:r>
      <w:r w:rsidRPr="00867D46">
        <w:rPr>
          <w:rFonts w:cs="Times New Roman"/>
          <w:b/>
          <w:bCs/>
          <w:sz w:val="20"/>
          <w:szCs w:val="20"/>
        </w:rPr>
        <w:instrText xml:space="preserve"> SEQ Table_S_- \* ARABIC </w:instrText>
      </w:r>
      <w:r w:rsidRPr="00867D46">
        <w:rPr>
          <w:rFonts w:cs="Times New Roman"/>
          <w:b/>
          <w:bCs/>
          <w:sz w:val="20"/>
          <w:szCs w:val="20"/>
        </w:rPr>
        <w:fldChar w:fldCharType="separate"/>
      </w:r>
      <w:r w:rsidRPr="00867D46">
        <w:rPr>
          <w:rFonts w:cs="Times New Roman"/>
          <w:b/>
          <w:bCs/>
          <w:noProof/>
          <w:sz w:val="20"/>
          <w:szCs w:val="20"/>
        </w:rPr>
        <w:t>4</w:t>
      </w:r>
      <w:r w:rsidRPr="00867D46">
        <w:rPr>
          <w:rFonts w:cs="Times New Roman"/>
          <w:b/>
          <w:bCs/>
          <w:sz w:val="20"/>
          <w:szCs w:val="20"/>
        </w:rPr>
        <w:fldChar w:fldCharType="end"/>
      </w:r>
      <w:r w:rsidRPr="004F4E1B">
        <w:rPr>
          <w:rFonts w:cs="Times New Roman"/>
          <w:sz w:val="20"/>
          <w:szCs w:val="20"/>
        </w:rPr>
        <w:t xml:space="preserve"> Slurry viscosity. Testing did not continue with the 10% mix due to very high viscosity. The 3%3x mixture represents the lowest possible viscosity a 3% biochar mix can achieve while adding only excess PCE and no extra water</w:t>
      </w:r>
    </w:p>
    <w:tbl>
      <w:tblPr>
        <w:tblStyle w:val="TableGrid"/>
        <w:tblW w:w="9350" w:type="dxa"/>
        <w:tblLook w:val="06A0" w:firstRow="1" w:lastRow="0" w:firstColumn="1" w:lastColumn="0" w:noHBand="1" w:noVBand="1"/>
      </w:tblPr>
      <w:tblGrid>
        <w:gridCol w:w="1413"/>
        <w:gridCol w:w="1018"/>
        <w:gridCol w:w="981"/>
        <w:gridCol w:w="929"/>
        <w:gridCol w:w="964"/>
        <w:gridCol w:w="1018"/>
        <w:gridCol w:w="1556"/>
        <w:gridCol w:w="1471"/>
      </w:tblGrid>
      <w:tr w:rsidR="005D34E6" w:rsidRPr="004F4E1B" w14:paraId="19D119C0" w14:textId="77777777" w:rsidTr="005D34E6">
        <w:tc>
          <w:tcPr>
            <w:tcW w:w="1413" w:type="dxa"/>
            <w:hideMark/>
          </w:tcPr>
          <w:p w14:paraId="114963FD" w14:textId="77777777" w:rsidR="005D34E6" w:rsidRPr="004F4E1B" w:rsidRDefault="005D34E6" w:rsidP="009A09A8">
            <w:pPr>
              <w:contextualSpacing/>
              <w:rPr>
                <w:rFonts w:cs="Times New Roman"/>
                <w:szCs w:val="20"/>
              </w:rPr>
            </w:pPr>
            <w:r w:rsidRPr="004F4E1B">
              <w:rPr>
                <w:rFonts w:cs="Times New Roman"/>
                <w:b/>
                <w:bCs/>
                <w:szCs w:val="20"/>
              </w:rPr>
              <w:t>Mixture</w:t>
            </w:r>
          </w:p>
        </w:tc>
        <w:tc>
          <w:tcPr>
            <w:tcW w:w="1018" w:type="dxa"/>
            <w:hideMark/>
          </w:tcPr>
          <w:p w14:paraId="478D9EBA" w14:textId="77777777" w:rsidR="005D34E6" w:rsidRPr="004F4E1B" w:rsidRDefault="005D34E6" w:rsidP="009A09A8">
            <w:pPr>
              <w:contextualSpacing/>
              <w:rPr>
                <w:rFonts w:cs="Times New Roman"/>
                <w:szCs w:val="20"/>
              </w:rPr>
            </w:pPr>
            <w:r w:rsidRPr="004F4E1B">
              <w:rPr>
                <w:rFonts w:cs="Times New Roman"/>
                <w:b/>
                <w:bCs/>
                <w:szCs w:val="20"/>
              </w:rPr>
              <w:t>Control</w:t>
            </w:r>
          </w:p>
        </w:tc>
        <w:tc>
          <w:tcPr>
            <w:tcW w:w="981" w:type="dxa"/>
            <w:hideMark/>
          </w:tcPr>
          <w:p w14:paraId="1F0F19CB" w14:textId="77777777" w:rsidR="005D34E6" w:rsidRPr="004F4E1B" w:rsidRDefault="005D34E6" w:rsidP="009A09A8">
            <w:pPr>
              <w:contextualSpacing/>
              <w:rPr>
                <w:rFonts w:cs="Times New Roman"/>
                <w:szCs w:val="20"/>
              </w:rPr>
            </w:pPr>
            <w:r w:rsidRPr="004F4E1B">
              <w:rPr>
                <w:rFonts w:cs="Times New Roman"/>
                <w:b/>
                <w:bCs/>
                <w:szCs w:val="20"/>
              </w:rPr>
              <w:t>1%</w:t>
            </w:r>
          </w:p>
        </w:tc>
        <w:tc>
          <w:tcPr>
            <w:tcW w:w="929" w:type="dxa"/>
            <w:hideMark/>
          </w:tcPr>
          <w:p w14:paraId="215D3A85" w14:textId="77777777" w:rsidR="005D34E6" w:rsidRPr="004F4E1B" w:rsidRDefault="005D34E6" w:rsidP="009A09A8">
            <w:pPr>
              <w:contextualSpacing/>
              <w:rPr>
                <w:rFonts w:cs="Times New Roman"/>
                <w:szCs w:val="20"/>
              </w:rPr>
            </w:pPr>
            <w:r w:rsidRPr="004F4E1B">
              <w:rPr>
                <w:rFonts w:cs="Times New Roman"/>
                <w:b/>
                <w:bCs/>
                <w:szCs w:val="20"/>
              </w:rPr>
              <w:t xml:space="preserve">3% </w:t>
            </w:r>
          </w:p>
        </w:tc>
        <w:tc>
          <w:tcPr>
            <w:tcW w:w="964" w:type="dxa"/>
          </w:tcPr>
          <w:p w14:paraId="58668D20" w14:textId="507F5A54" w:rsidR="005D34E6" w:rsidRPr="004F4E1B" w:rsidRDefault="005D34E6" w:rsidP="009A09A8">
            <w:pPr>
              <w:contextualSpacing/>
              <w:rPr>
                <w:rFonts w:cs="Times New Roman"/>
                <w:b/>
                <w:bCs/>
                <w:szCs w:val="20"/>
              </w:rPr>
            </w:pPr>
            <w:r w:rsidRPr="004F4E1B">
              <w:rPr>
                <w:rFonts w:cs="Times New Roman"/>
                <w:b/>
                <w:bCs/>
                <w:szCs w:val="20"/>
              </w:rPr>
              <w:t>3%3x</w:t>
            </w:r>
          </w:p>
        </w:tc>
        <w:tc>
          <w:tcPr>
            <w:tcW w:w="1018" w:type="dxa"/>
          </w:tcPr>
          <w:p w14:paraId="2FF27697" w14:textId="022DF0EA" w:rsidR="005D34E6" w:rsidRPr="004F4E1B" w:rsidRDefault="005D34E6" w:rsidP="009A09A8">
            <w:pPr>
              <w:contextualSpacing/>
              <w:rPr>
                <w:rFonts w:cs="Times New Roman"/>
                <w:b/>
                <w:bCs/>
                <w:szCs w:val="20"/>
              </w:rPr>
            </w:pPr>
            <w:r w:rsidRPr="004F4E1B">
              <w:rPr>
                <w:rFonts w:cs="Times New Roman"/>
                <w:b/>
                <w:bCs/>
                <w:szCs w:val="20"/>
              </w:rPr>
              <w:t>3%H</w:t>
            </w:r>
            <w:r w:rsidRPr="004F4E1B">
              <w:rPr>
                <w:rFonts w:cs="Times New Roman"/>
                <w:b/>
                <w:bCs/>
                <w:szCs w:val="20"/>
                <w:vertAlign w:val="subscript"/>
              </w:rPr>
              <w:t>2</w:t>
            </w:r>
            <w:r w:rsidRPr="004F4E1B">
              <w:rPr>
                <w:rFonts w:cs="Times New Roman"/>
                <w:b/>
                <w:bCs/>
                <w:szCs w:val="20"/>
              </w:rPr>
              <w:t>O</w:t>
            </w:r>
          </w:p>
        </w:tc>
        <w:tc>
          <w:tcPr>
            <w:tcW w:w="1556" w:type="dxa"/>
            <w:hideMark/>
          </w:tcPr>
          <w:p w14:paraId="109AB585" w14:textId="4B19983F" w:rsidR="005D34E6" w:rsidRPr="004F4E1B" w:rsidRDefault="005D34E6" w:rsidP="009A09A8">
            <w:pPr>
              <w:contextualSpacing/>
              <w:rPr>
                <w:rFonts w:cs="Times New Roman"/>
                <w:szCs w:val="20"/>
              </w:rPr>
            </w:pPr>
            <w:r w:rsidRPr="004F4E1B">
              <w:rPr>
                <w:rFonts w:cs="Times New Roman"/>
                <w:b/>
                <w:bCs/>
                <w:szCs w:val="20"/>
              </w:rPr>
              <w:t>5%</w:t>
            </w:r>
          </w:p>
        </w:tc>
        <w:tc>
          <w:tcPr>
            <w:tcW w:w="1471" w:type="dxa"/>
            <w:hideMark/>
          </w:tcPr>
          <w:p w14:paraId="1A326172" w14:textId="77777777" w:rsidR="005D34E6" w:rsidRPr="004F4E1B" w:rsidRDefault="005D34E6" w:rsidP="009A09A8">
            <w:pPr>
              <w:contextualSpacing/>
              <w:rPr>
                <w:rFonts w:cs="Times New Roman"/>
                <w:szCs w:val="20"/>
              </w:rPr>
            </w:pPr>
            <w:r w:rsidRPr="004F4E1B">
              <w:rPr>
                <w:rFonts w:cs="Times New Roman"/>
                <w:b/>
                <w:bCs/>
                <w:szCs w:val="20"/>
              </w:rPr>
              <w:t>10%</w:t>
            </w:r>
          </w:p>
        </w:tc>
      </w:tr>
      <w:tr w:rsidR="005D34E6" w:rsidRPr="004F4E1B" w14:paraId="6E1540D7" w14:textId="77777777" w:rsidTr="005D34E6">
        <w:tc>
          <w:tcPr>
            <w:tcW w:w="1413" w:type="dxa"/>
            <w:hideMark/>
          </w:tcPr>
          <w:p w14:paraId="05D58B3C" w14:textId="77777777" w:rsidR="005D34E6" w:rsidRPr="004F4E1B" w:rsidRDefault="005D34E6" w:rsidP="009A09A8">
            <w:pPr>
              <w:contextualSpacing/>
              <w:rPr>
                <w:rFonts w:cs="Times New Roman"/>
                <w:szCs w:val="20"/>
              </w:rPr>
            </w:pPr>
            <w:r w:rsidRPr="004F4E1B">
              <w:rPr>
                <w:rFonts w:cs="Times New Roman"/>
                <w:b/>
                <w:bCs/>
                <w:szCs w:val="20"/>
              </w:rPr>
              <w:t>Kinematic Viscosity (</w:t>
            </w:r>
            <w:proofErr w:type="spellStart"/>
            <w:r w:rsidRPr="004F4E1B">
              <w:rPr>
                <w:rFonts w:cs="Times New Roman"/>
                <w:b/>
                <w:bCs/>
                <w:szCs w:val="20"/>
              </w:rPr>
              <w:t>cSts</w:t>
            </w:r>
            <w:proofErr w:type="spellEnd"/>
            <w:r w:rsidRPr="004F4E1B">
              <w:rPr>
                <w:rFonts w:cs="Times New Roman"/>
                <w:b/>
                <w:bCs/>
                <w:szCs w:val="20"/>
              </w:rPr>
              <w:t>)</w:t>
            </w:r>
          </w:p>
        </w:tc>
        <w:tc>
          <w:tcPr>
            <w:tcW w:w="1018" w:type="dxa"/>
            <w:hideMark/>
          </w:tcPr>
          <w:p w14:paraId="6C4B1DEA" w14:textId="77777777" w:rsidR="005D34E6" w:rsidRPr="004F4E1B" w:rsidRDefault="005D34E6" w:rsidP="009A09A8">
            <w:pPr>
              <w:contextualSpacing/>
              <w:rPr>
                <w:rFonts w:cs="Times New Roman"/>
                <w:szCs w:val="20"/>
              </w:rPr>
            </w:pPr>
            <w:r w:rsidRPr="004F4E1B">
              <w:rPr>
                <w:rFonts w:cs="Times New Roman"/>
                <w:szCs w:val="20"/>
              </w:rPr>
              <w:t>72.31</w:t>
            </w:r>
          </w:p>
          <w:p w14:paraId="18C77ECA" w14:textId="77777777" w:rsidR="005D34E6" w:rsidRPr="004F4E1B" w:rsidRDefault="005D34E6" w:rsidP="009A09A8">
            <w:pPr>
              <w:contextualSpacing/>
              <w:rPr>
                <w:rFonts w:cs="Times New Roman"/>
                <w:szCs w:val="20"/>
              </w:rPr>
            </w:pPr>
            <w:r w:rsidRPr="004F4E1B">
              <w:rPr>
                <w:rFonts w:cs="Times New Roman"/>
                <w:szCs w:val="20"/>
              </w:rPr>
              <w:t>+/- 0.48</w:t>
            </w:r>
          </w:p>
        </w:tc>
        <w:tc>
          <w:tcPr>
            <w:tcW w:w="981" w:type="dxa"/>
            <w:hideMark/>
          </w:tcPr>
          <w:p w14:paraId="3857CAB3" w14:textId="77777777" w:rsidR="005D34E6" w:rsidRPr="004F4E1B" w:rsidRDefault="005D34E6" w:rsidP="009A09A8">
            <w:pPr>
              <w:contextualSpacing/>
              <w:rPr>
                <w:rFonts w:cs="Times New Roman"/>
                <w:szCs w:val="20"/>
              </w:rPr>
            </w:pPr>
            <w:r w:rsidRPr="004F4E1B">
              <w:rPr>
                <w:rFonts w:cs="Times New Roman"/>
                <w:szCs w:val="20"/>
              </w:rPr>
              <w:t>95.82</w:t>
            </w:r>
          </w:p>
          <w:p w14:paraId="1B07FB2A" w14:textId="77777777" w:rsidR="005D34E6" w:rsidRPr="004F4E1B" w:rsidRDefault="005D34E6" w:rsidP="009A09A8">
            <w:pPr>
              <w:contextualSpacing/>
              <w:rPr>
                <w:rFonts w:cs="Times New Roman"/>
                <w:szCs w:val="20"/>
              </w:rPr>
            </w:pPr>
            <w:r w:rsidRPr="004F4E1B">
              <w:rPr>
                <w:rFonts w:cs="Times New Roman"/>
                <w:szCs w:val="20"/>
              </w:rPr>
              <w:t>+/- 0.42</w:t>
            </w:r>
          </w:p>
        </w:tc>
        <w:tc>
          <w:tcPr>
            <w:tcW w:w="929" w:type="dxa"/>
            <w:hideMark/>
          </w:tcPr>
          <w:p w14:paraId="1C3B2E56" w14:textId="77777777" w:rsidR="005D34E6" w:rsidRPr="004F4E1B" w:rsidRDefault="005D34E6" w:rsidP="009A09A8">
            <w:pPr>
              <w:contextualSpacing/>
              <w:rPr>
                <w:rFonts w:cs="Times New Roman"/>
                <w:szCs w:val="20"/>
              </w:rPr>
            </w:pPr>
            <w:r w:rsidRPr="004F4E1B">
              <w:rPr>
                <w:rFonts w:cs="Times New Roman"/>
                <w:szCs w:val="20"/>
              </w:rPr>
              <w:t xml:space="preserve">286.65 </w:t>
            </w:r>
          </w:p>
          <w:p w14:paraId="256D55F0" w14:textId="77777777" w:rsidR="005D34E6" w:rsidRPr="004F4E1B" w:rsidRDefault="005D34E6" w:rsidP="009A09A8">
            <w:pPr>
              <w:contextualSpacing/>
              <w:rPr>
                <w:rFonts w:cs="Times New Roman"/>
                <w:szCs w:val="20"/>
              </w:rPr>
            </w:pPr>
            <w:r w:rsidRPr="004F4E1B">
              <w:rPr>
                <w:rFonts w:cs="Times New Roman"/>
                <w:szCs w:val="20"/>
              </w:rPr>
              <w:t>+/- 0.33</w:t>
            </w:r>
          </w:p>
        </w:tc>
        <w:tc>
          <w:tcPr>
            <w:tcW w:w="964" w:type="dxa"/>
          </w:tcPr>
          <w:p w14:paraId="62A2F5E1" w14:textId="12A6FBE5" w:rsidR="005D34E6" w:rsidRPr="004F4E1B" w:rsidRDefault="00F9248D" w:rsidP="009A09A8">
            <w:pPr>
              <w:contextualSpacing/>
              <w:rPr>
                <w:rFonts w:cs="Times New Roman"/>
                <w:szCs w:val="20"/>
              </w:rPr>
            </w:pPr>
            <w:r w:rsidRPr="004F4E1B">
              <w:rPr>
                <w:rFonts w:cs="Times New Roman"/>
                <w:szCs w:val="20"/>
              </w:rPr>
              <w:t>122.89 +/- 0.39</w:t>
            </w:r>
          </w:p>
        </w:tc>
        <w:tc>
          <w:tcPr>
            <w:tcW w:w="1018" w:type="dxa"/>
          </w:tcPr>
          <w:p w14:paraId="6CEC95B3" w14:textId="77777777" w:rsidR="005D34E6" w:rsidRPr="004F4E1B" w:rsidRDefault="005B0E3D" w:rsidP="009A09A8">
            <w:pPr>
              <w:contextualSpacing/>
              <w:rPr>
                <w:rFonts w:cs="Times New Roman"/>
                <w:szCs w:val="20"/>
              </w:rPr>
            </w:pPr>
            <w:r w:rsidRPr="004F4E1B">
              <w:rPr>
                <w:rFonts w:cs="Times New Roman"/>
                <w:szCs w:val="20"/>
              </w:rPr>
              <w:t>71.64</w:t>
            </w:r>
          </w:p>
          <w:p w14:paraId="67F780A0" w14:textId="721A65D5" w:rsidR="005B0E3D" w:rsidRPr="004F4E1B" w:rsidRDefault="005B0E3D" w:rsidP="009A09A8">
            <w:pPr>
              <w:contextualSpacing/>
              <w:rPr>
                <w:rFonts w:cs="Times New Roman"/>
                <w:szCs w:val="20"/>
              </w:rPr>
            </w:pPr>
            <w:r w:rsidRPr="004F4E1B">
              <w:rPr>
                <w:rFonts w:cs="Times New Roman"/>
                <w:szCs w:val="20"/>
              </w:rPr>
              <w:t>+/- 0.27</w:t>
            </w:r>
          </w:p>
        </w:tc>
        <w:tc>
          <w:tcPr>
            <w:tcW w:w="1556" w:type="dxa"/>
            <w:hideMark/>
          </w:tcPr>
          <w:p w14:paraId="6E86909B" w14:textId="03BC4032" w:rsidR="005D34E6" w:rsidRPr="004F4E1B" w:rsidRDefault="005D34E6" w:rsidP="009A09A8">
            <w:pPr>
              <w:contextualSpacing/>
              <w:rPr>
                <w:rFonts w:cs="Times New Roman"/>
                <w:szCs w:val="20"/>
              </w:rPr>
            </w:pPr>
            <w:r w:rsidRPr="004F4E1B">
              <w:rPr>
                <w:rFonts w:cs="Times New Roman"/>
                <w:szCs w:val="20"/>
              </w:rPr>
              <w:t>336.26</w:t>
            </w:r>
          </w:p>
          <w:p w14:paraId="3B6681E5" w14:textId="77777777" w:rsidR="005D34E6" w:rsidRPr="004F4E1B" w:rsidRDefault="005D34E6" w:rsidP="009A09A8">
            <w:pPr>
              <w:contextualSpacing/>
              <w:rPr>
                <w:rFonts w:cs="Times New Roman"/>
                <w:szCs w:val="20"/>
              </w:rPr>
            </w:pPr>
            <w:r w:rsidRPr="004F4E1B">
              <w:rPr>
                <w:rFonts w:cs="Times New Roman"/>
                <w:szCs w:val="20"/>
              </w:rPr>
              <w:t>+/- 0.67</w:t>
            </w:r>
          </w:p>
          <w:p w14:paraId="66920422" w14:textId="77777777" w:rsidR="005D34E6" w:rsidRPr="004F4E1B" w:rsidRDefault="005D34E6" w:rsidP="009A09A8">
            <w:pPr>
              <w:contextualSpacing/>
              <w:rPr>
                <w:rFonts w:cs="Times New Roman"/>
                <w:szCs w:val="20"/>
              </w:rPr>
            </w:pPr>
          </w:p>
        </w:tc>
        <w:tc>
          <w:tcPr>
            <w:tcW w:w="1471" w:type="dxa"/>
            <w:vMerge w:val="restart"/>
            <w:hideMark/>
          </w:tcPr>
          <w:p w14:paraId="0AB5734E" w14:textId="77777777" w:rsidR="005D34E6" w:rsidRPr="004F4E1B" w:rsidRDefault="005D34E6" w:rsidP="009A09A8">
            <w:pPr>
              <w:contextualSpacing/>
              <w:rPr>
                <w:rFonts w:cs="Times New Roman"/>
                <w:szCs w:val="20"/>
              </w:rPr>
            </w:pPr>
            <w:r w:rsidRPr="004F4E1B">
              <w:rPr>
                <w:rFonts w:cs="Times New Roman"/>
                <w:szCs w:val="20"/>
              </w:rPr>
              <w:t>Infinite/does not flow</w:t>
            </w:r>
          </w:p>
        </w:tc>
      </w:tr>
      <w:tr w:rsidR="005D34E6" w:rsidRPr="004F4E1B" w14:paraId="79B7F72B" w14:textId="77777777" w:rsidTr="005D34E6">
        <w:trPr>
          <w:trHeight w:val="300"/>
        </w:trPr>
        <w:tc>
          <w:tcPr>
            <w:tcW w:w="1413" w:type="dxa"/>
            <w:hideMark/>
          </w:tcPr>
          <w:p w14:paraId="40655936" w14:textId="77777777" w:rsidR="005D34E6" w:rsidRPr="004F4E1B" w:rsidRDefault="005D34E6" w:rsidP="009A09A8">
            <w:pPr>
              <w:rPr>
                <w:rFonts w:cs="Times New Roman"/>
                <w:b/>
                <w:bCs/>
                <w:szCs w:val="20"/>
              </w:rPr>
            </w:pPr>
            <w:r w:rsidRPr="004F4E1B">
              <w:rPr>
                <w:rFonts w:cs="Times New Roman"/>
                <w:b/>
                <w:bCs/>
                <w:szCs w:val="20"/>
              </w:rPr>
              <w:t>Dynamic Viscosity (</w:t>
            </w:r>
            <w:proofErr w:type="spellStart"/>
            <w:r w:rsidRPr="004F4E1B">
              <w:rPr>
                <w:rFonts w:cs="Times New Roman"/>
                <w:b/>
                <w:bCs/>
                <w:szCs w:val="20"/>
              </w:rPr>
              <w:t>cP</w:t>
            </w:r>
            <w:proofErr w:type="spellEnd"/>
            <w:r w:rsidRPr="004F4E1B">
              <w:rPr>
                <w:rFonts w:cs="Times New Roman"/>
                <w:b/>
                <w:bCs/>
                <w:szCs w:val="20"/>
              </w:rPr>
              <w:t>)</w:t>
            </w:r>
          </w:p>
        </w:tc>
        <w:tc>
          <w:tcPr>
            <w:tcW w:w="1018" w:type="dxa"/>
            <w:hideMark/>
          </w:tcPr>
          <w:p w14:paraId="0B1C560B" w14:textId="77777777" w:rsidR="005D34E6" w:rsidRPr="004F4E1B" w:rsidRDefault="005D34E6" w:rsidP="009A09A8">
            <w:pPr>
              <w:rPr>
                <w:rFonts w:cs="Times New Roman"/>
                <w:szCs w:val="20"/>
              </w:rPr>
            </w:pPr>
            <w:r w:rsidRPr="004F4E1B">
              <w:rPr>
                <w:rFonts w:cs="Times New Roman"/>
                <w:szCs w:val="20"/>
              </w:rPr>
              <w:t xml:space="preserve">135.69 </w:t>
            </w:r>
          </w:p>
          <w:p w14:paraId="591DAD46" w14:textId="77777777" w:rsidR="005D34E6" w:rsidRPr="004F4E1B" w:rsidRDefault="005D34E6" w:rsidP="009A09A8">
            <w:pPr>
              <w:rPr>
                <w:rFonts w:cs="Times New Roman"/>
                <w:szCs w:val="20"/>
              </w:rPr>
            </w:pPr>
            <w:r w:rsidRPr="004F4E1B">
              <w:rPr>
                <w:rFonts w:cs="Times New Roman"/>
                <w:szCs w:val="20"/>
              </w:rPr>
              <w:t>+/- 2.82</w:t>
            </w:r>
          </w:p>
        </w:tc>
        <w:tc>
          <w:tcPr>
            <w:tcW w:w="981" w:type="dxa"/>
            <w:hideMark/>
          </w:tcPr>
          <w:p w14:paraId="628D48FE" w14:textId="77777777" w:rsidR="005D34E6" w:rsidRPr="004F4E1B" w:rsidRDefault="005D34E6" w:rsidP="009A09A8">
            <w:pPr>
              <w:rPr>
                <w:rFonts w:cs="Times New Roman"/>
                <w:szCs w:val="20"/>
              </w:rPr>
            </w:pPr>
            <w:r w:rsidRPr="004F4E1B">
              <w:rPr>
                <w:rFonts w:cs="Times New Roman"/>
                <w:szCs w:val="20"/>
              </w:rPr>
              <w:t>181.84</w:t>
            </w:r>
          </w:p>
          <w:p w14:paraId="61362E0F" w14:textId="77777777" w:rsidR="005D34E6" w:rsidRPr="004F4E1B" w:rsidRDefault="005D34E6" w:rsidP="009A09A8">
            <w:pPr>
              <w:rPr>
                <w:rFonts w:cs="Times New Roman"/>
                <w:szCs w:val="20"/>
              </w:rPr>
            </w:pPr>
            <w:r w:rsidRPr="004F4E1B">
              <w:rPr>
                <w:rFonts w:cs="Times New Roman"/>
                <w:szCs w:val="20"/>
              </w:rPr>
              <w:t>+/- 3.16</w:t>
            </w:r>
          </w:p>
        </w:tc>
        <w:tc>
          <w:tcPr>
            <w:tcW w:w="929" w:type="dxa"/>
            <w:hideMark/>
          </w:tcPr>
          <w:p w14:paraId="7691E3F7" w14:textId="77777777" w:rsidR="005D34E6" w:rsidRPr="004F4E1B" w:rsidRDefault="005D34E6" w:rsidP="009A09A8">
            <w:pPr>
              <w:rPr>
                <w:rFonts w:cs="Times New Roman"/>
                <w:szCs w:val="20"/>
              </w:rPr>
            </w:pPr>
            <w:r w:rsidRPr="004F4E1B">
              <w:rPr>
                <w:rFonts w:cs="Times New Roman"/>
                <w:szCs w:val="20"/>
              </w:rPr>
              <w:t>542.44</w:t>
            </w:r>
          </w:p>
          <w:p w14:paraId="55E377DC" w14:textId="77777777" w:rsidR="005D34E6" w:rsidRPr="004F4E1B" w:rsidRDefault="005D34E6" w:rsidP="009A09A8">
            <w:pPr>
              <w:rPr>
                <w:rFonts w:cs="Times New Roman"/>
                <w:szCs w:val="20"/>
              </w:rPr>
            </w:pPr>
            <w:r w:rsidRPr="004F4E1B">
              <w:rPr>
                <w:rFonts w:cs="Times New Roman"/>
                <w:szCs w:val="20"/>
              </w:rPr>
              <w:t>+/- 2.06</w:t>
            </w:r>
          </w:p>
        </w:tc>
        <w:tc>
          <w:tcPr>
            <w:tcW w:w="964" w:type="dxa"/>
          </w:tcPr>
          <w:p w14:paraId="75635004" w14:textId="773B8F34" w:rsidR="005D34E6" w:rsidRPr="004F4E1B" w:rsidRDefault="00F9248D" w:rsidP="009A09A8">
            <w:pPr>
              <w:rPr>
                <w:rFonts w:cs="Times New Roman"/>
                <w:szCs w:val="20"/>
              </w:rPr>
            </w:pPr>
            <w:r w:rsidRPr="004F4E1B">
              <w:rPr>
                <w:rFonts w:cs="Times New Roman"/>
                <w:szCs w:val="20"/>
              </w:rPr>
              <w:t>231.03 +/- 13.78</w:t>
            </w:r>
          </w:p>
        </w:tc>
        <w:tc>
          <w:tcPr>
            <w:tcW w:w="1018" w:type="dxa"/>
          </w:tcPr>
          <w:p w14:paraId="4A6194C6" w14:textId="73BABBE6" w:rsidR="005D34E6" w:rsidRPr="004F4E1B" w:rsidRDefault="00F9248D" w:rsidP="009A09A8">
            <w:pPr>
              <w:rPr>
                <w:rFonts w:cs="Times New Roman"/>
                <w:szCs w:val="20"/>
              </w:rPr>
            </w:pPr>
            <w:r w:rsidRPr="004F4E1B">
              <w:rPr>
                <w:rFonts w:cs="Times New Roman"/>
                <w:szCs w:val="20"/>
              </w:rPr>
              <w:t>135.12 +/- 6.05</w:t>
            </w:r>
          </w:p>
        </w:tc>
        <w:tc>
          <w:tcPr>
            <w:tcW w:w="1556" w:type="dxa"/>
            <w:hideMark/>
          </w:tcPr>
          <w:p w14:paraId="127A19F4" w14:textId="1D0E5863" w:rsidR="005D34E6" w:rsidRPr="004F4E1B" w:rsidRDefault="005D34E6" w:rsidP="009A09A8">
            <w:pPr>
              <w:rPr>
                <w:rFonts w:cs="Times New Roman"/>
                <w:szCs w:val="20"/>
              </w:rPr>
            </w:pPr>
            <w:r w:rsidRPr="004F4E1B">
              <w:rPr>
                <w:rFonts w:cs="Times New Roman"/>
                <w:szCs w:val="20"/>
              </w:rPr>
              <w:t>632.16</w:t>
            </w:r>
          </w:p>
          <w:p w14:paraId="71424FBF" w14:textId="77777777" w:rsidR="005D34E6" w:rsidRPr="004F4E1B" w:rsidRDefault="005D34E6" w:rsidP="009A09A8">
            <w:pPr>
              <w:rPr>
                <w:rFonts w:cs="Times New Roman"/>
                <w:szCs w:val="20"/>
              </w:rPr>
            </w:pPr>
            <w:r w:rsidRPr="004F4E1B">
              <w:rPr>
                <w:rFonts w:cs="Times New Roman"/>
                <w:szCs w:val="20"/>
              </w:rPr>
              <w:t>+/- 2.67</w:t>
            </w:r>
          </w:p>
        </w:tc>
        <w:tc>
          <w:tcPr>
            <w:tcW w:w="1471" w:type="dxa"/>
            <w:vMerge/>
            <w:hideMark/>
          </w:tcPr>
          <w:p w14:paraId="17FA55BD" w14:textId="77777777" w:rsidR="005D34E6" w:rsidRPr="004F4E1B" w:rsidRDefault="005D34E6" w:rsidP="009A09A8">
            <w:pPr>
              <w:rPr>
                <w:rFonts w:cs="Times New Roman"/>
                <w:szCs w:val="20"/>
              </w:rPr>
            </w:pPr>
          </w:p>
        </w:tc>
      </w:tr>
      <w:tr w:rsidR="005D34E6" w:rsidRPr="004F4E1B" w14:paraId="088D1E3B" w14:textId="77777777" w:rsidTr="005D34E6">
        <w:trPr>
          <w:trHeight w:val="300"/>
        </w:trPr>
        <w:tc>
          <w:tcPr>
            <w:tcW w:w="1413" w:type="dxa"/>
            <w:hideMark/>
          </w:tcPr>
          <w:p w14:paraId="21921FB7" w14:textId="77777777" w:rsidR="005D34E6" w:rsidRPr="004F4E1B" w:rsidRDefault="005D34E6" w:rsidP="009A09A8">
            <w:pPr>
              <w:rPr>
                <w:rFonts w:cs="Times New Roman"/>
                <w:b/>
                <w:bCs/>
                <w:szCs w:val="20"/>
              </w:rPr>
            </w:pPr>
            <w:r w:rsidRPr="004F4E1B">
              <w:rPr>
                <w:rFonts w:cs="Times New Roman"/>
                <w:b/>
                <w:bCs/>
                <w:szCs w:val="20"/>
              </w:rPr>
              <w:t>Comparison</w:t>
            </w:r>
          </w:p>
        </w:tc>
        <w:tc>
          <w:tcPr>
            <w:tcW w:w="1018" w:type="dxa"/>
            <w:hideMark/>
          </w:tcPr>
          <w:p w14:paraId="7DD762F4" w14:textId="77777777" w:rsidR="005D34E6" w:rsidRPr="004F4E1B" w:rsidRDefault="005D34E6" w:rsidP="009A09A8">
            <w:pPr>
              <w:rPr>
                <w:rFonts w:cs="Times New Roman"/>
                <w:szCs w:val="20"/>
              </w:rPr>
            </w:pPr>
            <w:r w:rsidRPr="004F4E1B">
              <w:rPr>
                <w:rFonts w:cs="Times New Roman"/>
                <w:szCs w:val="20"/>
              </w:rPr>
              <w:t>Maple syrup</w:t>
            </w:r>
          </w:p>
        </w:tc>
        <w:tc>
          <w:tcPr>
            <w:tcW w:w="981" w:type="dxa"/>
            <w:hideMark/>
          </w:tcPr>
          <w:p w14:paraId="4AFC22AD" w14:textId="77777777" w:rsidR="005D34E6" w:rsidRPr="004F4E1B" w:rsidRDefault="005D34E6" w:rsidP="009A09A8">
            <w:pPr>
              <w:rPr>
                <w:rFonts w:cs="Times New Roman"/>
                <w:szCs w:val="20"/>
              </w:rPr>
            </w:pPr>
            <w:r w:rsidRPr="004F4E1B">
              <w:rPr>
                <w:rFonts w:cs="Times New Roman"/>
                <w:szCs w:val="20"/>
              </w:rPr>
              <w:t>Tomato juice</w:t>
            </w:r>
          </w:p>
        </w:tc>
        <w:tc>
          <w:tcPr>
            <w:tcW w:w="929" w:type="dxa"/>
            <w:hideMark/>
          </w:tcPr>
          <w:p w14:paraId="45CB2063" w14:textId="77777777" w:rsidR="005D34E6" w:rsidRPr="004F4E1B" w:rsidRDefault="005D34E6" w:rsidP="009A09A8">
            <w:pPr>
              <w:rPr>
                <w:rFonts w:cs="Times New Roman"/>
                <w:szCs w:val="20"/>
              </w:rPr>
            </w:pPr>
            <w:r w:rsidRPr="004F4E1B">
              <w:rPr>
                <w:rFonts w:cs="Times New Roman"/>
                <w:szCs w:val="20"/>
              </w:rPr>
              <w:t>Apple sauce</w:t>
            </w:r>
          </w:p>
        </w:tc>
        <w:tc>
          <w:tcPr>
            <w:tcW w:w="964" w:type="dxa"/>
          </w:tcPr>
          <w:p w14:paraId="1CC5D299" w14:textId="65F35538" w:rsidR="005D34E6" w:rsidRPr="004F4E1B" w:rsidRDefault="00F9248D" w:rsidP="009A09A8">
            <w:pPr>
              <w:rPr>
                <w:rFonts w:cs="Times New Roman"/>
                <w:szCs w:val="20"/>
              </w:rPr>
            </w:pPr>
            <w:r w:rsidRPr="004F4E1B">
              <w:rPr>
                <w:rFonts w:cs="Times New Roman"/>
                <w:szCs w:val="20"/>
              </w:rPr>
              <w:t>Maple syrup</w:t>
            </w:r>
          </w:p>
        </w:tc>
        <w:tc>
          <w:tcPr>
            <w:tcW w:w="1018" w:type="dxa"/>
          </w:tcPr>
          <w:p w14:paraId="24395364" w14:textId="7343FB27" w:rsidR="005D34E6" w:rsidRPr="004F4E1B" w:rsidRDefault="00F9248D" w:rsidP="009A09A8">
            <w:pPr>
              <w:rPr>
                <w:rFonts w:cs="Times New Roman"/>
                <w:szCs w:val="20"/>
              </w:rPr>
            </w:pPr>
            <w:r w:rsidRPr="004F4E1B">
              <w:rPr>
                <w:rFonts w:cs="Times New Roman"/>
                <w:szCs w:val="20"/>
              </w:rPr>
              <w:t>Maple syrup</w:t>
            </w:r>
          </w:p>
        </w:tc>
        <w:tc>
          <w:tcPr>
            <w:tcW w:w="1556" w:type="dxa"/>
            <w:hideMark/>
          </w:tcPr>
          <w:p w14:paraId="1CA65221" w14:textId="3E486C11" w:rsidR="005D34E6" w:rsidRPr="004F4E1B" w:rsidRDefault="005D34E6" w:rsidP="009A09A8">
            <w:pPr>
              <w:rPr>
                <w:rFonts w:cs="Times New Roman"/>
                <w:szCs w:val="20"/>
              </w:rPr>
            </w:pPr>
            <w:r w:rsidRPr="004F4E1B">
              <w:rPr>
                <w:rFonts w:cs="Times New Roman"/>
                <w:szCs w:val="20"/>
              </w:rPr>
              <w:t>Castor oil</w:t>
            </w:r>
            <w:r w:rsidR="00F9248D" w:rsidRPr="004F4E1B">
              <w:rPr>
                <w:rFonts w:cs="Times New Roman"/>
                <w:szCs w:val="20"/>
              </w:rPr>
              <w:t xml:space="preserve"> or glycerin</w:t>
            </w:r>
          </w:p>
        </w:tc>
        <w:tc>
          <w:tcPr>
            <w:tcW w:w="1471" w:type="dxa"/>
            <w:hideMark/>
          </w:tcPr>
          <w:p w14:paraId="33A97F80" w14:textId="77777777" w:rsidR="005D34E6" w:rsidRPr="004F4E1B" w:rsidRDefault="005D34E6" w:rsidP="007D7A22">
            <w:pPr>
              <w:keepNext/>
              <w:spacing w:line="259" w:lineRule="auto"/>
              <w:rPr>
                <w:rFonts w:cs="Times New Roman"/>
                <w:szCs w:val="20"/>
              </w:rPr>
            </w:pPr>
            <w:r w:rsidRPr="004F4E1B">
              <w:rPr>
                <w:rFonts w:cs="Times New Roman"/>
                <w:szCs w:val="20"/>
              </w:rPr>
              <w:t>Silly Putty</w:t>
            </w:r>
          </w:p>
        </w:tc>
      </w:tr>
    </w:tbl>
    <w:p w14:paraId="38A0D708" w14:textId="77777777" w:rsidR="007D7A22" w:rsidRPr="004F4E1B" w:rsidRDefault="007D7A22" w:rsidP="007D7A22">
      <w:pPr>
        <w:rPr>
          <w:rFonts w:cs="Times New Roman"/>
          <w:szCs w:val="20"/>
        </w:rPr>
      </w:pPr>
    </w:p>
    <w:p w14:paraId="57EA9602" w14:textId="77777777" w:rsidR="00321686" w:rsidRPr="004F4E1B" w:rsidRDefault="00321686" w:rsidP="007D7A22">
      <w:pPr>
        <w:rPr>
          <w:rFonts w:cs="Times New Roman"/>
          <w:szCs w:val="20"/>
        </w:rPr>
      </w:pPr>
    </w:p>
    <w:p w14:paraId="7973014F" w14:textId="77777777" w:rsidR="00321686" w:rsidRPr="004F4E1B" w:rsidRDefault="00321686" w:rsidP="007D7A22">
      <w:pPr>
        <w:rPr>
          <w:rFonts w:cs="Times New Roman"/>
          <w:szCs w:val="20"/>
        </w:rPr>
      </w:pPr>
    </w:p>
    <w:p w14:paraId="21D75B23" w14:textId="77777777" w:rsidR="00321686" w:rsidRPr="004F4E1B" w:rsidRDefault="00321686" w:rsidP="007D7A22">
      <w:pPr>
        <w:rPr>
          <w:rFonts w:cs="Times New Roman"/>
          <w:szCs w:val="20"/>
        </w:rPr>
      </w:pPr>
    </w:p>
    <w:p w14:paraId="3EC9DC11" w14:textId="77777777" w:rsidR="00321686" w:rsidRPr="004F4E1B" w:rsidRDefault="00321686" w:rsidP="007D7A22">
      <w:pPr>
        <w:rPr>
          <w:rFonts w:cs="Times New Roman"/>
          <w:szCs w:val="20"/>
        </w:rPr>
      </w:pPr>
    </w:p>
    <w:p w14:paraId="5E2E13D6" w14:textId="77777777" w:rsidR="007D7A22" w:rsidRPr="004F4E1B" w:rsidRDefault="00E2722E" w:rsidP="007D7A22">
      <w:pPr>
        <w:keepNext/>
        <w:jc w:val="both"/>
        <w:rPr>
          <w:rFonts w:cs="Times New Roman"/>
          <w:szCs w:val="20"/>
        </w:rPr>
      </w:pPr>
      <w:r w:rsidRPr="004F4E1B">
        <w:rPr>
          <w:rFonts w:cs="Times New Roman"/>
          <w:noProof/>
          <w:szCs w:val="20"/>
        </w:rPr>
        <w:drawing>
          <wp:inline distT="0" distB="0" distL="0" distR="0" wp14:anchorId="23E9E343" wp14:editId="6B6DB046">
            <wp:extent cx="5905500" cy="3690257"/>
            <wp:effectExtent l="0" t="0" r="0" b="5715"/>
            <wp:docPr id="544693978" name="Chart 1">
              <a:extLst xmlns:a="http://schemas.openxmlformats.org/drawingml/2006/main">
                <a:ext uri="{FF2B5EF4-FFF2-40B4-BE49-F238E27FC236}">
                  <a16:creationId xmlns:a16="http://schemas.microsoft.com/office/drawing/2014/main" id="{9728F9F8-2589-09C1-E3AB-51131EBF1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99D45B1" w14:textId="465BA23A" w:rsidR="007B55AC" w:rsidRPr="004F4E1B" w:rsidRDefault="007D7A22" w:rsidP="00321686">
      <w:pPr>
        <w:pStyle w:val="Caption"/>
        <w:jc w:val="both"/>
        <w:rPr>
          <w:rFonts w:cs="Times New Roman"/>
          <w:sz w:val="20"/>
          <w:szCs w:val="20"/>
        </w:rPr>
      </w:pPr>
      <w:r w:rsidRPr="00867D46">
        <w:rPr>
          <w:rFonts w:cs="Times New Roman"/>
          <w:b/>
          <w:bCs/>
          <w:sz w:val="20"/>
          <w:szCs w:val="20"/>
        </w:rPr>
        <w:t>Figure S</w:t>
      </w:r>
      <w:r w:rsidRPr="00867D46">
        <w:rPr>
          <w:rFonts w:cs="Times New Roman"/>
          <w:b/>
          <w:bCs/>
          <w:sz w:val="20"/>
          <w:szCs w:val="20"/>
        </w:rPr>
        <w:fldChar w:fldCharType="begin"/>
      </w:r>
      <w:r w:rsidRPr="00867D46">
        <w:rPr>
          <w:rFonts w:cs="Times New Roman"/>
          <w:b/>
          <w:bCs/>
          <w:sz w:val="20"/>
          <w:szCs w:val="20"/>
        </w:rPr>
        <w:instrText xml:space="preserve"> SEQ Figure_S_- \* ARABIC </w:instrText>
      </w:r>
      <w:r w:rsidRPr="00867D46">
        <w:rPr>
          <w:rFonts w:cs="Times New Roman"/>
          <w:b/>
          <w:bCs/>
          <w:sz w:val="20"/>
          <w:szCs w:val="20"/>
        </w:rPr>
        <w:fldChar w:fldCharType="separate"/>
      </w:r>
      <w:r w:rsidRPr="00867D46">
        <w:rPr>
          <w:rFonts w:cs="Times New Roman"/>
          <w:b/>
          <w:bCs/>
          <w:noProof/>
          <w:sz w:val="20"/>
          <w:szCs w:val="20"/>
        </w:rPr>
        <w:t>1</w:t>
      </w:r>
      <w:r w:rsidRPr="00867D46">
        <w:rPr>
          <w:rFonts w:cs="Times New Roman"/>
          <w:b/>
          <w:bCs/>
          <w:sz w:val="20"/>
          <w:szCs w:val="20"/>
        </w:rPr>
        <w:fldChar w:fldCharType="end"/>
      </w:r>
      <w:r w:rsidRPr="004F4E1B">
        <w:rPr>
          <w:rFonts w:cs="Times New Roman"/>
          <w:sz w:val="20"/>
          <w:szCs w:val="20"/>
        </w:rPr>
        <w:t xml:space="preserve"> </w:t>
      </w:r>
      <w:r w:rsidR="005D34E6" w:rsidRPr="004F4E1B">
        <w:rPr>
          <w:rFonts w:cs="Times New Roman"/>
          <w:sz w:val="20"/>
          <w:szCs w:val="20"/>
        </w:rPr>
        <w:t xml:space="preserve">Average compressive of the cement mixtures with different weight % biochar added in. n=2-4 cylinders broken each time point. </w:t>
      </w:r>
      <w:r w:rsidR="007E6219" w:rsidRPr="004F4E1B">
        <w:rPr>
          <w:rFonts w:cs="Times New Roman"/>
          <w:sz w:val="20"/>
          <w:szCs w:val="20"/>
        </w:rPr>
        <w:t xml:space="preserve">The 5% mix did not show a clear point of failure, and the value shown represents the point of plastic failure instead </w:t>
      </w:r>
    </w:p>
    <w:p w14:paraId="19A9DE59" w14:textId="77777777" w:rsidR="007D7A22" w:rsidRPr="004F4E1B" w:rsidRDefault="00E2722E" w:rsidP="007D7A22">
      <w:pPr>
        <w:keepNext/>
        <w:jc w:val="both"/>
        <w:rPr>
          <w:rFonts w:cs="Times New Roman"/>
          <w:szCs w:val="20"/>
        </w:rPr>
      </w:pPr>
      <w:r w:rsidRPr="004F4E1B">
        <w:rPr>
          <w:rFonts w:cs="Times New Roman"/>
          <w:noProof/>
          <w:szCs w:val="20"/>
        </w:rPr>
        <w:lastRenderedPageBreak/>
        <w:drawing>
          <wp:inline distT="0" distB="0" distL="0" distR="0" wp14:anchorId="4EA29E99" wp14:editId="22B84687">
            <wp:extent cx="6012180" cy="3741420"/>
            <wp:effectExtent l="0" t="0" r="7620" b="0"/>
            <wp:docPr id="376453841" name="Chart 1">
              <a:extLst xmlns:a="http://schemas.openxmlformats.org/drawingml/2006/main">
                <a:ext uri="{FF2B5EF4-FFF2-40B4-BE49-F238E27FC236}">
                  <a16:creationId xmlns:a16="http://schemas.microsoft.com/office/drawing/2014/main" id="{5500FB7B-1674-300A-01FC-81C07E89AF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8944699" w14:textId="0F54DD28" w:rsidR="00397D50" w:rsidRDefault="007D7A22" w:rsidP="00680462">
      <w:pPr>
        <w:pStyle w:val="Caption"/>
        <w:jc w:val="both"/>
        <w:rPr>
          <w:rFonts w:cs="Times New Roman"/>
          <w:sz w:val="20"/>
          <w:szCs w:val="20"/>
        </w:rPr>
      </w:pPr>
      <w:r w:rsidRPr="00867D46">
        <w:rPr>
          <w:rFonts w:cs="Times New Roman"/>
          <w:b/>
          <w:bCs/>
          <w:sz w:val="20"/>
          <w:szCs w:val="20"/>
        </w:rPr>
        <w:t>Figure S</w:t>
      </w:r>
      <w:r w:rsidRPr="00867D46">
        <w:rPr>
          <w:rFonts w:cs="Times New Roman"/>
          <w:b/>
          <w:bCs/>
          <w:sz w:val="20"/>
          <w:szCs w:val="20"/>
        </w:rPr>
        <w:fldChar w:fldCharType="begin"/>
      </w:r>
      <w:r w:rsidRPr="00867D46">
        <w:rPr>
          <w:rFonts w:cs="Times New Roman"/>
          <w:b/>
          <w:bCs/>
          <w:sz w:val="20"/>
          <w:szCs w:val="20"/>
        </w:rPr>
        <w:instrText xml:space="preserve"> SEQ Figure_S_- \* ARABIC </w:instrText>
      </w:r>
      <w:r w:rsidRPr="00867D46">
        <w:rPr>
          <w:rFonts w:cs="Times New Roman"/>
          <w:b/>
          <w:bCs/>
          <w:sz w:val="20"/>
          <w:szCs w:val="20"/>
        </w:rPr>
        <w:fldChar w:fldCharType="separate"/>
      </w:r>
      <w:r w:rsidRPr="00867D46">
        <w:rPr>
          <w:rFonts w:cs="Times New Roman"/>
          <w:b/>
          <w:bCs/>
          <w:noProof/>
          <w:sz w:val="20"/>
          <w:szCs w:val="20"/>
        </w:rPr>
        <w:t>2</w:t>
      </w:r>
      <w:r w:rsidRPr="00867D46">
        <w:rPr>
          <w:rFonts w:cs="Times New Roman"/>
          <w:b/>
          <w:bCs/>
          <w:sz w:val="20"/>
          <w:szCs w:val="20"/>
        </w:rPr>
        <w:fldChar w:fldCharType="end"/>
      </w:r>
      <w:r w:rsidRPr="004F4E1B">
        <w:rPr>
          <w:rFonts w:cs="Times New Roman"/>
          <w:sz w:val="20"/>
          <w:szCs w:val="20"/>
        </w:rPr>
        <w:t xml:space="preserve"> </w:t>
      </w:r>
      <w:r w:rsidR="007B55AC" w:rsidRPr="004F4E1B">
        <w:rPr>
          <w:rFonts w:cs="Times New Roman"/>
          <w:sz w:val="20"/>
          <w:szCs w:val="20"/>
        </w:rPr>
        <w:t>Average compressive strength of cement mixes with controlled viscosity. The control, 3%3x, and 3% H</w:t>
      </w:r>
      <w:r w:rsidR="007B55AC" w:rsidRPr="004F4E1B">
        <w:rPr>
          <w:rFonts w:cs="Times New Roman"/>
          <w:sz w:val="20"/>
          <w:szCs w:val="20"/>
          <w:vertAlign w:val="subscript"/>
        </w:rPr>
        <w:t>2</w:t>
      </w:r>
      <w:r w:rsidR="007B55AC" w:rsidRPr="004F4E1B">
        <w:rPr>
          <w:rFonts w:cs="Times New Roman"/>
          <w:sz w:val="20"/>
          <w:szCs w:val="20"/>
        </w:rPr>
        <w:t xml:space="preserve">O samples all have </w:t>
      </w:r>
      <w:r w:rsidR="00BA0DA0" w:rsidRPr="004F4E1B">
        <w:rPr>
          <w:rFonts w:cs="Times New Roman"/>
          <w:sz w:val="20"/>
          <w:szCs w:val="20"/>
        </w:rPr>
        <w:t>similar</w:t>
      </w:r>
      <w:r w:rsidR="007B55AC" w:rsidRPr="004F4E1B">
        <w:rPr>
          <w:rFonts w:cs="Times New Roman"/>
          <w:sz w:val="20"/>
          <w:szCs w:val="20"/>
        </w:rPr>
        <w:t xml:space="preserve"> viscosity, with ‘3%3x’ controlled by excess PCE, and the ‘3%H</w:t>
      </w:r>
      <w:r w:rsidR="007B55AC" w:rsidRPr="004F4E1B">
        <w:rPr>
          <w:rFonts w:cs="Times New Roman"/>
          <w:sz w:val="20"/>
          <w:szCs w:val="20"/>
          <w:vertAlign w:val="subscript"/>
        </w:rPr>
        <w:t>2</w:t>
      </w:r>
      <w:r w:rsidR="007B55AC" w:rsidRPr="004F4E1B">
        <w:rPr>
          <w:rFonts w:cs="Times New Roman"/>
          <w:sz w:val="20"/>
          <w:szCs w:val="20"/>
        </w:rPr>
        <w:t xml:space="preserve">O’ mix controlled by excess water. The ‘3%’ mix has a slightly higher </w:t>
      </w:r>
      <w:r w:rsidR="005475E8" w:rsidRPr="004F4E1B">
        <w:rPr>
          <w:rFonts w:cs="Times New Roman"/>
          <w:sz w:val="20"/>
          <w:szCs w:val="20"/>
        </w:rPr>
        <w:t>viscosity and</w:t>
      </w:r>
      <w:r w:rsidR="00BA0DA0" w:rsidRPr="004F4E1B">
        <w:rPr>
          <w:rFonts w:cs="Times New Roman"/>
          <w:sz w:val="20"/>
          <w:szCs w:val="20"/>
        </w:rPr>
        <w:t xml:space="preserve"> was</w:t>
      </w:r>
      <w:r w:rsidR="007B55AC" w:rsidRPr="004F4E1B">
        <w:rPr>
          <w:rFonts w:cs="Times New Roman"/>
          <w:sz w:val="20"/>
          <w:szCs w:val="20"/>
        </w:rPr>
        <w:t xml:space="preserve"> designed to optimize performance over viscosity. </w:t>
      </w:r>
      <w:r w:rsidR="007E6219" w:rsidRPr="004F4E1B">
        <w:rPr>
          <w:rFonts w:cs="Times New Roman"/>
          <w:sz w:val="20"/>
          <w:szCs w:val="20"/>
        </w:rPr>
        <w:t>The ‘3%3x’ mixture did not show a clear point of failure, and the value shown represents the point of plastic failure instead.</w:t>
      </w:r>
      <w:r w:rsidR="00316B60" w:rsidRPr="004F4E1B">
        <w:rPr>
          <w:rFonts w:cs="Times New Roman"/>
          <w:sz w:val="20"/>
          <w:szCs w:val="20"/>
        </w:rPr>
        <w:t xml:space="preserve"> n=2-4 cylinders broken each time point</w:t>
      </w:r>
    </w:p>
    <w:p w14:paraId="6C82C6CA" w14:textId="77777777" w:rsidR="00680462" w:rsidRDefault="00680462" w:rsidP="00680462"/>
    <w:p w14:paraId="5B939A3D" w14:textId="77777777" w:rsidR="00680462" w:rsidRDefault="00680462" w:rsidP="00680462"/>
    <w:p w14:paraId="7F47D425" w14:textId="77777777" w:rsidR="00680462" w:rsidRDefault="00680462" w:rsidP="00680462"/>
    <w:p w14:paraId="5570330C" w14:textId="77777777" w:rsidR="00680462" w:rsidRDefault="00680462" w:rsidP="00680462"/>
    <w:p w14:paraId="16AC996E" w14:textId="77777777" w:rsidR="00680462" w:rsidRDefault="00680462" w:rsidP="00680462"/>
    <w:p w14:paraId="2C27C2FB" w14:textId="77777777" w:rsidR="00680462" w:rsidRDefault="00680462" w:rsidP="00680462"/>
    <w:p w14:paraId="3AD7E360" w14:textId="77777777" w:rsidR="00680462" w:rsidRDefault="00680462" w:rsidP="00680462"/>
    <w:p w14:paraId="6E41B0DD" w14:textId="1B39DEBF" w:rsidR="00680462" w:rsidRDefault="00680462">
      <w:r>
        <w:br w:type="page"/>
      </w:r>
    </w:p>
    <w:p w14:paraId="1622FA5D" w14:textId="77777777" w:rsidR="00680462" w:rsidRPr="00680462" w:rsidRDefault="00680462" w:rsidP="00680462"/>
    <w:p w14:paraId="12A205C4" w14:textId="77777777" w:rsidR="00D65DCA" w:rsidRPr="004F4E1B" w:rsidRDefault="00D65DCA" w:rsidP="00C752C3">
      <w:pPr>
        <w:rPr>
          <w:rFonts w:cs="Times New Roman"/>
          <w:szCs w:val="20"/>
        </w:rPr>
      </w:pPr>
    </w:p>
    <w:p w14:paraId="4FDE910F" w14:textId="181815C3" w:rsidR="00D65DCA" w:rsidRPr="004F4E1B" w:rsidRDefault="00316B60" w:rsidP="00C752C3">
      <w:pPr>
        <w:rPr>
          <w:rFonts w:cs="Times New Roman"/>
          <w:noProof/>
          <w:szCs w:val="20"/>
        </w:rPr>
      </w:pPr>
      <w:r w:rsidRPr="004F4E1B">
        <w:rPr>
          <w:rFonts w:cs="Times New Roman"/>
          <w:noProof/>
          <w:szCs w:val="20"/>
        </w:rPr>
        <mc:AlternateContent>
          <mc:Choice Requires="wps">
            <w:drawing>
              <wp:anchor distT="0" distB="0" distL="114300" distR="114300" simplePos="0" relativeHeight="251659264" behindDoc="0" locked="0" layoutInCell="1" allowOverlap="1" wp14:anchorId="50A52FB8" wp14:editId="72F0CB09">
                <wp:simplePos x="0" y="0"/>
                <wp:positionH relativeFrom="margin">
                  <wp:posOffset>-337457</wp:posOffset>
                </wp:positionH>
                <wp:positionV relativeFrom="paragraph">
                  <wp:posOffset>-457200</wp:posOffset>
                </wp:positionV>
                <wp:extent cx="4410891" cy="3241766"/>
                <wp:effectExtent l="0" t="0" r="8890" b="0"/>
                <wp:wrapNone/>
                <wp:docPr id="465646225" name="Text Box 1"/>
                <wp:cNvGraphicFramePr/>
                <a:graphic xmlns:a="http://schemas.openxmlformats.org/drawingml/2006/main">
                  <a:graphicData uri="http://schemas.microsoft.com/office/word/2010/wordprocessingShape">
                    <wps:wsp>
                      <wps:cNvSpPr txBox="1"/>
                      <wps:spPr>
                        <a:xfrm>
                          <a:off x="0" y="0"/>
                          <a:ext cx="4410891" cy="3241766"/>
                        </a:xfrm>
                        <a:prstGeom prst="rect">
                          <a:avLst/>
                        </a:prstGeom>
                        <a:solidFill>
                          <a:schemeClr val="lt1"/>
                        </a:solidFill>
                        <a:ln w="6350">
                          <a:noFill/>
                        </a:ln>
                      </wps:spPr>
                      <wps:txbx>
                        <w:txbxContent>
                          <w:p w14:paraId="7D63A22A" w14:textId="15C0A453" w:rsidR="00D65DCA" w:rsidRDefault="00D65DCA" w:rsidP="005475E8">
                            <w:r w:rsidRPr="00D65DCA">
                              <w:rPr>
                                <w:noProof/>
                              </w:rPr>
                              <w:drawing>
                                <wp:inline distT="0" distB="0" distL="0" distR="0" wp14:anchorId="1A6CBE86" wp14:editId="59792DEC">
                                  <wp:extent cx="4872355" cy="3133090"/>
                                  <wp:effectExtent l="0" t="0" r="4445" b="0"/>
                                  <wp:docPr id="1862474755" name="Chart 1">
                                    <a:extLst xmlns:a="http://schemas.openxmlformats.org/drawingml/2006/main">
                                      <a:ext uri="{FF2B5EF4-FFF2-40B4-BE49-F238E27FC236}">
                                        <a16:creationId xmlns:a16="http://schemas.microsoft.com/office/drawing/2014/main" id="{C17018AE-D83A-0754-C481-162C99B558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A52FB8" id="_x0000_t202" coordsize="21600,21600" o:spt="202" path="m,l,21600r21600,l21600,xe">
                <v:stroke joinstyle="miter"/>
                <v:path gradientshapeok="t" o:connecttype="rect"/>
              </v:shapetype>
              <v:shape id="Text Box 1" o:spid="_x0000_s1026" type="#_x0000_t202" style="position:absolute;margin-left:-26.55pt;margin-top:-36pt;width:347.3pt;height:255.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" fillcolor="white [3201]" stroked="f" strokeweight=".5pt">
                <v:textbox>
                  <w:txbxContent>
                    <w:p w14:paraId="7D63A22A" w14:textId="15C0A453" w:rsidR="00D65DCA" w:rsidRDefault="00D65DCA" w:rsidP="005475E8">
                      <w:r w:rsidRPr="00D65DCA">
                        <w:rPr>
                          <w:noProof/>
                        </w:rPr>
                        <w:drawing>
                          <wp:inline distT="0" distB="0" distL="0" distR="0" wp14:anchorId="1A6CBE86" wp14:editId="59792DEC">
                            <wp:extent cx="4872355" cy="3133090"/>
                            <wp:effectExtent l="0" t="0" r="4445" b="0"/>
                            <wp:docPr id="1862474755" name="Chart 1">
                              <a:extLst xmlns:a="http://schemas.openxmlformats.org/drawingml/2006/main">
                                <a:ext uri="{FF2B5EF4-FFF2-40B4-BE49-F238E27FC236}">
                                  <a16:creationId xmlns:a16="http://schemas.microsoft.com/office/drawing/2014/main" id="{C17018AE-D83A-0754-C481-162C99B558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v:textbox>
                <w10:wrap anchorx="margin"/>
              </v:shape>
            </w:pict>
          </mc:Fallback>
        </mc:AlternateContent>
      </w:r>
      <w:r w:rsidR="00581E96" w:rsidRPr="004F4E1B">
        <w:rPr>
          <w:rFonts w:cs="Times New Roman"/>
          <w:noProof/>
          <w:szCs w:val="20"/>
        </w:rPr>
        <mc:AlternateContent>
          <mc:Choice Requires="wps">
            <w:drawing>
              <wp:anchor distT="0" distB="0" distL="114300" distR="114300" simplePos="0" relativeHeight="251671552" behindDoc="0" locked="0" layoutInCell="1" allowOverlap="1" wp14:anchorId="27182218" wp14:editId="2B139EF3">
                <wp:simplePos x="0" y="0"/>
                <wp:positionH relativeFrom="column">
                  <wp:posOffset>2851150</wp:posOffset>
                </wp:positionH>
                <wp:positionV relativeFrom="paragraph">
                  <wp:posOffset>247650</wp:posOffset>
                </wp:positionV>
                <wp:extent cx="914400" cy="279400"/>
                <wp:effectExtent l="0" t="0" r="0" b="6350"/>
                <wp:wrapNone/>
                <wp:docPr id="291010634" name="Text Box 3"/>
                <wp:cNvGraphicFramePr/>
                <a:graphic xmlns:a="http://schemas.openxmlformats.org/drawingml/2006/main">
                  <a:graphicData uri="http://schemas.microsoft.com/office/word/2010/wordprocessingShape">
                    <wps:wsp>
                      <wps:cNvSpPr txBox="1"/>
                      <wps:spPr>
                        <a:xfrm>
                          <a:off x="0" y="0"/>
                          <a:ext cx="914400" cy="279400"/>
                        </a:xfrm>
                        <a:prstGeom prst="rect">
                          <a:avLst/>
                        </a:prstGeom>
                        <a:noFill/>
                        <a:ln w="6350">
                          <a:noFill/>
                        </a:ln>
                      </wps:spPr>
                      <wps:txbx>
                        <w:txbxContent>
                          <w:p w14:paraId="78CC8846" w14:textId="66DB17A3" w:rsidR="00581E96" w:rsidRPr="00581E96" w:rsidRDefault="00581E96" w:rsidP="00581E96">
                            <w:pPr>
                              <w:rPr>
                                <w:color w:val="FF0000"/>
                                <w:sz w:val="24"/>
                                <w:szCs w:val="24"/>
                              </w:rPr>
                            </w:pPr>
                            <w:r>
                              <w:rPr>
                                <w:color w:val="FF0000"/>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2218" id="Text Box 3" o:spid="_x0000_s1027" type="#_x0000_t202" style="position:absolute;margin-left:224.5pt;margin-top:19.5pt;width:1in;height:22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" filled="f" stroked="f" strokeweight=".5pt">
                <v:textbox>
                  <w:txbxContent>
                    <w:p w14:paraId="78CC8846" w14:textId="66DB17A3" w:rsidR="00581E96" w:rsidRPr="00581E96" w:rsidRDefault="00581E96" w:rsidP="00581E96">
                      <w:pPr>
                        <w:rPr>
                          <w:color w:val="FF0000"/>
                          <w:sz w:val="24"/>
                          <w:szCs w:val="24"/>
                        </w:rPr>
                      </w:pPr>
                      <w:r>
                        <w:rPr>
                          <w:color w:val="FF0000"/>
                          <w:sz w:val="24"/>
                          <w:szCs w:val="24"/>
                        </w:rPr>
                        <w:t>A</w:t>
                      </w:r>
                    </w:p>
                  </w:txbxContent>
                </v:textbox>
              </v:shape>
            </w:pict>
          </mc:Fallback>
        </mc:AlternateContent>
      </w:r>
    </w:p>
    <w:p w14:paraId="31AEFFA2" w14:textId="17B057E6" w:rsidR="00D65DCA" w:rsidRPr="004F4E1B" w:rsidRDefault="00581E96" w:rsidP="00C752C3">
      <w:pPr>
        <w:rPr>
          <w:rFonts w:cs="Times New Roman"/>
          <w:szCs w:val="20"/>
        </w:rPr>
      </w:pPr>
      <w:r w:rsidRPr="004F4E1B">
        <w:rPr>
          <w:rFonts w:cs="Times New Roman"/>
          <w:noProof/>
          <w:szCs w:val="20"/>
        </w:rPr>
        <mc:AlternateContent>
          <mc:Choice Requires="wps">
            <w:drawing>
              <wp:anchor distT="0" distB="0" distL="114300" distR="114300" simplePos="0" relativeHeight="251666432" behindDoc="0" locked="0" layoutInCell="1" allowOverlap="1" wp14:anchorId="64C115E8" wp14:editId="51E99B6F">
                <wp:simplePos x="0" y="0"/>
                <wp:positionH relativeFrom="column">
                  <wp:posOffset>2711450</wp:posOffset>
                </wp:positionH>
                <wp:positionV relativeFrom="paragraph">
                  <wp:posOffset>31750</wp:posOffset>
                </wp:positionV>
                <wp:extent cx="184150" cy="184150"/>
                <wp:effectExtent l="19050" t="19050" r="25400" b="25400"/>
                <wp:wrapNone/>
                <wp:docPr id="922991461" name="Oval 2"/>
                <wp:cNvGraphicFramePr/>
                <a:graphic xmlns:a="http://schemas.openxmlformats.org/drawingml/2006/main">
                  <a:graphicData uri="http://schemas.microsoft.com/office/word/2010/wordprocessingShape">
                    <wps:wsp>
                      <wps:cNvSpPr/>
                      <wps:spPr>
                        <a:xfrm>
                          <a:off x="0" y="0"/>
                          <a:ext cx="184150" cy="184150"/>
                        </a:xfrm>
                        <a:prstGeom prst="ellipse">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376B7F" id="Oval 2" o:spid="_x0000_s1026" style="position:absolute;margin-left:213.5pt;margin-top:2.5pt;width:14.5pt;height:1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" filled="f" strokecolor="red" strokeweight="2.25pt">
                <v:stroke joinstyle="miter"/>
              </v:oval>
            </w:pict>
          </mc:Fallback>
        </mc:AlternateContent>
      </w:r>
      <w:r w:rsidR="00D65DCA" w:rsidRPr="004F4E1B">
        <w:rPr>
          <w:rFonts w:cs="Times New Roman"/>
          <w:noProof/>
          <w:szCs w:val="20"/>
        </w:rPr>
        <mc:AlternateContent>
          <mc:Choice Requires="wps">
            <w:drawing>
              <wp:anchor distT="0" distB="0" distL="114300" distR="114300" simplePos="0" relativeHeight="251663360" behindDoc="0" locked="0" layoutInCell="1" allowOverlap="1" wp14:anchorId="74C7CE83" wp14:editId="502E0903">
                <wp:simplePos x="0" y="0"/>
                <wp:positionH relativeFrom="margin">
                  <wp:posOffset>3940810</wp:posOffset>
                </wp:positionH>
                <wp:positionV relativeFrom="paragraph">
                  <wp:posOffset>21590</wp:posOffset>
                </wp:positionV>
                <wp:extent cx="1303020" cy="899160"/>
                <wp:effectExtent l="0" t="0" r="0" b="0"/>
                <wp:wrapNone/>
                <wp:docPr id="1381944252" name="Text Box 1"/>
                <wp:cNvGraphicFramePr/>
                <a:graphic xmlns:a="http://schemas.openxmlformats.org/drawingml/2006/main">
                  <a:graphicData uri="http://schemas.microsoft.com/office/word/2010/wordprocessingShape">
                    <wps:wsp>
                      <wps:cNvSpPr txBox="1"/>
                      <wps:spPr>
                        <a:xfrm>
                          <a:off x="0" y="0"/>
                          <a:ext cx="1303020" cy="899160"/>
                        </a:xfrm>
                        <a:prstGeom prst="rect">
                          <a:avLst/>
                        </a:prstGeom>
                        <a:solidFill>
                          <a:schemeClr val="lt1"/>
                        </a:solidFill>
                        <a:ln w="6350">
                          <a:noFill/>
                        </a:ln>
                      </wps:spPr>
                      <wps:txbx>
                        <w:txbxContent>
                          <w:p w14:paraId="425AF4DE" w14:textId="2B47BB9B" w:rsidR="00D65DCA" w:rsidRDefault="00D65DCA" w:rsidP="00D65DCA">
                            <w:r w:rsidRPr="00D65DCA">
                              <w:rPr>
                                <w:noProof/>
                              </w:rPr>
                              <w:drawing>
                                <wp:inline distT="0" distB="0" distL="0" distR="0" wp14:anchorId="79F4E8B2" wp14:editId="438FE821">
                                  <wp:extent cx="781050" cy="1113790"/>
                                  <wp:effectExtent l="5080" t="0" r="5080" b="5080"/>
                                  <wp:docPr id="6" name="Picture 5">
                                    <a:extLst xmlns:a="http://schemas.openxmlformats.org/drawingml/2006/main">
                                      <a:ext uri="{FF2B5EF4-FFF2-40B4-BE49-F238E27FC236}">
                                        <a16:creationId xmlns:a16="http://schemas.microsoft.com/office/drawing/2014/main" id="{D7D6DCCB-C9AC-3B13-4986-7E63BB282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7D6DCCB-C9AC-3B13-4986-7E63BB28279E}"/>
                                              </a:ext>
                                            </a:extLst>
                                          </pic:cNvPr>
                                          <pic:cNvPicPr>
                                            <a:picLocks noChangeAspect="1"/>
                                          </pic:cNvPicPr>
                                        </pic:nvPicPr>
                                        <pic:blipFill>
                                          <a:blip r:embed="rId13">
                                            <a:extLst>
                                              <a:ext uri="{28A0092B-C50C-407E-A947-70E740481C1C}">
                                                <a14:useLocalDpi xmlns:a14="http://schemas.microsoft.com/office/drawing/2010/main" val="0"/>
                                              </a:ext>
                                            </a:extLst>
                                          </a:blip>
                                          <a:srcRect l="26527" t="5403" r="25363" b="3142"/>
                                          <a:stretch/>
                                        </pic:blipFill>
                                        <pic:spPr>
                                          <a:xfrm rot="5400000">
                                            <a:off x="0" y="0"/>
                                            <a:ext cx="781050" cy="11137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7CE83" id="_x0000_s1028" type="#_x0000_t202" style="position:absolute;margin-left:310.3pt;margin-top:1.7pt;width:102.6pt;height:70.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" fillcolor="white [3201]" stroked="f" strokeweight=".5pt">
                <v:textbox>
                  <w:txbxContent>
                    <w:p w14:paraId="425AF4DE" w14:textId="2B47BB9B" w:rsidR="00D65DCA" w:rsidRDefault="00D65DCA" w:rsidP="00D65DCA">
                      <w:r w:rsidRPr="00D65DCA">
                        <w:rPr>
                          <w:noProof/>
                        </w:rPr>
                        <w:drawing>
                          <wp:inline distT="0" distB="0" distL="0" distR="0" wp14:anchorId="79F4E8B2" wp14:editId="438FE821">
                            <wp:extent cx="781050" cy="1113790"/>
                            <wp:effectExtent l="5080" t="0" r="5080" b="5080"/>
                            <wp:docPr id="6" name="Picture 5">
                              <a:extLst xmlns:a="http://schemas.openxmlformats.org/drawingml/2006/main">
                                <a:ext uri="{FF2B5EF4-FFF2-40B4-BE49-F238E27FC236}">
                                  <a16:creationId xmlns:a16="http://schemas.microsoft.com/office/drawing/2014/main" id="{D7D6DCCB-C9AC-3B13-4986-7E63BB282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7D6DCCB-C9AC-3B13-4986-7E63BB28279E}"/>
                                        </a:ext>
                                      </a:extLst>
                                    </pic:cNvPr>
                                    <pic:cNvPicPr>
                                      <a:picLocks noChangeAspect="1"/>
                                    </pic:cNvPicPr>
                                  </pic:nvPicPr>
                                  <pic:blipFill>
                                    <a:blip r:embed="rId14">
                                      <a:extLst>
                                        <a:ext uri="{28A0092B-C50C-407E-A947-70E740481C1C}">
                                          <a14:useLocalDpi xmlns:a14="http://schemas.microsoft.com/office/drawing/2010/main" val="0"/>
                                        </a:ext>
                                      </a:extLst>
                                    </a:blip>
                                    <a:srcRect l="26527" t="5403" r="25363" b="3142"/>
                                    <a:stretch/>
                                  </pic:blipFill>
                                  <pic:spPr>
                                    <a:xfrm rot="5400000">
                                      <a:off x="0" y="0"/>
                                      <a:ext cx="781050" cy="1113790"/>
                                    </a:xfrm>
                                    <a:prstGeom prst="rect">
                                      <a:avLst/>
                                    </a:prstGeom>
                                  </pic:spPr>
                                </pic:pic>
                              </a:graphicData>
                            </a:graphic>
                          </wp:inline>
                        </w:drawing>
                      </w:r>
                    </w:p>
                  </w:txbxContent>
                </v:textbox>
                <w10:wrap anchorx="margin"/>
              </v:shape>
            </w:pict>
          </mc:Fallback>
        </mc:AlternateContent>
      </w:r>
    </w:p>
    <w:p w14:paraId="1EF71288" w14:textId="07E88FCF" w:rsidR="00D65DCA" w:rsidRPr="004F4E1B" w:rsidRDefault="00D65DCA" w:rsidP="00C752C3">
      <w:pPr>
        <w:rPr>
          <w:rFonts w:cs="Times New Roman"/>
          <w:szCs w:val="20"/>
        </w:rPr>
      </w:pPr>
    </w:p>
    <w:p w14:paraId="08DB0BD9" w14:textId="419D15B2" w:rsidR="00D65DCA" w:rsidRPr="004F4E1B" w:rsidRDefault="00D65DCA" w:rsidP="00C752C3">
      <w:pPr>
        <w:rPr>
          <w:rFonts w:cs="Times New Roman"/>
          <w:szCs w:val="20"/>
        </w:rPr>
      </w:pPr>
    </w:p>
    <w:p w14:paraId="0F725493" w14:textId="1182B271" w:rsidR="00D65DCA" w:rsidRPr="004F4E1B" w:rsidRDefault="00D65DCA" w:rsidP="00C752C3">
      <w:pPr>
        <w:rPr>
          <w:rFonts w:cs="Times New Roman"/>
          <w:szCs w:val="20"/>
        </w:rPr>
      </w:pPr>
      <w:r w:rsidRPr="004F4E1B">
        <w:rPr>
          <w:rFonts w:cs="Times New Roman"/>
          <w:noProof/>
          <w:szCs w:val="20"/>
        </w:rPr>
        <mc:AlternateContent>
          <mc:Choice Requires="wps">
            <w:drawing>
              <wp:anchor distT="0" distB="0" distL="114300" distR="114300" simplePos="0" relativeHeight="251661312" behindDoc="0" locked="0" layoutInCell="1" allowOverlap="1" wp14:anchorId="0FE045B8" wp14:editId="699BFED0">
                <wp:simplePos x="0" y="0"/>
                <wp:positionH relativeFrom="margin">
                  <wp:posOffset>3953510</wp:posOffset>
                </wp:positionH>
                <wp:positionV relativeFrom="paragraph">
                  <wp:posOffset>11430</wp:posOffset>
                </wp:positionV>
                <wp:extent cx="1303020" cy="1188720"/>
                <wp:effectExtent l="0" t="0" r="0" b="0"/>
                <wp:wrapNone/>
                <wp:docPr id="334840199" name="Text Box 1"/>
                <wp:cNvGraphicFramePr/>
                <a:graphic xmlns:a="http://schemas.openxmlformats.org/drawingml/2006/main">
                  <a:graphicData uri="http://schemas.microsoft.com/office/word/2010/wordprocessingShape">
                    <wps:wsp>
                      <wps:cNvSpPr txBox="1"/>
                      <wps:spPr>
                        <a:xfrm>
                          <a:off x="0" y="0"/>
                          <a:ext cx="1303020" cy="1188720"/>
                        </a:xfrm>
                        <a:prstGeom prst="rect">
                          <a:avLst/>
                        </a:prstGeom>
                        <a:solidFill>
                          <a:schemeClr val="lt1"/>
                        </a:solidFill>
                        <a:ln w="6350">
                          <a:noFill/>
                        </a:ln>
                      </wps:spPr>
                      <wps:txbx>
                        <w:txbxContent>
                          <w:p w14:paraId="601E17FB" w14:textId="4FCE0564" w:rsidR="00D65DCA" w:rsidRDefault="00D65DCA" w:rsidP="00D65DCA">
                            <w:r w:rsidRPr="00D65DCA">
                              <w:rPr>
                                <w:noProof/>
                              </w:rPr>
                              <w:drawing>
                                <wp:inline distT="0" distB="0" distL="0" distR="0" wp14:anchorId="2DB1A2E6" wp14:editId="0D0C6626">
                                  <wp:extent cx="1113790" cy="1056005"/>
                                  <wp:effectExtent l="0" t="0" r="0" b="0"/>
                                  <wp:docPr id="8" name="Picture 7">
                                    <a:extLst xmlns:a="http://schemas.openxmlformats.org/drawingml/2006/main">
                                      <a:ext uri="{FF2B5EF4-FFF2-40B4-BE49-F238E27FC236}">
                                        <a16:creationId xmlns:a16="http://schemas.microsoft.com/office/drawing/2014/main" id="{680104E5-8918-7991-82D6-F10CF7E7BD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80104E5-8918-7991-82D6-F10CF7E7BDBE}"/>
                                              </a:ext>
                                            </a:extLst>
                                          </pic:cNvPr>
                                          <pic:cNvPicPr>
                                            <a:picLocks noChangeAspect="1"/>
                                          </pic:cNvPicPr>
                                        </pic:nvPicPr>
                                        <pic:blipFill>
                                          <a:blip r:embed="rId15">
                                            <a:extLst>
                                              <a:ext uri="{28A0092B-C50C-407E-A947-70E740481C1C}">
                                                <a14:useLocalDpi xmlns:a14="http://schemas.microsoft.com/office/drawing/2010/main" val="0"/>
                                              </a:ext>
                                            </a:extLst>
                                          </a:blip>
                                          <a:srcRect l="18981" t="6975" r="25761" b="23197"/>
                                          <a:stretch/>
                                        </pic:blipFill>
                                        <pic:spPr>
                                          <a:xfrm>
                                            <a:off x="0" y="0"/>
                                            <a:ext cx="1113790" cy="105600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045B8" id="_x0000_s1029" type="#_x0000_t202" style="position:absolute;margin-left:311.3pt;margin-top:.9pt;width:102.6pt;height:93.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" fillcolor="white [3201]" stroked="f" strokeweight=".5pt">
                <v:textbox>
                  <w:txbxContent>
                    <w:p w14:paraId="601E17FB" w14:textId="4FCE0564" w:rsidR="00D65DCA" w:rsidRDefault="00D65DCA" w:rsidP="00D65DCA">
                      <w:r w:rsidRPr="00D65DCA">
                        <w:rPr>
                          <w:noProof/>
                        </w:rPr>
                        <w:drawing>
                          <wp:inline distT="0" distB="0" distL="0" distR="0" wp14:anchorId="2DB1A2E6" wp14:editId="0D0C6626">
                            <wp:extent cx="1113790" cy="1056005"/>
                            <wp:effectExtent l="0" t="0" r="0" b="0"/>
                            <wp:docPr id="8" name="Picture 7">
                              <a:extLst xmlns:a="http://schemas.openxmlformats.org/drawingml/2006/main">
                                <a:ext uri="{FF2B5EF4-FFF2-40B4-BE49-F238E27FC236}">
                                  <a16:creationId xmlns:a16="http://schemas.microsoft.com/office/drawing/2014/main" id="{680104E5-8918-7991-82D6-F10CF7E7BD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80104E5-8918-7991-82D6-F10CF7E7BDBE}"/>
                                        </a:ext>
                                      </a:extLst>
                                    </pic:cNvPr>
                                    <pic:cNvPicPr>
                                      <a:picLocks noChangeAspect="1"/>
                                    </pic:cNvPicPr>
                                  </pic:nvPicPr>
                                  <pic:blipFill>
                                    <a:blip r:embed="rId16">
                                      <a:extLst>
                                        <a:ext uri="{28A0092B-C50C-407E-A947-70E740481C1C}">
                                          <a14:useLocalDpi xmlns:a14="http://schemas.microsoft.com/office/drawing/2010/main" val="0"/>
                                        </a:ext>
                                      </a:extLst>
                                    </a:blip>
                                    <a:srcRect l="18981" t="6975" r="25761" b="23197"/>
                                    <a:stretch/>
                                  </pic:blipFill>
                                  <pic:spPr>
                                    <a:xfrm>
                                      <a:off x="0" y="0"/>
                                      <a:ext cx="1113790" cy="1056005"/>
                                    </a:xfrm>
                                    <a:prstGeom prst="rect">
                                      <a:avLst/>
                                    </a:prstGeom>
                                  </pic:spPr>
                                </pic:pic>
                              </a:graphicData>
                            </a:graphic>
                          </wp:inline>
                        </w:drawing>
                      </w:r>
                    </w:p>
                  </w:txbxContent>
                </v:textbox>
                <w10:wrap anchorx="margin"/>
              </v:shape>
            </w:pict>
          </mc:Fallback>
        </mc:AlternateContent>
      </w:r>
    </w:p>
    <w:p w14:paraId="54C55D2D" w14:textId="577F2219" w:rsidR="00D65DCA" w:rsidRPr="004F4E1B" w:rsidRDefault="00581E96" w:rsidP="00C752C3">
      <w:pPr>
        <w:rPr>
          <w:rFonts w:cs="Times New Roman"/>
          <w:szCs w:val="20"/>
        </w:rPr>
      </w:pPr>
      <w:r w:rsidRPr="004F4E1B">
        <w:rPr>
          <w:rFonts w:cs="Times New Roman"/>
          <w:noProof/>
          <w:szCs w:val="20"/>
        </w:rPr>
        <mc:AlternateContent>
          <mc:Choice Requires="wps">
            <w:drawing>
              <wp:anchor distT="0" distB="0" distL="114300" distR="114300" simplePos="0" relativeHeight="251673600" behindDoc="0" locked="0" layoutInCell="1" allowOverlap="1" wp14:anchorId="04E8802B" wp14:editId="4FBC4F90">
                <wp:simplePos x="0" y="0"/>
                <wp:positionH relativeFrom="column">
                  <wp:posOffset>762000</wp:posOffset>
                </wp:positionH>
                <wp:positionV relativeFrom="paragraph">
                  <wp:posOffset>60960</wp:posOffset>
                </wp:positionV>
                <wp:extent cx="914400" cy="279400"/>
                <wp:effectExtent l="0" t="0" r="0" b="6350"/>
                <wp:wrapNone/>
                <wp:docPr id="1459201995" name="Text Box 3"/>
                <wp:cNvGraphicFramePr/>
                <a:graphic xmlns:a="http://schemas.openxmlformats.org/drawingml/2006/main">
                  <a:graphicData uri="http://schemas.microsoft.com/office/word/2010/wordprocessingShape">
                    <wps:wsp>
                      <wps:cNvSpPr txBox="1"/>
                      <wps:spPr>
                        <a:xfrm>
                          <a:off x="0" y="0"/>
                          <a:ext cx="914400" cy="279400"/>
                        </a:xfrm>
                        <a:prstGeom prst="rect">
                          <a:avLst/>
                        </a:prstGeom>
                        <a:noFill/>
                        <a:ln w="6350">
                          <a:noFill/>
                        </a:ln>
                      </wps:spPr>
                      <wps:txbx>
                        <w:txbxContent>
                          <w:p w14:paraId="748EC722" w14:textId="57E3492B" w:rsidR="00581E96" w:rsidRPr="00581E96" w:rsidRDefault="00581E96" w:rsidP="00581E96">
                            <w:pPr>
                              <w:rPr>
                                <w:color w:val="FF0000"/>
                                <w:sz w:val="24"/>
                                <w:szCs w:val="24"/>
                              </w:rPr>
                            </w:pPr>
                            <w:r>
                              <w:rPr>
                                <w:color w:val="FF0000"/>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E8802B" id="_x0000_s1030" type="#_x0000_t202" style="position:absolute;margin-left:60pt;margin-top:4.8pt;width:1in;height:22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" filled="f" stroked="f" strokeweight=".5pt">
                <v:textbox>
                  <w:txbxContent>
                    <w:p w14:paraId="748EC722" w14:textId="57E3492B" w:rsidR="00581E96" w:rsidRPr="00581E96" w:rsidRDefault="00581E96" w:rsidP="00581E96">
                      <w:pPr>
                        <w:rPr>
                          <w:color w:val="FF0000"/>
                          <w:sz w:val="24"/>
                          <w:szCs w:val="24"/>
                        </w:rPr>
                      </w:pPr>
                      <w:r>
                        <w:rPr>
                          <w:color w:val="FF0000"/>
                          <w:sz w:val="24"/>
                          <w:szCs w:val="24"/>
                        </w:rPr>
                        <w:t>B</w:t>
                      </w:r>
                    </w:p>
                  </w:txbxContent>
                </v:textbox>
              </v:shape>
            </w:pict>
          </mc:Fallback>
        </mc:AlternateContent>
      </w:r>
    </w:p>
    <w:p w14:paraId="00786A97" w14:textId="122AE7C6" w:rsidR="00D65DCA" w:rsidRPr="004F4E1B" w:rsidRDefault="00581E96" w:rsidP="00C752C3">
      <w:pPr>
        <w:rPr>
          <w:rFonts w:cs="Times New Roman"/>
          <w:szCs w:val="20"/>
        </w:rPr>
      </w:pPr>
      <w:r w:rsidRPr="004F4E1B">
        <w:rPr>
          <w:rFonts w:cs="Times New Roman"/>
          <w:noProof/>
          <w:szCs w:val="20"/>
        </w:rPr>
        <mc:AlternateContent>
          <mc:Choice Requires="wps">
            <w:drawing>
              <wp:anchor distT="0" distB="0" distL="114300" distR="114300" simplePos="0" relativeHeight="251664384" behindDoc="0" locked="0" layoutInCell="1" allowOverlap="1" wp14:anchorId="4AA929D5" wp14:editId="6A09AADC">
                <wp:simplePos x="0" y="0"/>
                <wp:positionH relativeFrom="column">
                  <wp:posOffset>806450</wp:posOffset>
                </wp:positionH>
                <wp:positionV relativeFrom="paragraph">
                  <wp:posOffset>5715</wp:posOffset>
                </wp:positionV>
                <wp:extent cx="184150" cy="184150"/>
                <wp:effectExtent l="19050" t="19050" r="25400" b="25400"/>
                <wp:wrapNone/>
                <wp:docPr id="400674400" name="Oval 2"/>
                <wp:cNvGraphicFramePr/>
                <a:graphic xmlns:a="http://schemas.openxmlformats.org/drawingml/2006/main">
                  <a:graphicData uri="http://schemas.microsoft.com/office/word/2010/wordprocessingShape">
                    <wps:wsp>
                      <wps:cNvSpPr/>
                      <wps:spPr>
                        <a:xfrm>
                          <a:off x="0" y="0"/>
                          <a:ext cx="184150" cy="184150"/>
                        </a:xfrm>
                        <a:prstGeom prst="ellipse">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127539" id="Oval 2" o:spid="_x0000_s1026" style="position:absolute;margin-left:63.5pt;margin-top:.45pt;width:14.5pt;height:1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" filled="f" strokecolor="red" strokeweight="2.25pt">
                <v:stroke joinstyle="miter"/>
              </v:oval>
            </w:pict>
          </mc:Fallback>
        </mc:AlternateContent>
      </w:r>
    </w:p>
    <w:p w14:paraId="0E6B411E" w14:textId="31F53F9E" w:rsidR="00D65DCA" w:rsidRPr="004F4E1B" w:rsidRDefault="00D65DCA" w:rsidP="00C752C3">
      <w:pPr>
        <w:rPr>
          <w:rFonts w:cs="Times New Roman"/>
          <w:szCs w:val="20"/>
        </w:rPr>
      </w:pPr>
    </w:p>
    <w:p w14:paraId="00173F2C" w14:textId="77777777" w:rsidR="00D65DCA" w:rsidRPr="004F4E1B" w:rsidRDefault="00D65DCA" w:rsidP="00C752C3">
      <w:pPr>
        <w:rPr>
          <w:rFonts w:cs="Times New Roman"/>
          <w:szCs w:val="20"/>
        </w:rPr>
      </w:pPr>
    </w:p>
    <w:p w14:paraId="19934A4C" w14:textId="77777777" w:rsidR="00397D50" w:rsidRDefault="00397D50" w:rsidP="00321686">
      <w:pPr>
        <w:pStyle w:val="Caption"/>
        <w:rPr>
          <w:rFonts w:cs="Times New Roman"/>
          <w:sz w:val="20"/>
          <w:szCs w:val="20"/>
        </w:rPr>
      </w:pPr>
    </w:p>
    <w:p w14:paraId="7348E593" w14:textId="77777777" w:rsidR="004F4E1B" w:rsidRPr="004F4E1B" w:rsidRDefault="004F4E1B" w:rsidP="004F4E1B"/>
    <w:p w14:paraId="56007CFA" w14:textId="37F4E01D" w:rsidR="00321686" w:rsidRPr="004F4E1B" w:rsidRDefault="007D7A22" w:rsidP="00321686">
      <w:pPr>
        <w:pStyle w:val="Caption"/>
        <w:rPr>
          <w:rFonts w:cs="Times New Roman"/>
          <w:sz w:val="20"/>
          <w:szCs w:val="20"/>
        </w:rPr>
      </w:pPr>
      <w:r w:rsidRPr="00867D46">
        <w:rPr>
          <w:rFonts w:cs="Times New Roman"/>
          <w:b/>
          <w:bCs/>
          <w:sz w:val="20"/>
          <w:szCs w:val="20"/>
        </w:rPr>
        <w:t>Figure S</w:t>
      </w:r>
      <w:r w:rsidRPr="00867D46">
        <w:rPr>
          <w:rFonts w:cs="Times New Roman"/>
          <w:b/>
          <w:bCs/>
          <w:sz w:val="20"/>
          <w:szCs w:val="20"/>
        </w:rPr>
        <w:fldChar w:fldCharType="begin"/>
      </w:r>
      <w:r w:rsidRPr="00867D46">
        <w:rPr>
          <w:rFonts w:cs="Times New Roman"/>
          <w:b/>
          <w:bCs/>
          <w:sz w:val="20"/>
          <w:szCs w:val="20"/>
        </w:rPr>
        <w:instrText xml:space="preserve"> SEQ Figure_S_- \* ARABIC </w:instrText>
      </w:r>
      <w:r w:rsidRPr="00867D46">
        <w:rPr>
          <w:rFonts w:cs="Times New Roman"/>
          <w:b/>
          <w:bCs/>
          <w:sz w:val="20"/>
          <w:szCs w:val="20"/>
        </w:rPr>
        <w:fldChar w:fldCharType="separate"/>
      </w:r>
      <w:r w:rsidRPr="00867D46">
        <w:rPr>
          <w:rFonts w:cs="Times New Roman"/>
          <w:b/>
          <w:bCs/>
          <w:noProof/>
          <w:sz w:val="20"/>
          <w:szCs w:val="20"/>
        </w:rPr>
        <w:t>3</w:t>
      </w:r>
      <w:r w:rsidRPr="00867D46">
        <w:rPr>
          <w:rFonts w:cs="Times New Roman"/>
          <w:b/>
          <w:bCs/>
          <w:sz w:val="20"/>
          <w:szCs w:val="20"/>
        </w:rPr>
        <w:fldChar w:fldCharType="end"/>
      </w:r>
      <w:r w:rsidRPr="004F4E1B">
        <w:rPr>
          <w:rFonts w:cs="Times New Roman"/>
          <w:sz w:val="20"/>
          <w:szCs w:val="20"/>
        </w:rPr>
        <w:t xml:space="preserve"> </w:t>
      </w:r>
      <w:r w:rsidR="00D65DCA" w:rsidRPr="004F4E1B">
        <w:rPr>
          <w:rFonts w:cs="Times New Roman"/>
          <w:sz w:val="20"/>
          <w:szCs w:val="20"/>
        </w:rPr>
        <w:t>Stress at break vs. point of plastic deformation. In samples with a linear applied stress/time plot like the 3% biochar curve shown, there is a clear point of elastic failure, which is automatically recorded by the Automatic Compression Test Machine (shown in point A)</w:t>
      </w:r>
      <w:r w:rsidR="00972779" w:rsidRPr="004F4E1B">
        <w:rPr>
          <w:rFonts w:cs="Times New Roman"/>
          <w:sz w:val="20"/>
          <w:szCs w:val="20"/>
        </w:rPr>
        <w:t>, and is the value recorded as the ‘stress at break’ used in further calculations</w:t>
      </w:r>
      <w:r w:rsidR="00D65DCA" w:rsidRPr="004F4E1B">
        <w:rPr>
          <w:rFonts w:cs="Times New Roman"/>
          <w:sz w:val="20"/>
          <w:szCs w:val="20"/>
        </w:rPr>
        <w:t>. These samples result in longitudinal fractures</w:t>
      </w:r>
      <w:r w:rsidR="00972779" w:rsidRPr="004F4E1B">
        <w:rPr>
          <w:rFonts w:cs="Times New Roman"/>
          <w:sz w:val="20"/>
          <w:szCs w:val="20"/>
        </w:rPr>
        <w:t xml:space="preserve"> and insignificant change to the length of the cement cylinder (shown in top image). Samples with excess PCE (5%, 3%3x) tended to show plastic failure</w:t>
      </w:r>
      <w:r w:rsidR="00581E96" w:rsidRPr="004F4E1B">
        <w:rPr>
          <w:rFonts w:cs="Times New Roman"/>
          <w:sz w:val="20"/>
          <w:szCs w:val="20"/>
        </w:rPr>
        <w:t xml:space="preserve"> (shown in point B)</w:t>
      </w:r>
      <w:r w:rsidR="00972779" w:rsidRPr="004F4E1B">
        <w:rPr>
          <w:rFonts w:cs="Times New Roman"/>
          <w:sz w:val="20"/>
          <w:szCs w:val="20"/>
        </w:rPr>
        <w:t>, and dramatic deformation</w:t>
      </w:r>
      <w:r w:rsidR="00581E96" w:rsidRPr="004F4E1B">
        <w:rPr>
          <w:rFonts w:cs="Times New Roman"/>
          <w:sz w:val="20"/>
          <w:szCs w:val="20"/>
        </w:rPr>
        <w:t xml:space="preserve"> of the cylinder was observed (bottom image). These samples did not show a clear point of failure, and the Automatic Compression Test Machine stopped when the cylinder compressed so small that the machine could no longer register its presence. For this reason, the value recorded for future calculations was the plastic failure point shown in point B </w:t>
      </w:r>
    </w:p>
    <w:p w14:paraId="2518046E" w14:textId="77777777" w:rsidR="00397D50" w:rsidRPr="004F4E1B" w:rsidRDefault="00397D50" w:rsidP="00397D50">
      <w:pPr>
        <w:rPr>
          <w:rFonts w:cs="Times New Roman"/>
          <w:szCs w:val="20"/>
        </w:rPr>
      </w:pPr>
    </w:p>
    <w:p w14:paraId="258E572A" w14:textId="77777777" w:rsidR="00397D50" w:rsidRPr="004F4E1B" w:rsidRDefault="00397D50" w:rsidP="00397D50">
      <w:pPr>
        <w:rPr>
          <w:rFonts w:cs="Times New Roman"/>
          <w:szCs w:val="20"/>
        </w:rPr>
      </w:pPr>
    </w:p>
    <w:p w14:paraId="3C15C3B1" w14:textId="77777777" w:rsidR="00397D50" w:rsidRPr="004F4E1B" w:rsidRDefault="00397D50" w:rsidP="00397D50">
      <w:pPr>
        <w:rPr>
          <w:rFonts w:cs="Times New Roman"/>
          <w:szCs w:val="20"/>
        </w:rPr>
      </w:pPr>
    </w:p>
    <w:p w14:paraId="0D88985E" w14:textId="77777777" w:rsidR="00397D50" w:rsidRPr="004F4E1B" w:rsidRDefault="00397D50" w:rsidP="00397D50">
      <w:pPr>
        <w:rPr>
          <w:rFonts w:cs="Times New Roman"/>
          <w:szCs w:val="20"/>
        </w:rPr>
      </w:pPr>
    </w:p>
    <w:p w14:paraId="065380F3" w14:textId="77777777" w:rsidR="00397D50" w:rsidRPr="004F4E1B" w:rsidRDefault="00397D50" w:rsidP="00397D50">
      <w:pPr>
        <w:rPr>
          <w:rFonts w:cs="Times New Roman"/>
          <w:szCs w:val="20"/>
        </w:rPr>
      </w:pPr>
    </w:p>
    <w:p w14:paraId="2D7A8332" w14:textId="77777777" w:rsidR="00397D50" w:rsidRPr="004F4E1B" w:rsidRDefault="00397D50" w:rsidP="00397D50">
      <w:pPr>
        <w:rPr>
          <w:rFonts w:cs="Times New Roman"/>
          <w:szCs w:val="20"/>
        </w:rPr>
      </w:pPr>
    </w:p>
    <w:p w14:paraId="56CCFDA7" w14:textId="77777777" w:rsidR="00397D50" w:rsidRPr="004F4E1B" w:rsidRDefault="00397D50" w:rsidP="00397D50">
      <w:pPr>
        <w:rPr>
          <w:rFonts w:cs="Times New Roman"/>
          <w:szCs w:val="20"/>
        </w:rPr>
      </w:pPr>
    </w:p>
    <w:p w14:paraId="4ECD254C" w14:textId="77777777" w:rsidR="00397D50" w:rsidRPr="004F4E1B" w:rsidRDefault="00397D50" w:rsidP="00397D50">
      <w:pPr>
        <w:rPr>
          <w:rFonts w:cs="Times New Roman"/>
          <w:szCs w:val="20"/>
        </w:rPr>
      </w:pPr>
    </w:p>
    <w:p w14:paraId="421F257E" w14:textId="77777777" w:rsidR="00397D50" w:rsidRPr="004F4E1B" w:rsidRDefault="00397D50" w:rsidP="00397D50">
      <w:pPr>
        <w:rPr>
          <w:rFonts w:cs="Times New Roman"/>
          <w:szCs w:val="20"/>
        </w:rPr>
      </w:pPr>
    </w:p>
    <w:p w14:paraId="74FE14A3" w14:textId="77777777" w:rsidR="00397D50" w:rsidRPr="004F4E1B" w:rsidRDefault="00397D50" w:rsidP="00397D50">
      <w:pPr>
        <w:rPr>
          <w:rFonts w:cs="Times New Roman"/>
          <w:szCs w:val="20"/>
        </w:rPr>
      </w:pPr>
    </w:p>
    <w:p w14:paraId="24686135" w14:textId="77777777" w:rsidR="00680462" w:rsidRDefault="00680462">
      <w:pPr>
        <w:rPr>
          <w:rFonts w:eastAsiaTheme="majorEastAsia" w:cs="Times New Roman"/>
          <w:color w:val="2F5496" w:themeColor="accent1" w:themeShade="BF"/>
          <w:sz w:val="24"/>
          <w:szCs w:val="24"/>
        </w:rPr>
      </w:pPr>
      <w:r>
        <w:rPr>
          <w:rFonts w:cs="Times New Roman"/>
          <w:sz w:val="24"/>
          <w:szCs w:val="24"/>
        </w:rPr>
        <w:br w:type="page"/>
      </w:r>
    </w:p>
    <w:p w14:paraId="3E6920C2" w14:textId="56EB855F" w:rsidR="00316B60" w:rsidRPr="00E34AA2" w:rsidRDefault="00316B60" w:rsidP="00E34AA2">
      <w:pPr>
        <w:rPr>
          <w:color w:val="2F5496" w:themeColor="accent1" w:themeShade="BF"/>
          <w:sz w:val="24"/>
          <w:szCs w:val="28"/>
        </w:rPr>
      </w:pPr>
      <w:bookmarkStart w:id="2" w:name="_Toc198031071"/>
      <w:r w:rsidRPr="00E34AA2">
        <w:rPr>
          <w:color w:val="2F5496" w:themeColor="accent1" w:themeShade="BF"/>
          <w:sz w:val="24"/>
          <w:szCs w:val="28"/>
        </w:rPr>
        <w:lastRenderedPageBreak/>
        <w:t>References</w:t>
      </w:r>
      <w:bookmarkEnd w:id="2"/>
    </w:p>
    <w:p w14:paraId="2F0C692E"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Aguda, R., 2017. Preparation and Characterization of Modified Biomass as Functional Carbon-based Materials. Ph.D. Dissertation, North Carolina State University, Raleigh, North Carolina.</w:t>
      </w:r>
    </w:p>
    <w:p w14:paraId="34FA70B2" w14:textId="090EB5E4" w:rsidR="006A35EA" w:rsidRPr="004F4E1B" w:rsidRDefault="006A35EA" w:rsidP="006A35EA">
      <w:pPr>
        <w:rPr>
          <w:rFonts w:cs="Times New Roman"/>
          <w:kern w:val="0"/>
          <w:szCs w:val="20"/>
          <w14:ligatures w14:val="none"/>
        </w:rPr>
      </w:pPr>
      <w:proofErr w:type="spellStart"/>
      <w:r w:rsidRPr="004F4E1B">
        <w:rPr>
          <w:rFonts w:cs="Times New Roman"/>
          <w:kern w:val="0"/>
          <w:szCs w:val="20"/>
          <w14:ligatures w14:val="none"/>
        </w:rPr>
        <w:t>AirTerra</w:t>
      </w:r>
      <w:proofErr w:type="spellEnd"/>
      <w:r w:rsidRPr="004F4E1B">
        <w:rPr>
          <w:rFonts w:cs="Times New Roman"/>
          <w:kern w:val="0"/>
          <w:szCs w:val="20"/>
          <w14:ligatures w14:val="none"/>
        </w:rPr>
        <w:t xml:space="preserve">, 2024. About </w:t>
      </w:r>
      <w:proofErr w:type="spellStart"/>
      <w:r w:rsidRPr="004F4E1B">
        <w:rPr>
          <w:rFonts w:cs="Times New Roman"/>
          <w:kern w:val="0"/>
          <w:szCs w:val="20"/>
          <w14:ligatures w14:val="none"/>
        </w:rPr>
        <w:t>AirTerra</w:t>
      </w:r>
      <w:proofErr w:type="spellEnd"/>
      <w:r w:rsidRPr="004F4E1B">
        <w:rPr>
          <w:rFonts w:cs="Times New Roman"/>
          <w:kern w:val="0"/>
          <w:szCs w:val="20"/>
          <w14:ligatures w14:val="none"/>
        </w:rPr>
        <w:t xml:space="preserve">. </w:t>
      </w:r>
      <w:hyperlink r:id="rId17" w:tgtFrame="_new" w:history="1">
        <w:r w:rsidRPr="004F4E1B">
          <w:rPr>
            <w:rFonts w:cs="Times New Roman"/>
            <w:kern w:val="0"/>
            <w:szCs w:val="20"/>
            <w14:ligatures w14:val="none"/>
          </w:rPr>
          <w:t>https://www.airterra.ca/about-airterra/</w:t>
        </w:r>
      </w:hyperlink>
      <w:r w:rsidRPr="004F4E1B">
        <w:rPr>
          <w:rFonts w:cs="Times New Roman"/>
          <w:kern w:val="0"/>
          <w:szCs w:val="20"/>
          <w14:ligatures w14:val="none"/>
        </w:rPr>
        <w:t xml:space="preserve"> (accessed 21 May 2024).</w:t>
      </w:r>
    </w:p>
    <w:p w14:paraId="6E4F06A9" w14:textId="6699E1FC" w:rsidR="00316B60" w:rsidRPr="004F4E1B" w:rsidRDefault="006A35EA" w:rsidP="006A35EA">
      <w:pPr>
        <w:rPr>
          <w:rFonts w:cs="Times New Roman"/>
          <w:kern w:val="0"/>
          <w:szCs w:val="20"/>
          <w14:ligatures w14:val="none"/>
        </w:rPr>
      </w:pPr>
      <w:r w:rsidRPr="004F4E1B">
        <w:rPr>
          <w:rFonts w:cs="Times New Roman"/>
          <w:kern w:val="0"/>
          <w:szCs w:val="20"/>
          <w14:ligatures w14:val="none"/>
        </w:rPr>
        <w:t xml:space="preserve">Bartoli, M., </w:t>
      </w:r>
      <w:proofErr w:type="spellStart"/>
      <w:r w:rsidRPr="004F4E1B">
        <w:rPr>
          <w:rFonts w:cs="Times New Roman"/>
          <w:kern w:val="0"/>
          <w:szCs w:val="20"/>
          <w14:ligatures w14:val="none"/>
        </w:rPr>
        <w:t>Giorcelli</w:t>
      </w:r>
      <w:proofErr w:type="spellEnd"/>
      <w:r w:rsidRPr="004F4E1B">
        <w:rPr>
          <w:rFonts w:cs="Times New Roman"/>
          <w:kern w:val="0"/>
          <w:szCs w:val="20"/>
          <w14:ligatures w14:val="none"/>
        </w:rPr>
        <w:t xml:space="preserve">, M., Jagdale, P., Rovere, M., Tagliaferro, A., 2020. A review of non-soil biochar applications. Materials, 13(2), 261. </w:t>
      </w:r>
      <w:hyperlink r:id="rId18" w:tgtFrame="_new" w:history="1">
        <w:r w:rsidRPr="004F4E1B">
          <w:rPr>
            <w:rFonts w:cs="Times New Roman"/>
            <w:kern w:val="0"/>
            <w:szCs w:val="20"/>
            <w14:ligatures w14:val="none"/>
          </w:rPr>
          <w:t>https://doi.org/10.3390/ma13020261</w:t>
        </w:r>
      </w:hyperlink>
      <w:r w:rsidRPr="004F4E1B">
        <w:rPr>
          <w:rFonts w:cs="Times New Roman"/>
          <w:kern w:val="0"/>
          <w:szCs w:val="20"/>
          <w14:ligatures w14:val="none"/>
        </w:rPr>
        <w:t>.</w:t>
      </w:r>
    </w:p>
    <w:p w14:paraId="6D3E26FD" w14:textId="2A219D3C" w:rsidR="006A35EA" w:rsidRPr="004F4E1B" w:rsidRDefault="00316B60" w:rsidP="006A35EA">
      <w:pPr>
        <w:rPr>
          <w:rFonts w:cs="Times New Roman"/>
          <w:kern w:val="0"/>
          <w:szCs w:val="20"/>
          <w14:ligatures w14:val="none"/>
        </w:rPr>
      </w:pPr>
      <w:r w:rsidRPr="004F4E1B">
        <w:rPr>
          <w:rFonts w:cs="Times New Roman"/>
          <w:kern w:val="0"/>
          <w:szCs w:val="20"/>
          <w14:ligatures w14:val="none"/>
        </w:rPr>
        <w:t>Bhattad, A., Review on viscosity measurement: devices, methods and models. Journal of Thermal Analysis and Calorimetry, 2023. 148(14): p. 6527-6543. DOI:</w:t>
      </w:r>
      <w:hyperlink r:id="rId19" w:tgtFrame="_blank" w:history="1">
        <w:r w:rsidRPr="004F4E1B">
          <w:rPr>
            <w:rFonts w:cs="Times New Roman"/>
            <w:kern w:val="0"/>
            <w:szCs w:val="20"/>
            <w14:ligatures w14:val="none"/>
          </w:rPr>
          <w:t>10.1007/s10973-023-12214-0</w:t>
        </w:r>
      </w:hyperlink>
    </w:p>
    <w:p w14:paraId="127C2552" w14:textId="3FB065CC" w:rsidR="006A35EA" w:rsidRPr="004F4E1B" w:rsidRDefault="006A35EA" w:rsidP="006A35EA">
      <w:pPr>
        <w:rPr>
          <w:rFonts w:cs="Times New Roman"/>
          <w:kern w:val="0"/>
          <w:szCs w:val="20"/>
          <w14:ligatures w14:val="none"/>
        </w:rPr>
      </w:pPr>
      <w:r w:rsidRPr="004F4E1B">
        <w:rPr>
          <w:rFonts w:cs="Times New Roman"/>
          <w:kern w:val="0"/>
          <w:szCs w:val="20"/>
          <w14:ligatures w14:val="none"/>
        </w:rPr>
        <w:t>Blue Sky Biochar, 2024. Product Collections. https://blueskybiochar.com/collections/all (accessed 21 May 2024).</w:t>
      </w:r>
    </w:p>
    <w:p w14:paraId="5326AD3C"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Brassard, P., Godbout, S., Pelletier, F., Raghavan, V., Palacios, J.H., 2018. Pyrolysis of switchgrass in an auger reactor for biochar production: A greenhouse gas and energy impacts assessment. Biomass and Bioenergy, 116, 99–105. </w:t>
      </w:r>
      <w:hyperlink r:id="rId20" w:tgtFrame="_new" w:history="1">
        <w:r w:rsidRPr="004F4E1B">
          <w:rPr>
            <w:rFonts w:cs="Times New Roman"/>
            <w:kern w:val="0"/>
            <w:szCs w:val="20"/>
            <w14:ligatures w14:val="none"/>
          </w:rPr>
          <w:t>https://doi.org/10.1016/j.biombioe.2018.06.007</w:t>
        </w:r>
      </w:hyperlink>
      <w:r w:rsidRPr="004F4E1B">
        <w:rPr>
          <w:rFonts w:cs="Times New Roman"/>
          <w:kern w:val="0"/>
          <w:szCs w:val="20"/>
          <w14:ligatures w14:val="none"/>
        </w:rPr>
        <w:t>.</w:t>
      </w:r>
    </w:p>
    <w:p w14:paraId="63198185"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Bruckman, V.J., Apaydin Varol, E., Uzun, B.B., Liu, J., 2016. Biochar: A regional supply chain approach in view of climate change mitigation. Cambridge University Press.</w:t>
      </w:r>
    </w:p>
    <w:p w14:paraId="393DCA06" w14:textId="4820B737" w:rsidR="006A35EA" w:rsidRPr="004F4E1B" w:rsidRDefault="006A35EA" w:rsidP="006A35EA">
      <w:pPr>
        <w:rPr>
          <w:rFonts w:cs="Times New Roman"/>
          <w:kern w:val="0"/>
          <w:szCs w:val="20"/>
          <w14:ligatures w14:val="none"/>
        </w:rPr>
      </w:pPr>
      <w:proofErr w:type="spellStart"/>
      <w:r w:rsidRPr="004F4E1B">
        <w:rPr>
          <w:rFonts w:cs="Times New Roman"/>
          <w:kern w:val="0"/>
          <w:szCs w:val="20"/>
          <w14:ligatures w14:val="none"/>
        </w:rPr>
        <w:t>Chireshe</w:t>
      </w:r>
      <w:proofErr w:type="spellEnd"/>
      <w:r w:rsidRPr="004F4E1B">
        <w:rPr>
          <w:rFonts w:cs="Times New Roman"/>
          <w:kern w:val="0"/>
          <w:szCs w:val="20"/>
          <w14:ligatures w14:val="none"/>
        </w:rPr>
        <w:t xml:space="preserve">, F., Collard, F.-X., Görgens, J.F., 2020. Production of low oxygen bio-oil via catalytic pyrolysis of forest residues in a kilogram-scale rotary kiln reactor. Journal of Cleaner Production, 260, 120987. </w:t>
      </w:r>
      <w:hyperlink r:id="rId21" w:history="1">
        <w:r w:rsidRPr="004F4E1B">
          <w:rPr>
            <w:rFonts w:cs="Times New Roman"/>
            <w:kern w:val="0"/>
            <w:szCs w:val="20"/>
            <w14:ligatures w14:val="none"/>
          </w:rPr>
          <w:t>https://doi.org/10.1016/j.jclepro.2020.120987</w:t>
        </w:r>
      </w:hyperlink>
      <w:r w:rsidRPr="004F4E1B">
        <w:rPr>
          <w:rFonts w:cs="Times New Roman"/>
          <w:kern w:val="0"/>
          <w:szCs w:val="20"/>
          <w14:ligatures w14:val="none"/>
        </w:rPr>
        <w:t>.</w:t>
      </w:r>
    </w:p>
    <w:p w14:paraId="7DD7C2A6"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Colorado Department of Natural Resources (CO DNR), 2024. Communication.</w:t>
      </w:r>
    </w:p>
    <w:p w14:paraId="0DB0F158" w14:textId="09D8C723" w:rsidR="006A35EA" w:rsidRPr="004F4E1B" w:rsidRDefault="006A35EA" w:rsidP="006A35EA">
      <w:pPr>
        <w:rPr>
          <w:rFonts w:cs="Times New Roman"/>
          <w:kern w:val="0"/>
          <w:szCs w:val="20"/>
          <w14:ligatures w14:val="none"/>
        </w:rPr>
      </w:pPr>
      <w:bookmarkStart w:id="3" w:name="_Hlk192170806"/>
      <w:r w:rsidRPr="004F4E1B">
        <w:rPr>
          <w:rFonts w:cs="Times New Roman"/>
          <w:kern w:val="0"/>
          <w:szCs w:val="20"/>
          <w14:ligatures w14:val="none"/>
        </w:rPr>
        <w:t xml:space="preserve">Colorado Oil and Gas Association (COGA), 2024. Additional Resources. https://www.coga.org/additionalresources.html (accessed 5 Feb 2024). </w:t>
      </w:r>
    </w:p>
    <w:bookmarkEnd w:id="3"/>
    <w:p w14:paraId="7BEFC964" w14:textId="0C202464"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Colorado Oil and Gas Information System (COGIS), 2024. COGIS Data. </w:t>
      </w:r>
      <w:hyperlink r:id="rId22" w:anchor="/cogis" w:tgtFrame="_new" w:history="1">
        <w:r w:rsidRPr="004F4E1B">
          <w:rPr>
            <w:rFonts w:cs="Times New Roman"/>
            <w:kern w:val="0"/>
            <w:szCs w:val="20"/>
            <w14:ligatures w14:val="none"/>
          </w:rPr>
          <w:t>https://ecmc.state.co.us/data.html#/cogis</w:t>
        </w:r>
      </w:hyperlink>
      <w:r w:rsidRPr="004F4E1B">
        <w:rPr>
          <w:rFonts w:cs="Times New Roman"/>
          <w:kern w:val="0"/>
          <w:szCs w:val="20"/>
          <w14:ligatures w14:val="none"/>
        </w:rPr>
        <w:t xml:space="preserve"> (accessed 21 May 2024).</w:t>
      </w:r>
    </w:p>
    <w:p w14:paraId="66277523" w14:textId="2591C11B"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Dissanayake, P.D., You, S., </w:t>
      </w:r>
      <w:proofErr w:type="spellStart"/>
      <w:r w:rsidRPr="004F4E1B">
        <w:rPr>
          <w:rFonts w:cs="Times New Roman"/>
          <w:kern w:val="0"/>
          <w:szCs w:val="20"/>
          <w14:ligatures w14:val="none"/>
        </w:rPr>
        <w:t>Igalavithana</w:t>
      </w:r>
      <w:proofErr w:type="spellEnd"/>
      <w:r w:rsidRPr="004F4E1B">
        <w:rPr>
          <w:rFonts w:cs="Times New Roman"/>
          <w:kern w:val="0"/>
          <w:szCs w:val="20"/>
          <w14:ligatures w14:val="none"/>
        </w:rPr>
        <w:t xml:space="preserve">, A.D., Xia, Y., Bhatnagar, A., Gupta, S., Kua, H.W., Kim, S., Kwon, J.-H., Tsang, D.C.W., Ok, Y.S., 2020. Biochar-based adsorbents for carbon dioxide capture: A critical review. Renewable and Sustainable Energy Reviews, 119, 109582. </w:t>
      </w:r>
      <w:hyperlink r:id="rId23" w:history="1">
        <w:r w:rsidRPr="004F4E1B">
          <w:rPr>
            <w:rFonts w:cs="Times New Roman"/>
            <w:kern w:val="0"/>
            <w:szCs w:val="20"/>
            <w14:ligatures w14:val="none"/>
          </w:rPr>
          <w:t>https://doi.org/10.1016/j.rser.2019.109582</w:t>
        </w:r>
      </w:hyperlink>
      <w:r w:rsidRPr="004F4E1B">
        <w:rPr>
          <w:rFonts w:cs="Times New Roman"/>
          <w:kern w:val="0"/>
          <w:szCs w:val="20"/>
          <w14:ligatures w14:val="none"/>
        </w:rPr>
        <w:t>.</w:t>
      </w:r>
    </w:p>
    <w:p w14:paraId="79E6A1B0" w14:textId="052956E0" w:rsidR="00661FED" w:rsidRPr="004F4E1B" w:rsidRDefault="00661FED" w:rsidP="00661FED">
      <w:pPr>
        <w:rPr>
          <w:rFonts w:cs="Times New Roman"/>
          <w:szCs w:val="20"/>
        </w:rPr>
      </w:pPr>
      <w:r w:rsidRPr="004F4E1B">
        <w:rPr>
          <w:rFonts w:cs="Times New Roman"/>
          <w:szCs w:val="20"/>
        </w:rPr>
        <w:t>Biochar Now, 2023. Personal communication.</w:t>
      </w:r>
    </w:p>
    <w:p w14:paraId="3BE027A6" w14:textId="2D32ACE9"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Go Biochar, 2024. Products. </w:t>
      </w:r>
      <w:hyperlink r:id="rId24" w:tgtFrame="_new" w:history="1">
        <w:r w:rsidRPr="004F4E1B">
          <w:rPr>
            <w:rFonts w:cs="Times New Roman"/>
            <w:kern w:val="0"/>
            <w:szCs w:val="20"/>
            <w14:ligatures w14:val="none"/>
          </w:rPr>
          <w:t>https://gobiochar.com/shop/</w:t>
        </w:r>
      </w:hyperlink>
      <w:r w:rsidRPr="004F4E1B">
        <w:rPr>
          <w:rFonts w:cs="Times New Roman"/>
          <w:kern w:val="0"/>
          <w:szCs w:val="20"/>
          <w14:ligatures w14:val="none"/>
        </w:rPr>
        <w:t xml:space="preserve"> (accessed 21 May 2024).</w:t>
      </w:r>
    </w:p>
    <w:p w14:paraId="7B8F19DD" w14:textId="54A731E9"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Gwenzi, W., </w:t>
      </w:r>
      <w:proofErr w:type="spellStart"/>
      <w:r w:rsidRPr="004F4E1B">
        <w:rPr>
          <w:rFonts w:cs="Times New Roman"/>
          <w:kern w:val="0"/>
          <w:szCs w:val="20"/>
          <w14:ligatures w14:val="none"/>
        </w:rPr>
        <w:t>Chaukura</w:t>
      </w:r>
      <w:proofErr w:type="spellEnd"/>
      <w:r w:rsidRPr="004F4E1B">
        <w:rPr>
          <w:rFonts w:cs="Times New Roman"/>
          <w:kern w:val="0"/>
          <w:szCs w:val="20"/>
          <w14:ligatures w14:val="none"/>
        </w:rPr>
        <w:t xml:space="preserve">, N., </w:t>
      </w:r>
      <w:proofErr w:type="spellStart"/>
      <w:r w:rsidRPr="004F4E1B">
        <w:rPr>
          <w:rFonts w:cs="Times New Roman"/>
          <w:kern w:val="0"/>
          <w:szCs w:val="20"/>
          <w14:ligatures w14:val="none"/>
        </w:rPr>
        <w:t>Mukome</w:t>
      </w:r>
      <w:proofErr w:type="spellEnd"/>
      <w:r w:rsidRPr="004F4E1B">
        <w:rPr>
          <w:rFonts w:cs="Times New Roman"/>
          <w:kern w:val="0"/>
          <w:szCs w:val="20"/>
          <w14:ligatures w14:val="none"/>
        </w:rPr>
        <w:t xml:space="preserve">, F.N.D., Machado, S., Nyamasoka, B., 2015. Biochar production and applications in sub-Saharan Africa: Opportunities, constraints, risks, and uncertainties. Journal of Environmental Management, 150, 250–261. </w:t>
      </w:r>
      <w:hyperlink r:id="rId25" w:history="1">
        <w:r w:rsidRPr="004F4E1B">
          <w:rPr>
            <w:rFonts w:cs="Times New Roman"/>
            <w:kern w:val="0"/>
            <w:szCs w:val="20"/>
            <w14:ligatures w14:val="none"/>
          </w:rPr>
          <w:t>https://doi.org/10.1016/j.jenvman.2014.11.027</w:t>
        </w:r>
      </w:hyperlink>
      <w:r w:rsidRPr="004F4E1B">
        <w:rPr>
          <w:rFonts w:cs="Times New Roman"/>
          <w:kern w:val="0"/>
          <w:szCs w:val="20"/>
          <w14:ligatures w14:val="none"/>
        </w:rPr>
        <w:t>.</w:t>
      </w:r>
    </w:p>
    <w:p w14:paraId="5D1F2340" w14:textId="5B61DEA4"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Hansson, A., </w:t>
      </w:r>
      <w:proofErr w:type="spellStart"/>
      <w:r w:rsidRPr="004F4E1B">
        <w:rPr>
          <w:rFonts w:cs="Times New Roman"/>
          <w:kern w:val="0"/>
          <w:szCs w:val="20"/>
          <w14:ligatures w14:val="none"/>
        </w:rPr>
        <w:t>Haikola</w:t>
      </w:r>
      <w:proofErr w:type="spellEnd"/>
      <w:r w:rsidRPr="004F4E1B">
        <w:rPr>
          <w:rFonts w:cs="Times New Roman"/>
          <w:kern w:val="0"/>
          <w:szCs w:val="20"/>
          <w14:ligatures w14:val="none"/>
        </w:rPr>
        <w:t xml:space="preserve">, S., </w:t>
      </w:r>
      <w:proofErr w:type="spellStart"/>
      <w:r w:rsidRPr="004F4E1B">
        <w:rPr>
          <w:rFonts w:cs="Times New Roman"/>
          <w:kern w:val="0"/>
          <w:szCs w:val="20"/>
          <w14:ligatures w14:val="none"/>
        </w:rPr>
        <w:t>Fridahl</w:t>
      </w:r>
      <w:proofErr w:type="spellEnd"/>
      <w:r w:rsidRPr="004F4E1B">
        <w:rPr>
          <w:rFonts w:cs="Times New Roman"/>
          <w:kern w:val="0"/>
          <w:szCs w:val="20"/>
          <w14:ligatures w14:val="none"/>
        </w:rPr>
        <w:t xml:space="preserve">, M., </w:t>
      </w:r>
      <w:proofErr w:type="spellStart"/>
      <w:r w:rsidRPr="004F4E1B">
        <w:rPr>
          <w:rFonts w:cs="Times New Roman"/>
          <w:kern w:val="0"/>
          <w:szCs w:val="20"/>
          <w14:ligatures w14:val="none"/>
        </w:rPr>
        <w:t>Albrectsen</w:t>
      </w:r>
      <w:proofErr w:type="spellEnd"/>
      <w:r w:rsidRPr="004F4E1B">
        <w:rPr>
          <w:rFonts w:cs="Times New Roman"/>
          <w:kern w:val="0"/>
          <w:szCs w:val="20"/>
          <w14:ligatures w14:val="none"/>
        </w:rPr>
        <w:t xml:space="preserve">, A., Lundmark, T., 2021. Biochar as multi-purpose sustainable technology: Experiences from projects in Tanzania. Environment, Development and Sustainability, 23, 5182–5214. </w:t>
      </w:r>
      <w:hyperlink r:id="rId26" w:tgtFrame="_new" w:history="1">
        <w:r w:rsidRPr="004F4E1B">
          <w:rPr>
            <w:rFonts w:cs="Times New Roman"/>
            <w:kern w:val="0"/>
            <w:szCs w:val="20"/>
            <w14:ligatures w14:val="none"/>
          </w:rPr>
          <w:t>https://doi.org/10.1007/s10668-020-00809-8</w:t>
        </w:r>
      </w:hyperlink>
      <w:r w:rsidRPr="004F4E1B">
        <w:rPr>
          <w:rFonts w:cs="Times New Roman"/>
          <w:kern w:val="0"/>
          <w:szCs w:val="20"/>
          <w14:ligatures w14:val="none"/>
        </w:rPr>
        <w:t>.</w:t>
      </w:r>
    </w:p>
    <w:p w14:paraId="7A952E66" w14:textId="063932E3"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Hassan, M., Liu, Y., Naidu, R., Parikh, S.J., Du, J., Qi, F., Willett, I.R., 2020. Influences of feedstock sources and pyrolysis temperature on the properties of biochar and functionality as adsorbents: A meta-analysis. Science of the Total Environment, 744, 140714. </w:t>
      </w:r>
      <w:hyperlink r:id="rId27" w:history="1">
        <w:r w:rsidRPr="004F4E1B">
          <w:rPr>
            <w:rFonts w:cs="Times New Roman"/>
            <w:kern w:val="0"/>
            <w:szCs w:val="20"/>
            <w14:ligatures w14:val="none"/>
          </w:rPr>
          <w:t>https://doi.org/10.1016/j.scitotenv.2020.140714</w:t>
        </w:r>
      </w:hyperlink>
      <w:r w:rsidRPr="004F4E1B">
        <w:rPr>
          <w:rFonts w:cs="Times New Roman"/>
          <w:kern w:val="0"/>
          <w:szCs w:val="20"/>
          <w14:ligatures w14:val="none"/>
        </w:rPr>
        <w:t>.</w:t>
      </w:r>
    </w:p>
    <w:p w14:paraId="3D1C8CFE" w14:textId="1BA0E335"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Hawthorn, A., Steinsiek, R., Rahman, S., 2022. Casing and cement evaluation on </w:t>
      </w:r>
      <w:proofErr w:type="spellStart"/>
      <w:r w:rsidRPr="004F4E1B">
        <w:rPr>
          <w:rFonts w:cs="Times New Roman"/>
          <w:kern w:val="0"/>
          <w:szCs w:val="20"/>
          <w14:ligatures w14:val="none"/>
        </w:rPr>
        <w:t>drillpipe</w:t>
      </w:r>
      <w:proofErr w:type="spellEnd"/>
      <w:r w:rsidRPr="004F4E1B">
        <w:rPr>
          <w:rFonts w:cs="Times New Roman"/>
          <w:kern w:val="0"/>
          <w:szCs w:val="20"/>
          <w14:ligatures w14:val="none"/>
        </w:rPr>
        <w:t xml:space="preserve">: New tool acquires well integrity data in parallel with existing </w:t>
      </w:r>
      <w:proofErr w:type="spellStart"/>
      <w:r w:rsidRPr="004F4E1B">
        <w:rPr>
          <w:rFonts w:cs="Times New Roman"/>
          <w:kern w:val="0"/>
          <w:szCs w:val="20"/>
          <w14:ligatures w14:val="none"/>
        </w:rPr>
        <w:t>drillpipe</w:t>
      </w:r>
      <w:proofErr w:type="spellEnd"/>
      <w:r w:rsidRPr="004F4E1B">
        <w:rPr>
          <w:rFonts w:cs="Times New Roman"/>
          <w:kern w:val="0"/>
          <w:szCs w:val="20"/>
          <w14:ligatures w14:val="none"/>
        </w:rPr>
        <w:t xml:space="preserve"> deployed operations from drilling to plug and abandonment. Offshore Technology Conference Asia. </w:t>
      </w:r>
      <w:hyperlink r:id="rId28" w:history="1">
        <w:r w:rsidRPr="004F4E1B">
          <w:rPr>
            <w:rFonts w:cs="Times New Roman"/>
            <w:kern w:val="0"/>
            <w:szCs w:val="20"/>
            <w14:ligatures w14:val="none"/>
          </w:rPr>
          <w:t>https://doi.org/10.4043/31502-MS</w:t>
        </w:r>
      </w:hyperlink>
      <w:r w:rsidRPr="004F4E1B">
        <w:rPr>
          <w:rFonts w:cs="Times New Roman"/>
          <w:kern w:val="0"/>
          <w:szCs w:val="20"/>
          <w14:ligatures w14:val="none"/>
        </w:rPr>
        <w:t>.</w:t>
      </w:r>
    </w:p>
    <w:p w14:paraId="0B59B016"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lastRenderedPageBreak/>
        <w:t xml:space="preserve">Kaiser, M.J., Dodson, R., 2007. Cost of plug and abandonment operations in the Gulf of Mexico. Marine Technology Society Journal, 41(2), 12–22. </w:t>
      </w:r>
      <w:hyperlink r:id="rId29" w:history="1">
        <w:r w:rsidRPr="004F4E1B">
          <w:rPr>
            <w:rFonts w:cs="Times New Roman"/>
            <w:kern w:val="0"/>
            <w:szCs w:val="20"/>
            <w14:ligatures w14:val="none"/>
          </w:rPr>
          <w:t>https://doi.org/10.4031/002533207787442204</w:t>
        </w:r>
      </w:hyperlink>
      <w:r w:rsidRPr="004F4E1B">
        <w:rPr>
          <w:rFonts w:cs="Times New Roman"/>
          <w:kern w:val="0"/>
          <w:szCs w:val="20"/>
          <w14:ligatures w14:val="none"/>
        </w:rPr>
        <w:t>.</w:t>
      </w:r>
    </w:p>
    <w:p w14:paraId="62D03B81" w14:textId="25FAA537"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Khodaei, H., Álvarez-Bermúdez, C., </w:t>
      </w:r>
      <w:proofErr w:type="spellStart"/>
      <w:r w:rsidRPr="004F4E1B">
        <w:rPr>
          <w:rFonts w:cs="Times New Roman"/>
          <w:kern w:val="0"/>
          <w:szCs w:val="20"/>
          <w14:ligatures w14:val="none"/>
        </w:rPr>
        <w:t>Chapela</w:t>
      </w:r>
      <w:proofErr w:type="spellEnd"/>
      <w:r w:rsidRPr="004F4E1B">
        <w:rPr>
          <w:rFonts w:cs="Times New Roman"/>
          <w:kern w:val="0"/>
          <w:szCs w:val="20"/>
          <w14:ligatures w14:val="none"/>
        </w:rPr>
        <w:t xml:space="preserve">, S., Olson, C., </w:t>
      </w:r>
      <w:proofErr w:type="spellStart"/>
      <w:r w:rsidRPr="004F4E1B">
        <w:rPr>
          <w:rFonts w:cs="Times New Roman"/>
          <w:kern w:val="0"/>
          <w:szCs w:val="20"/>
          <w14:ligatures w14:val="none"/>
        </w:rPr>
        <w:t>MacKenzie</w:t>
      </w:r>
      <w:proofErr w:type="spellEnd"/>
      <w:r w:rsidRPr="004F4E1B">
        <w:rPr>
          <w:rFonts w:cs="Times New Roman"/>
          <w:kern w:val="0"/>
          <w:szCs w:val="20"/>
          <w14:ligatures w14:val="none"/>
        </w:rPr>
        <w:t xml:space="preserve">, M.D., Gómez, M.A., </w:t>
      </w:r>
      <w:proofErr w:type="spellStart"/>
      <w:r w:rsidRPr="004F4E1B">
        <w:rPr>
          <w:rFonts w:cs="Times New Roman"/>
          <w:kern w:val="0"/>
          <w:szCs w:val="20"/>
          <w14:ligatures w14:val="none"/>
        </w:rPr>
        <w:t>Porteiro</w:t>
      </w:r>
      <w:proofErr w:type="spellEnd"/>
      <w:r w:rsidRPr="004F4E1B">
        <w:rPr>
          <w:rFonts w:cs="Times New Roman"/>
          <w:kern w:val="0"/>
          <w:szCs w:val="20"/>
          <w14:ligatures w14:val="none"/>
        </w:rPr>
        <w:t xml:space="preserve">, J., 2024. Eulerian CFD simulation of biomass thermal conversion in an indirect slow pyrolysis rotary kiln unit to produce biochar from recycled waste wood. Energy, 288, 129895. </w:t>
      </w:r>
      <w:hyperlink r:id="rId30" w:tgtFrame="_new" w:history="1">
        <w:r w:rsidRPr="004F4E1B">
          <w:rPr>
            <w:rFonts w:cs="Times New Roman"/>
            <w:kern w:val="0"/>
            <w:szCs w:val="20"/>
            <w14:ligatures w14:val="none"/>
          </w:rPr>
          <w:t>https://doi.org/10.1016/j.energy.2023.129895</w:t>
        </w:r>
      </w:hyperlink>
      <w:r w:rsidRPr="004F4E1B">
        <w:rPr>
          <w:rFonts w:cs="Times New Roman"/>
          <w:kern w:val="0"/>
          <w:szCs w:val="20"/>
          <w14:ligatures w14:val="none"/>
        </w:rPr>
        <w:t>.</w:t>
      </w:r>
    </w:p>
    <w:p w14:paraId="59EAA9B5"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Kim, P., Johnson, A., Edmunds, C.W., Labbé, N., Hatfield, K., Vasudevan, S., Rials, T.G., 2011. Surface functionality and carbon structures in lignocellulosic-derived </w:t>
      </w:r>
      <w:proofErr w:type="spellStart"/>
      <w:r w:rsidRPr="004F4E1B">
        <w:rPr>
          <w:rFonts w:cs="Times New Roman"/>
          <w:kern w:val="0"/>
          <w:szCs w:val="20"/>
          <w14:ligatures w14:val="none"/>
        </w:rPr>
        <w:t>biochars</w:t>
      </w:r>
      <w:proofErr w:type="spellEnd"/>
      <w:r w:rsidRPr="004F4E1B">
        <w:rPr>
          <w:rFonts w:cs="Times New Roman"/>
          <w:kern w:val="0"/>
          <w:szCs w:val="20"/>
          <w14:ligatures w14:val="none"/>
        </w:rPr>
        <w:t xml:space="preserve"> produced by fast pyrolysis. Energy &amp; Fuels, 25(10), 4693–4703. https://doi.org/10.1021/ef200915s</w:t>
      </w:r>
    </w:p>
    <w:p w14:paraId="2F042F46"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Kizza, R., </w:t>
      </w:r>
      <w:proofErr w:type="spellStart"/>
      <w:r w:rsidRPr="004F4E1B">
        <w:rPr>
          <w:rFonts w:cs="Times New Roman"/>
          <w:kern w:val="0"/>
          <w:szCs w:val="20"/>
          <w14:ligatures w14:val="none"/>
        </w:rPr>
        <w:t>Banadda</w:t>
      </w:r>
      <w:proofErr w:type="spellEnd"/>
      <w:r w:rsidRPr="004F4E1B">
        <w:rPr>
          <w:rFonts w:cs="Times New Roman"/>
          <w:kern w:val="0"/>
          <w:szCs w:val="20"/>
          <w14:ligatures w14:val="none"/>
        </w:rPr>
        <w:t xml:space="preserve">, N., </w:t>
      </w:r>
      <w:proofErr w:type="spellStart"/>
      <w:r w:rsidRPr="004F4E1B">
        <w:rPr>
          <w:rFonts w:cs="Times New Roman"/>
          <w:kern w:val="0"/>
          <w:szCs w:val="20"/>
          <w14:ligatures w14:val="none"/>
        </w:rPr>
        <w:t>Kabenge</w:t>
      </w:r>
      <w:proofErr w:type="spellEnd"/>
      <w:r w:rsidRPr="004F4E1B">
        <w:rPr>
          <w:rFonts w:cs="Times New Roman"/>
          <w:kern w:val="0"/>
          <w:szCs w:val="20"/>
          <w14:ligatures w14:val="none"/>
        </w:rPr>
        <w:t xml:space="preserve">, I., Seay, J., Willet, S., Kiggundu, N., Zziwa, A., 2019. Pyrolysis of wood residues in a cylindrical batch reactor: Effect of operating parameters on the quality and yield of products. Journal of Sustainable Development, 12(5), 112. </w:t>
      </w:r>
      <w:hyperlink r:id="rId31" w:history="1">
        <w:r w:rsidRPr="004F4E1B">
          <w:rPr>
            <w:rFonts w:cs="Times New Roman"/>
            <w:kern w:val="0"/>
            <w:szCs w:val="20"/>
            <w14:ligatures w14:val="none"/>
          </w:rPr>
          <w:t>https://doi.org/10.5539/jsd.v12n5p112</w:t>
        </w:r>
      </w:hyperlink>
      <w:r w:rsidRPr="004F4E1B">
        <w:rPr>
          <w:rFonts w:cs="Times New Roman"/>
          <w:kern w:val="0"/>
          <w:szCs w:val="20"/>
          <w14:ligatures w14:val="none"/>
        </w:rPr>
        <w:t>.</w:t>
      </w:r>
    </w:p>
    <w:p w14:paraId="5B518ACB"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Lian, F., Sun, B., Song, Z., Zhu, L., Qi, X., Xing, B., 2014. Physicochemical properties of herb-residue biochar and its sorption to ionizable antibiotic sulfamethoxazole. Chemical Engineering Journal, 248, 128–134. </w:t>
      </w:r>
      <w:hyperlink r:id="rId32" w:history="1">
        <w:r w:rsidRPr="004F4E1B">
          <w:rPr>
            <w:rFonts w:cs="Times New Roman"/>
            <w:kern w:val="0"/>
            <w:szCs w:val="20"/>
            <w14:ligatures w14:val="none"/>
          </w:rPr>
          <w:t>https://doi.org/10.1016/j.cej.2014.03.021</w:t>
        </w:r>
      </w:hyperlink>
      <w:r w:rsidRPr="004F4E1B">
        <w:rPr>
          <w:rFonts w:cs="Times New Roman"/>
          <w:kern w:val="0"/>
          <w:szCs w:val="20"/>
          <w14:ligatures w14:val="none"/>
        </w:rPr>
        <w:t xml:space="preserve">. </w:t>
      </w:r>
    </w:p>
    <w:p w14:paraId="28E7AFD7" w14:textId="0B56F5DC"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Mohabeer, C., </w:t>
      </w:r>
      <w:proofErr w:type="spellStart"/>
      <w:r w:rsidRPr="004F4E1B">
        <w:rPr>
          <w:rFonts w:cs="Times New Roman"/>
          <w:kern w:val="0"/>
          <w:szCs w:val="20"/>
          <w14:ligatures w14:val="none"/>
        </w:rPr>
        <w:t>Boukaous</w:t>
      </w:r>
      <w:proofErr w:type="spellEnd"/>
      <w:r w:rsidRPr="004F4E1B">
        <w:rPr>
          <w:rFonts w:cs="Times New Roman"/>
          <w:kern w:val="0"/>
          <w:szCs w:val="20"/>
          <w14:ligatures w14:val="none"/>
        </w:rPr>
        <w:t xml:space="preserve">, N., </w:t>
      </w:r>
      <w:proofErr w:type="spellStart"/>
      <w:r w:rsidRPr="004F4E1B">
        <w:rPr>
          <w:rFonts w:cs="Times New Roman"/>
          <w:kern w:val="0"/>
          <w:szCs w:val="20"/>
          <w14:ligatures w14:val="none"/>
        </w:rPr>
        <w:t>Maarawi</w:t>
      </w:r>
      <w:proofErr w:type="spellEnd"/>
      <w:r w:rsidRPr="004F4E1B">
        <w:rPr>
          <w:rFonts w:cs="Times New Roman"/>
          <w:kern w:val="0"/>
          <w:szCs w:val="20"/>
          <w14:ligatures w14:val="none"/>
        </w:rPr>
        <w:t xml:space="preserve">, A., Abdelouahed, L., </w:t>
      </w:r>
      <w:proofErr w:type="spellStart"/>
      <w:r w:rsidRPr="004F4E1B">
        <w:rPr>
          <w:rFonts w:cs="Times New Roman"/>
          <w:kern w:val="0"/>
          <w:szCs w:val="20"/>
          <w14:ligatures w14:val="none"/>
        </w:rPr>
        <w:t>Meniai</w:t>
      </w:r>
      <w:proofErr w:type="spellEnd"/>
      <w:r w:rsidRPr="004F4E1B">
        <w:rPr>
          <w:rFonts w:cs="Times New Roman"/>
          <w:kern w:val="0"/>
          <w:szCs w:val="20"/>
          <w14:ligatures w14:val="none"/>
        </w:rPr>
        <w:t xml:space="preserve">, A.-H., Chikhi, M., </w:t>
      </w:r>
      <w:proofErr w:type="spellStart"/>
      <w:r w:rsidRPr="004F4E1B">
        <w:rPr>
          <w:rFonts w:cs="Times New Roman"/>
          <w:kern w:val="0"/>
          <w:szCs w:val="20"/>
          <w14:ligatures w14:val="none"/>
        </w:rPr>
        <w:t>Taouk</w:t>
      </w:r>
      <w:proofErr w:type="spellEnd"/>
      <w:r w:rsidRPr="004F4E1B">
        <w:rPr>
          <w:rFonts w:cs="Times New Roman"/>
          <w:kern w:val="0"/>
          <w:szCs w:val="20"/>
          <w14:ligatures w14:val="none"/>
        </w:rPr>
        <w:t xml:space="preserve">, B., 2020. Pyrolysis of beech wood in a continuous drop tube reactor in comparison to a batch reactor. Advances in Science, Technology and Engineering Systems Journal, 5(2), 441–451. </w:t>
      </w:r>
      <w:hyperlink r:id="rId33" w:history="1">
        <w:r w:rsidRPr="004F4E1B">
          <w:rPr>
            <w:rFonts w:cs="Times New Roman"/>
            <w:kern w:val="0"/>
            <w:szCs w:val="20"/>
            <w14:ligatures w14:val="none"/>
          </w:rPr>
          <w:t>https://doi.org/10.25046/aj050257</w:t>
        </w:r>
      </w:hyperlink>
      <w:r w:rsidRPr="004F4E1B">
        <w:rPr>
          <w:rFonts w:cs="Times New Roman"/>
          <w:kern w:val="0"/>
          <w:szCs w:val="20"/>
          <w14:ligatures w14:val="none"/>
        </w:rPr>
        <w:t>.</w:t>
      </w:r>
    </w:p>
    <w:p w14:paraId="5AC1AF6D" w14:textId="73227106"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Mohammadi, A., </w:t>
      </w:r>
      <w:proofErr w:type="spellStart"/>
      <w:r w:rsidRPr="004F4E1B">
        <w:rPr>
          <w:rFonts w:cs="Times New Roman"/>
          <w:kern w:val="0"/>
          <w:szCs w:val="20"/>
          <w14:ligatures w14:val="none"/>
        </w:rPr>
        <w:t>Khoshnevisan</w:t>
      </w:r>
      <w:proofErr w:type="spellEnd"/>
      <w:r w:rsidRPr="004F4E1B">
        <w:rPr>
          <w:rFonts w:cs="Times New Roman"/>
          <w:kern w:val="0"/>
          <w:szCs w:val="20"/>
          <w14:ligatures w14:val="none"/>
        </w:rPr>
        <w:t xml:space="preserve">, B., Venkatesh, G., Eskandari, S., 2020. A critical review on advancement and challenges of biochar application in paddy fields: Environmental and life cycle cost analysis. Processes, 8(10), 1275. </w:t>
      </w:r>
      <w:hyperlink r:id="rId34" w:history="1">
        <w:r w:rsidRPr="004F4E1B">
          <w:rPr>
            <w:rFonts w:cs="Times New Roman"/>
            <w:kern w:val="0"/>
            <w:szCs w:val="20"/>
            <w14:ligatures w14:val="none"/>
          </w:rPr>
          <w:t>https://doi.org/10.3390/pr8101275</w:t>
        </w:r>
      </w:hyperlink>
      <w:r w:rsidRPr="004F4E1B">
        <w:rPr>
          <w:rFonts w:cs="Times New Roman"/>
          <w:kern w:val="0"/>
          <w:szCs w:val="20"/>
          <w14:ligatures w14:val="none"/>
        </w:rPr>
        <w:t>.</w:t>
      </w:r>
    </w:p>
    <w:p w14:paraId="72B67D5F" w14:textId="62A1C57E"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Morin, M., </w:t>
      </w:r>
      <w:proofErr w:type="spellStart"/>
      <w:r w:rsidRPr="004F4E1B">
        <w:rPr>
          <w:rFonts w:cs="Times New Roman"/>
          <w:kern w:val="0"/>
          <w:szCs w:val="20"/>
          <w14:ligatures w14:val="none"/>
        </w:rPr>
        <w:t>Pécate</w:t>
      </w:r>
      <w:proofErr w:type="spellEnd"/>
      <w:r w:rsidRPr="004F4E1B">
        <w:rPr>
          <w:rFonts w:cs="Times New Roman"/>
          <w:kern w:val="0"/>
          <w:szCs w:val="20"/>
          <w14:ligatures w14:val="none"/>
        </w:rPr>
        <w:t xml:space="preserve">, S., Hemati, M., Kara, Y., 2016. Pyrolysis of biomass in a batch fluidized bed reactor: Effect of the pyrolysis conditions and the nature of the biomass on the physicochemical properties and the reactivity of char. Journal of Analytical and Applied Pyrolysis, 122, 511–523. </w:t>
      </w:r>
      <w:hyperlink r:id="rId35" w:history="1">
        <w:r w:rsidRPr="004F4E1B">
          <w:rPr>
            <w:rFonts w:cs="Times New Roman"/>
            <w:kern w:val="0"/>
            <w:szCs w:val="20"/>
            <w14:ligatures w14:val="none"/>
          </w:rPr>
          <w:t>https://doi.org/10.1016/j.jaap.2016.10.002</w:t>
        </w:r>
      </w:hyperlink>
      <w:r w:rsidRPr="004F4E1B">
        <w:rPr>
          <w:rFonts w:cs="Times New Roman"/>
          <w:kern w:val="0"/>
          <w:szCs w:val="20"/>
          <w14:ligatures w14:val="none"/>
        </w:rPr>
        <w:t>.</w:t>
      </w:r>
    </w:p>
    <w:p w14:paraId="0534F7E2" w14:textId="6B0CBC54"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Nan, Q., Wang, C., Yi, Q., Zhang, L., Ping, F., Thies, J.E., Wu, W., 2020. Biochar amendment </w:t>
      </w:r>
      <w:proofErr w:type="spellStart"/>
      <w:r w:rsidRPr="004F4E1B">
        <w:rPr>
          <w:rFonts w:cs="Times New Roman"/>
          <w:kern w:val="0"/>
          <w:szCs w:val="20"/>
          <w14:ligatures w14:val="none"/>
        </w:rPr>
        <w:t>pyrolysed</w:t>
      </w:r>
      <w:proofErr w:type="spellEnd"/>
      <w:r w:rsidRPr="004F4E1B">
        <w:rPr>
          <w:rFonts w:cs="Times New Roman"/>
          <w:kern w:val="0"/>
          <w:szCs w:val="20"/>
          <w14:ligatures w14:val="none"/>
        </w:rPr>
        <w:t xml:space="preserve"> with rice straw increases rice production and mitigates methane emission over successive three years. Waste Management, 118, 1–8. </w:t>
      </w:r>
      <w:hyperlink r:id="rId36" w:tgtFrame="_new" w:history="1">
        <w:r w:rsidRPr="004F4E1B">
          <w:rPr>
            <w:rFonts w:cs="Times New Roman"/>
            <w:kern w:val="0"/>
            <w:szCs w:val="20"/>
            <w14:ligatures w14:val="none"/>
          </w:rPr>
          <w:t>https://doi.org/10.1016/j.wasman.2020.08.013</w:t>
        </w:r>
      </w:hyperlink>
      <w:r w:rsidRPr="004F4E1B">
        <w:rPr>
          <w:rFonts w:cs="Times New Roman"/>
          <w:kern w:val="0"/>
          <w:szCs w:val="20"/>
          <w14:ligatures w14:val="none"/>
        </w:rPr>
        <w:t>.</w:t>
      </w:r>
    </w:p>
    <w:p w14:paraId="35209713" w14:textId="481F1245" w:rsidR="006A35EA" w:rsidRPr="004F4E1B" w:rsidRDefault="006A35EA" w:rsidP="006A35EA">
      <w:pPr>
        <w:rPr>
          <w:rFonts w:cs="Times New Roman"/>
          <w:kern w:val="0"/>
          <w:szCs w:val="20"/>
          <w14:ligatures w14:val="none"/>
        </w:rPr>
      </w:pPr>
      <w:r w:rsidRPr="004F4E1B">
        <w:rPr>
          <w:rFonts w:cs="Times New Roman"/>
          <w:kern w:val="0"/>
          <w:szCs w:val="20"/>
          <w14:ligatures w14:val="none"/>
        </w:rPr>
        <w:t xml:space="preserve">North Dakota Department of Mineral Resources (ND DMR), 2024. Well Plugging. </w:t>
      </w:r>
      <w:hyperlink r:id="rId37" w:tgtFrame="_new" w:history="1">
        <w:r w:rsidRPr="004F4E1B">
          <w:rPr>
            <w:rFonts w:cs="Times New Roman"/>
            <w:kern w:val="0"/>
            <w:szCs w:val="20"/>
            <w14:ligatures w14:val="none"/>
          </w:rPr>
          <w:t>https://www.dmr.nd.gov/dmr/oilgas/well-plugging</w:t>
        </w:r>
      </w:hyperlink>
      <w:r w:rsidRPr="004F4E1B">
        <w:rPr>
          <w:rFonts w:cs="Times New Roman"/>
          <w:kern w:val="0"/>
          <w:szCs w:val="20"/>
          <w14:ligatures w14:val="none"/>
        </w:rPr>
        <w:t xml:space="preserve"> (accessed 21 May 2024).</w:t>
      </w:r>
    </w:p>
    <w:p w14:paraId="77362CD9" w14:textId="77777777" w:rsidR="006A35EA" w:rsidRPr="004F4E1B" w:rsidRDefault="006A35EA" w:rsidP="006A35EA">
      <w:pPr>
        <w:rPr>
          <w:rFonts w:cs="Times New Roman"/>
          <w:kern w:val="0"/>
          <w:szCs w:val="20"/>
          <w14:ligatures w14:val="none"/>
        </w:rPr>
      </w:pPr>
      <w:r w:rsidRPr="004F4E1B">
        <w:rPr>
          <w:rFonts w:cs="Times New Roman"/>
          <w:kern w:val="0"/>
          <w:szCs w:val="20"/>
          <w14:ligatures w14:val="none"/>
        </w:rPr>
        <w:t>Panwar, N.L., Pawar, A., Salvi, B.L., 2019. Comprehensive Review on Production and Utilization of Biochar. SN Applied Sciences, 1(2), 168</w:t>
      </w:r>
      <w:r w:rsidR="00321686" w:rsidRPr="004F4E1B">
        <w:rPr>
          <w:rFonts w:cs="Times New Roman"/>
          <w:kern w:val="0"/>
          <w:szCs w:val="20"/>
          <w14:ligatures w14:val="none"/>
        </w:rPr>
        <w:t>.</w:t>
      </w:r>
    </w:p>
    <w:p w14:paraId="35316A40" w14:textId="1C4AC82F" w:rsidR="00321686" w:rsidRPr="004F4E1B" w:rsidRDefault="00321686" w:rsidP="006A35EA">
      <w:pPr>
        <w:rPr>
          <w:rFonts w:cs="Times New Roman"/>
          <w:kern w:val="0"/>
          <w:szCs w:val="20"/>
          <w14:ligatures w14:val="none"/>
        </w:rPr>
      </w:pPr>
      <w:r w:rsidRPr="004F4E1B">
        <w:rPr>
          <w:rFonts w:cs="Times New Roman"/>
          <w:kern w:val="0"/>
          <w:szCs w:val="20"/>
          <w14:ligatures w14:val="none"/>
        </w:rPr>
        <w:t>Pecha, M.B., Tunstall, L.E., Hylton, J., 2022. Cementitious biochar compositions and methods of making the same. U.S. Patent Application 17/698,569. https://patents.google.com/patent/US20220294666A1 (accessed 21 May 2024).</w:t>
      </w:r>
    </w:p>
    <w:p w14:paraId="439464FB" w14:textId="77777777" w:rsidR="00321686" w:rsidRPr="004F4E1B" w:rsidRDefault="00321686" w:rsidP="006A35EA">
      <w:pPr>
        <w:rPr>
          <w:rFonts w:cs="Times New Roman"/>
          <w:kern w:val="0"/>
          <w:szCs w:val="20"/>
          <w14:ligatures w14:val="none"/>
        </w:rPr>
      </w:pPr>
      <w:r w:rsidRPr="004F4E1B">
        <w:rPr>
          <w:rFonts w:cs="Times New Roman"/>
          <w:kern w:val="0"/>
          <w:szCs w:val="20"/>
          <w14:ligatures w14:val="none"/>
        </w:rPr>
        <w:t xml:space="preserve">Puettmann, M., Sahoo, K., Wilson, K., Oneil, E., 2020. Life cycle assessment of biochar produced from forest residues using portable systems. Journal of Cleaner Production, 250, 119564. </w:t>
      </w:r>
      <w:hyperlink r:id="rId38" w:history="1">
        <w:r w:rsidRPr="004F4E1B">
          <w:rPr>
            <w:rFonts w:cs="Times New Roman"/>
            <w:kern w:val="0"/>
            <w:szCs w:val="20"/>
            <w14:ligatures w14:val="none"/>
          </w:rPr>
          <w:t>https://doi.org/10.1016/j.jclepro.2019.119564</w:t>
        </w:r>
      </w:hyperlink>
      <w:r w:rsidRPr="004F4E1B">
        <w:rPr>
          <w:rFonts w:cs="Times New Roman"/>
          <w:kern w:val="0"/>
          <w:szCs w:val="20"/>
          <w14:ligatures w14:val="none"/>
        </w:rPr>
        <w:t>.</w:t>
      </w:r>
    </w:p>
    <w:p w14:paraId="5E181180" w14:textId="2BDC9911" w:rsidR="00321686" w:rsidRPr="004F4E1B" w:rsidRDefault="00321686" w:rsidP="006A35EA">
      <w:pPr>
        <w:rPr>
          <w:rFonts w:cs="Times New Roman"/>
          <w:kern w:val="0"/>
          <w:szCs w:val="20"/>
          <w14:ligatures w14:val="none"/>
        </w:rPr>
      </w:pPr>
      <w:proofErr w:type="spellStart"/>
      <w:r w:rsidRPr="004F4E1B">
        <w:rPr>
          <w:rFonts w:cs="Times New Roman"/>
          <w:kern w:val="0"/>
          <w:szCs w:val="20"/>
          <w14:ligatures w14:val="none"/>
        </w:rPr>
        <w:t>Puro.earth</w:t>
      </w:r>
      <w:proofErr w:type="spellEnd"/>
      <w:r w:rsidRPr="004F4E1B">
        <w:rPr>
          <w:rFonts w:cs="Times New Roman"/>
          <w:kern w:val="0"/>
          <w:szCs w:val="20"/>
          <w14:ligatures w14:val="none"/>
        </w:rPr>
        <w:t>, 2024. CORC CO₂ Removal Certificate Supplier Listings. https://carbon.puro.earth/CORC-co2-removal-certificate/supplier-listings (accessed 21 May 2024).</w:t>
      </w:r>
    </w:p>
    <w:p w14:paraId="5C643F3A" w14:textId="77777777" w:rsidR="00321686" w:rsidRPr="004F4E1B" w:rsidRDefault="00321686" w:rsidP="00321686">
      <w:pPr>
        <w:rPr>
          <w:rFonts w:cs="Times New Roman"/>
          <w:kern w:val="0"/>
          <w:szCs w:val="20"/>
          <w14:ligatures w14:val="none"/>
        </w:rPr>
      </w:pPr>
      <w:r w:rsidRPr="004F4E1B">
        <w:rPr>
          <w:rFonts w:cs="Times New Roman"/>
          <w:kern w:val="0"/>
          <w:szCs w:val="20"/>
          <w14:ligatures w14:val="none"/>
        </w:rPr>
        <w:t xml:space="preserve">Rogue Biochar, 2024. Pricing. Oregon Biochar Solutions. </w:t>
      </w:r>
      <w:hyperlink r:id="rId39" w:tgtFrame="_new" w:history="1">
        <w:r w:rsidRPr="004F4E1B">
          <w:rPr>
            <w:rFonts w:cs="Times New Roman"/>
            <w:kern w:val="0"/>
            <w:szCs w:val="20"/>
            <w14:ligatures w14:val="none"/>
          </w:rPr>
          <w:t>https://www.chardirect.com/rogue-biochar-pricing</w:t>
        </w:r>
      </w:hyperlink>
      <w:r w:rsidRPr="004F4E1B">
        <w:rPr>
          <w:rFonts w:cs="Times New Roman"/>
          <w:kern w:val="0"/>
          <w:szCs w:val="20"/>
          <w14:ligatures w14:val="none"/>
        </w:rPr>
        <w:t xml:space="preserve"> (accessed 21 May 2024).</w:t>
      </w:r>
    </w:p>
    <w:p w14:paraId="0CDA8B36" w14:textId="77777777" w:rsidR="00321686" w:rsidRPr="004F4E1B" w:rsidRDefault="00321686" w:rsidP="00321686">
      <w:pPr>
        <w:rPr>
          <w:rFonts w:cs="Times New Roman"/>
          <w:kern w:val="0"/>
          <w:szCs w:val="20"/>
          <w14:ligatures w14:val="none"/>
        </w:rPr>
      </w:pPr>
      <w:proofErr w:type="spellStart"/>
      <w:r w:rsidRPr="004F4E1B">
        <w:rPr>
          <w:rFonts w:cs="Times New Roman"/>
          <w:kern w:val="0"/>
          <w:szCs w:val="20"/>
          <w14:ligatures w14:val="none"/>
        </w:rPr>
        <w:t>Tisserant</w:t>
      </w:r>
      <w:proofErr w:type="spellEnd"/>
      <w:r w:rsidRPr="004F4E1B">
        <w:rPr>
          <w:rFonts w:cs="Times New Roman"/>
          <w:kern w:val="0"/>
          <w:szCs w:val="20"/>
          <w14:ligatures w14:val="none"/>
        </w:rPr>
        <w:t xml:space="preserve">, A., Cherubini, F., 2019. Potentials, Limitations, Co-Benefits, and Trade-Offs of Biochar Applications to Soils for Climate Change Mitigation. Land, 8(12), 179. </w:t>
      </w:r>
      <w:hyperlink r:id="rId40" w:history="1">
        <w:r w:rsidRPr="004F4E1B">
          <w:rPr>
            <w:rFonts w:cs="Times New Roman"/>
            <w:kern w:val="0"/>
            <w:szCs w:val="20"/>
            <w14:ligatures w14:val="none"/>
          </w:rPr>
          <w:t>https://doi.org/10.3390/land8120179</w:t>
        </w:r>
      </w:hyperlink>
    </w:p>
    <w:p w14:paraId="2EFDBBE0" w14:textId="2C3CF8F9" w:rsidR="00316B60" w:rsidRPr="004F4E1B" w:rsidRDefault="00321686" w:rsidP="00372180">
      <w:pPr>
        <w:rPr>
          <w:rFonts w:cs="Times New Roman"/>
          <w:szCs w:val="20"/>
        </w:rPr>
      </w:pPr>
      <w:r w:rsidRPr="004F4E1B">
        <w:rPr>
          <w:rFonts w:cs="Times New Roman"/>
          <w:kern w:val="0"/>
          <w:szCs w:val="20"/>
          <w14:ligatures w14:val="none"/>
        </w:rPr>
        <w:lastRenderedPageBreak/>
        <w:t xml:space="preserve">Washington Administrative Code (WAC), 2024. Well Plugging Requirements. WAC 173-160-420. </w:t>
      </w:r>
      <w:hyperlink r:id="rId41" w:tgtFrame="_new" w:history="1">
        <w:r w:rsidRPr="004F4E1B">
          <w:rPr>
            <w:rFonts w:cs="Times New Roman"/>
            <w:kern w:val="0"/>
            <w:szCs w:val="20"/>
            <w14:ligatures w14:val="none"/>
          </w:rPr>
          <w:t>https://app.leg.wa.gov/wac/default.aspx?cite=173-160-420</w:t>
        </w:r>
      </w:hyperlink>
      <w:r w:rsidRPr="004F4E1B">
        <w:rPr>
          <w:rFonts w:cs="Times New Roman"/>
          <w:kern w:val="0"/>
          <w:szCs w:val="20"/>
          <w14:ligatures w14:val="none"/>
        </w:rPr>
        <w:t xml:space="preserve"> (accessed 21 May 202</w:t>
      </w:r>
      <w:r w:rsidR="00397D50" w:rsidRPr="004F4E1B">
        <w:rPr>
          <w:rFonts w:cs="Times New Roman"/>
          <w:kern w:val="0"/>
          <w:szCs w:val="20"/>
          <w14:ligatures w14:val="none"/>
        </w:rPr>
        <w:t>2)</w:t>
      </w:r>
    </w:p>
    <w:sectPr w:rsidR="00316B60" w:rsidRPr="004F4E1B">
      <w:head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91548" w14:textId="77777777" w:rsidR="004F4E1B" w:rsidRDefault="004F4E1B" w:rsidP="004F4E1B">
      <w:pPr>
        <w:spacing w:after="0" w:line="240" w:lineRule="auto"/>
      </w:pPr>
      <w:r>
        <w:separator/>
      </w:r>
    </w:p>
  </w:endnote>
  <w:endnote w:type="continuationSeparator" w:id="0">
    <w:p w14:paraId="07BB7923" w14:textId="77777777" w:rsidR="004F4E1B" w:rsidRDefault="004F4E1B" w:rsidP="004F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F3405" w14:textId="77777777" w:rsidR="004F4E1B" w:rsidRDefault="004F4E1B" w:rsidP="004F4E1B">
      <w:pPr>
        <w:spacing w:after="0" w:line="240" w:lineRule="auto"/>
      </w:pPr>
      <w:r>
        <w:separator/>
      </w:r>
    </w:p>
  </w:footnote>
  <w:footnote w:type="continuationSeparator" w:id="0">
    <w:p w14:paraId="7A594D39" w14:textId="77777777" w:rsidR="004F4E1B" w:rsidRDefault="004F4E1B" w:rsidP="004F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22D5C" w14:textId="404BB719" w:rsidR="00CF2494" w:rsidRDefault="00CF2494" w:rsidP="00CF2494">
    <w:pPr>
      <w:pStyle w:val="Header"/>
      <w:jc w:val="center"/>
    </w:pPr>
    <w:r>
      <w:t xml:space="preserve">For submission to </w:t>
    </w:r>
    <w:r w:rsidRPr="00CF2494">
      <w:rPr>
        <w:i/>
        <w:iCs/>
      </w:rPr>
      <w:t>Clean Technologies and Environmental Policy</w:t>
    </w:r>
  </w:p>
  <w:p w14:paraId="0868C17C" w14:textId="77777777" w:rsidR="00CF2494" w:rsidRDefault="00CF2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B7192"/>
    <w:multiLevelType w:val="hybridMultilevel"/>
    <w:tmpl w:val="901AC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0115C"/>
    <w:multiLevelType w:val="hybridMultilevel"/>
    <w:tmpl w:val="00D8DEB6"/>
    <w:lvl w:ilvl="0" w:tplc="840C5D08">
      <w:start w:val="1"/>
      <w:numFmt w:val="bullet"/>
      <w:pStyle w:val="EndNoteBibliography"/>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D4879"/>
    <w:multiLevelType w:val="hybridMultilevel"/>
    <w:tmpl w:val="3106351E"/>
    <w:lvl w:ilvl="0" w:tplc="15585754">
      <w:start w:val="1"/>
      <w:numFmt w:val="decimal"/>
      <w:lvlText w:val="%1."/>
      <w:lvlJc w:val="left"/>
      <w:pPr>
        <w:ind w:left="120" w:hanging="720"/>
      </w:pPr>
      <w:rPr>
        <w:rFonts w:ascii="Calibri" w:eastAsia="Calibri" w:hAnsi="Calibri" w:cs="Calibri" w:hint="default"/>
        <w:b w:val="0"/>
        <w:bCs w:val="0"/>
        <w:i w:val="0"/>
        <w:iCs w:val="0"/>
        <w:spacing w:val="-1"/>
        <w:w w:val="100"/>
        <w:sz w:val="24"/>
        <w:szCs w:val="24"/>
        <w:lang w:val="en-US" w:eastAsia="en-US" w:bidi="ar-SA"/>
      </w:rPr>
    </w:lvl>
    <w:lvl w:ilvl="1" w:tplc="96BA08E8">
      <w:numFmt w:val="bullet"/>
      <w:lvlText w:val="•"/>
      <w:lvlJc w:val="left"/>
      <w:pPr>
        <w:ind w:left="1122" w:hanging="720"/>
      </w:pPr>
      <w:rPr>
        <w:rFonts w:hint="default"/>
        <w:lang w:val="en-US" w:eastAsia="en-US" w:bidi="ar-SA"/>
      </w:rPr>
    </w:lvl>
    <w:lvl w:ilvl="2" w:tplc="06BCADE2">
      <w:numFmt w:val="bullet"/>
      <w:lvlText w:val="•"/>
      <w:lvlJc w:val="left"/>
      <w:pPr>
        <w:ind w:left="2124" w:hanging="720"/>
      </w:pPr>
      <w:rPr>
        <w:rFonts w:hint="default"/>
        <w:lang w:val="en-US" w:eastAsia="en-US" w:bidi="ar-SA"/>
      </w:rPr>
    </w:lvl>
    <w:lvl w:ilvl="3" w:tplc="31BC6BFE">
      <w:numFmt w:val="bullet"/>
      <w:lvlText w:val="•"/>
      <w:lvlJc w:val="left"/>
      <w:pPr>
        <w:ind w:left="3126" w:hanging="720"/>
      </w:pPr>
      <w:rPr>
        <w:rFonts w:hint="default"/>
        <w:lang w:val="en-US" w:eastAsia="en-US" w:bidi="ar-SA"/>
      </w:rPr>
    </w:lvl>
    <w:lvl w:ilvl="4" w:tplc="51024ADC">
      <w:numFmt w:val="bullet"/>
      <w:lvlText w:val="•"/>
      <w:lvlJc w:val="left"/>
      <w:pPr>
        <w:ind w:left="4128" w:hanging="720"/>
      </w:pPr>
      <w:rPr>
        <w:rFonts w:hint="default"/>
        <w:lang w:val="en-US" w:eastAsia="en-US" w:bidi="ar-SA"/>
      </w:rPr>
    </w:lvl>
    <w:lvl w:ilvl="5" w:tplc="2D44FBD6">
      <w:numFmt w:val="bullet"/>
      <w:lvlText w:val="•"/>
      <w:lvlJc w:val="left"/>
      <w:pPr>
        <w:ind w:left="5130" w:hanging="720"/>
      </w:pPr>
      <w:rPr>
        <w:rFonts w:hint="default"/>
        <w:lang w:val="en-US" w:eastAsia="en-US" w:bidi="ar-SA"/>
      </w:rPr>
    </w:lvl>
    <w:lvl w:ilvl="6" w:tplc="CC240582">
      <w:numFmt w:val="bullet"/>
      <w:lvlText w:val="•"/>
      <w:lvlJc w:val="left"/>
      <w:pPr>
        <w:ind w:left="6132" w:hanging="720"/>
      </w:pPr>
      <w:rPr>
        <w:rFonts w:hint="default"/>
        <w:lang w:val="en-US" w:eastAsia="en-US" w:bidi="ar-SA"/>
      </w:rPr>
    </w:lvl>
    <w:lvl w:ilvl="7" w:tplc="A3A229AE">
      <w:numFmt w:val="bullet"/>
      <w:lvlText w:val="•"/>
      <w:lvlJc w:val="left"/>
      <w:pPr>
        <w:ind w:left="7134" w:hanging="720"/>
      </w:pPr>
      <w:rPr>
        <w:rFonts w:hint="default"/>
        <w:lang w:val="en-US" w:eastAsia="en-US" w:bidi="ar-SA"/>
      </w:rPr>
    </w:lvl>
    <w:lvl w:ilvl="8" w:tplc="3B78D146">
      <w:numFmt w:val="bullet"/>
      <w:lvlText w:val="•"/>
      <w:lvlJc w:val="left"/>
      <w:pPr>
        <w:ind w:left="8136" w:hanging="720"/>
      </w:pPr>
      <w:rPr>
        <w:rFonts w:hint="default"/>
        <w:lang w:val="en-US" w:eastAsia="en-US" w:bidi="ar-SA"/>
      </w:rPr>
    </w:lvl>
  </w:abstractNum>
  <w:abstractNum w:abstractNumId="3" w15:restartNumberingAfterBreak="0">
    <w:nsid w:val="1A6265DE"/>
    <w:multiLevelType w:val="hybridMultilevel"/>
    <w:tmpl w:val="FDBE2D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0511EB"/>
    <w:multiLevelType w:val="hybridMultilevel"/>
    <w:tmpl w:val="249A7C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BE002A"/>
    <w:multiLevelType w:val="hybridMultilevel"/>
    <w:tmpl w:val="FDBE2D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7C6407A"/>
    <w:multiLevelType w:val="hybridMultilevel"/>
    <w:tmpl w:val="FDBE2D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8CC6EBC"/>
    <w:multiLevelType w:val="hybridMultilevel"/>
    <w:tmpl w:val="FDBE2D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51F0859"/>
    <w:multiLevelType w:val="hybridMultilevel"/>
    <w:tmpl w:val="FDBE2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D426B2"/>
    <w:multiLevelType w:val="hybridMultilevel"/>
    <w:tmpl w:val="FDBE2DD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94727130">
    <w:abstractNumId w:val="1"/>
  </w:num>
  <w:num w:numId="2" w16cid:durableId="1599018224">
    <w:abstractNumId w:val="2"/>
  </w:num>
  <w:num w:numId="3" w16cid:durableId="222913408">
    <w:abstractNumId w:val="0"/>
  </w:num>
  <w:num w:numId="4" w16cid:durableId="830483491">
    <w:abstractNumId w:val="8"/>
  </w:num>
  <w:num w:numId="5" w16cid:durableId="678167391">
    <w:abstractNumId w:val="9"/>
  </w:num>
  <w:num w:numId="6" w16cid:durableId="1833376406">
    <w:abstractNumId w:val="7"/>
  </w:num>
  <w:num w:numId="7" w16cid:durableId="1549340255">
    <w:abstractNumId w:val="6"/>
  </w:num>
  <w:num w:numId="8" w16cid:durableId="948008633">
    <w:abstractNumId w:val="3"/>
  </w:num>
  <w:num w:numId="9" w16cid:durableId="1807116381">
    <w:abstractNumId w:val="5"/>
  </w:num>
  <w:num w:numId="10" w16cid:durableId="8809421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C3"/>
    <w:rsid w:val="00062160"/>
    <w:rsid w:val="00092DDF"/>
    <w:rsid w:val="00104A35"/>
    <w:rsid w:val="001F3484"/>
    <w:rsid w:val="00227FEF"/>
    <w:rsid w:val="002E3C0E"/>
    <w:rsid w:val="003163E4"/>
    <w:rsid w:val="00316B60"/>
    <w:rsid w:val="00321686"/>
    <w:rsid w:val="00372180"/>
    <w:rsid w:val="00397D50"/>
    <w:rsid w:val="004F471B"/>
    <w:rsid w:val="004F4E1B"/>
    <w:rsid w:val="005128F3"/>
    <w:rsid w:val="005475E8"/>
    <w:rsid w:val="00574C61"/>
    <w:rsid w:val="00581E96"/>
    <w:rsid w:val="0059480B"/>
    <w:rsid w:val="005A2EB9"/>
    <w:rsid w:val="005B0E3D"/>
    <w:rsid w:val="005B195B"/>
    <w:rsid w:val="005D34E6"/>
    <w:rsid w:val="005E2728"/>
    <w:rsid w:val="00661FED"/>
    <w:rsid w:val="00680462"/>
    <w:rsid w:val="006A35EA"/>
    <w:rsid w:val="006F6434"/>
    <w:rsid w:val="0077280E"/>
    <w:rsid w:val="007B55AC"/>
    <w:rsid w:val="007C6719"/>
    <w:rsid w:val="007D39F6"/>
    <w:rsid w:val="007D4491"/>
    <w:rsid w:val="007D7A22"/>
    <w:rsid w:val="007E6219"/>
    <w:rsid w:val="00851A89"/>
    <w:rsid w:val="00867D46"/>
    <w:rsid w:val="00894B0C"/>
    <w:rsid w:val="008C69E3"/>
    <w:rsid w:val="008C6ADA"/>
    <w:rsid w:val="00923B12"/>
    <w:rsid w:val="00972779"/>
    <w:rsid w:val="0097342F"/>
    <w:rsid w:val="009A4DC2"/>
    <w:rsid w:val="009C5CA0"/>
    <w:rsid w:val="009D3880"/>
    <w:rsid w:val="00AD23E5"/>
    <w:rsid w:val="00BA0DA0"/>
    <w:rsid w:val="00C752C3"/>
    <w:rsid w:val="00C923DF"/>
    <w:rsid w:val="00CF2494"/>
    <w:rsid w:val="00D65DCA"/>
    <w:rsid w:val="00D82934"/>
    <w:rsid w:val="00E2722E"/>
    <w:rsid w:val="00E34AA2"/>
    <w:rsid w:val="00E508BA"/>
    <w:rsid w:val="00F478FF"/>
    <w:rsid w:val="00F56C0F"/>
    <w:rsid w:val="00F77476"/>
    <w:rsid w:val="00F9248D"/>
    <w:rsid w:val="00FC1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E4960"/>
  <w15:chartTrackingRefBased/>
  <w15:docId w15:val="{E4D3FAC1-95AB-406A-8D22-8A993C602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E1B"/>
    <w:rPr>
      <w:rFonts w:ascii="Times New Roman" w:hAnsi="Times New Roman"/>
      <w:sz w:val="20"/>
    </w:rPr>
  </w:style>
  <w:style w:type="paragraph" w:styleId="Heading1">
    <w:name w:val="heading 1"/>
    <w:basedOn w:val="Normal"/>
    <w:next w:val="Normal"/>
    <w:link w:val="Heading1Char"/>
    <w:uiPriority w:val="9"/>
    <w:qFormat/>
    <w:rsid w:val="004F4E1B"/>
    <w:pPr>
      <w:keepNext/>
      <w:keepLines/>
      <w:spacing w:before="360" w:after="80"/>
      <w:outlineLvl w:val="0"/>
    </w:pPr>
    <w:rPr>
      <w:rFonts w:eastAsiaTheme="majorEastAsia" w:cstheme="majorBidi"/>
      <w:color w:val="2F5496" w:themeColor="accent1" w:themeShade="BF"/>
      <w:sz w:val="28"/>
      <w:szCs w:val="40"/>
    </w:rPr>
  </w:style>
  <w:style w:type="paragraph" w:styleId="Heading2">
    <w:name w:val="heading 2"/>
    <w:basedOn w:val="Normal"/>
    <w:next w:val="Normal"/>
    <w:link w:val="Heading2Char"/>
    <w:uiPriority w:val="9"/>
    <w:semiHidden/>
    <w:unhideWhenUsed/>
    <w:qFormat/>
    <w:rsid w:val="004F4E1B"/>
    <w:pPr>
      <w:keepNext/>
      <w:keepLines/>
      <w:spacing w:before="160" w:after="80"/>
      <w:outlineLvl w:val="1"/>
    </w:pPr>
    <w:rPr>
      <w:rFonts w:eastAsiaTheme="majorEastAsia"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752C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52C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52C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52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52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52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52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E1B"/>
    <w:rPr>
      <w:rFonts w:ascii="Times New Roman" w:eastAsiaTheme="majorEastAsia" w:hAnsi="Times New Roman" w:cstheme="majorBidi"/>
      <w:color w:val="2F5496" w:themeColor="accent1" w:themeShade="BF"/>
      <w:sz w:val="28"/>
      <w:szCs w:val="40"/>
    </w:rPr>
  </w:style>
  <w:style w:type="character" w:customStyle="1" w:styleId="Heading2Char">
    <w:name w:val="Heading 2 Char"/>
    <w:basedOn w:val="DefaultParagraphFont"/>
    <w:link w:val="Heading2"/>
    <w:uiPriority w:val="9"/>
    <w:semiHidden/>
    <w:rsid w:val="004F4E1B"/>
    <w:rPr>
      <w:rFonts w:ascii="Times New Roman" w:eastAsiaTheme="majorEastAsia" w:hAnsi="Times New Roman"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52C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52C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52C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52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52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52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52C3"/>
    <w:rPr>
      <w:rFonts w:eastAsiaTheme="majorEastAsia" w:cstheme="majorBidi"/>
      <w:color w:val="272727" w:themeColor="text1" w:themeTint="D8"/>
    </w:rPr>
  </w:style>
  <w:style w:type="paragraph" w:styleId="Title">
    <w:name w:val="Title"/>
    <w:basedOn w:val="Normal"/>
    <w:next w:val="Normal"/>
    <w:link w:val="TitleChar"/>
    <w:uiPriority w:val="10"/>
    <w:qFormat/>
    <w:rsid w:val="004F4E1B"/>
    <w:pPr>
      <w:spacing w:after="80"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F4E1B"/>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C752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52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52C3"/>
    <w:pPr>
      <w:spacing w:before="160"/>
      <w:jc w:val="center"/>
    </w:pPr>
    <w:rPr>
      <w:i/>
      <w:iCs/>
      <w:color w:val="404040" w:themeColor="text1" w:themeTint="BF"/>
    </w:rPr>
  </w:style>
  <w:style w:type="character" w:customStyle="1" w:styleId="QuoteChar">
    <w:name w:val="Quote Char"/>
    <w:basedOn w:val="DefaultParagraphFont"/>
    <w:link w:val="Quote"/>
    <w:uiPriority w:val="29"/>
    <w:rsid w:val="00C752C3"/>
    <w:rPr>
      <w:i/>
      <w:iCs/>
      <w:color w:val="404040" w:themeColor="text1" w:themeTint="BF"/>
    </w:rPr>
  </w:style>
  <w:style w:type="paragraph" w:styleId="ListParagraph">
    <w:name w:val="List Paragraph"/>
    <w:basedOn w:val="Normal"/>
    <w:uiPriority w:val="1"/>
    <w:qFormat/>
    <w:rsid w:val="00C752C3"/>
    <w:pPr>
      <w:ind w:left="720"/>
      <w:contextualSpacing/>
    </w:pPr>
  </w:style>
  <w:style w:type="character" w:styleId="IntenseEmphasis">
    <w:name w:val="Intense Emphasis"/>
    <w:basedOn w:val="DefaultParagraphFont"/>
    <w:uiPriority w:val="21"/>
    <w:qFormat/>
    <w:rsid w:val="00C752C3"/>
    <w:rPr>
      <w:i/>
      <w:iCs/>
      <w:color w:val="2F5496" w:themeColor="accent1" w:themeShade="BF"/>
    </w:rPr>
  </w:style>
  <w:style w:type="paragraph" w:styleId="IntenseQuote">
    <w:name w:val="Intense Quote"/>
    <w:basedOn w:val="Normal"/>
    <w:next w:val="Normal"/>
    <w:link w:val="IntenseQuoteChar"/>
    <w:uiPriority w:val="30"/>
    <w:qFormat/>
    <w:rsid w:val="00C752C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52C3"/>
    <w:rPr>
      <w:i/>
      <w:iCs/>
      <w:color w:val="2F5496" w:themeColor="accent1" w:themeShade="BF"/>
    </w:rPr>
  </w:style>
  <w:style w:type="character" w:styleId="IntenseReference">
    <w:name w:val="Intense Reference"/>
    <w:basedOn w:val="DefaultParagraphFont"/>
    <w:uiPriority w:val="32"/>
    <w:qFormat/>
    <w:rsid w:val="00C752C3"/>
    <w:rPr>
      <w:b/>
      <w:bCs/>
      <w:smallCaps/>
      <w:color w:val="2F5496" w:themeColor="accent1" w:themeShade="BF"/>
      <w:spacing w:val="5"/>
    </w:rPr>
  </w:style>
  <w:style w:type="character" w:styleId="CommentReference">
    <w:name w:val="annotation reference"/>
    <w:basedOn w:val="DefaultParagraphFont"/>
    <w:uiPriority w:val="99"/>
    <w:semiHidden/>
    <w:unhideWhenUsed/>
    <w:rsid w:val="00C752C3"/>
    <w:rPr>
      <w:sz w:val="16"/>
      <w:szCs w:val="16"/>
    </w:rPr>
  </w:style>
  <w:style w:type="table" w:styleId="TableGrid">
    <w:name w:val="Table Grid"/>
    <w:basedOn w:val="TableNormal"/>
    <w:uiPriority w:val="39"/>
    <w:rsid w:val="005D34E6"/>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16B60"/>
    <w:pPr>
      <w:numPr>
        <w:numId w:val="1"/>
      </w:numPr>
      <w:spacing w:after="0" w:line="240" w:lineRule="auto"/>
    </w:pPr>
    <w:rPr>
      <w:rFonts w:ascii="Calibri" w:hAnsi="Calibri" w:cs="Calibri"/>
      <w:sz w:val="24"/>
      <w:szCs w:val="24"/>
    </w:rPr>
  </w:style>
  <w:style w:type="character" w:customStyle="1" w:styleId="EndNoteBibliographyChar">
    <w:name w:val="EndNote Bibliography Char"/>
    <w:basedOn w:val="DefaultParagraphFont"/>
    <w:link w:val="EndNoteBibliography"/>
    <w:rsid w:val="00316B60"/>
    <w:rPr>
      <w:rFonts w:ascii="Calibri" w:hAnsi="Calibri" w:cs="Calibri"/>
      <w:sz w:val="24"/>
      <w:szCs w:val="24"/>
    </w:rPr>
  </w:style>
  <w:style w:type="character" w:styleId="Hyperlink">
    <w:name w:val="Hyperlink"/>
    <w:basedOn w:val="DefaultParagraphFont"/>
    <w:uiPriority w:val="99"/>
    <w:unhideWhenUsed/>
    <w:rsid w:val="00316B60"/>
    <w:rPr>
      <w:color w:val="0563C1" w:themeColor="hyperlink"/>
      <w:u w:val="single"/>
    </w:rPr>
  </w:style>
  <w:style w:type="character" w:styleId="UnresolvedMention">
    <w:name w:val="Unresolved Mention"/>
    <w:basedOn w:val="DefaultParagraphFont"/>
    <w:uiPriority w:val="99"/>
    <w:semiHidden/>
    <w:unhideWhenUsed/>
    <w:rsid w:val="00316B60"/>
    <w:rPr>
      <w:color w:val="605E5C"/>
      <w:shd w:val="clear" w:color="auto" w:fill="E1DFDD"/>
    </w:rPr>
  </w:style>
  <w:style w:type="paragraph" w:styleId="CommentText">
    <w:name w:val="annotation text"/>
    <w:basedOn w:val="Normal"/>
    <w:link w:val="CommentTextChar"/>
    <w:uiPriority w:val="99"/>
    <w:unhideWhenUsed/>
    <w:pPr>
      <w:spacing w:line="240" w:lineRule="auto"/>
    </w:pPr>
    <w:rPr>
      <w:szCs w:val="20"/>
    </w:rPr>
  </w:style>
  <w:style w:type="character" w:customStyle="1" w:styleId="CommentTextChar">
    <w:name w:val="Comment Text Char"/>
    <w:basedOn w:val="DefaultParagraphFont"/>
    <w:link w:val="CommentText"/>
    <w:uiPriority w:val="99"/>
    <w:rPr>
      <w:sz w:val="20"/>
      <w:szCs w:val="20"/>
    </w:rPr>
  </w:style>
  <w:style w:type="paragraph" w:customStyle="1" w:styleId="TableParagraph">
    <w:name w:val="Table Paragraph"/>
    <w:basedOn w:val="Normal"/>
    <w:uiPriority w:val="1"/>
    <w:qFormat/>
    <w:rsid w:val="0059480B"/>
    <w:pPr>
      <w:widowControl w:val="0"/>
      <w:autoSpaceDE w:val="0"/>
      <w:autoSpaceDN w:val="0"/>
      <w:spacing w:after="0" w:line="240" w:lineRule="auto"/>
    </w:pPr>
    <w:rPr>
      <w:rFonts w:ascii="Calibri" w:eastAsia="Calibri" w:hAnsi="Calibri" w:cs="Calibri"/>
      <w:kern w:val="0"/>
      <w14:ligatures w14:val="none"/>
    </w:rPr>
  </w:style>
  <w:style w:type="paragraph" w:styleId="CommentSubject">
    <w:name w:val="annotation subject"/>
    <w:basedOn w:val="CommentText"/>
    <w:next w:val="CommentText"/>
    <w:link w:val="CommentSubjectChar"/>
    <w:uiPriority w:val="99"/>
    <w:semiHidden/>
    <w:unhideWhenUsed/>
    <w:rsid w:val="00F478FF"/>
    <w:rPr>
      <w:b/>
      <w:bCs/>
    </w:rPr>
  </w:style>
  <w:style w:type="character" w:customStyle="1" w:styleId="CommentSubjectChar">
    <w:name w:val="Comment Subject Char"/>
    <w:basedOn w:val="CommentTextChar"/>
    <w:link w:val="CommentSubject"/>
    <w:uiPriority w:val="99"/>
    <w:semiHidden/>
    <w:rsid w:val="00F478FF"/>
    <w:rPr>
      <w:b/>
      <w:bCs/>
      <w:sz w:val="20"/>
      <w:szCs w:val="20"/>
    </w:rPr>
  </w:style>
  <w:style w:type="paragraph" w:styleId="BodyText">
    <w:name w:val="Body Text"/>
    <w:basedOn w:val="Normal"/>
    <w:link w:val="BodyTextChar"/>
    <w:uiPriority w:val="1"/>
    <w:qFormat/>
    <w:rsid w:val="00F478FF"/>
    <w:pPr>
      <w:widowControl w:val="0"/>
      <w:autoSpaceDE w:val="0"/>
      <w:autoSpaceDN w:val="0"/>
      <w:spacing w:after="0" w:line="240" w:lineRule="auto"/>
      <w:ind w:left="120"/>
    </w:pPr>
    <w:rPr>
      <w:rFonts w:ascii="Calibri" w:eastAsia="Calibri" w:hAnsi="Calibri" w:cs="Calibri"/>
      <w:kern w:val="0"/>
      <w:sz w:val="24"/>
      <w:szCs w:val="24"/>
      <w14:ligatures w14:val="none"/>
    </w:rPr>
  </w:style>
  <w:style w:type="character" w:customStyle="1" w:styleId="BodyTextChar">
    <w:name w:val="Body Text Char"/>
    <w:basedOn w:val="DefaultParagraphFont"/>
    <w:link w:val="BodyText"/>
    <w:uiPriority w:val="1"/>
    <w:rsid w:val="00F478FF"/>
    <w:rPr>
      <w:rFonts w:ascii="Calibri" w:eastAsia="Calibri" w:hAnsi="Calibri" w:cs="Calibri"/>
      <w:kern w:val="0"/>
      <w:sz w:val="24"/>
      <w:szCs w:val="24"/>
      <w14:ligatures w14:val="none"/>
    </w:rPr>
  </w:style>
  <w:style w:type="paragraph" w:styleId="Caption">
    <w:name w:val="caption"/>
    <w:basedOn w:val="Normal"/>
    <w:next w:val="Normal"/>
    <w:uiPriority w:val="35"/>
    <w:unhideWhenUsed/>
    <w:qFormat/>
    <w:rsid w:val="00574C61"/>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7D7A22"/>
    <w:pPr>
      <w:spacing w:before="240" w:after="0"/>
      <w:outlineLvl w:val="9"/>
    </w:pPr>
    <w:rPr>
      <w:kern w:val="0"/>
      <w:sz w:val="32"/>
      <w:szCs w:val="32"/>
      <w14:ligatures w14:val="none"/>
    </w:rPr>
  </w:style>
  <w:style w:type="paragraph" w:styleId="TableofFigures">
    <w:name w:val="table of figures"/>
    <w:basedOn w:val="Normal"/>
    <w:next w:val="Normal"/>
    <w:uiPriority w:val="99"/>
    <w:unhideWhenUsed/>
    <w:rsid w:val="007D7A22"/>
    <w:pPr>
      <w:spacing w:after="0"/>
    </w:pPr>
  </w:style>
  <w:style w:type="paragraph" w:styleId="TOC1">
    <w:name w:val="toc 1"/>
    <w:basedOn w:val="Normal"/>
    <w:next w:val="Normal"/>
    <w:autoRedefine/>
    <w:uiPriority w:val="39"/>
    <w:unhideWhenUsed/>
    <w:rsid w:val="00321686"/>
    <w:pPr>
      <w:spacing w:after="100"/>
    </w:pPr>
  </w:style>
  <w:style w:type="paragraph" w:styleId="Header">
    <w:name w:val="header"/>
    <w:basedOn w:val="Normal"/>
    <w:link w:val="HeaderChar"/>
    <w:uiPriority w:val="99"/>
    <w:unhideWhenUsed/>
    <w:rsid w:val="004F4E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E1B"/>
    <w:rPr>
      <w:rFonts w:ascii="Times New Roman" w:hAnsi="Times New Roman"/>
      <w:sz w:val="20"/>
    </w:rPr>
  </w:style>
  <w:style w:type="paragraph" w:styleId="Footer">
    <w:name w:val="footer"/>
    <w:basedOn w:val="Normal"/>
    <w:link w:val="FooterChar"/>
    <w:uiPriority w:val="99"/>
    <w:unhideWhenUsed/>
    <w:rsid w:val="004F4E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E1B"/>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4714883">
      <w:bodyDiv w:val="1"/>
      <w:marLeft w:val="0"/>
      <w:marRight w:val="0"/>
      <w:marTop w:val="0"/>
      <w:marBottom w:val="0"/>
      <w:divBdr>
        <w:top w:val="none" w:sz="0" w:space="0" w:color="auto"/>
        <w:left w:val="none" w:sz="0" w:space="0" w:color="auto"/>
        <w:bottom w:val="none" w:sz="0" w:space="0" w:color="auto"/>
        <w:right w:val="none" w:sz="0" w:space="0" w:color="auto"/>
      </w:divBdr>
    </w:div>
    <w:div w:id="589048662">
      <w:bodyDiv w:val="1"/>
      <w:marLeft w:val="0"/>
      <w:marRight w:val="0"/>
      <w:marTop w:val="0"/>
      <w:marBottom w:val="0"/>
      <w:divBdr>
        <w:top w:val="none" w:sz="0" w:space="0" w:color="auto"/>
        <w:left w:val="none" w:sz="0" w:space="0" w:color="auto"/>
        <w:bottom w:val="none" w:sz="0" w:space="0" w:color="auto"/>
        <w:right w:val="none" w:sz="0" w:space="0" w:color="auto"/>
      </w:divBdr>
    </w:div>
    <w:div w:id="662243553">
      <w:bodyDiv w:val="1"/>
      <w:marLeft w:val="0"/>
      <w:marRight w:val="0"/>
      <w:marTop w:val="0"/>
      <w:marBottom w:val="0"/>
      <w:divBdr>
        <w:top w:val="none" w:sz="0" w:space="0" w:color="auto"/>
        <w:left w:val="none" w:sz="0" w:space="0" w:color="auto"/>
        <w:bottom w:val="none" w:sz="0" w:space="0" w:color="auto"/>
        <w:right w:val="none" w:sz="0" w:space="0" w:color="auto"/>
      </w:divBdr>
    </w:div>
    <w:div w:id="167263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doi.org/10.3390/ma13020261" TargetMode="External"/><Relationship Id="rId26" Type="http://schemas.openxmlformats.org/officeDocument/2006/relationships/hyperlink" Target="https://doi.org/10.1007/s10668-020-00809-8" TargetMode="External"/><Relationship Id="rId39" Type="http://schemas.openxmlformats.org/officeDocument/2006/relationships/hyperlink" Target="https://www.chardirect.com/rogue-biochar-pricing" TargetMode="External"/><Relationship Id="rId21" Type="http://schemas.openxmlformats.org/officeDocument/2006/relationships/hyperlink" Target="https://doi.org/10.1016/j.jclepro.2020.120987" TargetMode="External"/><Relationship Id="rId34" Type="http://schemas.openxmlformats.org/officeDocument/2006/relationships/hyperlink" Target="https://doi.org/10.3390/pr8101275"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0.jpeg"/><Relationship Id="rId20" Type="http://schemas.openxmlformats.org/officeDocument/2006/relationships/hyperlink" Target="https://doi.org/10.1016/j.biombioe.2018.06.007" TargetMode="External"/><Relationship Id="rId29" Type="http://schemas.openxmlformats.org/officeDocument/2006/relationships/hyperlink" Target="https://doi.org/10.4031/002533207787442204" TargetMode="External"/><Relationship Id="rId41" Type="http://schemas.openxmlformats.org/officeDocument/2006/relationships/hyperlink" Target="https://app.leg.wa.gov/wac/default.aspx?cite=173-160-4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gobiochar.com/shop/" TargetMode="External"/><Relationship Id="rId32" Type="http://schemas.openxmlformats.org/officeDocument/2006/relationships/hyperlink" Target="https://doi.org/10.1016/j.cej.2014.03.021" TargetMode="External"/><Relationship Id="rId37" Type="http://schemas.openxmlformats.org/officeDocument/2006/relationships/hyperlink" Target="https://www.dmr.nd.gov/dmr/oilgas/well-plugging" TargetMode="External"/><Relationship Id="rId40" Type="http://schemas.openxmlformats.org/officeDocument/2006/relationships/hyperlink" Target="https://doi.org/10.3390/land8120179"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16/j.rser.2019.109582" TargetMode="External"/><Relationship Id="rId28" Type="http://schemas.openxmlformats.org/officeDocument/2006/relationships/hyperlink" Target="https://doi.org/10.4043/31502-MS" TargetMode="External"/><Relationship Id="rId36" Type="http://schemas.openxmlformats.org/officeDocument/2006/relationships/hyperlink" Target="https://doi.org/10.1016/j.wasman.2020.08.013" TargetMode="External"/><Relationship Id="rId10" Type="http://schemas.openxmlformats.org/officeDocument/2006/relationships/chart" Target="charts/chart2.xml"/><Relationship Id="rId19" Type="http://schemas.openxmlformats.org/officeDocument/2006/relationships/hyperlink" Target="http://dx.doi.org/10.1007/s10973-023-12214-0" TargetMode="External"/><Relationship Id="rId31" Type="http://schemas.openxmlformats.org/officeDocument/2006/relationships/hyperlink" Target="https://doi.org/10.5539/jsd.v12n5p112"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10.jpeg"/><Relationship Id="rId22" Type="http://schemas.openxmlformats.org/officeDocument/2006/relationships/hyperlink" Target="https://ecmc.state.co.us/data.html" TargetMode="External"/><Relationship Id="rId27" Type="http://schemas.openxmlformats.org/officeDocument/2006/relationships/hyperlink" Target="https://doi.org/10.1016/j.scitotenv.2020.140714" TargetMode="External"/><Relationship Id="rId30" Type="http://schemas.openxmlformats.org/officeDocument/2006/relationships/hyperlink" Target="https://doi.org/10.1016/j.energy.2023.129895" TargetMode="External"/><Relationship Id="rId35" Type="http://schemas.openxmlformats.org/officeDocument/2006/relationships/hyperlink" Target="https://doi.org/10.1016/j.jaap.2016.10.002" TargetMode="External"/><Relationship Id="rId43" Type="http://schemas.openxmlformats.org/officeDocument/2006/relationships/fontTable" Target="fontTable.xml"/><Relationship Id="rId8" Type="http://schemas.openxmlformats.org/officeDocument/2006/relationships/hyperlink" Target="mailto:jason.quinn@colostate.edu" TargetMode="Externa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hyperlink" Target="https://www.airterra.ca/about-airterra/" TargetMode="External"/><Relationship Id="rId25" Type="http://schemas.openxmlformats.org/officeDocument/2006/relationships/hyperlink" Target="https://doi.org/10.1016/j.jenvman.2014.11.027" TargetMode="External"/><Relationship Id="rId33" Type="http://schemas.openxmlformats.org/officeDocument/2006/relationships/hyperlink" Target="https://doi.org/10.25046/aj050257" TargetMode="External"/><Relationship Id="rId38" Type="http://schemas.openxmlformats.org/officeDocument/2006/relationships/hyperlink" Target="https://doi.org/10.1016/j.jclepro.2019.11956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ata\cement\crushing\PSI\stress%20at%20brea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cement\crushing\PSI\stress%20at%20brea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Compressive Strength of the Cement Mixt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v>Control</c:v>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control!$H$3:$H$6</c:f>
                <c:numCache>
                  <c:formatCode>General</c:formatCode>
                  <c:ptCount val="4"/>
                  <c:pt idx="0">
                    <c:v>28</c:v>
                  </c:pt>
                  <c:pt idx="1">
                    <c:v>446.12579192669665</c:v>
                  </c:pt>
                  <c:pt idx="2">
                    <c:v>168</c:v>
                  </c:pt>
                  <c:pt idx="3">
                    <c:v>186.5</c:v>
                  </c:pt>
                </c:numCache>
              </c:numRef>
            </c:plus>
            <c:minus>
              <c:numRef>
                <c:f>control!$H$3:$H$6</c:f>
                <c:numCache>
                  <c:formatCode>General</c:formatCode>
                  <c:ptCount val="4"/>
                  <c:pt idx="0">
                    <c:v>28</c:v>
                  </c:pt>
                  <c:pt idx="1">
                    <c:v>446.12579192669665</c:v>
                  </c:pt>
                  <c:pt idx="2">
                    <c:v>168</c:v>
                  </c:pt>
                  <c:pt idx="3">
                    <c:v>186.5</c:v>
                  </c:pt>
                </c:numCache>
              </c:numRef>
            </c:minus>
            <c:spPr>
              <a:noFill/>
              <a:ln w="9525" cap="flat" cmpd="sng" algn="ctr">
                <a:solidFill>
                  <a:schemeClr val="tx1">
                    <a:lumMod val="65000"/>
                    <a:lumOff val="35000"/>
                  </a:schemeClr>
                </a:solidFill>
                <a:round/>
              </a:ln>
              <a:effectLst/>
            </c:spPr>
          </c:errBars>
          <c:xVal>
            <c:numRef>
              <c:f>control!$B$3:$B$6</c:f>
              <c:numCache>
                <c:formatCode>General</c:formatCode>
                <c:ptCount val="4"/>
                <c:pt idx="0">
                  <c:v>1</c:v>
                </c:pt>
                <c:pt idx="1">
                  <c:v>4</c:v>
                </c:pt>
                <c:pt idx="2">
                  <c:v>7</c:v>
                </c:pt>
                <c:pt idx="3">
                  <c:v>28</c:v>
                </c:pt>
              </c:numCache>
            </c:numRef>
          </c:xVal>
          <c:yVal>
            <c:numRef>
              <c:f>control!$G$3:$G$6</c:f>
              <c:numCache>
                <c:formatCode>General</c:formatCode>
                <c:ptCount val="4"/>
                <c:pt idx="0">
                  <c:v>1041</c:v>
                </c:pt>
                <c:pt idx="1">
                  <c:v>3101.3333333333335</c:v>
                </c:pt>
                <c:pt idx="2">
                  <c:v>3539</c:v>
                </c:pt>
                <c:pt idx="3">
                  <c:v>5932.5</c:v>
                </c:pt>
              </c:numCache>
            </c:numRef>
          </c:yVal>
          <c:smooth val="0"/>
          <c:extLst>
            <c:ext xmlns:c16="http://schemas.microsoft.com/office/drawing/2014/chart" uri="{C3380CC4-5D6E-409C-BE32-E72D297353CC}">
              <c16:uniqueId val="{00000000-D36E-4898-82B6-74B7395EE1EB}"/>
            </c:ext>
          </c:extLst>
        </c:ser>
        <c:ser>
          <c:idx val="1"/>
          <c:order val="1"/>
          <c:tx>
            <c:v>1% Biochar</c:v>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control!$H$9:$H$12</c:f>
                <c:numCache>
                  <c:formatCode>General</c:formatCode>
                  <c:ptCount val="4"/>
                  <c:pt idx="0">
                    <c:v>9.5</c:v>
                  </c:pt>
                  <c:pt idx="1">
                    <c:v>164.97743953509388</c:v>
                  </c:pt>
                  <c:pt idx="2">
                    <c:v>320.5</c:v>
                  </c:pt>
                  <c:pt idx="3">
                    <c:v>122</c:v>
                  </c:pt>
                </c:numCache>
              </c:numRef>
            </c:plus>
            <c:minus>
              <c:numRef>
                <c:f>control!$H$9:$H$12</c:f>
                <c:numCache>
                  <c:formatCode>General</c:formatCode>
                  <c:ptCount val="4"/>
                  <c:pt idx="0">
                    <c:v>9.5</c:v>
                  </c:pt>
                  <c:pt idx="1">
                    <c:v>164.97743953509388</c:v>
                  </c:pt>
                  <c:pt idx="2">
                    <c:v>320.5</c:v>
                  </c:pt>
                  <c:pt idx="3">
                    <c:v>122</c:v>
                  </c:pt>
                </c:numCache>
              </c:numRef>
            </c:minus>
            <c:spPr>
              <a:noFill/>
              <a:ln w="9525" cap="flat" cmpd="sng" algn="ctr">
                <a:solidFill>
                  <a:schemeClr val="tx1">
                    <a:lumMod val="65000"/>
                    <a:lumOff val="35000"/>
                  </a:schemeClr>
                </a:solidFill>
                <a:round/>
              </a:ln>
              <a:effectLst/>
            </c:spPr>
          </c:errBars>
          <c:xVal>
            <c:numRef>
              <c:f>control!$B$9:$B$12</c:f>
              <c:numCache>
                <c:formatCode>General</c:formatCode>
                <c:ptCount val="4"/>
                <c:pt idx="0">
                  <c:v>1</c:v>
                </c:pt>
                <c:pt idx="1">
                  <c:v>4</c:v>
                </c:pt>
                <c:pt idx="2">
                  <c:v>7</c:v>
                </c:pt>
                <c:pt idx="3">
                  <c:v>28</c:v>
                </c:pt>
              </c:numCache>
            </c:numRef>
          </c:xVal>
          <c:yVal>
            <c:numRef>
              <c:f>control!$G$9:$G$12</c:f>
              <c:numCache>
                <c:formatCode>General</c:formatCode>
                <c:ptCount val="4"/>
                <c:pt idx="0">
                  <c:v>1049.5</c:v>
                </c:pt>
                <c:pt idx="1">
                  <c:v>3497.3333333333335</c:v>
                </c:pt>
                <c:pt idx="2">
                  <c:v>3983.5</c:v>
                </c:pt>
                <c:pt idx="3">
                  <c:v>6186</c:v>
                </c:pt>
              </c:numCache>
            </c:numRef>
          </c:yVal>
          <c:smooth val="0"/>
          <c:extLst>
            <c:ext xmlns:c16="http://schemas.microsoft.com/office/drawing/2014/chart" uri="{C3380CC4-5D6E-409C-BE32-E72D297353CC}">
              <c16:uniqueId val="{00000001-D36E-4898-82B6-74B7395EE1EB}"/>
            </c:ext>
          </c:extLst>
        </c:ser>
        <c:ser>
          <c:idx val="2"/>
          <c:order val="2"/>
          <c:tx>
            <c:v>3% Biochar</c:v>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control!$H$15:$H$18</c:f>
                <c:numCache>
                  <c:formatCode>General</c:formatCode>
                  <c:ptCount val="4"/>
                  <c:pt idx="0">
                    <c:v>36</c:v>
                  </c:pt>
                  <c:pt idx="1">
                    <c:v>324.47290590535704</c:v>
                  </c:pt>
                  <c:pt idx="2">
                    <c:v>26.5</c:v>
                  </c:pt>
                  <c:pt idx="3">
                    <c:v>121.5</c:v>
                  </c:pt>
                </c:numCache>
              </c:numRef>
            </c:plus>
            <c:minus>
              <c:numRef>
                <c:f>control!$H$15:$H$18</c:f>
                <c:numCache>
                  <c:formatCode>General</c:formatCode>
                  <c:ptCount val="4"/>
                  <c:pt idx="0">
                    <c:v>36</c:v>
                  </c:pt>
                  <c:pt idx="1">
                    <c:v>324.47290590535704</c:v>
                  </c:pt>
                  <c:pt idx="2">
                    <c:v>26.5</c:v>
                  </c:pt>
                  <c:pt idx="3">
                    <c:v>121.5</c:v>
                  </c:pt>
                </c:numCache>
              </c:numRef>
            </c:minus>
            <c:spPr>
              <a:noFill/>
              <a:ln w="9525" cap="flat" cmpd="sng" algn="ctr">
                <a:solidFill>
                  <a:schemeClr val="tx1">
                    <a:lumMod val="65000"/>
                    <a:lumOff val="35000"/>
                  </a:schemeClr>
                </a:solidFill>
                <a:round/>
              </a:ln>
              <a:effectLst/>
            </c:spPr>
          </c:errBars>
          <c:xVal>
            <c:numRef>
              <c:f>control!$B$15:$B$18</c:f>
              <c:numCache>
                <c:formatCode>General</c:formatCode>
                <c:ptCount val="4"/>
                <c:pt idx="0">
                  <c:v>1</c:v>
                </c:pt>
                <c:pt idx="1">
                  <c:v>4</c:v>
                </c:pt>
                <c:pt idx="2">
                  <c:v>7</c:v>
                </c:pt>
                <c:pt idx="3">
                  <c:v>28</c:v>
                </c:pt>
              </c:numCache>
            </c:numRef>
          </c:xVal>
          <c:yVal>
            <c:numRef>
              <c:f>control!$G$15:$G$18</c:f>
              <c:numCache>
                <c:formatCode>General</c:formatCode>
                <c:ptCount val="4"/>
                <c:pt idx="0">
                  <c:v>1934</c:v>
                </c:pt>
                <c:pt idx="1">
                  <c:v>3846</c:v>
                </c:pt>
                <c:pt idx="2">
                  <c:v>4611.5</c:v>
                </c:pt>
                <c:pt idx="3">
                  <c:v>5973.5</c:v>
                </c:pt>
              </c:numCache>
            </c:numRef>
          </c:yVal>
          <c:smooth val="0"/>
          <c:extLst>
            <c:ext xmlns:c16="http://schemas.microsoft.com/office/drawing/2014/chart" uri="{C3380CC4-5D6E-409C-BE32-E72D297353CC}">
              <c16:uniqueId val="{00000002-D36E-4898-82B6-74B7395EE1EB}"/>
            </c:ext>
          </c:extLst>
        </c:ser>
        <c:ser>
          <c:idx val="3"/>
          <c:order val="3"/>
          <c:tx>
            <c:v>5% Biochar</c:v>
          </c:tx>
          <c:spPr>
            <a:ln w="19050"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control!$H$34:$H$37</c:f>
                <c:numCache>
                  <c:formatCode>General</c:formatCode>
                  <c:ptCount val="4"/>
                  <c:pt idx="0">
                    <c:v>18.158500000000082</c:v>
                  </c:pt>
                  <c:pt idx="1">
                    <c:v>43.959999999999923</c:v>
                  </c:pt>
                  <c:pt idx="2">
                    <c:v>10.940000000000055</c:v>
                  </c:pt>
                  <c:pt idx="3">
                    <c:v>39</c:v>
                  </c:pt>
                </c:numCache>
              </c:numRef>
            </c:plus>
            <c:minus>
              <c:numRef>
                <c:f>control!$H$34:$H$37</c:f>
                <c:numCache>
                  <c:formatCode>General</c:formatCode>
                  <c:ptCount val="4"/>
                  <c:pt idx="0">
                    <c:v>18.158500000000082</c:v>
                  </c:pt>
                  <c:pt idx="1">
                    <c:v>43.959999999999923</c:v>
                  </c:pt>
                  <c:pt idx="2">
                    <c:v>10.940000000000055</c:v>
                  </c:pt>
                  <c:pt idx="3">
                    <c:v>39</c:v>
                  </c:pt>
                </c:numCache>
              </c:numRef>
            </c:minus>
            <c:spPr>
              <a:noFill/>
              <a:ln w="9525" cap="flat" cmpd="sng" algn="ctr">
                <a:solidFill>
                  <a:schemeClr val="tx1">
                    <a:lumMod val="65000"/>
                    <a:lumOff val="35000"/>
                  </a:schemeClr>
                </a:solidFill>
                <a:round/>
              </a:ln>
              <a:effectLst/>
            </c:spPr>
          </c:errBars>
          <c:xVal>
            <c:numRef>
              <c:f>control!$B$34:$B$37</c:f>
              <c:numCache>
                <c:formatCode>General</c:formatCode>
                <c:ptCount val="4"/>
                <c:pt idx="0">
                  <c:v>1</c:v>
                </c:pt>
                <c:pt idx="1">
                  <c:v>4</c:v>
                </c:pt>
                <c:pt idx="2">
                  <c:v>7</c:v>
                </c:pt>
                <c:pt idx="3">
                  <c:v>28</c:v>
                </c:pt>
              </c:numCache>
            </c:numRef>
          </c:xVal>
          <c:yVal>
            <c:numRef>
              <c:f>control!$G$34:$G$37</c:f>
              <c:numCache>
                <c:formatCode>General</c:formatCode>
                <c:ptCount val="4"/>
                <c:pt idx="0">
                  <c:v>173.05850000000001</c:v>
                </c:pt>
                <c:pt idx="1">
                  <c:v>1229.1199999999999</c:v>
                </c:pt>
                <c:pt idx="2">
                  <c:v>1223.56</c:v>
                </c:pt>
                <c:pt idx="3">
                  <c:v>1207</c:v>
                </c:pt>
              </c:numCache>
            </c:numRef>
          </c:yVal>
          <c:smooth val="0"/>
          <c:extLst>
            <c:ext xmlns:c16="http://schemas.microsoft.com/office/drawing/2014/chart" uri="{C3380CC4-5D6E-409C-BE32-E72D297353CC}">
              <c16:uniqueId val="{00000003-D36E-4898-82B6-74B7395EE1EB}"/>
            </c:ext>
          </c:extLst>
        </c:ser>
        <c:dLbls>
          <c:showLegendKey val="0"/>
          <c:showVal val="0"/>
          <c:showCatName val="0"/>
          <c:showSerName val="0"/>
          <c:showPercent val="0"/>
          <c:showBubbleSize val="0"/>
        </c:dLbls>
        <c:axId val="1719257039"/>
        <c:axId val="1719276239"/>
      </c:scatterChart>
      <c:valAx>
        <c:axId val="171925703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ys Cur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19276239"/>
        <c:crosses val="autoZero"/>
        <c:crossBetween val="midCat"/>
      </c:valAx>
      <c:valAx>
        <c:axId val="17192762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tress at Break (PS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19257039"/>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Compressive Strength with Controlled Viscos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v>3% Biochar</c:v>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control!$H$15:$H$18</c:f>
                <c:numCache>
                  <c:formatCode>General</c:formatCode>
                  <c:ptCount val="4"/>
                  <c:pt idx="0">
                    <c:v>36</c:v>
                  </c:pt>
                  <c:pt idx="1">
                    <c:v>324.47290590535704</c:v>
                  </c:pt>
                  <c:pt idx="2">
                    <c:v>26.5</c:v>
                  </c:pt>
                  <c:pt idx="3">
                    <c:v>121.5</c:v>
                  </c:pt>
                </c:numCache>
              </c:numRef>
            </c:plus>
            <c:minus>
              <c:numRef>
                <c:f>control!$H$15:$H$18</c:f>
                <c:numCache>
                  <c:formatCode>General</c:formatCode>
                  <c:ptCount val="4"/>
                  <c:pt idx="0">
                    <c:v>36</c:v>
                  </c:pt>
                  <c:pt idx="1">
                    <c:v>324.47290590535704</c:v>
                  </c:pt>
                  <c:pt idx="2">
                    <c:v>26.5</c:v>
                  </c:pt>
                  <c:pt idx="3">
                    <c:v>121.5</c:v>
                  </c:pt>
                </c:numCache>
              </c:numRef>
            </c:minus>
            <c:spPr>
              <a:noFill/>
              <a:ln w="9525" cap="flat" cmpd="sng" algn="ctr">
                <a:solidFill>
                  <a:schemeClr val="tx1">
                    <a:lumMod val="65000"/>
                    <a:lumOff val="35000"/>
                  </a:schemeClr>
                </a:solidFill>
                <a:round/>
              </a:ln>
              <a:effectLst/>
            </c:spPr>
          </c:errBars>
          <c:xVal>
            <c:numRef>
              <c:f>control!$B$15:$B$18</c:f>
              <c:numCache>
                <c:formatCode>General</c:formatCode>
                <c:ptCount val="4"/>
                <c:pt idx="0">
                  <c:v>1</c:v>
                </c:pt>
                <c:pt idx="1">
                  <c:v>4</c:v>
                </c:pt>
                <c:pt idx="2">
                  <c:v>7</c:v>
                </c:pt>
                <c:pt idx="3">
                  <c:v>28</c:v>
                </c:pt>
              </c:numCache>
            </c:numRef>
          </c:xVal>
          <c:yVal>
            <c:numRef>
              <c:f>control!$G$15:$G$18</c:f>
              <c:numCache>
                <c:formatCode>General</c:formatCode>
                <c:ptCount val="4"/>
                <c:pt idx="0">
                  <c:v>1934</c:v>
                </c:pt>
                <c:pt idx="1">
                  <c:v>3846</c:v>
                </c:pt>
                <c:pt idx="2">
                  <c:v>4611.5</c:v>
                </c:pt>
                <c:pt idx="3">
                  <c:v>5973.5</c:v>
                </c:pt>
              </c:numCache>
            </c:numRef>
          </c:yVal>
          <c:smooth val="0"/>
          <c:extLst>
            <c:ext xmlns:c16="http://schemas.microsoft.com/office/drawing/2014/chart" uri="{C3380CC4-5D6E-409C-BE32-E72D297353CC}">
              <c16:uniqueId val="{00000000-B5A7-4E83-BDDF-2ABF8CEB3BDD}"/>
            </c:ext>
          </c:extLst>
        </c:ser>
        <c:ser>
          <c:idx val="1"/>
          <c:order val="1"/>
          <c:tx>
            <c:v>3% 3X</c:v>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control!$H$21:$H$24</c:f>
                <c:numCache>
                  <c:formatCode>General</c:formatCode>
                  <c:ptCount val="4"/>
                  <c:pt idx="0">
                    <c:v>16</c:v>
                  </c:pt>
                  <c:pt idx="1">
                    <c:v>80.440000000000055</c:v>
                  </c:pt>
                  <c:pt idx="2">
                    <c:v>74</c:v>
                  </c:pt>
                  <c:pt idx="3">
                    <c:v>55.62</c:v>
                  </c:pt>
                </c:numCache>
              </c:numRef>
            </c:plus>
            <c:minus>
              <c:numRef>
                <c:f>control!$H$21:$H$24</c:f>
                <c:numCache>
                  <c:formatCode>General</c:formatCode>
                  <c:ptCount val="4"/>
                  <c:pt idx="0">
                    <c:v>16</c:v>
                  </c:pt>
                  <c:pt idx="1">
                    <c:v>80.440000000000055</c:v>
                  </c:pt>
                  <c:pt idx="2">
                    <c:v>74</c:v>
                  </c:pt>
                  <c:pt idx="3">
                    <c:v>55.62</c:v>
                  </c:pt>
                </c:numCache>
              </c:numRef>
            </c:minus>
            <c:spPr>
              <a:noFill/>
              <a:ln w="9525" cap="flat" cmpd="sng" algn="ctr">
                <a:solidFill>
                  <a:schemeClr val="tx1">
                    <a:lumMod val="65000"/>
                    <a:lumOff val="35000"/>
                  </a:schemeClr>
                </a:solidFill>
                <a:round/>
              </a:ln>
              <a:effectLst/>
            </c:spPr>
          </c:errBars>
          <c:xVal>
            <c:numRef>
              <c:f>control!$B$21:$B$24</c:f>
              <c:numCache>
                <c:formatCode>General</c:formatCode>
                <c:ptCount val="4"/>
                <c:pt idx="0">
                  <c:v>1</c:v>
                </c:pt>
                <c:pt idx="1">
                  <c:v>4</c:v>
                </c:pt>
                <c:pt idx="2">
                  <c:v>7</c:v>
                </c:pt>
                <c:pt idx="3">
                  <c:v>28</c:v>
                </c:pt>
              </c:numCache>
            </c:numRef>
          </c:xVal>
          <c:yVal>
            <c:numRef>
              <c:f>control!$G$21:$G$24</c:f>
              <c:numCache>
                <c:formatCode>General</c:formatCode>
                <c:ptCount val="4"/>
                <c:pt idx="0">
                  <c:v>357.81</c:v>
                </c:pt>
                <c:pt idx="1">
                  <c:v>1233.54</c:v>
                </c:pt>
                <c:pt idx="2">
                  <c:v>1229</c:v>
                </c:pt>
                <c:pt idx="3">
                  <c:v>1253</c:v>
                </c:pt>
              </c:numCache>
            </c:numRef>
          </c:yVal>
          <c:smooth val="0"/>
          <c:extLst>
            <c:ext xmlns:c16="http://schemas.microsoft.com/office/drawing/2014/chart" uri="{C3380CC4-5D6E-409C-BE32-E72D297353CC}">
              <c16:uniqueId val="{00000001-B5A7-4E83-BDDF-2ABF8CEB3BDD}"/>
            </c:ext>
          </c:extLst>
        </c:ser>
        <c:ser>
          <c:idx val="2"/>
          <c:order val="2"/>
          <c:tx>
            <c:v>3% H2O</c:v>
          </c:tx>
          <c:spPr>
            <a:ln w="19050" cap="rnd">
              <a:solidFill>
                <a:schemeClr val="tx1"/>
              </a:solid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control!$H$27:$H$30</c:f>
                <c:numCache>
                  <c:formatCode>General</c:formatCode>
                  <c:ptCount val="4"/>
                  <c:pt idx="0">
                    <c:v>7.5</c:v>
                  </c:pt>
                  <c:pt idx="1">
                    <c:v>3.5</c:v>
                  </c:pt>
                  <c:pt idx="2">
                    <c:v>144.5</c:v>
                  </c:pt>
                  <c:pt idx="3">
                    <c:v>87</c:v>
                  </c:pt>
                </c:numCache>
              </c:numRef>
            </c:plus>
            <c:minus>
              <c:numRef>
                <c:f>control!$H$27:$H$30</c:f>
                <c:numCache>
                  <c:formatCode>General</c:formatCode>
                  <c:ptCount val="4"/>
                  <c:pt idx="0">
                    <c:v>7.5</c:v>
                  </c:pt>
                  <c:pt idx="1">
                    <c:v>3.5</c:v>
                  </c:pt>
                  <c:pt idx="2">
                    <c:v>144.5</c:v>
                  </c:pt>
                  <c:pt idx="3">
                    <c:v>87</c:v>
                  </c:pt>
                </c:numCache>
              </c:numRef>
            </c:minus>
            <c:spPr>
              <a:noFill/>
              <a:ln w="9525" cap="flat" cmpd="sng" algn="ctr">
                <a:solidFill>
                  <a:schemeClr val="tx1">
                    <a:lumMod val="65000"/>
                    <a:lumOff val="35000"/>
                  </a:schemeClr>
                </a:solidFill>
                <a:round/>
              </a:ln>
              <a:effectLst/>
            </c:spPr>
          </c:errBars>
          <c:xVal>
            <c:numRef>
              <c:f>control!$B$27:$B$30</c:f>
              <c:numCache>
                <c:formatCode>General</c:formatCode>
                <c:ptCount val="4"/>
                <c:pt idx="0">
                  <c:v>1</c:v>
                </c:pt>
                <c:pt idx="1">
                  <c:v>5</c:v>
                </c:pt>
                <c:pt idx="2">
                  <c:v>7</c:v>
                </c:pt>
                <c:pt idx="3">
                  <c:v>28</c:v>
                </c:pt>
              </c:numCache>
            </c:numRef>
          </c:xVal>
          <c:yVal>
            <c:numRef>
              <c:f>control!$G$27:$G$30</c:f>
              <c:numCache>
                <c:formatCode>General</c:formatCode>
                <c:ptCount val="4"/>
                <c:pt idx="0">
                  <c:v>897.5</c:v>
                </c:pt>
                <c:pt idx="1">
                  <c:v>3084.5</c:v>
                </c:pt>
                <c:pt idx="2">
                  <c:v>3510.5</c:v>
                </c:pt>
                <c:pt idx="3">
                  <c:v>5218</c:v>
                </c:pt>
              </c:numCache>
            </c:numRef>
          </c:yVal>
          <c:smooth val="0"/>
          <c:extLst>
            <c:ext xmlns:c16="http://schemas.microsoft.com/office/drawing/2014/chart" uri="{C3380CC4-5D6E-409C-BE32-E72D297353CC}">
              <c16:uniqueId val="{00000002-B5A7-4E83-BDDF-2ABF8CEB3BDD}"/>
            </c:ext>
          </c:extLst>
        </c:ser>
        <c:ser>
          <c:idx val="3"/>
          <c:order val="3"/>
          <c:tx>
            <c:v>Control</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ntrol!$B$3:$B$6</c:f>
              <c:numCache>
                <c:formatCode>General</c:formatCode>
                <c:ptCount val="4"/>
                <c:pt idx="0">
                  <c:v>1</c:v>
                </c:pt>
                <c:pt idx="1">
                  <c:v>4</c:v>
                </c:pt>
                <c:pt idx="2">
                  <c:v>7</c:v>
                </c:pt>
                <c:pt idx="3">
                  <c:v>28</c:v>
                </c:pt>
              </c:numCache>
            </c:numRef>
          </c:xVal>
          <c:yVal>
            <c:numRef>
              <c:f>control!$G$3:$G$6</c:f>
              <c:numCache>
                <c:formatCode>General</c:formatCode>
                <c:ptCount val="4"/>
                <c:pt idx="0">
                  <c:v>1041</c:v>
                </c:pt>
                <c:pt idx="1">
                  <c:v>3101.3333333333335</c:v>
                </c:pt>
                <c:pt idx="2">
                  <c:v>3539</c:v>
                </c:pt>
                <c:pt idx="3">
                  <c:v>5932.5</c:v>
                </c:pt>
              </c:numCache>
            </c:numRef>
          </c:yVal>
          <c:smooth val="0"/>
          <c:extLst>
            <c:ext xmlns:c16="http://schemas.microsoft.com/office/drawing/2014/chart" uri="{C3380CC4-5D6E-409C-BE32-E72D297353CC}">
              <c16:uniqueId val="{00000003-B5A7-4E83-BDDF-2ABF8CEB3BDD}"/>
            </c:ext>
          </c:extLst>
        </c:ser>
        <c:dLbls>
          <c:showLegendKey val="0"/>
          <c:showVal val="0"/>
          <c:showCatName val="0"/>
          <c:showSerName val="0"/>
          <c:showPercent val="0"/>
          <c:showBubbleSize val="0"/>
        </c:dLbls>
        <c:axId val="1502591343"/>
        <c:axId val="1502593263"/>
      </c:scatterChart>
      <c:valAx>
        <c:axId val="150259134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ys Cur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02593263"/>
        <c:crosses val="autoZero"/>
        <c:crossBetween val="midCat"/>
      </c:valAx>
      <c:valAx>
        <c:axId val="1502593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tress at Break (PS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025913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tress at Break Vs. Plastic Deformation in Compressive Strength Modell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481830654786033"/>
          <c:y val="0.17174414770853944"/>
          <c:w val="0.71574361884550686"/>
          <c:h val="0.68185523545461879"/>
        </c:manualLayout>
      </c:layout>
      <c:scatterChart>
        <c:scatterStyle val="lineMarker"/>
        <c:varyColors val="0"/>
        <c:ser>
          <c:idx val="0"/>
          <c:order val="0"/>
          <c:tx>
            <c:v>5% Biochar, 7 days curing</c:v>
          </c:tx>
          <c:spPr>
            <a:ln w="19050" cap="rnd">
              <a:solidFill>
                <a:schemeClr val="accent1"/>
              </a:solidFill>
              <a:round/>
            </a:ln>
            <a:effectLst/>
          </c:spPr>
          <c:marker>
            <c:symbol val="none"/>
          </c:marker>
          <c:xVal>
            <c:numRef>
              <c:f>Sheet1!$A$5:$A$6645</c:f>
              <c:numCache>
                <c:formatCode>General</c:formatCode>
                <c:ptCount val="6641"/>
                <c:pt idx="0">
                  <c:v>6.6710000000000003</c:v>
                </c:pt>
                <c:pt idx="1">
                  <c:v>6.702</c:v>
                </c:pt>
                <c:pt idx="2">
                  <c:v>6.734</c:v>
                </c:pt>
                <c:pt idx="3">
                  <c:v>6.7640000000000002</c:v>
                </c:pt>
                <c:pt idx="4">
                  <c:v>6.7960000000000003</c:v>
                </c:pt>
                <c:pt idx="5">
                  <c:v>6.827</c:v>
                </c:pt>
                <c:pt idx="6">
                  <c:v>6.8579999999999997</c:v>
                </c:pt>
                <c:pt idx="7">
                  <c:v>6.8890000000000002</c:v>
                </c:pt>
                <c:pt idx="8">
                  <c:v>6.92</c:v>
                </c:pt>
                <c:pt idx="9">
                  <c:v>6.952</c:v>
                </c:pt>
                <c:pt idx="10">
                  <c:v>6.9829999999999997</c:v>
                </c:pt>
                <c:pt idx="11">
                  <c:v>7.0140000000000002</c:v>
                </c:pt>
                <c:pt idx="12">
                  <c:v>7.0449999999999999</c:v>
                </c:pt>
                <c:pt idx="13">
                  <c:v>7.077</c:v>
                </c:pt>
                <c:pt idx="14">
                  <c:v>7.1079999999999997</c:v>
                </c:pt>
                <c:pt idx="15">
                  <c:v>7.1390000000000002</c:v>
                </c:pt>
                <c:pt idx="16">
                  <c:v>7.17</c:v>
                </c:pt>
                <c:pt idx="17">
                  <c:v>7.2009999999999996</c:v>
                </c:pt>
                <c:pt idx="18">
                  <c:v>7.2329999999999997</c:v>
                </c:pt>
                <c:pt idx="19">
                  <c:v>7.2640000000000002</c:v>
                </c:pt>
                <c:pt idx="20">
                  <c:v>7.2949999999999999</c:v>
                </c:pt>
                <c:pt idx="21">
                  <c:v>7.3259999999999996</c:v>
                </c:pt>
                <c:pt idx="22">
                  <c:v>7.3570000000000002</c:v>
                </c:pt>
                <c:pt idx="23">
                  <c:v>7.3890000000000002</c:v>
                </c:pt>
                <c:pt idx="24">
                  <c:v>7.42</c:v>
                </c:pt>
                <c:pt idx="25">
                  <c:v>7.4530000000000003</c:v>
                </c:pt>
                <c:pt idx="26">
                  <c:v>7.4820000000000002</c:v>
                </c:pt>
                <c:pt idx="27">
                  <c:v>7.5129999999999999</c:v>
                </c:pt>
                <c:pt idx="28">
                  <c:v>7.5449999999999999</c:v>
                </c:pt>
                <c:pt idx="29">
                  <c:v>7.5759999999999996</c:v>
                </c:pt>
                <c:pt idx="30">
                  <c:v>7.6070000000000002</c:v>
                </c:pt>
                <c:pt idx="31">
                  <c:v>7.6379999999999999</c:v>
                </c:pt>
                <c:pt idx="32">
                  <c:v>7.67</c:v>
                </c:pt>
                <c:pt idx="33">
                  <c:v>7.7009999999999996</c:v>
                </c:pt>
                <c:pt idx="34">
                  <c:v>7.7320000000000002</c:v>
                </c:pt>
                <c:pt idx="35">
                  <c:v>7.7629999999999999</c:v>
                </c:pt>
                <c:pt idx="36">
                  <c:v>7.7939999999999996</c:v>
                </c:pt>
                <c:pt idx="37">
                  <c:v>7.8250000000000002</c:v>
                </c:pt>
                <c:pt idx="38">
                  <c:v>7.8570000000000002</c:v>
                </c:pt>
                <c:pt idx="39">
                  <c:v>7.8879999999999999</c:v>
                </c:pt>
                <c:pt idx="40">
                  <c:v>7.9189999999999996</c:v>
                </c:pt>
                <c:pt idx="41">
                  <c:v>7.95</c:v>
                </c:pt>
                <c:pt idx="42">
                  <c:v>7.9809999999999999</c:v>
                </c:pt>
                <c:pt idx="43">
                  <c:v>8.0129999999999999</c:v>
                </c:pt>
                <c:pt idx="44">
                  <c:v>8.0440000000000005</c:v>
                </c:pt>
                <c:pt idx="45">
                  <c:v>8.0749999999999993</c:v>
                </c:pt>
                <c:pt idx="46">
                  <c:v>8.1059999999999999</c:v>
                </c:pt>
                <c:pt idx="47">
                  <c:v>8.1379999999999999</c:v>
                </c:pt>
                <c:pt idx="48">
                  <c:v>8.1690000000000005</c:v>
                </c:pt>
                <c:pt idx="49">
                  <c:v>8.1999999999999993</c:v>
                </c:pt>
                <c:pt idx="50">
                  <c:v>8.2309999999999999</c:v>
                </c:pt>
                <c:pt idx="51">
                  <c:v>8.2650000000000006</c:v>
                </c:pt>
                <c:pt idx="52">
                  <c:v>8.2970000000000006</c:v>
                </c:pt>
                <c:pt idx="53">
                  <c:v>8.3249999999999993</c:v>
                </c:pt>
                <c:pt idx="54">
                  <c:v>8.3559999999999999</c:v>
                </c:pt>
                <c:pt idx="55">
                  <c:v>8.3870000000000005</c:v>
                </c:pt>
                <c:pt idx="56">
                  <c:v>8.4169999999999998</c:v>
                </c:pt>
                <c:pt idx="57">
                  <c:v>8.4489999999999998</c:v>
                </c:pt>
                <c:pt idx="58">
                  <c:v>8.4789999999999992</c:v>
                </c:pt>
                <c:pt idx="59">
                  <c:v>8.5120000000000005</c:v>
                </c:pt>
                <c:pt idx="60">
                  <c:v>8.5429999999999993</c:v>
                </c:pt>
                <c:pt idx="61">
                  <c:v>8.5730000000000004</c:v>
                </c:pt>
                <c:pt idx="62">
                  <c:v>8.6050000000000004</c:v>
                </c:pt>
                <c:pt idx="63">
                  <c:v>8.6370000000000005</c:v>
                </c:pt>
                <c:pt idx="64">
                  <c:v>8.6679999999999993</c:v>
                </c:pt>
                <c:pt idx="65">
                  <c:v>8.6989999999999998</c:v>
                </c:pt>
                <c:pt idx="66">
                  <c:v>8.73</c:v>
                </c:pt>
                <c:pt idx="67">
                  <c:v>8.7609999999999992</c:v>
                </c:pt>
                <c:pt idx="68">
                  <c:v>8.7910000000000004</c:v>
                </c:pt>
                <c:pt idx="69">
                  <c:v>8.8239999999999998</c:v>
                </c:pt>
                <c:pt idx="70">
                  <c:v>8.8550000000000004</c:v>
                </c:pt>
                <c:pt idx="71">
                  <c:v>8.8849999999999998</c:v>
                </c:pt>
                <c:pt idx="72">
                  <c:v>8.9160000000000004</c:v>
                </c:pt>
                <c:pt idx="73">
                  <c:v>8.9480000000000004</c:v>
                </c:pt>
                <c:pt idx="74">
                  <c:v>8.9789999999999992</c:v>
                </c:pt>
                <c:pt idx="75">
                  <c:v>9.01</c:v>
                </c:pt>
                <c:pt idx="76">
                  <c:v>9.0419999999999998</c:v>
                </c:pt>
                <c:pt idx="77">
                  <c:v>9.0730000000000004</c:v>
                </c:pt>
                <c:pt idx="78">
                  <c:v>9.1039999999999992</c:v>
                </c:pt>
                <c:pt idx="79">
                  <c:v>9.1359999999999992</c:v>
                </c:pt>
                <c:pt idx="80">
                  <c:v>9.1669999999999998</c:v>
                </c:pt>
                <c:pt idx="81">
                  <c:v>9.1969999999999992</c:v>
                </c:pt>
                <c:pt idx="82">
                  <c:v>9.2289999999999992</c:v>
                </c:pt>
                <c:pt idx="83">
                  <c:v>9.2609999999999992</c:v>
                </c:pt>
                <c:pt idx="84">
                  <c:v>9.2919999999999998</c:v>
                </c:pt>
                <c:pt idx="85">
                  <c:v>9.3219999999999992</c:v>
                </c:pt>
                <c:pt idx="86">
                  <c:v>9.3529999999999998</c:v>
                </c:pt>
                <c:pt idx="87">
                  <c:v>9.3840000000000003</c:v>
                </c:pt>
                <c:pt idx="88">
                  <c:v>9.4149999999999991</c:v>
                </c:pt>
                <c:pt idx="89">
                  <c:v>9.4469999999999992</c:v>
                </c:pt>
                <c:pt idx="90">
                  <c:v>9.4789999999999992</c:v>
                </c:pt>
                <c:pt idx="91">
                  <c:v>9.51</c:v>
                </c:pt>
                <c:pt idx="92">
                  <c:v>9.5410000000000004</c:v>
                </c:pt>
                <c:pt idx="93">
                  <c:v>9.5730000000000004</c:v>
                </c:pt>
                <c:pt idx="94">
                  <c:v>9.6039999999999992</c:v>
                </c:pt>
                <c:pt idx="95">
                  <c:v>9.6340000000000003</c:v>
                </c:pt>
                <c:pt idx="96">
                  <c:v>9.6660000000000004</c:v>
                </c:pt>
                <c:pt idx="97">
                  <c:v>9.6969999999999992</c:v>
                </c:pt>
                <c:pt idx="98">
                  <c:v>9.7270000000000003</c:v>
                </c:pt>
                <c:pt idx="99">
                  <c:v>9.7590000000000003</c:v>
                </c:pt>
                <c:pt idx="100">
                  <c:v>9.7899999999999991</c:v>
                </c:pt>
                <c:pt idx="101">
                  <c:v>9.8209999999999997</c:v>
                </c:pt>
                <c:pt idx="102">
                  <c:v>9.8529999999999998</c:v>
                </c:pt>
                <c:pt idx="103">
                  <c:v>9.8849999999999998</c:v>
                </c:pt>
                <c:pt idx="104">
                  <c:v>9.9160000000000004</c:v>
                </c:pt>
                <c:pt idx="105">
                  <c:v>9.9469999999999992</c:v>
                </c:pt>
                <c:pt idx="106">
                  <c:v>9.9849999999999994</c:v>
                </c:pt>
                <c:pt idx="107">
                  <c:v>10.007999999999999</c:v>
                </c:pt>
                <c:pt idx="108">
                  <c:v>10.039</c:v>
                </c:pt>
                <c:pt idx="109">
                  <c:v>10.071</c:v>
                </c:pt>
                <c:pt idx="110">
                  <c:v>10.103</c:v>
                </c:pt>
                <c:pt idx="111">
                  <c:v>10.132999999999999</c:v>
                </c:pt>
                <c:pt idx="112">
                  <c:v>10.164</c:v>
                </c:pt>
                <c:pt idx="113">
                  <c:v>10.196</c:v>
                </c:pt>
                <c:pt idx="114">
                  <c:v>10.227</c:v>
                </c:pt>
                <c:pt idx="115">
                  <c:v>10.257999999999999</c:v>
                </c:pt>
                <c:pt idx="116">
                  <c:v>10.289</c:v>
                </c:pt>
                <c:pt idx="117">
                  <c:v>10.32</c:v>
                </c:pt>
                <c:pt idx="118">
                  <c:v>10.353</c:v>
                </c:pt>
                <c:pt idx="119">
                  <c:v>10.382999999999999</c:v>
                </c:pt>
                <c:pt idx="120">
                  <c:v>10.414999999999999</c:v>
                </c:pt>
                <c:pt idx="121">
                  <c:v>10.445</c:v>
                </c:pt>
                <c:pt idx="122">
                  <c:v>10.476000000000001</c:v>
                </c:pt>
                <c:pt idx="123">
                  <c:v>10.507999999999999</c:v>
                </c:pt>
                <c:pt idx="124">
                  <c:v>10.539</c:v>
                </c:pt>
                <c:pt idx="125">
                  <c:v>10.57</c:v>
                </c:pt>
                <c:pt idx="126">
                  <c:v>10.601000000000001</c:v>
                </c:pt>
                <c:pt idx="127">
                  <c:v>10.632</c:v>
                </c:pt>
                <c:pt idx="128">
                  <c:v>10.663</c:v>
                </c:pt>
                <c:pt idx="129">
                  <c:v>10.695</c:v>
                </c:pt>
                <c:pt idx="130">
                  <c:v>10.726000000000001</c:v>
                </c:pt>
                <c:pt idx="131">
                  <c:v>10.757</c:v>
                </c:pt>
                <c:pt idx="132">
                  <c:v>10.788</c:v>
                </c:pt>
                <c:pt idx="133">
                  <c:v>10.819000000000001</c:v>
                </c:pt>
                <c:pt idx="134">
                  <c:v>10.851000000000001</c:v>
                </c:pt>
                <c:pt idx="135">
                  <c:v>10.882</c:v>
                </c:pt>
                <c:pt idx="136">
                  <c:v>10.913</c:v>
                </c:pt>
                <c:pt idx="137">
                  <c:v>10.944000000000001</c:v>
                </c:pt>
                <c:pt idx="138">
                  <c:v>10.975</c:v>
                </c:pt>
                <c:pt idx="139">
                  <c:v>11.007</c:v>
                </c:pt>
                <c:pt idx="140">
                  <c:v>11.038</c:v>
                </c:pt>
                <c:pt idx="141">
                  <c:v>11.069000000000001</c:v>
                </c:pt>
                <c:pt idx="142">
                  <c:v>11.1</c:v>
                </c:pt>
                <c:pt idx="143">
                  <c:v>11.131</c:v>
                </c:pt>
                <c:pt idx="144">
                  <c:v>11.164</c:v>
                </c:pt>
                <c:pt idx="145">
                  <c:v>11.194000000000001</c:v>
                </c:pt>
                <c:pt idx="146">
                  <c:v>11.225</c:v>
                </c:pt>
                <c:pt idx="147">
                  <c:v>11.256</c:v>
                </c:pt>
                <c:pt idx="148">
                  <c:v>11.287000000000001</c:v>
                </c:pt>
                <c:pt idx="149">
                  <c:v>11.319000000000001</c:v>
                </c:pt>
                <c:pt idx="150">
                  <c:v>11.35</c:v>
                </c:pt>
                <c:pt idx="151">
                  <c:v>11.381</c:v>
                </c:pt>
                <c:pt idx="152">
                  <c:v>11.412000000000001</c:v>
                </c:pt>
                <c:pt idx="153">
                  <c:v>11.443</c:v>
                </c:pt>
                <c:pt idx="154">
                  <c:v>11.475</c:v>
                </c:pt>
                <c:pt idx="155">
                  <c:v>11.506</c:v>
                </c:pt>
                <c:pt idx="156">
                  <c:v>11.537000000000001</c:v>
                </c:pt>
                <c:pt idx="157">
                  <c:v>11.569000000000001</c:v>
                </c:pt>
                <c:pt idx="158">
                  <c:v>11.6</c:v>
                </c:pt>
                <c:pt idx="159">
                  <c:v>11.631</c:v>
                </c:pt>
                <c:pt idx="160">
                  <c:v>11.662000000000001</c:v>
                </c:pt>
                <c:pt idx="161">
                  <c:v>11.693</c:v>
                </c:pt>
                <c:pt idx="162">
                  <c:v>11.724</c:v>
                </c:pt>
                <c:pt idx="163">
                  <c:v>11.756</c:v>
                </c:pt>
                <c:pt idx="164">
                  <c:v>11.787000000000001</c:v>
                </c:pt>
                <c:pt idx="165">
                  <c:v>11.818</c:v>
                </c:pt>
                <c:pt idx="166">
                  <c:v>11.849</c:v>
                </c:pt>
                <c:pt idx="167">
                  <c:v>11.88</c:v>
                </c:pt>
                <c:pt idx="168">
                  <c:v>11.912000000000001</c:v>
                </c:pt>
                <c:pt idx="169">
                  <c:v>11.943</c:v>
                </c:pt>
                <c:pt idx="170">
                  <c:v>11.974</c:v>
                </c:pt>
                <c:pt idx="171">
                  <c:v>12.005000000000001</c:v>
                </c:pt>
                <c:pt idx="172">
                  <c:v>12.036</c:v>
                </c:pt>
                <c:pt idx="173">
                  <c:v>12.067</c:v>
                </c:pt>
                <c:pt idx="174">
                  <c:v>12.099</c:v>
                </c:pt>
                <c:pt idx="175">
                  <c:v>12.13</c:v>
                </c:pt>
                <c:pt idx="176">
                  <c:v>12.161</c:v>
                </c:pt>
                <c:pt idx="177">
                  <c:v>12.192</c:v>
                </c:pt>
                <c:pt idx="178">
                  <c:v>12.224</c:v>
                </c:pt>
                <c:pt idx="179">
                  <c:v>12.255000000000001</c:v>
                </c:pt>
                <c:pt idx="180">
                  <c:v>12.286</c:v>
                </c:pt>
                <c:pt idx="181">
                  <c:v>12.317</c:v>
                </c:pt>
                <c:pt idx="182">
                  <c:v>12.348000000000001</c:v>
                </c:pt>
                <c:pt idx="183">
                  <c:v>12.38</c:v>
                </c:pt>
                <c:pt idx="184">
                  <c:v>12.411</c:v>
                </c:pt>
                <c:pt idx="185">
                  <c:v>12.442</c:v>
                </c:pt>
                <c:pt idx="186">
                  <c:v>12.473000000000001</c:v>
                </c:pt>
                <c:pt idx="187">
                  <c:v>12.504</c:v>
                </c:pt>
                <c:pt idx="188">
                  <c:v>12.536</c:v>
                </c:pt>
                <c:pt idx="189">
                  <c:v>12.567</c:v>
                </c:pt>
                <c:pt idx="190">
                  <c:v>12.608000000000001</c:v>
                </c:pt>
                <c:pt idx="191">
                  <c:v>12.629</c:v>
                </c:pt>
                <c:pt idx="192">
                  <c:v>12.66</c:v>
                </c:pt>
                <c:pt idx="193">
                  <c:v>12.692</c:v>
                </c:pt>
                <c:pt idx="194">
                  <c:v>12.723000000000001</c:v>
                </c:pt>
                <c:pt idx="195">
                  <c:v>12.754</c:v>
                </c:pt>
                <c:pt idx="196">
                  <c:v>12.785</c:v>
                </c:pt>
                <c:pt idx="197">
                  <c:v>12.817</c:v>
                </c:pt>
                <c:pt idx="198">
                  <c:v>12.848000000000001</c:v>
                </c:pt>
                <c:pt idx="199">
                  <c:v>12.879</c:v>
                </c:pt>
                <c:pt idx="200">
                  <c:v>12.91</c:v>
                </c:pt>
                <c:pt idx="201">
                  <c:v>12.941000000000001</c:v>
                </c:pt>
                <c:pt idx="202">
                  <c:v>12.972</c:v>
                </c:pt>
                <c:pt idx="203">
                  <c:v>13.004</c:v>
                </c:pt>
                <c:pt idx="204">
                  <c:v>13.035</c:v>
                </c:pt>
                <c:pt idx="205">
                  <c:v>13.066000000000001</c:v>
                </c:pt>
                <c:pt idx="206">
                  <c:v>13.097</c:v>
                </c:pt>
                <c:pt idx="207">
                  <c:v>13.128</c:v>
                </c:pt>
                <c:pt idx="208">
                  <c:v>13.159000000000001</c:v>
                </c:pt>
                <c:pt idx="209">
                  <c:v>13.191000000000001</c:v>
                </c:pt>
                <c:pt idx="210">
                  <c:v>13.222</c:v>
                </c:pt>
                <c:pt idx="211">
                  <c:v>13.253</c:v>
                </c:pt>
                <c:pt idx="212">
                  <c:v>13.284000000000001</c:v>
                </c:pt>
                <c:pt idx="213">
                  <c:v>13.316000000000001</c:v>
                </c:pt>
                <c:pt idx="214">
                  <c:v>13.347</c:v>
                </c:pt>
                <c:pt idx="215">
                  <c:v>13.378</c:v>
                </c:pt>
                <c:pt idx="216">
                  <c:v>13.409000000000001</c:v>
                </c:pt>
                <c:pt idx="217">
                  <c:v>13.44</c:v>
                </c:pt>
                <c:pt idx="218">
                  <c:v>13.472</c:v>
                </c:pt>
                <c:pt idx="219">
                  <c:v>13.503</c:v>
                </c:pt>
                <c:pt idx="220">
                  <c:v>13.534000000000001</c:v>
                </c:pt>
                <c:pt idx="221">
                  <c:v>13.565</c:v>
                </c:pt>
                <c:pt idx="222">
                  <c:v>13.596</c:v>
                </c:pt>
                <c:pt idx="223">
                  <c:v>13.627000000000001</c:v>
                </c:pt>
                <c:pt idx="224">
                  <c:v>13.659000000000001</c:v>
                </c:pt>
                <c:pt idx="225">
                  <c:v>13.69</c:v>
                </c:pt>
                <c:pt idx="226">
                  <c:v>13.721</c:v>
                </c:pt>
                <c:pt idx="227">
                  <c:v>13.752000000000001</c:v>
                </c:pt>
                <c:pt idx="228">
                  <c:v>13.782999999999999</c:v>
                </c:pt>
                <c:pt idx="229">
                  <c:v>13.815</c:v>
                </c:pt>
                <c:pt idx="230">
                  <c:v>13.846</c:v>
                </c:pt>
                <c:pt idx="231">
                  <c:v>13.877000000000001</c:v>
                </c:pt>
                <c:pt idx="232">
                  <c:v>13.907999999999999</c:v>
                </c:pt>
                <c:pt idx="233">
                  <c:v>13.939</c:v>
                </c:pt>
                <c:pt idx="234">
                  <c:v>13.971</c:v>
                </c:pt>
                <c:pt idx="235">
                  <c:v>14.007</c:v>
                </c:pt>
                <c:pt idx="236">
                  <c:v>14.032999999999999</c:v>
                </c:pt>
                <c:pt idx="237">
                  <c:v>14.064</c:v>
                </c:pt>
                <c:pt idx="238">
                  <c:v>14.096</c:v>
                </c:pt>
                <c:pt idx="239">
                  <c:v>14.127000000000001</c:v>
                </c:pt>
                <c:pt idx="240">
                  <c:v>14.157999999999999</c:v>
                </c:pt>
                <c:pt idx="241">
                  <c:v>14.189</c:v>
                </c:pt>
                <c:pt idx="242">
                  <c:v>14.22</c:v>
                </c:pt>
                <c:pt idx="243">
                  <c:v>14.252000000000001</c:v>
                </c:pt>
                <c:pt idx="244">
                  <c:v>14.282999999999999</c:v>
                </c:pt>
                <c:pt idx="245">
                  <c:v>14.314</c:v>
                </c:pt>
                <c:pt idx="246">
                  <c:v>14.345000000000001</c:v>
                </c:pt>
                <c:pt idx="247">
                  <c:v>14.375999999999999</c:v>
                </c:pt>
                <c:pt idx="248">
                  <c:v>14.407999999999999</c:v>
                </c:pt>
                <c:pt idx="249">
                  <c:v>14.439</c:v>
                </c:pt>
                <c:pt idx="250">
                  <c:v>14.47</c:v>
                </c:pt>
                <c:pt idx="251">
                  <c:v>14.500999999999999</c:v>
                </c:pt>
                <c:pt idx="252">
                  <c:v>14.532</c:v>
                </c:pt>
                <c:pt idx="253">
                  <c:v>14.564</c:v>
                </c:pt>
                <c:pt idx="254">
                  <c:v>14.595000000000001</c:v>
                </c:pt>
                <c:pt idx="255">
                  <c:v>14.625999999999999</c:v>
                </c:pt>
                <c:pt idx="256">
                  <c:v>14.657</c:v>
                </c:pt>
                <c:pt idx="257">
                  <c:v>14.688000000000001</c:v>
                </c:pt>
                <c:pt idx="258">
                  <c:v>14.718999999999999</c:v>
                </c:pt>
                <c:pt idx="259">
                  <c:v>14.750999999999999</c:v>
                </c:pt>
                <c:pt idx="260">
                  <c:v>14.782</c:v>
                </c:pt>
                <c:pt idx="261">
                  <c:v>14.813000000000001</c:v>
                </c:pt>
                <c:pt idx="262">
                  <c:v>14.843999999999999</c:v>
                </c:pt>
                <c:pt idx="263">
                  <c:v>14.875</c:v>
                </c:pt>
                <c:pt idx="264">
                  <c:v>14.907</c:v>
                </c:pt>
                <c:pt idx="265">
                  <c:v>14.938000000000001</c:v>
                </c:pt>
                <c:pt idx="266">
                  <c:v>14.968999999999999</c:v>
                </c:pt>
                <c:pt idx="267">
                  <c:v>15</c:v>
                </c:pt>
                <c:pt idx="268">
                  <c:v>15.032</c:v>
                </c:pt>
                <c:pt idx="269">
                  <c:v>15.063000000000001</c:v>
                </c:pt>
                <c:pt idx="270">
                  <c:v>15.093999999999999</c:v>
                </c:pt>
                <c:pt idx="271">
                  <c:v>15.125</c:v>
                </c:pt>
                <c:pt idx="272">
                  <c:v>15.157</c:v>
                </c:pt>
                <c:pt idx="273">
                  <c:v>15.188000000000001</c:v>
                </c:pt>
                <c:pt idx="274">
                  <c:v>15.218999999999999</c:v>
                </c:pt>
                <c:pt idx="275">
                  <c:v>15.25</c:v>
                </c:pt>
                <c:pt idx="276">
                  <c:v>15.281000000000001</c:v>
                </c:pt>
                <c:pt idx="277">
                  <c:v>15.313000000000001</c:v>
                </c:pt>
                <c:pt idx="278">
                  <c:v>15.343999999999999</c:v>
                </c:pt>
                <c:pt idx="279">
                  <c:v>15.375</c:v>
                </c:pt>
                <c:pt idx="280">
                  <c:v>15.406000000000001</c:v>
                </c:pt>
                <c:pt idx="281">
                  <c:v>15.436999999999999</c:v>
                </c:pt>
                <c:pt idx="282">
                  <c:v>15.47</c:v>
                </c:pt>
                <c:pt idx="283">
                  <c:v>15.499000000000001</c:v>
                </c:pt>
                <c:pt idx="284">
                  <c:v>15.531000000000001</c:v>
                </c:pt>
                <c:pt idx="285">
                  <c:v>15.561999999999999</c:v>
                </c:pt>
                <c:pt idx="286">
                  <c:v>15.593</c:v>
                </c:pt>
                <c:pt idx="287">
                  <c:v>15.624000000000001</c:v>
                </c:pt>
                <c:pt idx="288">
                  <c:v>15.654999999999999</c:v>
                </c:pt>
                <c:pt idx="289">
                  <c:v>15.686999999999999</c:v>
                </c:pt>
                <c:pt idx="290">
                  <c:v>15.718</c:v>
                </c:pt>
                <c:pt idx="291">
                  <c:v>15.749000000000001</c:v>
                </c:pt>
                <c:pt idx="292">
                  <c:v>15.78</c:v>
                </c:pt>
                <c:pt idx="293">
                  <c:v>15.811</c:v>
                </c:pt>
                <c:pt idx="294">
                  <c:v>15.843</c:v>
                </c:pt>
                <c:pt idx="295">
                  <c:v>15.874000000000001</c:v>
                </c:pt>
                <c:pt idx="296">
                  <c:v>15.904999999999999</c:v>
                </c:pt>
                <c:pt idx="297">
                  <c:v>15.936999999999999</c:v>
                </c:pt>
                <c:pt idx="298">
                  <c:v>15.968</c:v>
                </c:pt>
                <c:pt idx="299">
                  <c:v>15.999000000000001</c:v>
                </c:pt>
                <c:pt idx="300">
                  <c:v>16.03</c:v>
                </c:pt>
                <c:pt idx="301">
                  <c:v>16.061</c:v>
                </c:pt>
                <c:pt idx="302">
                  <c:v>16.091999999999999</c:v>
                </c:pt>
                <c:pt idx="303">
                  <c:v>16.123999999999999</c:v>
                </c:pt>
                <c:pt idx="304">
                  <c:v>16.155000000000001</c:v>
                </c:pt>
                <c:pt idx="305">
                  <c:v>16.186</c:v>
                </c:pt>
                <c:pt idx="306">
                  <c:v>16.216999999999999</c:v>
                </c:pt>
                <c:pt idx="307">
                  <c:v>16.248000000000001</c:v>
                </c:pt>
                <c:pt idx="308">
                  <c:v>16.28</c:v>
                </c:pt>
                <c:pt idx="309">
                  <c:v>16.311</c:v>
                </c:pt>
                <c:pt idx="310">
                  <c:v>16.341999999999999</c:v>
                </c:pt>
                <c:pt idx="311">
                  <c:v>16.373000000000001</c:v>
                </c:pt>
                <c:pt idx="312">
                  <c:v>16.404</c:v>
                </c:pt>
                <c:pt idx="313">
                  <c:v>16.434999999999999</c:v>
                </c:pt>
                <c:pt idx="314">
                  <c:v>16.466999999999999</c:v>
                </c:pt>
                <c:pt idx="315">
                  <c:v>16.498000000000001</c:v>
                </c:pt>
                <c:pt idx="316">
                  <c:v>16.529</c:v>
                </c:pt>
                <c:pt idx="317">
                  <c:v>16.559999999999999</c:v>
                </c:pt>
                <c:pt idx="318">
                  <c:v>16.591000000000001</c:v>
                </c:pt>
                <c:pt idx="319">
                  <c:v>16.623000000000001</c:v>
                </c:pt>
                <c:pt idx="320">
                  <c:v>16.654</c:v>
                </c:pt>
                <c:pt idx="321">
                  <c:v>16.684999999999999</c:v>
                </c:pt>
                <c:pt idx="322">
                  <c:v>16.716000000000001</c:v>
                </c:pt>
                <c:pt idx="323">
                  <c:v>16.747</c:v>
                </c:pt>
                <c:pt idx="324">
                  <c:v>16.782</c:v>
                </c:pt>
                <c:pt idx="325">
                  <c:v>16.809999999999999</c:v>
                </c:pt>
                <c:pt idx="326">
                  <c:v>16.841000000000001</c:v>
                </c:pt>
                <c:pt idx="327">
                  <c:v>16.872</c:v>
                </c:pt>
                <c:pt idx="328">
                  <c:v>16.904</c:v>
                </c:pt>
                <c:pt idx="329">
                  <c:v>16.934999999999999</c:v>
                </c:pt>
                <c:pt idx="330">
                  <c:v>16.966000000000001</c:v>
                </c:pt>
                <c:pt idx="331">
                  <c:v>16.997</c:v>
                </c:pt>
                <c:pt idx="332">
                  <c:v>17.027999999999999</c:v>
                </c:pt>
                <c:pt idx="333">
                  <c:v>17.059999999999999</c:v>
                </c:pt>
                <c:pt idx="334">
                  <c:v>17.091000000000001</c:v>
                </c:pt>
                <c:pt idx="335">
                  <c:v>17.122</c:v>
                </c:pt>
                <c:pt idx="336">
                  <c:v>17.152999999999999</c:v>
                </c:pt>
                <c:pt idx="337">
                  <c:v>17.184000000000001</c:v>
                </c:pt>
                <c:pt idx="338">
                  <c:v>17.216000000000001</c:v>
                </c:pt>
                <c:pt idx="339">
                  <c:v>17.247</c:v>
                </c:pt>
                <c:pt idx="340">
                  <c:v>17.277999999999999</c:v>
                </c:pt>
                <c:pt idx="341">
                  <c:v>17.309000000000001</c:v>
                </c:pt>
                <c:pt idx="342">
                  <c:v>17.34</c:v>
                </c:pt>
                <c:pt idx="343">
                  <c:v>17.372</c:v>
                </c:pt>
                <c:pt idx="344">
                  <c:v>17.402999999999999</c:v>
                </c:pt>
                <c:pt idx="345">
                  <c:v>17.434000000000001</c:v>
                </c:pt>
                <c:pt idx="346">
                  <c:v>17.465</c:v>
                </c:pt>
                <c:pt idx="347">
                  <c:v>17.495999999999999</c:v>
                </c:pt>
                <c:pt idx="348">
                  <c:v>17.527000000000001</c:v>
                </c:pt>
                <c:pt idx="349">
                  <c:v>17.559000000000001</c:v>
                </c:pt>
                <c:pt idx="350">
                  <c:v>17.59</c:v>
                </c:pt>
                <c:pt idx="351">
                  <c:v>17.620999999999999</c:v>
                </c:pt>
                <c:pt idx="352">
                  <c:v>17.652000000000001</c:v>
                </c:pt>
                <c:pt idx="353">
                  <c:v>17.684000000000001</c:v>
                </c:pt>
                <c:pt idx="354">
                  <c:v>17.715</c:v>
                </c:pt>
                <c:pt idx="355">
                  <c:v>17.745999999999999</c:v>
                </c:pt>
                <c:pt idx="356">
                  <c:v>17.777000000000001</c:v>
                </c:pt>
                <c:pt idx="357">
                  <c:v>17.808</c:v>
                </c:pt>
                <c:pt idx="358">
                  <c:v>17.84</c:v>
                </c:pt>
                <c:pt idx="359">
                  <c:v>17.870999999999999</c:v>
                </c:pt>
                <c:pt idx="360">
                  <c:v>17.902000000000001</c:v>
                </c:pt>
                <c:pt idx="361">
                  <c:v>17.933</c:v>
                </c:pt>
                <c:pt idx="362">
                  <c:v>17.963999999999999</c:v>
                </c:pt>
                <c:pt idx="363">
                  <c:v>17.995999999999999</c:v>
                </c:pt>
                <c:pt idx="364">
                  <c:v>18.027000000000001</c:v>
                </c:pt>
                <c:pt idx="365">
                  <c:v>18.058</c:v>
                </c:pt>
                <c:pt idx="366">
                  <c:v>18.088999999999999</c:v>
                </c:pt>
                <c:pt idx="367">
                  <c:v>18.12</c:v>
                </c:pt>
                <c:pt idx="368">
                  <c:v>18.152000000000001</c:v>
                </c:pt>
                <c:pt idx="369">
                  <c:v>18.183</c:v>
                </c:pt>
                <c:pt idx="370">
                  <c:v>18.213999999999999</c:v>
                </c:pt>
                <c:pt idx="371">
                  <c:v>18.245000000000001</c:v>
                </c:pt>
                <c:pt idx="372">
                  <c:v>18.277000000000001</c:v>
                </c:pt>
                <c:pt idx="373">
                  <c:v>18.306999999999999</c:v>
                </c:pt>
                <c:pt idx="374">
                  <c:v>18.338999999999999</c:v>
                </c:pt>
                <c:pt idx="375">
                  <c:v>18.37</c:v>
                </c:pt>
                <c:pt idx="376">
                  <c:v>18.401</c:v>
                </c:pt>
                <c:pt idx="377">
                  <c:v>18.431999999999999</c:v>
                </c:pt>
                <c:pt idx="378">
                  <c:v>18.463000000000001</c:v>
                </c:pt>
                <c:pt idx="379">
                  <c:v>18.495000000000001</c:v>
                </c:pt>
                <c:pt idx="380">
                  <c:v>18.526</c:v>
                </c:pt>
                <c:pt idx="381">
                  <c:v>18.556999999999999</c:v>
                </c:pt>
                <c:pt idx="382">
                  <c:v>18.588000000000001</c:v>
                </c:pt>
                <c:pt idx="383">
                  <c:v>18.619</c:v>
                </c:pt>
                <c:pt idx="384">
                  <c:v>18.651</c:v>
                </c:pt>
                <c:pt idx="385">
                  <c:v>18.681999999999999</c:v>
                </c:pt>
                <c:pt idx="386">
                  <c:v>18.713000000000001</c:v>
                </c:pt>
                <c:pt idx="387">
                  <c:v>18.744</c:v>
                </c:pt>
                <c:pt idx="388">
                  <c:v>18.774999999999999</c:v>
                </c:pt>
                <c:pt idx="389">
                  <c:v>18.806999999999999</c:v>
                </c:pt>
                <c:pt idx="390">
                  <c:v>18.838000000000001</c:v>
                </c:pt>
                <c:pt idx="391">
                  <c:v>18.869</c:v>
                </c:pt>
                <c:pt idx="392">
                  <c:v>18.901</c:v>
                </c:pt>
                <c:pt idx="393">
                  <c:v>18.931999999999999</c:v>
                </c:pt>
                <c:pt idx="394">
                  <c:v>18.963000000000001</c:v>
                </c:pt>
                <c:pt idx="395">
                  <c:v>18.994</c:v>
                </c:pt>
                <c:pt idx="396">
                  <c:v>19.024999999999999</c:v>
                </c:pt>
                <c:pt idx="397">
                  <c:v>19.056000000000001</c:v>
                </c:pt>
                <c:pt idx="398">
                  <c:v>19.088000000000001</c:v>
                </c:pt>
                <c:pt idx="399">
                  <c:v>19.119</c:v>
                </c:pt>
                <c:pt idx="400">
                  <c:v>19.149999999999999</c:v>
                </c:pt>
                <c:pt idx="401">
                  <c:v>19.181000000000001</c:v>
                </c:pt>
                <c:pt idx="402">
                  <c:v>19.213000000000001</c:v>
                </c:pt>
                <c:pt idx="403">
                  <c:v>19.244</c:v>
                </c:pt>
                <c:pt idx="404">
                  <c:v>19.274999999999999</c:v>
                </c:pt>
                <c:pt idx="405">
                  <c:v>19.306000000000001</c:v>
                </c:pt>
                <c:pt idx="406">
                  <c:v>19.337</c:v>
                </c:pt>
                <c:pt idx="407">
                  <c:v>19.367999999999999</c:v>
                </c:pt>
                <c:pt idx="408">
                  <c:v>19.399999999999999</c:v>
                </c:pt>
                <c:pt idx="409">
                  <c:v>19.431000000000001</c:v>
                </c:pt>
                <c:pt idx="410">
                  <c:v>19.462</c:v>
                </c:pt>
                <c:pt idx="411">
                  <c:v>19.492999999999999</c:v>
                </c:pt>
                <c:pt idx="412">
                  <c:v>19.524000000000001</c:v>
                </c:pt>
                <c:pt idx="413">
                  <c:v>19.555</c:v>
                </c:pt>
                <c:pt idx="414">
                  <c:v>19.587</c:v>
                </c:pt>
                <c:pt idx="415">
                  <c:v>19.617999999999999</c:v>
                </c:pt>
                <c:pt idx="416">
                  <c:v>19.651</c:v>
                </c:pt>
                <c:pt idx="417">
                  <c:v>19.68</c:v>
                </c:pt>
                <c:pt idx="418">
                  <c:v>19.710999999999999</c:v>
                </c:pt>
                <c:pt idx="419">
                  <c:v>19.742999999999999</c:v>
                </c:pt>
                <c:pt idx="420">
                  <c:v>19.774000000000001</c:v>
                </c:pt>
                <c:pt idx="421">
                  <c:v>19.805</c:v>
                </c:pt>
                <c:pt idx="422">
                  <c:v>19.835999999999999</c:v>
                </c:pt>
                <c:pt idx="423">
                  <c:v>19.867999999999999</c:v>
                </c:pt>
                <c:pt idx="424">
                  <c:v>19.899000000000001</c:v>
                </c:pt>
                <c:pt idx="425">
                  <c:v>19.93</c:v>
                </c:pt>
                <c:pt idx="426">
                  <c:v>19.960999999999999</c:v>
                </c:pt>
                <c:pt idx="427">
                  <c:v>19.992000000000001</c:v>
                </c:pt>
                <c:pt idx="428">
                  <c:v>20.024000000000001</c:v>
                </c:pt>
                <c:pt idx="429">
                  <c:v>20.055</c:v>
                </c:pt>
                <c:pt idx="430">
                  <c:v>20.085999999999999</c:v>
                </c:pt>
                <c:pt idx="431">
                  <c:v>20.117000000000001</c:v>
                </c:pt>
                <c:pt idx="432">
                  <c:v>20.148</c:v>
                </c:pt>
                <c:pt idx="433">
                  <c:v>20.18</c:v>
                </c:pt>
                <c:pt idx="434">
                  <c:v>20.210999999999999</c:v>
                </c:pt>
                <c:pt idx="435">
                  <c:v>20.242000000000001</c:v>
                </c:pt>
                <c:pt idx="436">
                  <c:v>20.273</c:v>
                </c:pt>
                <c:pt idx="437">
                  <c:v>20.303999999999998</c:v>
                </c:pt>
                <c:pt idx="438">
                  <c:v>20.335000000000001</c:v>
                </c:pt>
                <c:pt idx="439">
                  <c:v>20.367000000000001</c:v>
                </c:pt>
                <c:pt idx="440">
                  <c:v>20.398</c:v>
                </c:pt>
                <c:pt idx="441">
                  <c:v>20.428999999999998</c:v>
                </c:pt>
                <c:pt idx="442">
                  <c:v>20.46</c:v>
                </c:pt>
                <c:pt idx="443">
                  <c:v>20.492000000000001</c:v>
                </c:pt>
                <c:pt idx="444">
                  <c:v>20.523</c:v>
                </c:pt>
                <c:pt idx="445">
                  <c:v>20.553999999999998</c:v>
                </c:pt>
                <c:pt idx="446">
                  <c:v>20.585000000000001</c:v>
                </c:pt>
                <c:pt idx="447">
                  <c:v>20.616</c:v>
                </c:pt>
                <c:pt idx="448">
                  <c:v>20.646999999999998</c:v>
                </c:pt>
                <c:pt idx="449">
                  <c:v>20.678999999999998</c:v>
                </c:pt>
                <c:pt idx="450">
                  <c:v>20.71</c:v>
                </c:pt>
                <c:pt idx="451">
                  <c:v>20.741</c:v>
                </c:pt>
                <c:pt idx="452">
                  <c:v>20.771999999999998</c:v>
                </c:pt>
                <c:pt idx="453">
                  <c:v>20.803999999999998</c:v>
                </c:pt>
                <c:pt idx="454">
                  <c:v>20.835000000000001</c:v>
                </c:pt>
                <c:pt idx="455">
                  <c:v>20.866</c:v>
                </c:pt>
                <c:pt idx="456">
                  <c:v>20.896999999999998</c:v>
                </c:pt>
                <c:pt idx="457">
                  <c:v>20.928000000000001</c:v>
                </c:pt>
                <c:pt idx="458">
                  <c:v>20.96</c:v>
                </c:pt>
                <c:pt idx="459">
                  <c:v>20.991</c:v>
                </c:pt>
                <c:pt idx="460">
                  <c:v>21.021999999999998</c:v>
                </c:pt>
                <c:pt idx="461">
                  <c:v>21.053000000000001</c:v>
                </c:pt>
                <c:pt idx="462">
                  <c:v>21.085000000000001</c:v>
                </c:pt>
                <c:pt idx="463">
                  <c:v>21.114999999999998</c:v>
                </c:pt>
                <c:pt idx="464">
                  <c:v>21.146999999999998</c:v>
                </c:pt>
                <c:pt idx="465">
                  <c:v>21.178000000000001</c:v>
                </c:pt>
                <c:pt idx="466">
                  <c:v>21.209</c:v>
                </c:pt>
                <c:pt idx="467">
                  <c:v>21.24</c:v>
                </c:pt>
                <c:pt idx="468">
                  <c:v>21.271999999999998</c:v>
                </c:pt>
                <c:pt idx="469">
                  <c:v>21.303000000000001</c:v>
                </c:pt>
                <c:pt idx="470">
                  <c:v>21.334</c:v>
                </c:pt>
                <c:pt idx="471">
                  <c:v>21.364999999999998</c:v>
                </c:pt>
                <c:pt idx="472">
                  <c:v>21.396000000000001</c:v>
                </c:pt>
                <c:pt idx="473">
                  <c:v>21.428000000000001</c:v>
                </c:pt>
                <c:pt idx="474">
                  <c:v>21.459</c:v>
                </c:pt>
                <c:pt idx="475">
                  <c:v>21.49</c:v>
                </c:pt>
                <c:pt idx="476">
                  <c:v>21.521000000000001</c:v>
                </c:pt>
                <c:pt idx="477">
                  <c:v>21.552</c:v>
                </c:pt>
                <c:pt idx="478">
                  <c:v>21.584</c:v>
                </c:pt>
                <c:pt idx="479">
                  <c:v>21.614999999999998</c:v>
                </c:pt>
                <c:pt idx="480">
                  <c:v>21.646000000000001</c:v>
                </c:pt>
                <c:pt idx="481">
                  <c:v>21.677</c:v>
                </c:pt>
                <c:pt idx="482">
                  <c:v>21.707999999999998</c:v>
                </c:pt>
                <c:pt idx="483">
                  <c:v>21.74</c:v>
                </c:pt>
                <c:pt idx="484">
                  <c:v>21.771000000000001</c:v>
                </c:pt>
                <c:pt idx="485">
                  <c:v>21.802</c:v>
                </c:pt>
                <c:pt idx="486">
                  <c:v>21.832999999999998</c:v>
                </c:pt>
                <c:pt idx="487">
                  <c:v>21.864000000000001</c:v>
                </c:pt>
                <c:pt idx="488">
                  <c:v>21.896000000000001</c:v>
                </c:pt>
                <c:pt idx="489">
                  <c:v>21.927</c:v>
                </c:pt>
                <c:pt idx="490">
                  <c:v>21.957999999999998</c:v>
                </c:pt>
                <c:pt idx="491">
                  <c:v>21.989000000000001</c:v>
                </c:pt>
                <c:pt idx="492">
                  <c:v>22.02</c:v>
                </c:pt>
                <c:pt idx="493">
                  <c:v>22.052</c:v>
                </c:pt>
                <c:pt idx="494">
                  <c:v>22.082999999999998</c:v>
                </c:pt>
                <c:pt idx="495">
                  <c:v>22.114000000000001</c:v>
                </c:pt>
                <c:pt idx="496">
                  <c:v>22.145</c:v>
                </c:pt>
                <c:pt idx="497">
                  <c:v>22.175999999999998</c:v>
                </c:pt>
                <c:pt idx="498">
                  <c:v>22.207000000000001</c:v>
                </c:pt>
                <c:pt idx="499">
                  <c:v>22.238</c:v>
                </c:pt>
                <c:pt idx="500">
                  <c:v>22.27</c:v>
                </c:pt>
                <c:pt idx="501">
                  <c:v>22.300999999999998</c:v>
                </c:pt>
                <c:pt idx="502">
                  <c:v>22.332000000000001</c:v>
                </c:pt>
                <c:pt idx="503">
                  <c:v>22.364000000000001</c:v>
                </c:pt>
                <c:pt idx="504">
                  <c:v>22.395</c:v>
                </c:pt>
                <c:pt idx="505">
                  <c:v>22.425999999999998</c:v>
                </c:pt>
                <c:pt idx="506">
                  <c:v>22.457000000000001</c:v>
                </c:pt>
                <c:pt idx="507">
                  <c:v>22.488</c:v>
                </c:pt>
                <c:pt idx="508">
                  <c:v>22.518999999999998</c:v>
                </c:pt>
                <c:pt idx="509">
                  <c:v>22.550999999999998</c:v>
                </c:pt>
                <c:pt idx="510">
                  <c:v>22.582000000000001</c:v>
                </c:pt>
                <c:pt idx="511">
                  <c:v>22.613</c:v>
                </c:pt>
                <c:pt idx="512">
                  <c:v>22.645</c:v>
                </c:pt>
                <c:pt idx="513">
                  <c:v>22.675999999999998</c:v>
                </c:pt>
                <c:pt idx="514">
                  <c:v>22.707000000000001</c:v>
                </c:pt>
                <c:pt idx="515">
                  <c:v>22.738</c:v>
                </c:pt>
                <c:pt idx="516">
                  <c:v>22.768999999999998</c:v>
                </c:pt>
                <c:pt idx="517">
                  <c:v>22.8</c:v>
                </c:pt>
                <c:pt idx="518">
                  <c:v>22.832000000000001</c:v>
                </c:pt>
                <c:pt idx="519">
                  <c:v>22.861999999999998</c:v>
                </c:pt>
                <c:pt idx="520">
                  <c:v>22.893999999999998</c:v>
                </c:pt>
                <c:pt idx="521">
                  <c:v>22.923999999999999</c:v>
                </c:pt>
                <c:pt idx="522">
                  <c:v>22.956</c:v>
                </c:pt>
                <c:pt idx="523">
                  <c:v>22.986999999999998</c:v>
                </c:pt>
                <c:pt idx="524">
                  <c:v>23.018000000000001</c:v>
                </c:pt>
                <c:pt idx="525">
                  <c:v>23.05</c:v>
                </c:pt>
                <c:pt idx="526">
                  <c:v>23.081</c:v>
                </c:pt>
                <c:pt idx="527">
                  <c:v>23.111999999999998</c:v>
                </c:pt>
                <c:pt idx="528">
                  <c:v>23.143999999999998</c:v>
                </c:pt>
                <c:pt idx="529">
                  <c:v>23.175000000000001</c:v>
                </c:pt>
                <c:pt idx="530">
                  <c:v>23.206</c:v>
                </c:pt>
                <c:pt idx="531">
                  <c:v>23.236999999999998</c:v>
                </c:pt>
                <c:pt idx="532">
                  <c:v>23.268000000000001</c:v>
                </c:pt>
                <c:pt idx="533">
                  <c:v>23.3</c:v>
                </c:pt>
                <c:pt idx="534">
                  <c:v>23.331</c:v>
                </c:pt>
                <c:pt idx="535">
                  <c:v>23.361999999999998</c:v>
                </c:pt>
                <c:pt idx="536">
                  <c:v>23.393000000000001</c:v>
                </c:pt>
                <c:pt idx="537">
                  <c:v>23.425000000000001</c:v>
                </c:pt>
                <c:pt idx="538">
                  <c:v>23.456</c:v>
                </c:pt>
                <c:pt idx="539">
                  <c:v>23.486999999999998</c:v>
                </c:pt>
                <c:pt idx="540">
                  <c:v>23.518000000000001</c:v>
                </c:pt>
                <c:pt idx="541">
                  <c:v>23.548999999999999</c:v>
                </c:pt>
                <c:pt idx="542">
                  <c:v>23.58</c:v>
                </c:pt>
                <c:pt idx="543">
                  <c:v>23.611999999999998</c:v>
                </c:pt>
                <c:pt idx="544">
                  <c:v>23.643000000000001</c:v>
                </c:pt>
                <c:pt idx="545">
                  <c:v>23.673999999999999</c:v>
                </c:pt>
                <c:pt idx="546">
                  <c:v>23.704999999999998</c:v>
                </c:pt>
                <c:pt idx="547">
                  <c:v>23.736999999999998</c:v>
                </c:pt>
                <c:pt idx="548">
                  <c:v>23.768000000000001</c:v>
                </c:pt>
                <c:pt idx="549">
                  <c:v>23.806000000000001</c:v>
                </c:pt>
                <c:pt idx="550">
                  <c:v>23.829000000000001</c:v>
                </c:pt>
                <c:pt idx="551">
                  <c:v>23.861000000000001</c:v>
                </c:pt>
                <c:pt idx="552">
                  <c:v>23.891999999999999</c:v>
                </c:pt>
                <c:pt idx="553">
                  <c:v>23.922000000000001</c:v>
                </c:pt>
                <c:pt idx="554">
                  <c:v>23.954000000000001</c:v>
                </c:pt>
                <c:pt idx="555">
                  <c:v>23.984999999999999</c:v>
                </c:pt>
                <c:pt idx="556">
                  <c:v>24.015999999999998</c:v>
                </c:pt>
                <c:pt idx="557">
                  <c:v>24.047000000000001</c:v>
                </c:pt>
                <c:pt idx="558">
                  <c:v>24.079000000000001</c:v>
                </c:pt>
                <c:pt idx="559">
                  <c:v>24.11</c:v>
                </c:pt>
                <c:pt idx="560">
                  <c:v>24.140999999999998</c:v>
                </c:pt>
                <c:pt idx="561">
                  <c:v>24.172000000000001</c:v>
                </c:pt>
                <c:pt idx="562">
                  <c:v>24.202999999999999</c:v>
                </c:pt>
                <c:pt idx="563">
                  <c:v>24.236000000000001</c:v>
                </c:pt>
                <c:pt idx="564">
                  <c:v>24.266999999999999</c:v>
                </c:pt>
                <c:pt idx="565">
                  <c:v>24.297999999999998</c:v>
                </c:pt>
                <c:pt idx="566">
                  <c:v>24.329000000000001</c:v>
                </c:pt>
                <c:pt idx="567">
                  <c:v>24.359000000000002</c:v>
                </c:pt>
                <c:pt idx="568">
                  <c:v>24.390999999999998</c:v>
                </c:pt>
                <c:pt idx="569">
                  <c:v>24.422999999999998</c:v>
                </c:pt>
                <c:pt idx="570">
                  <c:v>24.452999999999999</c:v>
                </c:pt>
                <c:pt idx="571">
                  <c:v>24.484000000000002</c:v>
                </c:pt>
                <c:pt idx="572">
                  <c:v>24.516999999999999</c:v>
                </c:pt>
                <c:pt idx="573">
                  <c:v>24.547999999999998</c:v>
                </c:pt>
                <c:pt idx="574">
                  <c:v>24.579000000000001</c:v>
                </c:pt>
                <c:pt idx="575">
                  <c:v>24.61</c:v>
                </c:pt>
                <c:pt idx="576">
                  <c:v>24.64</c:v>
                </c:pt>
                <c:pt idx="577">
                  <c:v>24.672000000000001</c:v>
                </c:pt>
                <c:pt idx="578">
                  <c:v>24.702999999999999</c:v>
                </c:pt>
                <c:pt idx="579">
                  <c:v>24.734999999999999</c:v>
                </c:pt>
                <c:pt idx="580">
                  <c:v>24.765999999999998</c:v>
                </c:pt>
                <c:pt idx="581">
                  <c:v>24.797000000000001</c:v>
                </c:pt>
                <c:pt idx="582">
                  <c:v>24.827000000000002</c:v>
                </c:pt>
                <c:pt idx="583">
                  <c:v>24.859000000000002</c:v>
                </c:pt>
                <c:pt idx="584">
                  <c:v>24.89</c:v>
                </c:pt>
                <c:pt idx="585">
                  <c:v>24.922000000000001</c:v>
                </c:pt>
                <c:pt idx="586">
                  <c:v>24.952000000000002</c:v>
                </c:pt>
                <c:pt idx="587">
                  <c:v>24.983000000000001</c:v>
                </c:pt>
                <c:pt idx="588">
                  <c:v>25.013999999999999</c:v>
                </c:pt>
                <c:pt idx="589">
                  <c:v>25.045999999999999</c:v>
                </c:pt>
                <c:pt idx="590">
                  <c:v>25.077000000000002</c:v>
                </c:pt>
                <c:pt idx="591">
                  <c:v>25.108000000000001</c:v>
                </c:pt>
                <c:pt idx="592">
                  <c:v>25.138999999999999</c:v>
                </c:pt>
                <c:pt idx="593">
                  <c:v>25.170999999999999</c:v>
                </c:pt>
                <c:pt idx="594">
                  <c:v>25.206</c:v>
                </c:pt>
                <c:pt idx="595">
                  <c:v>25.24</c:v>
                </c:pt>
                <c:pt idx="596">
                  <c:v>25.265999999999998</c:v>
                </c:pt>
                <c:pt idx="597">
                  <c:v>25.297000000000001</c:v>
                </c:pt>
                <c:pt idx="598">
                  <c:v>25.33</c:v>
                </c:pt>
                <c:pt idx="599">
                  <c:v>25.361000000000001</c:v>
                </c:pt>
                <c:pt idx="600">
                  <c:v>25.388999999999999</c:v>
                </c:pt>
                <c:pt idx="601">
                  <c:v>25.42</c:v>
                </c:pt>
                <c:pt idx="602">
                  <c:v>25.451000000000001</c:v>
                </c:pt>
                <c:pt idx="603">
                  <c:v>25.483000000000001</c:v>
                </c:pt>
                <c:pt idx="604">
                  <c:v>25.513999999999999</c:v>
                </c:pt>
                <c:pt idx="605">
                  <c:v>25.545000000000002</c:v>
                </c:pt>
                <c:pt idx="606">
                  <c:v>25.576000000000001</c:v>
                </c:pt>
                <c:pt idx="607">
                  <c:v>25.606999999999999</c:v>
                </c:pt>
                <c:pt idx="608">
                  <c:v>25.638000000000002</c:v>
                </c:pt>
                <c:pt idx="609">
                  <c:v>25.67</c:v>
                </c:pt>
                <c:pt idx="610">
                  <c:v>25.701000000000001</c:v>
                </c:pt>
                <c:pt idx="611">
                  <c:v>25.731999999999999</c:v>
                </c:pt>
                <c:pt idx="612">
                  <c:v>25.763000000000002</c:v>
                </c:pt>
                <c:pt idx="613">
                  <c:v>25.794</c:v>
                </c:pt>
                <c:pt idx="614">
                  <c:v>25.826000000000001</c:v>
                </c:pt>
                <c:pt idx="615">
                  <c:v>25.856999999999999</c:v>
                </c:pt>
                <c:pt idx="616">
                  <c:v>25.888000000000002</c:v>
                </c:pt>
                <c:pt idx="617">
                  <c:v>25.919</c:v>
                </c:pt>
                <c:pt idx="618">
                  <c:v>25.951000000000001</c:v>
                </c:pt>
                <c:pt idx="619">
                  <c:v>25.981999999999999</c:v>
                </c:pt>
                <c:pt idx="620">
                  <c:v>26.013000000000002</c:v>
                </c:pt>
                <c:pt idx="621">
                  <c:v>26.044</c:v>
                </c:pt>
                <c:pt idx="622">
                  <c:v>26.074999999999999</c:v>
                </c:pt>
                <c:pt idx="623">
                  <c:v>26.106999999999999</c:v>
                </c:pt>
                <c:pt idx="624">
                  <c:v>26.138000000000002</c:v>
                </c:pt>
                <c:pt idx="625">
                  <c:v>26.169</c:v>
                </c:pt>
                <c:pt idx="626">
                  <c:v>26.2</c:v>
                </c:pt>
                <c:pt idx="627">
                  <c:v>26.231000000000002</c:v>
                </c:pt>
                <c:pt idx="628">
                  <c:v>26.263000000000002</c:v>
                </c:pt>
                <c:pt idx="629">
                  <c:v>26.294</c:v>
                </c:pt>
                <c:pt idx="630">
                  <c:v>26.324999999999999</c:v>
                </c:pt>
                <c:pt idx="631">
                  <c:v>26.356000000000002</c:v>
                </c:pt>
                <c:pt idx="632">
                  <c:v>26.387</c:v>
                </c:pt>
                <c:pt idx="633">
                  <c:v>26.419</c:v>
                </c:pt>
                <c:pt idx="634">
                  <c:v>26.45</c:v>
                </c:pt>
                <c:pt idx="635">
                  <c:v>26.481000000000002</c:v>
                </c:pt>
                <c:pt idx="636">
                  <c:v>26.512</c:v>
                </c:pt>
                <c:pt idx="637">
                  <c:v>26.542999999999999</c:v>
                </c:pt>
                <c:pt idx="638">
                  <c:v>26.574999999999999</c:v>
                </c:pt>
                <c:pt idx="639">
                  <c:v>26.606000000000002</c:v>
                </c:pt>
                <c:pt idx="640">
                  <c:v>26.637</c:v>
                </c:pt>
                <c:pt idx="641">
                  <c:v>26.667999999999999</c:v>
                </c:pt>
                <c:pt idx="642">
                  <c:v>26.699000000000002</c:v>
                </c:pt>
                <c:pt idx="643">
                  <c:v>26.73</c:v>
                </c:pt>
                <c:pt idx="644">
                  <c:v>26.762</c:v>
                </c:pt>
                <c:pt idx="645">
                  <c:v>26.792999999999999</c:v>
                </c:pt>
                <c:pt idx="646">
                  <c:v>26.824000000000002</c:v>
                </c:pt>
                <c:pt idx="647">
                  <c:v>26.855</c:v>
                </c:pt>
                <c:pt idx="648">
                  <c:v>26.887</c:v>
                </c:pt>
                <c:pt idx="649">
                  <c:v>26.917999999999999</c:v>
                </c:pt>
                <c:pt idx="650">
                  <c:v>26.949000000000002</c:v>
                </c:pt>
                <c:pt idx="651">
                  <c:v>26.98</c:v>
                </c:pt>
                <c:pt idx="652">
                  <c:v>27.010999999999999</c:v>
                </c:pt>
                <c:pt idx="653">
                  <c:v>27.042999999999999</c:v>
                </c:pt>
                <c:pt idx="654">
                  <c:v>27.074000000000002</c:v>
                </c:pt>
                <c:pt idx="655">
                  <c:v>27.105</c:v>
                </c:pt>
                <c:pt idx="656">
                  <c:v>27.135999999999999</c:v>
                </c:pt>
                <c:pt idx="657">
                  <c:v>27.167000000000002</c:v>
                </c:pt>
                <c:pt idx="658">
                  <c:v>27.199000000000002</c:v>
                </c:pt>
                <c:pt idx="659">
                  <c:v>27.23</c:v>
                </c:pt>
                <c:pt idx="660">
                  <c:v>27.260999999999999</c:v>
                </c:pt>
                <c:pt idx="661">
                  <c:v>27.292000000000002</c:v>
                </c:pt>
                <c:pt idx="662">
                  <c:v>27.323</c:v>
                </c:pt>
                <c:pt idx="663">
                  <c:v>27.355</c:v>
                </c:pt>
                <c:pt idx="664">
                  <c:v>27.385999999999999</c:v>
                </c:pt>
                <c:pt idx="665">
                  <c:v>27.417000000000002</c:v>
                </c:pt>
                <c:pt idx="666">
                  <c:v>27.448</c:v>
                </c:pt>
                <c:pt idx="667">
                  <c:v>27.478999999999999</c:v>
                </c:pt>
                <c:pt idx="668">
                  <c:v>27.51</c:v>
                </c:pt>
                <c:pt idx="669">
                  <c:v>27.542000000000002</c:v>
                </c:pt>
                <c:pt idx="670">
                  <c:v>27.573</c:v>
                </c:pt>
                <c:pt idx="671">
                  <c:v>27.603999999999999</c:v>
                </c:pt>
                <c:pt idx="672">
                  <c:v>27.635000000000002</c:v>
                </c:pt>
                <c:pt idx="673">
                  <c:v>27.667000000000002</c:v>
                </c:pt>
                <c:pt idx="674">
                  <c:v>27.698</c:v>
                </c:pt>
                <c:pt idx="675">
                  <c:v>27.728999999999999</c:v>
                </c:pt>
                <c:pt idx="676">
                  <c:v>27.76</c:v>
                </c:pt>
                <c:pt idx="677">
                  <c:v>27.791</c:v>
                </c:pt>
                <c:pt idx="678">
                  <c:v>27.823</c:v>
                </c:pt>
                <c:pt idx="679">
                  <c:v>27.853999999999999</c:v>
                </c:pt>
                <c:pt idx="680">
                  <c:v>27.885000000000002</c:v>
                </c:pt>
                <c:pt idx="681">
                  <c:v>27.916</c:v>
                </c:pt>
                <c:pt idx="682">
                  <c:v>27.946999999999999</c:v>
                </c:pt>
                <c:pt idx="683">
                  <c:v>27.978999999999999</c:v>
                </c:pt>
                <c:pt idx="684">
                  <c:v>28.01</c:v>
                </c:pt>
                <c:pt idx="685">
                  <c:v>28.047000000000001</c:v>
                </c:pt>
                <c:pt idx="686">
                  <c:v>28.073</c:v>
                </c:pt>
                <c:pt idx="687">
                  <c:v>28.103000000000002</c:v>
                </c:pt>
                <c:pt idx="688">
                  <c:v>28.134</c:v>
                </c:pt>
                <c:pt idx="689">
                  <c:v>28.166</c:v>
                </c:pt>
                <c:pt idx="690">
                  <c:v>28.196999999999999</c:v>
                </c:pt>
                <c:pt idx="691">
                  <c:v>28.228000000000002</c:v>
                </c:pt>
                <c:pt idx="692">
                  <c:v>28.259</c:v>
                </c:pt>
                <c:pt idx="693">
                  <c:v>28.291</c:v>
                </c:pt>
                <c:pt idx="694">
                  <c:v>28.321999999999999</c:v>
                </c:pt>
                <c:pt idx="695">
                  <c:v>28.353000000000002</c:v>
                </c:pt>
                <c:pt idx="696">
                  <c:v>28.384</c:v>
                </c:pt>
                <c:pt idx="697">
                  <c:v>28.414999999999999</c:v>
                </c:pt>
                <c:pt idx="698">
                  <c:v>28.446999999999999</c:v>
                </c:pt>
                <c:pt idx="699">
                  <c:v>28.478000000000002</c:v>
                </c:pt>
                <c:pt idx="700">
                  <c:v>28.509</c:v>
                </c:pt>
                <c:pt idx="701">
                  <c:v>28.54</c:v>
                </c:pt>
                <c:pt idx="702">
                  <c:v>28.571000000000002</c:v>
                </c:pt>
                <c:pt idx="703">
                  <c:v>28.602</c:v>
                </c:pt>
                <c:pt idx="704">
                  <c:v>28.634</c:v>
                </c:pt>
                <c:pt idx="705">
                  <c:v>28.664999999999999</c:v>
                </c:pt>
                <c:pt idx="706">
                  <c:v>28.696000000000002</c:v>
                </c:pt>
                <c:pt idx="707">
                  <c:v>28.727</c:v>
                </c:pt>
                <c:pt idx="708">
                  <c:v>28.757999999999999</c:v>
                </c:pt>
                <c:pt idx="709">
                  <c:v>28.79</c:v>
                </c:pt>
                <c:pt idx="710">
                  <c:v>28.821000000000002</c:v>
                </c:pt>
                <c:pt idx="711">
                  <c:v>28.852</c:v>
                </c:pt>
                <c:pt idx="712">
                  <c:v>28.882999999999999</c:v>
                </c:pt>
                <c:pt idx="713">
                  <c:v>28.914999999999999</c:v>
                </c:pt>
                <c:pt idx="714">
                  <c:v>28.946000000000002</c:v>
                </c:pt>
                <c:pt idx="715">
                  <c:v>28.977</c:v>
                </c:pt>
                <c:pt idx="716">
                  <c:v>29.007999999999999</c:v>
                </c:pt>
                <c:pt idx="717">
                  <c:v>29.039000000000001</c:v>
                </c:pt>
                <c:pt idx="718">
                  <c:v>29.071000000000002</c:v>
                </c:pt>
                <c:pt idx="719">
                  <c:v>29.102</c:v>
                </c:pt>
                <c:pt idx="720">
                  <c:v>29.132999999999999</c:v>
                </c:pt>
                <c:pt idx="721">
                  <c:v>29.164000000000001</c:v>
                </c:pt>
                <c:pt idx="722">
                  <c:v>29.195</c:v>
                </c:pt>
                <c:pt idx="723">
                  <c:v>29.225999999999999</c:v>
                </c:pt>
                <c:pt idx="724">
                  <c:v>29.257999999999999</c:v>
                </c:pt>
                <c:pt idx="725">
                  <c:v>29.289000000000001</c:v>
                </c:pt>
                <c:pt idx="726">
                  <c:v>29.32</c:v>
                </c:pt>
                <c:pt idx="727">
                  <c:v>29.350999999999999</c:v>
                </c:pt>
                <c:pt idx="728">
                  <c:v>29.382999999999999</c:v>
                </c:pt>
                <c:pt idx="729">
                  <c:v>29.414000000000001</c:v>
                </c:pt>
                <c:pt idx="730">
                  <c:v>29.445</c:v>
                </c:pt>
                <c:pt idx="731">
                  <c:v>29.475999999999999</c:v>
                </c:pt>
                <c:pt idx="732">
                  <c:v>29.507000000000001</c:v>
                </c:pt>
                <c:pt idx="733">
                  <c:v>29.538</c:v>
                </c:pt>
                <c:pt idx="734">
                  <c:v>29.57</c:v>
                </c:pt>
                <c:pt idx="735">
                  <c:v>29.600999999999999</c:v>
                </c:pt>
                <c:pt idx="736">
                  <c:v>29.632000000000001</c:v>
                </c:pt>
                <c:pt idx="737">
                  <c:v>29.663</c:v>
                </c:pt>
                <c:pt idx="738">
                  <c:v>29.693999999999999</c:v>
                </c:pt>
                <c:pt idx="739">
                  <c:v>29.725999999999999</c:v>
                </c:pt>
                <c:pt idx="740">
                  <c:v>29.757000000000001</c:v>
                </c:pt>
                <c:pt idx="741">
                  <c:v>29.788</c:v>
                </c:pt>
                <c:pt idx="742">
                  <c:v>29.818999999999999</c:v>
                </c:pt>
                <c:pt idx="743">
                  <c:v>29.85</c:v>
                </c:pt>
                <c:pt idx="744">
                  <c:v>29.882000000000001</c:v>
                </c:pt>
                <c:pt idx="745">
                  <c:v>29.913</c:v>
                </c:pt>
                <c:pt idx="746">
                  <c:v>29.943999999999999</c:v>
                </c:pt>
                <c:pt idx="747">
                  <c:v>29.975000000000001</c:v>
                </c:pt>
                <c:pt idx="748">
                  <c:v>30.007000000000001</c:v>
                </c:pt>
                <c:pt idx="749">
                  <c:v>30.038</c:v>
                </c:pt>
                <c:pt idx="750">
                  <c:v>30.068999999999999</c:v>
                </c:pt>
                <c:pt idx="751">
                  <c:v>30.1</c:v>
                </c:pt>
                <c:pt idx="752">
                  <c:v>30.131</c:v>
                </c:pt>
                <c:pt idx="753">
                  <c:v>30.163</c:v>
                </c:pt>
                <c:pt idx="754">
                  <c:v>30.193999999999999</c:v>
                </c:pt>
                <c:pt idx="755">
                  <c:v>30.225000000000001</c:v>
                </c:pt>
                <c:pt idx="756">
                  <c:v>30.256</c:v>
                </c:pt>
                <c:pt idx="757">
                  <c:v>30.286999999999999</c:v>
                </c:pt>
                <c:pt idx="758">
                  <c:v>30.318999999999999</c:v>
                </c:pt>
                <c:pt idx="759">
                  <c:v>30.35</c:v>
                </c:pt>
                <c:pt idx="760">
                  <c:v>30.381</c:v>
                </c:pt>
                <c:pt idx="761">
                  <c:v>30.411999999999999</c:v>
                </c:pt>
                <c:pt idx="762">
                  <c:v>30.443000000000001</c:v>
                </c:pt>
                <c:pt idx="763">
                  <c:v>30.475000000000001</c:v>
                </c:pt>
                <c:pt idx="764">
                  <c:v>30.506</c:v>
                </c:pt>
                <c:pt idx="765">
                  <c:v>30.536999999999999</c:v>
                </c:pt>
                <c:pt idx="766">
                  <c:v>30.568000000000001</c:v>
                </c:pt>
                <c:pt idx="767">
                  <c:v>30.599</c:v>
                </c:pt>
                <c:pt idx="768">
                  <c:v>30.63</c:v>
                </c:pt>
                <c:pt idx="769">
                  <c:v>30.661999999999999</c:v>
                </c:pt>
                <c:pt idx="770">
                  <c:v>30.693000000000001</c:v>
                </c:pt>
                <c:pt idx="771">
                  <c:v>30.724</c:v>
                </c:pt>
                <c:pt idx="772">
                  <c:v>30.754999999999999</c:v>
                </c:pt>
                <c:pt idx="773">
                  <c:v>30.786000000000001</c:v>
                </c:pt>
                <c:pt idx="774">
                  <c:v>30.818000000000001</c:v>
                </c:pt>
                <c:pt idx="775">
                  <c:v>30.849</c:v>
                </c:pt>
                <c:pt idx="776">
                  <c:v>30.88</c:v>
                </c:pt>
                <c:pt idx="777">
                  <c:v>30.911000000000001</c:v>
                </c:pt>
                <c:pt idx="778">
                  <c:v>30.943000000000001</c:v>
                </c:pt>
                <c:pt idx="779">
                  <c:v>30.974</c:v>
                </c:pt>
                <c:pt idx="780">
                  <c:v>31.004999999999999</c:v>
                </c:pt>
                <c:pt idx="781">
                  <c:v>31.036000000000001</c:v>
                </c:pt>
                <c:pt idx="782">
                  <c:v>31.067</c:v>
                </c:pt>
                <c:pt idx="783">
                  <c:v>31.099</c:v>
                </c:pt>
                <c:pt idx="784">
                  <c:v>31.13</c:v>
                </c:pt>
                <c:pt idx="785">
                  <c:v>31.161000000000001</c:v>
                </c:pt>
                <c:pt idx="786">
                  <c:v>31.192</c:v>
                </c:pt>
                <c:pt idx="787">
                  <c:v>31.222999999999999</c:v>
                </c:pt>
                <c:pt idx="788">
                  <c:v>31.254999999999999</c:v>
                </c:pt>
                <c:pt idx="789">
                  <c:v>31.286000000000001</c:v>
                </c:pt>
                <c:pt idx="790">
                  <c:v>31.317</c:v>
                </c:pt>
                <c:pt idx="791">
                  <c:v>31.347999999999999</c:v>
                </c:pt>
                <c:pt idx="792">
                  <c:v>31.379000000000001</c:v>
                </c:pt>
                <c:pt idx="793">
                  <c:v>31.411000000000001</c:v>
                </c:pt>
                <c:pt idx="794">
                  <c:v>31.442</c:v>
                </c:pt>
                <c:pt idx="795">
                  <c:v>31.472999999999999</c:v>
                </c:pt>
                <c:pt idx="796">
                  <c:v>31.504000000000001</c:v>
                </c:pt>
                <c:pt idx="797">
                  <c:v>31.535</c:v>
                </c:pt>
                <c:pt idx="798">
                  <c:v>31.567</c:v>
                </c:pt>
                <c:pt idx="799">
                  <c:v>31.597999999999999</c:v>
                </c:pt>
                <c:pt idx="800">
                  <c:v>31.629000000000001</c:v>
                </c:pt>
                <c:pt idx="801">
                  <c:v>31.66</c:v>
                </c:pt>
                <c:pt idx="802">
                  <c:v>31.692</c:v>
                </c:pt>
                <c:pt idx="803">
                  <c:v>31.722000000000001</c:v>
                </c:pt>
                <c:pt idx="804">
                  <c:v>31.754000000000001</c:v>
                </c:pt>
                <c:pt idx="805">
                  <c:v>31.785</c:v>
                </c:pt>
                <c:pt idx="806">
                  <c:v>31.815999999999999</c:v>
                </c:pt>
                <c:pt idx="807">
                  <c:v>31.847000000000001</c:v>
                </c:pt>
                <c:pt idx="808">
                  <c:v>31.879000000000001</c:v>
                </c:pt>
                <c:pt idx="809">
                  <c:v>31.91</c:v>
                </c:pt>
                <c:pt idx="810">
                  <c:v>31.940999999999999</c:v>
                </c:pt>
                <c:pt idx="811">
                  <c:v>31.972000000000001</c:v>
                </c:pt>
                <c:pt idx="812">
                  <c:v>32.003</c:v>
                </c:pt>
                <c:pt idx="813">
                  <c:v>32.034999999999997</c:v>
                </c:pt>
                <c:pt idx="814">
                  <c:v>32.066000000000003</c:v>
                </c:pt>
                <c:pt idx="815">
                  <c:v>32.097000000000001</c:v>
                </c:pt>
                <c:pt idx="816">
                  <c:v>32.128</c:v>
                </c:pt>
                <c:pt idx="817">
                  <c:v>32.158999999999999</c:v>
                </c:pt>
                <c:pt idx="818">
                  <c:v>32.191000000000003</c:v>
                </c:pt>
                <c:pt idx="819">
                  <c:v>32.225000000000001</c:v>
                </c:pt>
                <c:pt idx="820">
                  <c:v>32.255000000000003</c:v>
                </c:pt>
                <c:pt idx="821">
                  <c:v>32.283999999999999</c:v>
                </c:pt>
                <c:pt idx="822">
                  <c:v>32.314999999999998</c:v>
                </c:pt>
                <c:pt idx="823">
                  <c:v>32.345999999999997</c:v>
                </c:pt>
                <c:pt idx="824">
                  <c:v>32.378</c:v>
                </c:pt>
                <c:pt idx="825">
                  <c:v>32.408999999999999</c:v>
                </c:pt>
                <c:pt idx="826">
                  <c:v>32.44</c:v>
                </c:pt>
                <c:pt idx="827">
                  <c:v>32.470999999999997</c:v>
                </c:pt>
                <c:pt idx="828">
                  <c:v>32.502000000000002</c:v>
                </c:pt>
                <c:pt idx="829">
                  <c:v>32.533999999999999</c:v>
                </c:pt>
                <c:pt idx="830">
                  <c:v>32.564999999999998</c:v>
                </c:pt>
                <c:pt idx="831">
                  <c:v>32.595999999999997</c:v>
                </c:pt>
                <c:pt idx="832">
                  <c:v>32.627000000000002</c:v>
                </c:pt>
                <c:pt idx="833">
                  <c:v>32.658999999999999</c:v>
                </c:pt>
                <c:pt idx="834">
                  <c:v>32.69</c:v>
                </c:pt>
                <c:pt idx="835">
                  <c:v>32.720999999999997</c:v>
                </c:pt>
                <c:pt idx="836">
                  <c:v>32.752000000000002</c:v>
                </c:pt>
                <c:pt idx="837">
                  <c:v>32.783000000000001</c:v>
                </c:pt>
                <c:pt idx="838">
                  <c:v>32.814999999999998</c:v>
                </c:pt>
                <c:pt idx="839">
                  <c:v>32.845999999999997</c:v>
                </c:pt>
                <c:pt idx="840">
                  <c:v>32.877000000000002</c:v>
                </c:pt>
                <c:pt idx="841">
                  <c:v>32.908000000000001</c:v>
                </c:pt>
                <c:pt idx="842">
                  <c:v>32.939</c:v>
                </c:pt>
                <c:pt idx="843">
                  <c:v>32.970999999999997</c:v>
                </c:pt>
                <c:pt idx="844">
                  <c:v>33.002000000000002</c:v>
                </c:pt>
                <c:pt idx="845">
                  <c:v>33.033000000000001</c:v>
                </c:pt>
                <c:pt idx="846">
                  <c:v>33.064</c:v>
                </c:pt>
                <c:pt idx="847">
                  <c:v>33.094999999999999</c:v>
                </c:pt>
                <c:pt idx="848">
                  <c:v>33.127000000000002</c:v>
                </c:pt>
                <c:pt idx="849">
                  <c:v>33.158000000000001</c:v>
                </c:pt>
                <c:pt idx="850">
                  <c:v>33.189</c:v>
                </c:pt>
                <c:pt idx="851">
                  <c:v>33.22</c:v>
                </c:pt>
                <c:pt idx="852">
                  <c:v>33.250999999999998</c:v>
                </c:pt>
                <c:pt idx="853">
                  <c:v>33.283000000000001</c:v>
                </c:pt>
                <c:pt idx="854">
                  <c:v>33.314</c:v>
                </c:pt>
                <c:pt idx="855">
                  <c:v>33.344999999999999</c:v>
                </c:pt>
                <c:pt idx="856">
                  <c:v>33.375999999999998</c:v>
                </c:pt>
                <c:pt idx="857">
                  <c:v>33.406999999999996</c:v>
                </c:pt>
                <c:pt idx="858">
                  <c:v>33.439</c:v>
                </c:pt>
                <c:pt idx="859">
                  <c:v>33.47</c:v>
                </c:pt>
                <c:pt idx="860">
                  <c:v>33.500999999999998</c:v>
                </c:pt>
                <c:pt idx="861">
                  <c:v>33.531999999999996</c:v>
                </c:pt>
                <c:pt idx="862">
                  <c:v>33.563000000000002</c:v>
                </c:pt>
                <c:pt idx="863">
                  <c:v>33.594999999999999</c:v>
                </c:pt>
                <c:pt idx="864">
                  <c:v>33.625999999999998</c:v>
                </c:pt>
                <c:pt idx="865">
                  <c:v>33.656999999999996</c:v>
                </c:pt>
                <c:pt idx="866">
                  <c:v>33.688000000000002</c:v>
                </c:pt>
                <c:pt idx="867">
                  <c:v>33.719000000000001</c:v>
                </c:pt>
                <c:pt idx="868">
                  <c:v>33.75</c:v>
                </c:pt>
                <c:pt idx="869">
                  <c:v>33.781999999999996</c:v>
                </c:pt>
                <c:pt idx="870">
                  <c:v>33.813000000000002</c:v>
                </c:pt>
                <c:pt idx="871">
                  <c:v>33.844000000000001</c:v>
                </c:pt>
                <c:pt idx="872">
                  <c:v>33.875</c:v>
                </c:pt>
                <c:pt idx="873">
                  <c:v>33.906999999999996</c:v>
                </c:pt>
                <c:pt idx="874">
                  <c:v>33.938000000000002</c:v>
                </c:pt>
                <c:pt idx="875">
                  <c:v>33.969000000000001</c:v>
                </c:pt>
                <c:pt idx="876">
                  <c:v>34</c:v>
                </c:pt>
                <c:pt idx="877">
                  <c:v>34.030999999999999</c:v>
                </c:pt>
                <c:pt idx="878">
                  <c:v>34.063000000000002</c:v>
                </c:pt>
                <c:pt idx="879">
                  <c:v>34.094000000000001</c:v>
                </c:pt>
                <c:pt idx="880">
                  <c:v>34.125</c:v>
                </c:pt>
                <c:pt idx="881">
                  <c:v>34.155999999999999</c:v>
                </c:pt>
                <c:pt idx="882">
                  <c:v>34.186999999999998</c:v>
                </c:pt>
                <c:pt idx="883">
                  <c:v>34.219000000000001</c:v>
                </c:pt>
                <c:pt idx="884">
                  <c:v>34.25</c:v>
                </c:pt>
                <c:pt idx="885">
                  <c:v>34.280999999999999</c:v>
                </c:pt>
                <c:pt idx="886">
                  <c:v>34.311999999999998</c:v>
                </c:pt>
                <c:pt idx="887">
                  <c:v>34.343000000000004</c:v>
                </c:pt>
                <c:pt idx="888">
                  <c:v>34.375</c:v>
                </c:pt>
                <c:pt idx="889">
                  <c:v>34.405999999999999</c:v>
                </c:pt>
                <c:pt idx="890">
                  <c:v>34.436999999999998</c:v>
                </c:pt>
                <c:pt idx="891">
                  <c:v>34.468000000000004</c:v>
                </c:pt>
                <c:pt idx="892">
                  <c:v>34.499000000000002</c:v>
                </c:pt>
                <c:pt idx="893">
                  <c:v>34.530999999999999</c:v>
                </c:pt>
                <c:pt idx="894">
                  <c:v>34.561999999999998</c:v>
                </c:pt>
                <c:pt idx="895">
                  <c:v>34.593000000000004</c:v>
                </c:pt>
                <c:pt idx="896">
                  <c:v>34.624000000000002</c:v>
                </c:pt>
                <c:pt idx="897">
                  <c:v>34.655000000000001</c:v>
                </c:pt>
                <c:pt idx="898">
                  <c:v>34.686</c:v>
                </c:pt>
                <c:pt idx="899">
                  <c:v>34.718000000000004</c:v>
                </c:pt>
                <c:pt idx="900">
                  <c:v>34.749000000000002</c:v>
                </c:pt>
                <c:pt idx="901">
                  <c:v>34.78</c:v>
                </c:pt>
                <c:pt idx="902">
                  <c:v>34.811</c:v>
                </c:pt>
                <c:pt idx="903">
                  <c:v>34.843000000000004</c:v>
                </c:pt>
                <c:pt idx="904">
                  <c:v>34.874000000000002</c:v>
                </c:pt>
                <c:pt idx="905">
                  <c:v>34.905000000000001</c:v>
                </c:pt>
                <c:pt idx="906">
                  <c:v>34.936</c:v>
                </c:pt>
                <c:pt idx="907">
                  <c:v>34.968000000000004</c:v>
                </c:pt>
                <c:pt idx="908">
                  <c:v>34.997999999999998</c:v>
                </c:pt>
                <c:pt idx="909">
                  <c:v>35.03</c:v>
                </c:pt>
                <c:pt idx="910">
                  <c:v>35.061</c:v>
                </c:pt>
                <c:pt idx="911">
                  <c:v>35.091999999999999</c:v>
                </c:pt>
                <c:pt idx="912">
                  <c:v>35.122999999999998</c:v>
                </c:pt>
                <c:pt idx="913">
                  <c:v>35.155000000000001</c:v>
                </c:pt>
                <c:pt idx="914">
                  <c:v>35.186</c:v>
                </c:pt>
                <c:pt idx="915">
                  <c:v>35.216999999999999</c:v>
                </c:pt>
                <c:pt idx="916">
                  <c:v>35.247999999999998</c:v>
                </c:pt>
                <c:pt idx="917">
                  <c:v>35.279000000000003</c:v>
                </c:pt>
                <c:pt idx="918">
                  <c:v>35.311</c:v>
                </c:pt>
                <c:pt idx="919">
                  <c:v>35.341999999999999</c:v>
                </c:pt>
                <c:pt idx="920">
                  <c:v>35.372999999999998</c:v>
                </c:pt>
                <c:pt idx="921">
                  <c:v>35.404000000000003</c:v>
                </c:pt>
                <c:pt idx="922">
                  <c:v>35.435000000000002</c:v>
                </c:pt>
                <c:pt idx="923">
                  <c:v>35.466000000000001</c:v>
                </c:pt>
                <c:pt idx="924">
                  <c:v>35.497999999999998</c:v>
                </c:pt>
                <c:pt idx="925">
                  <c:v>35.529000000000003</c:v>
                </c:pt>
                <c:pt idx="926">
                  <c:v>35.56</c:v>
                </c:pt>
                <c:pt idx="927">
                  <c:v>35.591000000000001</c:v>
                </c:pt>
                <c:pt idx="928">
                  <c:v>35.622</c:v>
                </c:pt>
                <c:pt idx="929">
                  <c:v>35.654000000000003</c:v>
                </c:pt>
                <c:pt idx="930">
                  <c:v>35.685000000000002</c:v>
                </c:pt>
                <c:pt idx="931">
                  <c:v>35.716000000000001</c:v>
                </c:pt>
                <c:pt idx="932">
                  <c:v>35.747</c:v>
                </c:pt>
                <c:pt idx="933">
                  <c:v>35.777999999999999</c:v>
                </c:pt>
                <c:pt idx="934">
                  <c:v>35.81</c:v>
                </c:pt>
                <c:pt idx="935">
                  <c:v>35.841000000000001</c:v>
                </c:pt>
                <c:pt idx="936">
                  <c:v>35.872</c:v>
                </c:pt>
                <c:pt idx="937">
                  <c:v>35.902999999999999</c:v>
                </c:pt>
                <c:pt idx="938">
                  <c:v>35.933999999999997</c:v>
                </c:pt>
                <c:pt idx="939">
                  <c:v>35.966000000000001</c:v>
                </c:pt>
                <c:pt idx="940">
                  <c:v>35.997</c:v>
                </c:pt>
                <c:pt idx="941">
                  <c:v>36.027999999999999</c:v>
                </c:pt>
                <c:pt idx="942">
                  <c:v>36.058999999999997</c:v>
                </c:pt>
                <c:pt idx="943">
                  <c:v>36.090000000000003</c:v>
                </c:pt>
                <c:pt idx="944">
                  <c:v>36.122</c:v>
                </c:pt>
                <c:pt idx="945">
                  <c:v>36.152999999999999</c:v>
                </c:pt>
                <c:pt idx="946">
                  <c:v>36.183999999999997</c:v>
                </c:pt>
                <c:pt idx="947">
                  <c:v>36.215000000000003</c:v>
                </c:pt>
                <c:pt idx="948">
                  <c:v>36.25</c:v>
                </c:pt>
                <c:pt idx="949">
                  <c:v>36.277999999999999</c:v>
                </c:pt>
                <c:pt idx="950">
                  <c:v>36.308999999999997</c:v>
                </c:pt>
                <c:pt idx="951">
                  <c:v>36.340000000000003</c:v>
                </c:pt>
                <c:pt idx="952">
                  <c:v>36.371000000000002</c:v>
                </c:pt>
                <c:pt idx="953">
                  <c:v>36.402999999999999</c:v>
                </c:pt>
                <c:pt idx="954">
                  <c:v>36.433999999999997</c:v>
                </c:pt>
                <c:pt idx="955">
                  <c:v>36.465000000000003</c:v>
                </c:pt>
                <c:pt idx="956">
                  <c:v>36.496000000000002</c:v>
                </c:pt>
                <c:pt idx="957">
                  <c:v>36.527999999999999</c:v>
                </c:pt>
                <c:pt idx="958">
                  <c:v>36.558999999999997</c:v>
                </c:pt>
                <c:pt idx="959">
                  <c:v>36.590000000000003</c:v>
                </c:pt>
                <c:pt idx="960">
                  <c:v>36.621000000000002</c:v>
                </c:pt>
                <c:pt idx="961">
                  <c:v>36.652000000000001</c:v>
                </c:pt>
                <c:pt idx="962">
                  <c:v>36.683</c:v>
                </c:pt>
                <c:pt idx="963">
                  <c:v>36.715000000000003</c:v>
                </c:pt>
                <c:pt idx="964">
                  <c:v>36.746000000000002</c:v>
                </c:pt>
                <c:pt idx="965">
                  <c:v>36.777000000000001</c:v>
                </c:pt>
                <c:pt idx="966">
                  <c:v>36.808</c:v>
                </c:pt>
                <c:pt idx="967">
                  <c:v>36.838999999999999</c:v>
                </c:pt>
                <c:pt idx="968">
                  <c:v>36.871000000000002</c:v>
                </c:pt>
                <c:pt idx="969">
                  <c:v>36.902000000000001</c:v>
                </c:pt>
                <c:pt idx="970">
                  <c:v>36.933</c:v>
                </c:pt>
                <c:pt idx="971">
                  <c:v>36.963999999999999</c:v>
                </c:pt>
                <c:pt idx="972">
                  <c:v>36.994999999999997</c:v>
                </c:pt>
                <c:pt idx="973">
                  <c:v>37.027000000000001</c:v>
                </c:pt>
                <c:pt idx="974">
                  <c:v>37.058</c:v>
                </c:pt>
                <c:pt idx="975">
                  <c:v>37.088999999999999</c:v>
                </c:pt>
                <c:pt idx="976">
                  <c:v>37.119999999999997</c:v>
                </c:pt>
                <c:pt idx="977">
                  <c:v>37.152000000000001</c:v>
                </c:pt>
                <c:pt idx="978">
                  <c:v>37.180999999999997</c:v>
                </c:pt>
                <c:pt idx="979">
                  <c:v>37.213999999999999</c:v>
                </c:pt>
                <c:pt idx="980">
                  <c:v>37.244999999999997</c:v>
                </c:pt>
                <c:pt idx="981">
                  <c:v>37.276000000000003</c:v>
                </c:pt>
                <c:pt idx="982">
                  <c:v>37.307000000000002</c:v>
                </c:pt>
                <c:pt idx="983">
                  <c:v>37.338999999999999</c:v>
                </c:pt>
                <c:pt idx="984">
                  <c:v>37.369</c:v>
                </c:pt>
                <c:pt idx="985">
                  <c:v>37.401000000000003</c:v>
                </c:pt>
                <c:pt idx="986">
                  <c:v>37.432000000000002</c:v>
                </c:pt>
                <c:pt idx="987">
                  <c:v>37.463999999999999</c:v>
                </c:pt>
                <c:pt idx="988">
                  <c:v>37.494999999999997</c:v>
                </c:pt>
                <c:pt idx="989">
                  <c:v>37.526000000000003</c:v>
                </c:pt>
                <c:pt idx="990">
                  <c:v>37.557000000000002</c:v>
                </c:pt>
                <c:pt idx="991">
                  <c:v>37.588000000000001</c:v>
                </c:pt>
                <c:pt idx="992">
                  <c:v>37.619999999999997</c:v>
                </c:pt>
                <c:pt idx="993">
                  <c:v>37.651000000000003</c:v>
                </c:pt>
                <c:pt idx="994">
                  <c:v>37.682000000000002</c:v>
                </c:pt>
                <c:pt idx="995">
                  <c:v>37.713000000000001</c:v>
                </c:pt>
                <c:pt idx="996">
                  <c:v>37.746000000000002</c:v>
                </c:pt>
                <c:pt idx="997">
                  <c:v>37.774000000000001</c:v>
                </c:pt>
                <c:pt idx="998">
                  <c:v>37.805999999999997</c:v>
                </c:pt>
                <c:pt idx="999">
                  <c:v>37.837000000000003</c:v>
                </c:pt>
                <c:pt idx="1000">
                  <c:v>37.869</c:v>
                </c:pt>
                <c:pt idx="1001">
                  <c:v>37.9</c:v>
                </c:pt>
                <c:pt idx="1002">
                  <c:v>37.930999999999997</c:v>
                </c:pt>
                <c:pt idx="1003">
                  <c:v>37.963000000000001</c:v>
                </c:pt>
                <c:pt idx="1004">
                  <c:v>37.994</c:v>
                </c:pt>
                <c:pt idx="1005">
                  <c:v>38.024000000000001</c:v>
                </c:pt>
                <c:pt idx="1006">
                  <c:v>38.055</c:v>
                </c:pt>
                <c:pt idx="1007">
                  <c:v>38.087000000000003</c:v>
                </c:pt>
                <c:pt idx="1008">
                  <c:v>38.119</c:v>
                </c:pt>
                <c:pt idx="1009">
                  <c:v>38.15</c:v>
                </c:pt>
                <c:pt idx="1010">
                  <c:v>38.180999999999997</c:v>
                </c:pt>
                <c:pt idx="1011">
                  <c:v>38.212000000000003</c:v>
                </c:pt>
                <c:pt idx="1012">
                  <c:v>38.243000000000002</c:v>
                </c:pt>
                <c:pt idx="1013">
                  <c:v>38.274999999999999</c:v>
                </c:pt>
                <c:pt idx="1014">
                  <c:v>38.305999999999997</c:v>
                </c:pt>
                <c:pt idx="1015">
                  <c:v>38.337000000000003</c:v>
                </c:pt>
                <c:pt idx="1016">
                  <c:v>38.366999999999997</c:v>
                </c:pt>
                <c:pt idx="1017">
                  <c:v>38.398000000000003</c:v>
                </c:pt>
                <c:pt idx="1018">
                  <c:v>38.430999999999997</c:v>
                </c:pt>
                <c:pt idx="1019">
                  <c:v>38.460999999999999</c:v>
                </c:pt>
                <c:pt idx="1020">
                  <c:v>38.491999999999997</c:v>
                </c:pt>
                <c:pt idx="1021">
                  <c:v>38.523000000000003</c:v>
                </c:pt>
                <c:pt idx="1022">
                  <c:v>38.554000000000002</c:v>
                </c:pt>
                <c:pt idx="1023">
                  <c:v>38.585000000000001</c:v>
                </c:pt>
                <c:pt idx="1024">
                  <c:v>38.618000000000002</c:v>
                </c:pt>
                <c:pt idx="1025">
                  <c:v>38.648000000000003</c:v>
                </c:pt>
                <c:pt idx="1026">
                  <c:v>38.68</c:v>
                </c:pt>
                <c:pt idx="1027">
                  <c:v>38.710999999999999</c:v>
                </c:pt>
                <c:pt idx="1028">
                  <c:v>38.743000000000002</c:v>
                </c:pt>
                <c:pt idx="1029">
                  <c:v>38.774000000000001</c:v>
                </c:pt>
                <c:pt idx="1030">
                  <c:v>38.804000000000002</c:v>
                </c:pt>
                <c:pt idx="1031">
                  <c:v>38.835999999999999</c:v>
                </c:pt>
                <c:pt idx="1032">
                  <c:v>38.866999999999997</c:v>
                </c:pt>
                <c:pt idx="1033">
                  <c:v>38.899000000000001</c:v>
                </c:pt>
                <c:pt idx="1034">
                  <c:v>38.929000000000002</c:v>
                </c:pt>
                <c:pt idx="1035">
                  <c:v>38.960999999999999</c:v>
                </c:pt>
                <c:pt idx="1036">
                  <c:v>38.991999999999997</c:v>
                </c:pt>
                <c:pt idx="1037">
                  <c:v>39.023000000000003</c:v>
                </c:pt>
                <c:pt idx="1038">
                  <c:v>39.055</c:v>
                </c:pt>
                <c:pt idx="1039">
                  <c:v>39.085000000000001</c:v>
                </c:pt>
                <c:pt idx="1040">
                  <c:v>39.116</c:v>
                </c:pt>
                <c:pt idx="1041">
                  <c:v>39.183</c:v>
                </c:pt>
                <c:pt idx="1042">
                  <c:v>39.213000000000001</c:v>
                </c:pt>
                <c:pt idx="1043">
                  <c:v>39.241999999999997</c:v>
                </c:pt>
                <c:pt idx="1044">
                  <c:v>39.271999999999998</c:v>
                </c:pt>
                <c:pt idx="1045">
                  <c:v>39.302999999999997</c:v>
                </c:pt>
                <c:pt idx="1046">
                  <c:v>39.334000000000003</c:v>
                </c:pt>
                <c:pt idx="1047">
                  <c:v>39.366999999999997</c:v>
                </c:pt>
                <c:pt idx="1048">
                  <c:v>39.396999999999998</c:v>
                </c:pt>
                <c:pt idx="1049">
                  <c:v>39.427999999999997</c:v>
                </c:pt>
                <c:pt idx="1050">
                  <c:v>39.459000000000003</c:v>
                </c:pt>
                <c:pt idx="1051">
                  <c:v>39.49</c:v>
                </c:pt>
                <c:pt idx="1052">
                  <c:v>39.521000000000001</c:v>
                </c:pt>
                <c:pt idx="1053">
                  <c:v>39.552999999999997</c:v>
                </c:pt>
                <c:pt idx="1054">
                  <c:v>39.584000000000003</c:v>
                </c:pt>
                <c:pt idx="1055">
                  <c:v>39.615000000000002</c:v>
                </c:pt>
                <c:pt idx="1056">
                  <c:v>39.646999999999998</c:v>
                </c:pt>
                <c:pt idx="1057">
                  <c:v>39.677999999999997</c:v>
                </c:pt>
                <c:pt idx="1058">
                  <c:v>39.709000000000003</c:v>
                </c:pt>
                <c:pt idx="1059">
                  <c:v>39.74</c:v>
                </c:pt>
                <c:pt idx="1060">
                  <c:v>39.771999999999998</c:v>
                </c:pt>
                <c:pt idx="1061">
                  <c:v>39.802</c:v>
                </c:pt>
                <c:pt idx="1062">
                  <c:v>39.832999999999998</c:v>
                </c:pt>
                <c:pt idx="1063">
                  <c:v>39.865000000000002</c:v>
                </c:pt>
                <c:pt idx="1064">
                  <c:v>39.896000000000001</c:v>
                </c:pt>
                <c:pt idx="1065">
                  <c:v>39.927</c:v>
                </c:pt>
                <c:pt idx="1066">
                  <c:v>39.957999999999998</c:v>
                </c:pt>
                <c:pt idx="1067">
                  <c:v>39.99</c:v>
                </c:pt>
                <c:pt idx="1068">
                  <c:v>40.021000000000001</c:v>
                </c:pt>
                <c:pt idx="1069">
                  <c:v>40.052</c:v>
                </c:pt>
                <c:pt idx="1070">
                  <c:v>40.082999999999998</c:v>
                </c:pt>
                <c:pt idx="1071">
                  <c:v>40.115000000000002</c:v>
                </c:pt>
                <c:pt idx="1072">
                  <c:v>40.146000000000001</c:v>
                </c:pt>
                <c:pt idx="1073">
                  <c:v>40.177</c:v>
                </c:pt>
                <c:pt idx="1074">
                  <c:v>40.207999999999998</c:v>
                </c:pt>
                <c:pt idx="1075">
                  <c:v>40.24</c:v>
                </c:pt>
                <c:pt idx="1076">
                  <c:v>40.270000000000003</c:v>
                </c:pt>
                <c:pt idx="1077">
                  <c:v>40.302</c:v>
                </c:pt>
                <c:pt idx="1078">
                  <c:v>40.332999999999998</c:v>
                </c:pt>
                <c:pt idx="1079">
                  <c:v>40.363999999999997</c:v>
                </c:pt>
                <c:pt idx="1080">
                  <c:v>40.395000000000003</c:v>
                </c:pt>
                <c:pt idx="1081">
                  <c:v>40.426000000000002</c:v>
                </c:pt>
                <c:pt idx="1082">
                  <c:v>40.457999999999998</c:v>
                </c:pt>
                <c:pt idx="1083">
                  <c:v>40.488999999999997</c:v>
                </c:pt>
                <c:pt idx="1084">
                  <c:v>40.520000000000003</c:v>
                </c:pt>
                <c:pt idx="1085">
                  <c:v>40.551000000000002</c:v>
                </c:pt>
                <c:pt idx="1086">
                  <c:v>40.582000000000001</c:v>
                </c:pt>
                <c:pt idx="1087">
                  <c:v>40.613999999999997</c:v>
                </c:pt>
                <c:pt idx="1088">
                  <c:v>40.645000000000003</c:v>
                </c:pt>
                <c:pt idx="1089">
                  <c:v>40.677</c:v>
                </c:pt>
                <c:pt idx="1090">
                  <c:v>40.707000000000001</c:v>
                </c:pt>
                <c:pt idx="1091">
                  <c:v>40.738</c:v>
                </c:pt>
                <c:pt idx="1092">
                  <c:v>40.770000000000003</c:v>
                </c:pt>
                <c:pt idx="1093">
                  <c:v>40.801000000000002</c:v>
                </c:pt>
                <c:pt idx="1094">
                  <c:v>40.832000000000001</c:v>
                </c:pt>
                <c:pt idx="1095">
                  <c:v>40.863</c:v>
                </c:pt>
                <c:pt idx="1096">
                  <c:v>40.893999999999998</c:v>
                </c:pt>
                <c:pt idx="1097">
                  <c:v>40.926000000000002</c:v>
                </c:pt>
                <c:pt idx="1098">
                  <c:v>40.957000000000001</c:v>
                </c:pt>
                <c:pt idx="1099">
                  <c:v>40.988</c:v>
                </c:pt>
                <c:pt idx="1100">
                  <c:v>41.018999999999998</c:v>
                </c:pt>
                <c:pt idx="1101">
                  <c:v>41.05</c:v>
                </c:pt>
                <c:pt idx="1102">
                  <c:v>41.082000000000001</c:v>
                </c:pt>
                <c:pt idx="1103">
                  <c:v>41.113</c:v>
                </c:pt>
                <c:pt idx="1104">
                  <c:v>41.143999999999998</c:v>
                </c:pt>
                <c:pt idx="1105">
                  <c:v>41.174999999999997</c:v>
                </c:pt>
                <c:pt idx="1106">
                  <c:v>41.206000000000003</c:v>
                </c:pt>
                <c:pt idx="1107">
                  <c:v>41.238</c:v>
                </c:pt>
                <c:pt idx="1108">
                  <c:v>41.268999999999998</c:v>
                </c:pt>
                <c:pt idx="1109">
                  <c:v>41.3</c:v>
                </c:pt>
                <c:pt idx="1110">
                  <c:v>41.331000000000003</c:v>
                </c:pt>
                <c:pt idx="1111">
                  <c:v>41.362000000000002</c:v>
                </c:pt>
                <c:pt idx="1112">
                  <c:v>41.393999999999998</c:v>
                </c:pt>
                <c:pt idx="1113">
                  <c:v>41.424999999999997</c:v>
                </c:pt>
                <c:pt idx="1114">
                  <c:v>41.456000000000003</c:v>
                </c:pt>
                <c:pt idx="1115">
                  <c:v>41.487000000000002</c:v>
                </c:pt>
                <c:pt idx="1116">
                  <c:v>41.518000000000001</c:v>
                </c:pt>
                <c:pt idx="1117">
                  <c:v>41.548999999999999</c:v>
                </c:pt>
                <c:pt idx="1118">
                  <c:v>41.581000000000003</c:v>
                </c:pt>
                <c:pt idx="1119">
                  <c:v>41.612000000000002</c:v>
                </c:pt>
                <c:pt idx="1120">
                  <c:v>41.643000000000001</c:v>
                </c:pt>
                <c:pt idx="1121">
                  <c:v>41.674999999999997</c:v>
                </c:pt>
                <c:pt idx="1122">
                  <c:v>41.706000000000003</c:v>
                </c:pt>
                <c:pt idx="1123">
                  <c:v>41.737000000000002</c:v>
                </c:pt>
                <c:pt idx="1124">
                  <c:v>41.768000000000001</c:v>
                </c:pt>
                <c:pt idx="1125">
                  <c:v>41.798999999999999</c:v>
                </c:pt>
                <c:pt idx="1126">
                  <c:v>41.83</c:v>
                </c:pt>
                <c:pt idx="1127">
                  <c:v>41.862000000000002</c:v>
                </c:pt>
                <c:pt idx="1128">
                  <c:v>41.893000000000001</c:v>
                </c:pt>
                <c:pt idx="1129">
                  <c:v>41.923999999999999</c:v>
                </c:pt>
                <c:pt idx="1130">
                  <c:v>41.954999999999998</c:v>
                </c:pt>
                <c:pt idx="1131">
                  <c:v>41.985999999999997</c:v>
                </c:pt>
                <c:pt idx="1132">
                  <c:v>42.017000000000003</c:v>
                </c:pt>
                <c:pt idx="1133">
                  <c:v>42.048999999999999</c:v>
                </c:pt>
                <c:pt idx="1134">
                  <c:v>42.084000000000003</c:v>
                </c:pt>
                <c:pt idx="1135">
                  <c:v>42.110999999999997</c:v>
                </c:pt>
                <c:pt idx="1136">
                  <c:v>42.142000000000003</c:v>
                </c:pt>
                <c:pt idx="1137">
                  <c:v>42.173000000000002</c:v>
                </c:pt>
                <c:pt idx="1138">
                  <c:v>42.204999999999998</c:v>
                </c:pt>
                <c:pt idx="1139">
                  <c:v>42.235999999999997</c:v>
                </c:pt>
                <c:pt idx="1140">
                  <c:v>42.267000000000003</c:v>
                </c:pt>
                <c:pt idx="1141">
                  <c:v>42.298999999999999</c:v>
                </c:pt>
                <c:pt idx="1142">
                  <c:v>42.33</c:v>
                </c:pt>
                <c:pt idx="1143">
                  <c:v>42.360999999999997</c:v>
                </c:pt>
                <c:pt idx="1144">
                  <c:v>42.392000000000003</c:v>
                </c:pt>
                <c:pt idx="1145">
                  <c:v>42.423000000000002</c:v>
                </c:pt>
                <c:pt idx="1146">
                  <c:v>42.454000000000001</c:v>
                </c:pt>
                <c:pt idx="1147">
                  <c:v>42.485999999999997</c:v>
                </c:pt>
                <c:pt idx="1148">
                  <c:v>42.517000000000003</c:v>
                </c:pt>
                <c:pt idx="1149">
                  <c:v>42.548000000000002</c:v>
                </c:pt>
                <c:pt idx="1150">
                  <c:v>42.579000000000001</c:v>
                </c:pt>
                <c:pt idx="1151">
                  <c:v>42.61</c:v>
                </c:pt>
                <c:pt idx="1152">
                  <c:v>42.642000000000003</c:v>
                </c:pt>
                <c:pt idx="1153">
                  <c:v>42.673000000000002</c:v>
                </c:pt>
                <c:pt idx="1154">
                  <c:v>42.704000000000001</c:v>
                </c:pt>
                <c:pt idx="1155">
                  <c:v>42.734999999999999</c:v>
                </c:pt>
                <c:pt idx="1156">
                  <c:v>42.765999999999998</c:v>
                </c:pt>
                <c:pt idx="1157">
                  <c:v>42.796999999999997</c:v>
                </c:pt>
                <c:pt idx="1158">
                  <c:v>42.829000000000001</c:v>
                </c:pt>
                <c:pt idx="1159">
                  <c:v>42.86</c:v>
                </c:pt>
                <c:pt idx="1160">
                  <c:v>42.890999999999998</c:v>
                </c:pt>
                <c:pt idx="1161">
                  <c:v>42.923000000000002</c:v>
                </c:pt>
                <c:pt idx="1162">
                  <c:v>42.954000000000001</c:v>
                </c:pt>
                <c:pt idx="1163">
                  <c:v>42.984999999999999</c:v>
                </c:pt>
                <c:pt idx="1164">
                  <c:v>43.015999999999998</c:v>
                </c:pt>
                <c:pt idx="1165">
                  <c:v>43.046999999999997</c:v>
                </c:pt>
                <c:pt idx="1166">
                  <c:v>43.078000000000003</c:v>
                </c:pt>
                <c:pt idx="1167">
                  <c:v>43.11</c:v>
                </c:pt>
                <c:pt idx="1168">
                  <c:v>43.140999999999998</c:v>
                </c:pt>
                <c:pt idx="1169">
                  <c:v>43.171999999999997</c:v>
                </c:pt>
                <c:pt idx="1170">
                  <c:v>43.203000000000003</c:v>
                </c:pt>
                <c:pt idx="1171">
                  <c:v>43.234000000000002</c:v>
                </c:pt>
                <c:pt idx="1172">
                  <c:v>43.265999999999998</c:v>
                </c:pt>
                <c:pt idx="1173">
                  <c:v>43.296999999999997</c:v>
                </c:pt>
                <c:pt idx="1174">
                  <c:v>43.328000000000003</c:v>
                </c:pt>
                <c:pt idx="1175">
                  <c:v>43.359000000000002</c:v>
                </c:pt>
                <c:pt idx="1176">
                  <c:v>43.39</c:v>
                </c:pt>
                <c:pt idx="1177">
                  <c:v>43.420999999999999</c:v>
                </c:pt>
                <c:pt idx="1178">
                  <c:v>43.453000000000003</c:v>
                </c:pt>
                <c:pt idx="1179">
                  <c:v>43.484000000000002</c:v>
                </c:pt>
                <c:pt idx="1180">
                  <c:v>43.515000000000001</c:v>
                </c:pt>
                <c:pt idx="1181">
                  <c:v>43.546999999999997</c:v>
                </c:pt>
                <c:pt idx="1182">
                  <c:v>43.578000000000003</c:v>
                </c:pt>
                <c:pt idx="1183">
                  <c:v>43.609000000000002</c:v>
                </c:pt>
                <c:pt idx="1184">
                  <c:v>43.64</c:v>
                </c:pt>
                <c:pt idx="1185">
                  <c:v>43.670999999999999</c:v>
                </c:pt>
                <c:pt idx="1186">
                  <c:v>43.701999999999998</c:v>
                </c:pt>
                <c:pt idx="1187">
                  <c:v>43.734000000000002</c:v>
                </c:pt>
                <c:pt idx="1188">
                  <c:v>43.765000000000001</c:v>
                </c:pt>
                <c:pt idx="1189">
                  <c:v>43.795999999999999</c:v>
                </c:pt>
                <c:pt idx="1190">
                  <c:v>43.826999999999998</c:v>
                </c:pt>
                <c:pt idx="1191">
                  <c:v>43.857999999999997</c:v>
                </c:pt>
                <c:pt idx="1192">
                  <c:v>43.89</c:v>
                </c:pt>
                <c:pt idx="1193">
                  <c:v>43.920999999999999</c:v>
                </c:pt>
                <c:pt idx="1194">
                  <c:v>43.951999999999998</c:v>
                </c:pt>
                <c:pt idx="1195">
                  <c:v>43.982999999999997</c:v>
                </c:pt>
                <c:pt idx="1196">
                  <c:v>44.014000000000003</c:v>
                </c:pt>
                <c:pt idx="1197">
                  <c:v>44.045000000000002</c:v>
                </c:pt>
                <c:pt idx="1198">
                  <c:v>44.076999999999998</c:v>
                </c:pt>
                <c:pt idx="1199">
                  <c:v>44.107999999999997</c:v>
                </c:pt>
                <c:pt idx="1200">
                  <c:v>44.139000000000003</c:v>
                </c:pt>
                <c:pt idx="1201">
                  <c:v>44.17</c:v>
                </c:pt>
                <c:pt idx="1202">
                  <c:v>44.201000000000001</c:v>
                </c:pt>
                <c:pt idx="1203">
                  <c:v>44.232999999999997</c:v>
                </c:pt>
                <c:pt idx="1204">
                  <c:v>44.264000000000003</c:v>
                </c:pt>
                <c:pt idx="1205">
                  <c:v>44.295000000000002</c:v>
                </c:pt>
                <c:pt idx="1206">
                  <c:v>44.326000000000001</c:v>
                </c:pt>
                <c:pt idx="1207">
                  <c:v>44.357999999999997</c:v>
                </c:pt>
                <c:pt idx="1208">
                  <c:v>44.389000000000003</c:v>
                </c:pt>
                <c:pt idx="1209">
                  <c:v>44.42</c:v>
                </c:pt>
                <c:pt idx="1210">
                  <c:v>44.451000000000001</c:v>
                </c:pt>
                <c:pt idx="1211">
                  <c:v>44.481999999999999</c:v>
                </c:pt>
                <c:pt idx="1212">
                  <c:v>44.514000000000003</c:v>
                </c:pt>
                <c:pt idx="1213">
                  <c:v>44.545000000000002</c:v>
                </c:pt>
                <c:pt idx="1214">
                  <c:v>44.576000000000001</c:v>
                </c:pt>
                <c:pt idx="1215">
                  <c:v>44.606999999999999</c:v>
                </c:pt>
                <c:pt idx="1216">
                  <c:v>44.637999999999998</c:v>
                </c:pt>
                <c:pt idx="1217">
                  <c:v>44.67</c:v>
                </c:pt>
                <c:pt idx="1218">
                  <c:v>44.701000000000001</c:v>
                </c:pt>
                <c:pt idx="1219">
                  <c:v>44.731999999999999</c:v>
                </c:pt>
                <c:pt idx="1220">
                  <c:v>44.762999999999998</c:v>
                </c:pt>
                <c:pt idx="1221">
                  <c:v>44.793999999999997</c:v>
                </c:pt>
                <c:pt idx="1222">
                  <c:v>44.826000000000001</c:v>
                </c:pt>
                <c:pt idx="1223">
                  <c:v>44.856999999999999</c:v>
                </c:pt>
                <c:pt idx="1224">
                  <c:v>44.887999999999998</c:v>
                </c:pt>
                <c:pt idx="1225">
                  <c:v>44.918999999999997</c:v>
                </c:pt>
                <c:pt idx="1226">
                  <c:v>44.95</c:v>
                </c:pt>
                <c:pt idx="1227">
                  <c:v>44.981999999999999</c:v>
                </c:pt>
                <c:pt idx="1228">
                  <c:v>45.012999999999998</c:v>
                </c:pt>
                <c:pt idx="1229">
                  <c:v>45.043999999999997</c:v>
                </c:pt>
                <c:pt idx="1230">
                  <c:v>45.075000000000003</c:v>
                </c:pt>
                <c:pt idx="1231">
                  <c:v>45.106000000000002</c:v>
                </c:pt>
                <c:pt idx="1232">
                  <c:v>45.137999999999998</c:v>
                </c:pt>
                <c:pt idx="1233">
                  <c:v>45.168999999999997</c:v>
                </c:pt>
                <c:pt idx="1234">
                  <c:v>45.2</c:v>
                </c:pt>
                <c:pt idx="1235">
                  <c:v>45.231000000000002</c:v>
                </c:pt>
                <c:pt idx="1236">
                  <c:v>45.262</c:v>
                </c:pt>
                <c:pt idx="1237">
                  <c:v>45.293999999999997</c:v>
                </c:pt>
                <c:pt idx="1238">
                  <c:v>45.325000000000003</c:v>
                </c:pt>
                <c:pt idx="1239">
                  <c:v>45.356000000000002</c:v>
                </c:pt>
                <c:pt idx="1240">
                  <c:v>45.387</c:v>
                </c:pt>
                <c:pt idx="1241">
                  <c:v>45.417999999999999</c:v>
                </c:pt>
                <c:pt idx="1242">
                  <c:v>45.45</c:v>
                </c:pt>
                <c:pt idx="1243">
                  <c:v>45.481000000000002</c:v>
                </c:pt>
                <c:pt idx="1244">
                  <c:v>45.512</c:v>
                </c:pt>
                <c:pt idx="1245">
                  <c:v>45.542999999999999</c:v>
                </c:pt>
                <c:pt idx="1246">
                  <c:v>45.573999999999998</c:v>
                </c:pt>
                <c:pt idx="1247">
                  <c:v>45.606000000000002</c:v>
                </c:pt>
                <c:pt idx="1248">
                  <c:v>45.637</c:v>
                </c:pt>
                <c:pt idx="1249">
                  <c:v>45.667999999999999</c:v>
                </c:pt>
                <c:pt idx="1250">
                  <c:v>45.698999999999998</c:v>
                </c:pt>
                <c:pt idx="1251">
                  <c:v>45.73</c:v>
                </c:pt>
                <c:pt idx="1252">
                  <c:v>45.762</c:v>
                </c:pt>
                <c:pt idx="1253">
                  <c:v>45.792999999999999</c:v>
                </c:pt>
                <c:pt idx="1254">
                  <c:v>45.823999999999998</c:v>
                </c:pt>
                <c:pt idx="1255">
                  <c:v>45.854999999999997</c:v>
                </c:pt>
                <c:pt idx="1256">
                  <c:v>45.886000000000003</c:v>
                </c:pt>
                <c:pt idx="1257">
                  <c:v>45.917999999999999</c:v>
                </c:pt>
                <c:pt idx="1258">
                  <c:v>45.948999999999998</c:v>
                </c:pt>
                <c:pt idx="1259">
                  <c:v>45.98</c:v>
                </c:pt>
                <c:pt idx="1260">
                  <c:v>46.011000000000003</c:v>
                </c:pt>
                <c:pt idx="1261">
                  <c:v>46.042000000000002</c:v>
                </c:pt>
                <c:pt idx="1262">
                  <c:v>46.079000000000001</c:v>
                </c:pt>
                <c:pt idx="1263">
                  <c:v>46.104999999999997</c:v>
                </c:pt>
                <c:pt idx="1264">
                  <c:v>46.136000000000003</c:v>
                </c:pt>
                <c:pt idx="1265">
                  <c:v>46.167000000000002</c:v>
                </c:pt>
                <c:pt idx="1266">
                  <c:v>46.198</c:v>
                </c:pt>
                <c:pt idx="1267">
                  <c:v>46.23</c:v>
                </c:pt>
                <c:pt idx="1268">
                  <c:v>46.261000000000003</c:v>
                </c:pt>
                <c:pt idx="1269">
                  <c:v>46.292000000000002</c:v>
                </c:pt>
                <c:pt idx="1270">
                  <c:v>46.323</c:v>
                </c:pt>
                <c:pt idx="1271">
                  <c:v>46.353999999999999</c:v>
                </c:pt>
                <c:pt idx="1272">
                  <c:v>46.386000000000003</c:v>
                </c:pt>
                <c:pt idx="1273">
                  <c:v>46.417000000000002</c:v>
                </c:pt>
                <c:pt idx="1274">
                  <c:v>46.448</c:v>
                </c:pt>
                <c:pt idx="1275">
                  <c:v>46.478999999999999</c:v>
                </c:pt>
                <c:pt idx="1276">
                  <c:v>46.51</c:v>
                </c:pt>
                <c:pt idx="1277">
                  <c:v>46.542000000000002</c:v>
                </c:pt>
                <c:pt idx="1278">
                  <c:v>46.573</c:v>
                </c:pt>
                <c:pt idx="1279">
                  <c:v>46.603999999999999</c:v>
                </c:pt>
                <c:pt idx="1280">
                  <c:v>46.634999999999998</c:v>
                </c:pt>
                <c:pt idx="1281">
                  <c:v>46.667000000000002</c:v>
                </c:pt>
                <c:pt idx="1282">
                  <c:v>46.698</c:v>
                </c:pt>
                <c:pt idx="1283">
                  <c:v>46.728999999999999</c:v>
                </c:pt>
                <c:pt idx="1284">
                  <c:v>46.76</c:v>
                </c:pt>
                <c:pt idx="1285">
                  <c:v>46.790999999999997</c:v>
                </c:pt>
                <c:pt idx="1286">
                  <c:v>46.822000000000003</c:v>
                </c:pt>
                <c:pt idx="1287">
                  <c:v>46.853999999999999</c:v>
                </c:pt>
                <c:pt idx="1288">
                  <c:v>46.884999999999998</c:v>
                </c:pt>
                <c:pt idx="1289">
                  <c:v>46.915999999999997</c:v>
                </c:pt>
                <c:pt idx="1290">
                  <c:v>46.947000000000003</c:v>
                </c:pt>
                <c:pt idx="1291">
                  <c:v>46.978999999999999</c:v>
                </c:pt>
                <c:pt idx="1292">
                  <c:v>47.01</c:v>
                </c:pt>
                <c:pt idx="1293">
                  <c:v>47.040999999999997</c:v>
                </c:pt>
                <c:pt idx="1294">
                  <c:v>47.072000000000003</c:v>
                </c:pt>
                <c:pt idx="1295">
                  <c:v>47.103000000000002</c:v>
                </c:pt>
                <c:pt idx="1296">
                  <c:v>47.134999999999998</c:v>
                </c:pt>
                <c:pt idx="1297">
                  <c:v>47.165999999999997</c:v>
                </c:pt>
                <c:pt idx="1298">
                  <c:v>47.197000000000003</c:v>
                </c:pt>
                <c:pt idx="1299">
                  <c:v>47.228000000000002</c:v>
                </c:pt>
                <c:pt idx="1300">
                  <c:v>47.259</c:v>
                </c:pt>
                <c:pt idx="1301">
                  <c:v>47.29</c:v>
                </c:pt>
                <c:pt idx="1302">
                  <c:v>47.322000000000003</c:v>
                </c:pt>
                <c:pt idx="1303">
                  <c:v>47.353000000000002</c:v>
                </c:pt>
                <c:pt idx="1304">
                  <c:v>47.384</c:v>
                </c:pt>
                <c:pt idx="1305">
                  <c:v>47.414999999999999</c:v>
                </c:pt>
                <c:pt idx="1306">
                  <c:v>47.445999999999998</c:v>
                </c:pt>
                <c:pt idx="1307">
                  <c:v>47.476999999999997</c:v>
                </c:pt>
                <c:pt idx="1308">
                  <c:v>47.509</c:v>
                </c:pt>
                <c:pt idx="1309">
                  <c:v>47.54</c:v>
                </c:pt>
                <c:pt idx="1310">
                  <c:v>47.570999999999998</c:v>
                </c:pt>
                <c:pt idx="1311">
                  <c:v>47.601999999999997</c:v>
                </c:pt>
                <c:pt idx="1312">
                  <c:v>47.637</c:v>
                </c:pt>
                <c:pt idx="1313">
                  <c:v>47.664999999999999</c:v>
                </c:pt>
                <c:pt idx="1314">
                  <c:v>47.695999999999998</c:v>
                </c:pt>
                <c:pt idx="1315">
                  <c:v>47.726999999999997</c:v>
                </c:pt>
                <c:pt idx="1316">
                  <c:v>47.758000000000003</c:v>
                </c:pt>
                <c:pt idx="1317">
                  <c:v>47.789000000000001</c:v>
                </c:pt>
                <c:pt idx="1318">
                  <c:v>47.820999999999998</c:v>
                </c:pt>
                <c:pt idx="1319">
                  <c:v>47.851999999999997</c:v>
                </c:pt>
                <c:pt idx="1320">
                  <c:v>47.883000000000003</c:v>
                </c:pt>
                <c:pt idx="1321">
                  <c:v>47.914000000000001</c:v>
                </c:pt>
                <c:pt idx="1322">
                  <c:v>47.945999999999998</c:v>
                </c:pt>
                <c:pt idx="1323">
                  <c:v>47.976999999999997</c:v>
                </c:pt>
                <c:pt idx="1324">
                  <c:v>48.008000000000003</c:v>
                </c:pt>
                <c:pt idx="1325">
                  <c:v>48.039000000000001</c:v>
                </c:pt>
                <c:pt idx="1326">
                  <c:v>48.070999999999998</c:v>
                </c:pt>
                <c:pt idx="1327">
                  <c:v>48.101999999999997</c:v>
                </c:pt>
                <c:pt idx="1328">
                  <c:v>48.133000000000003</c:v>
                </c:pt>
                <c:pt idx="1329">
                  <c:v>48.164000000000001</c:v>
                </c:pt>
                <c:pt idx="1330">
                  <c:v>48.195</c:v>
                </c:pt>
                <c:pt idx="1331">
                  <c:v>48.225999999999999</c:v>
                </c:pt>
                <c:pt idx="1332">
                  <c:v>48.258000000000003</c:v>
                </c:pt>
                <c:pt idx="1333">
                  <c:v>48.289000000000001</c:v>
                </c:pt>
                <c:pt idx="1334">
                  <c:v>48.32</c:v>
                </c:pt>
                <c:pt idx="1335">
                  <c:v>48.350999999999999</c:v>
                </c:pt>
                <c:pt idx="1336">
                  <c:v>48.381999999999998</c:v>
                </c:pt>
                <c:pt idx="1337">
                  <c:v>48.414000000000001</c:v>
                </c:pt>
                <c:pt idx="1338">
                  <c:v>48.445</c:v>
                </c:pt>
                <c:pt idx="1339">
                  <c:v>48.475999999999999</c:v>
                </c:pt>
                <c:pt idx="1340">
                  <c:v>48.506999999999998</c:v>
                </c:pt>
                <c:pt idx="1341">
                  <c:v>48.537999999999997</c:v>
                </c:pt>
                <c:pt idx="1342">
                  <c:v>48.57</c:v>
                </c:pt>
                <c:pt idx="1343">
                  <c:v>48.600999999999999</c:v>
                </c:pt>
                <c:pt idx="1344">
                  <c:v>48.631999999999998</c:v>
                </c:pt>
                <c:pt idx="1345">
                  <c:v>48.662999999999997</c:v>
                </c:pt>
                <c:pt idx="1346">
                  <c:v>48.695</c:v>
                </c:pt>
                <c:pt idx="1347">
                  <c:v>48.725999999999999</c:v>
                </c:pt>
                <c:pt idx="1348">
                  <c:v>48.756999999999998</c:v>
                </c:pt>
                <c:pt idx="1349">
                  <c:v>48.787999999999997</c:v>
                </c:pt>
                <c:pt idx="1350">
                  <c:v>48.819000000000003</c:v>
                </c:pt>
                <c:pt idx="1351">
                  <c:v>48.85</c:v>
                </c:pt>
                <c:pt idx="1352">
                  <c:v>48.881999999999998</c:v>
                </c:pt>
                <c:pt idx="1353">
                  <c:v>48.912999999999997</c:v>
                </c:pt>
                <c:pt idx="1354">
                  <c:v>48.944000000000003</c:v>
                </c:pt>
                <c:pt idx="1355">
                  <c:v>48.975000000000001</c:v>
                </c:pt>
                <c:pt idx="1356">
                  <c:v>49.006999999999998</c:v>
                </c:pt>
                <c:pt idx="1357">
                  <c:v>49.04</c:v>
                </c:pt>
                <c:pt idx="1358">
                  <c:v>49.069000000000003</c:v>
                </c:pt>
                <c:pt idx="1359">
                  <c:v>49.1</c:v>
                </c:pt>
                <c:pt idx="1360">
                  <c:v>49.131</c:v>
                </c:pt>
                <c:pt idx="1361">
                  <c:v>49.161999999999999</c:v>
                </c:pt>
                <c:pt idx="1362">
                  <c:v>49.194000000000003</c:v>
                </c:pt>
                <c:pt idx="1363">
                  <c:v>49.225000000000001</c:v>
                </c:pt>
                <c:pt idx="1364">
                  <c:v>49.256</c:v>
                </c:pt>
                <c:pt idx="1365">
                  <c:v>49.287999999999997</c:v>
                </c:pt>
                <c:pt idx="1366">
                  <c:v>49.317999999999998</c:v>
                </c:pt>
                <c:pt idx="1367">
                  <c:v>49.35</c:v>
                </c:pt>
                <c:pt idx="1368">
                  <c:v>49.381</c:v>
                </c:pt>
                <c:pt idx="1369">
                  <c:v>49.411999999999999</c:v>
                </c:pt>
                <c:pt idx="1370">
                  <c:v>49.442999999999998</c:v>
                </c:pt>
                <c:pt idx="1371">
                  <c:v>49.473999999999997</c:v>
                </c:pt>
                <c:pt idx="1372">
                  <c:v>49.506</c:v>
                </c:pt>
                <c:pt idx="1373">
                  <c:v>49.536999999999999</c:v>
                </c:pt>
                <c:pt idx="1374">
                  <c:v>49.567999999999998</c:v>
                </c:pt>
                <c:pt idx="1375">
                  <c:v>49.598999999999997</c:v>
                </c:pt>
                <c:pt idx="1376">
                  <c:v>49.63</c:v>
                </c:pt>
                <c:pt idx="1377">
                  <c:v>49.661999999999999</c:v>
                </c:pt>
                <c:pt idx="1378">
                  <c:v>49.692999999999998</c:v>
                </c:pt>
                <c:pt idx="1379">
                  <c:v>49.723999999999997</c:v>
                </c:pt>
                <c:pt idx="1380">
                  <c:v>49.755000000000003</c:v>
                </c:pt>
                <c:pt idx="1381">
                  <c:v>49.786000000000001</c:v>
                </c:pt>
                <c:pt idx="1382">
                  <c:v>49.817999999999998</c:v>
                </c:pt>
                <c:pt idx="1383">
                  <c:v>49.848999999999997</c:v>
                </c:pt>
                <c:pt idx="1384">
                  <c:v>49.88</c:v>
                </c:pt>
                <c:pt idx="1385">
                  <c:v>49.911000000000001</c:v>
                </c:pt>
                <c:pt idx="1386">
                  <c:v>49.942</c:v>
                </c:pt>
                <c:pt idx="1387">
                  <c:v>49.973999999999997</c:v>
                </c:pt>
                <c:pt idx="1388">
                  <c:v>50.005000000000003</c:v>
                </c:pt>
                <c:pt idx="1389">
                  <c:v>50.036000000000001</c:v>
                </c:pt>
                <c:pt idx="1390">
                  <c:v>50.067</c:v>
                </c:pt>
                <c:pt idx="1391">
                  <c:v>50.097999999999999</c:v>
                </c:pt>
                <c:pt idx="1392">
                  <c:v>50.13</c:v>
                </c:pt>
                <c:pt idx="1393">
                  <c:v>50.161000000000001</c:v>
                </c:pt>
                <c:pt idx="1394">
                  <c:v>50.192</c:v>
                </c:pt>
                <c:pt idx="1395">
                  <c:v>50.222999999999999</c:v>
                </c:pt>
                <c:pt idx="1396">
                  <c:v>50.253999999999998</c:v>
                </c:pt>
                <c:pt idx="1397">
                  <c:v>50.286000000000001</c:v>
                </c:pt>
                <c:pt idx="1398">
                  <c:v>50.317</c:v>
                </c:pt>
                <c:pt idx="1399">
                  <c:v>50.351999999999997</c:v>
                </c:pt>
                <c:pt idx="1400">
                  <c:v>50.378999999999998</c:v>
                </c:pt>
                <c:pt idx="1401">
                  <c:v>50.41</c:v>
                </c:pt>
                <c:pt idx="1402">
                  <c:v>50.442999999999998</c:v>
                </c:pt>
                <c:pt idx="1403">
                  <c:v>50.472999999999999</c:v>
                </c:pt>
                <c:pt idx="1404">
                  <c:v>50.503999999999998</c:v>
                </c:pt>
                <c:pt idx="1405">
                  <c:v>50.534999999999997</c:v>
                </c:pt>
                <c:pt idx="1406">
                  <c:v>50.566000000000003</c:v>
                </c:pt>
                <c:pt idx="1407">
                  <c:v>50.597999999999999</c:v>
                </c:pt>
                <c:pt idx="1408">
                  <c:v>50.628999999999998</c:v>
                </c:pt>
                <c:pt idx="1409">
                  <c:v>50.66</c:v>
                </c:pt>
                <c:pt idx="1410">
                  <c:v>50.691000000000003</c:v>
                </c:pt>
                <c:pt idx="1411">
                  <c:v>50.722000000000001</c:v>
                </c:pt>
                <c:pt idx="1412">
                  <c:v>50.753999999999998</c:v>
                </c:pt>
                <c:pt idx="1413">
                  <c:v>50.784999999999997</c:v>
                </c:pt>
                <c:pt idx="1414">
                  <c:v>50.816000000000003</c:v>
                </c:pt>
                <c:pt idx="1415">
                  <c:v>50.847000000000001</c:v>
                </c:pt>
                <c:pt idx="1416">
                  <c:v>50.878</c:v>
                </c:pt>
                <c:pt idx="1417">
                  <c:v>50.91</c:v>
                </c:pt>
                <c:pt idx="1418">
                  <c:v>50.941000000000003</c:v>
                </c:pt>
                <c:pt idx="1419">
                  <c:v>50.972000000000001</c:v>
                </c:pt>
                <c:pt idx="1420">
                  <c:v>51.003</c:v>
                </c:pt>
                <c:pt idx="1421">
                  <c:v>51.033999999999999</c:v>
                </c:pt>
                <c:pt idx="1422">
                  <c:v>51.066000000000003</c:v>
                </c:pt>
                <c:pt idx="1423">
                  <c:v>51.097000000000001</c:v>
                </c:pt>
                <c:pt idx="1424">
                  <c:v>51.128</c:v>
                </c:pt>
                <c:pt idx="1425">
                  <c:v>51.158999999999999</c:v>
                </c:pt>
                <c:pt idx="1426">
                  <c:v>51.19</c:v>
                </c:pt>
                <c:pt idx="1427">
                  <c:v>51.222000000000001</c:v>
                </c:pt>
                <c:pt idx="1428">
                  <c:v>51.253</c:v>
                </c:pt>
                <c:pt idx="1429">
                  <c:v>51.283999999999999</c:v>
                </c:pt>
                <c:pt idx="1430">
                  <c:v>51.314999999999998</c:v>
                </c:pt>
                <c:pt idx="1431">
                  <c:v>51.345999999999997</c:v>
                </c:pt>
                <c:pt idx="1432">
                  <c:v>51.378</c:v>
                </c:pt>
                <c:pt idx="1433">
                  <c:v>51.408999999999999</c:v>
                </c:pt>
                <c:pt idx="1434">
                  <c:v>51.44</c:v>
                </c:pt>
                <c:pt idx="1435">
                  <c:v>51.470999999999997</c:v>
                </c:pt>
                <c:pt idx="1436">
                  <c:v>51.503</c:v>
                </c:pt>
                <c:pt idx="1437">
                  <c:v>51.533999999999999</c:v>
                </c:pt>
                <c:pt idx="1438">
                  <c:v>51.564999999999998</c:v>
                </c:pt>
                <c:pt idx="1439">
                  <c:v>51.595999999999997</c:v>
                </c:pt>
                <c:pt idx="1440">
                  <c:v>51.627000000000002</c:v>
                </c:pt>
                <c:pt idx="1441">
                  <c:v>51.658000000000001</c:v>
                </c:pt>
                <c:pt idx="1442">
                  <c:v>51.69</c:v>
                </c:pt>
                <c:pt idx="1443">
                  <c:v>51.72</c:v>
                </c:pt>
                <c:pt idx="1444">
                  <c:v>51.752000000000002</c:v>
                </c:pt>
                <c:pt idx="1445">
                  <c:v>51.783000000000001</c:v>
                </c:pt>
                <c:pt idx="1446">
                  <c:v>51.814</c:v>
                </c:pt>
                <c:pt idx="1447">
                  <c:v>51.845999999999997</c:v>
                </c:pt>
                <c:pt idx="1448">
                  <c:v>51.875999999999998</c:v>
                </c:pt>
                <c:pt idx="1449">
                  <c:v>51.906999999999996</c:v>
                </c:pt>
                <c:pt idx="1450">
                  <c:v>51.939</c:v>
                </c:pt>
                <c:pt idx="1451">
                  <c:v>51.97</c:v>
                </c:pt>
                <c:pt idx="1452">
                  <c:v>52.002000000000002</c:v>
                </c:pt>
                <c:pt idx="1453">
                  <c:v>52.033000000000001</c:v>
                </c:pt>
                <c:pt idx="1454">
                  <c:v>52.064</c:v>
                </c:pt>
                <c:pt idx="1455">
                  <c:v>52.094999999999999</c:v>
                </c:pt>
                <c:pt idx="1456">
                  <c:v>52.125999999999998</c:v>
                </c:pt>
                <c:pt idx="1457">
                  <c:v>52.158000000000001</c:v>
                </c:pt>
                <c:pt idx="1458">
                  <c:v>52.189</c:v>
                </c:pt>
                <c:pt idx="1459">
                  <c:v>52.22</c:v>
                </c:pt>
                <c:pt idx="1460">
                  <c:v>52.250999999999998</c:v>
                </c:pt>
                <c:pt idx="1461">
                  <c:v>52.281999999999996</c:v>
                </c:pt>
                <c:pt idx="1462">
                  <c:v>52.314</c:v>
                </c:pt>
                <c:pt idx="1463">
                  <c:v>52.344999999999999</c:v>
                </c:pt>
                <c:pt idx="1464">
                  <c:v>52.375999999999998</c:v>
                </c:pt>
                <c:pt idx="1465">
                  <c:v>52.406999999999996</c:v>
                </c:pt>
                <c:pt idx="1466">
                  <c:v>52.438000000000002</c:v>
                </c:pt>
                <c:pt idx="1467">
                  <c:v>52.47</c:v>
                </c:pt>
                <c:pt idx="1468">
                  <c:v>52.5</c:v>
                </c:pt>
                <c:pt idx="1469">
                  <c:v>52.531999999999996</c:v>
                </c:pt>
                <c:pt idx="1470">
                  <c:v>52.561999999999998</c:v>
                </c:pt>
                <c:pt idx="1471">
                  <c:v>52.594000000000001</c:v>
                </c:pt>
                <c:pt idx="1472">
                  <c:v>52.625999999999998</c:v>
                </c:pt>
                <c:pt idx="1473">
                  <c:v>52.656999999999996</c:v>
                </c:pt>
                <c:pt idx="1474">
                  <c:v>52.688000000000002</c:v>
                </c:pt>
                <c:pt idx="1475">
                  <c:v>52.719000000000001</c:v>
                </c:pt>
                <c:pt idx="1476">
                  <c:v>52.75</c:v>
                </c:pt>
                <c:pt idx="1477">
                  <c:v>52.780999999999999</c:v>
                </c:pt>
                <c:pt idx="1478">
                  <c:v>52.813000000000002</c:v>
                </c:pt>
                <c:pt idx="1479">
                  <c:v>52.843000000000004</c:v>
                </c:pt>
                <c:pt idx="1480">
                  <c:v>52.874000000000002</c:v>
                </c:pt>
                <c:pt idx="1481">
                  <c:v>52.905999999999999</c:v>
                </c:pt>
                <c:pt idx="1482">
                  <c:v>52.938000000000002</c:v>
                </c:pt>
                <c:pt idx="1483">
                  <c:v>52.969000000000001</c:v>
                </c:pt>
                <c:pt idx="1484">
                  <c:v>52.999000000000002</c:v>
                </c:pt>
                <c:pt idx="1485">
                  <c:v>53.031999999999996</c:v>
                </c:pt>
                <c:pt idx="1486">
                  <c:v>53.061</c:v>
                </c:pt>
                <c:pt idx="1487">
                  <c:v>53.093000000000004</c:v>
                </c:pt>
                <c:pt idx="1488">
                  <c:v>53.125</c:v>
                </c:pt>
                <c:pt idx="1489">
                  <c:v>53.155999999999999</c:v>
                </c:pt>
                <c:pt idx="1490">
                  <c:v>53.186</c:v>
                </c:pt>
                <c:pt idx="1491">
                  <c:v>53.218000000000004</c:v>
                </c:pt>
                <c:pt idx="1492">
                  <c:v>53.25</c:v>
                </c:pt>
                <c:pt idx="1493">
                  <c:v>53.280999999999999</c:v>
                </c:pt>
                <c:pt idx="1494">
                  <c:v>53.311999999999998</c:v>
                </c:pt>
                <c:pt idx="1495">
                  <c:v>53.343000000000004</c:v>
                </c:pt>
                <c:pt idx="1496">
                  <c:v>53.372999999999998</c:v>
                </c:pt>
                <c:pt idx="1497">
                  <c:v>53.405999999999999</c:v>
                </c:pt>
                <c:pt idx="1498">
                  <c:v>53.436999999999998</c:v>
                </c:pt>
                <c:pt idx="1499">
                  <c:v>53.468000000000004</c:v>
                </c:pt>
                <c:pt idx="1500">
                  <c:v>53.497999999999998</c:v>
                </c:pt>
                <c:pt idx="1501">
                  <c:v>53.53</c:v>
                </c:pt>
                <c:pt idx="1502">
                  <c:v>53.561</c:v>
                </c:pt>
                <c:pt idx="1503">
                  <c:v>53.591999999999999</c:v>
                </c:pt>
                <c:pt idx="1504">
                  <c:v>53.622999999999998</c:v>
                </c:pt>
                <c:pt idx="1505">
                  <c:v>53.654000000000003</c:v>
                </c:pt>
                <c:pt idx="1506">
                  <c:v>53.685000000000002</c:v>
                </c:pt>
                <c:pt idx="1507">
                  <c:v>53.716000000000001</c:v>
                </c:pt>
                <c:pt idx="1508">
                  <c:v>53.747999999999998</c:v>
                </c:pt>
                <c:pt idx="1509">
                  <c:v>53.779000000000003</c:v>
                </c:pt>
                <c:pt idx="1510">
                  <c:v>53.81</c:v>
                </c:pt>
                <c:pt idx="1511">
                  <c:v>53.841000000000001</c:v>
                </c:pt>
                <c:pt idx="1512">
                  <c:v>53.872</c:v>
                </c:pt>
                <c:pt idx="1513">
                  <c:v>53.904000000000003</c:v>
                </c:pt>
                <c:pt idx="1514">
                  <c:v>53.935000000000002</c:v>
                </c:pt>
                <c:pt idx="1515">
                  <c:v>53.966000000000001</c:v>
                </c:pt>
                <c:pt idx="1516">
                  <c:v>53.997</c:v>
                </c:pt>
                <c:pt idx="1517">
                  <c:v>54.029000000000003</c:v>
                </c:pt>
                <c:pt idx="1518">
                  <c:v>54.06</c:v>
                </c:pt>
                <c:pt idx="1519">
                  <c:v>54.091999999999999</c:v>
                </c:pt>
                <c:pt idx="1520">
                  <c:v>54.122</c:v>
                </c:pt>
                <c:pt idx="1521">
                  <c:v>54.152999999999999</c:v>
                </c:pt>
                <c:pt idx="1522">
                  <c:v>54.185000000000002</c:v>
                </c:pt>
                <c:pt idx="1523">
                  <c:v>54.216000000000001</c:v>
                </c:pt>
                <c:pt idx="1524">
                  <c:v>54.247</c:v>
                </c:pt>
                <c:pt idx="1525">
                  <c:v>54.277999999999999</c:v>
                </c:pt>
                <c:pt idx="1526">
                  <c:v>54.31</c:v>
                </c:pt>
                <c:pt idx="1527">
                  <c:v>54.341999999999999</c:v>
                </c:pt>
                <c:pt idx="1528">
                  <c:v>54.372</c:v>
                </c:pt>
                <c:pt idx="1529">
                  <c:v>54.402999999999999</c:v>
                </c:pt>
                <c:pt idx="1530">
                  <c:v>54.433999999999997</c:v>
                </c:pt>
                <c:pt idx="1531">
                  <c:v>54.465000000000003</c:v>
                </c:pt>
                <c:pt idx="1532">
                  <c:v>54.497</c:v>
                </c:pt>
                <c:pt idx="1533">
                  <c:v>54.527999999999999</c:v>
                </c:pt>
                <c:pt idx="1534">
                  <c:v>54.558999999999997</c:v>
                </c:pt>
                <c:pt idx="1535">
                  <c:v>54.59</c:v>
                </c:pt>
                <c:pt idx="1536">
                  <c:v>54.622</c:v>
                </c:pt>
                <c:pt idx="1537">
                  <c:v>54.652999999999999</c:v>
                </c:pt>
                <c:pt idx="1538">
                  <c:v>54.683999999999997</c:v>
                </c:pt>
                <c:pt idx="1539">
                  <c:v>54.715000000000003</c:v>
                </c:pt>
                <c:pt idx="1540">
                  <c:v>54.746000000000002</c:v>
                </c:pt>
                <c:pt idx="1541">
                  <c:v>54.777000000000001</c:v>
                </c:pt>
                <c:pt idx="1542">
                  <c:v>54.808999999999997</c:v>
                </c:pt>
                <c:pt idx="1543">
                  <c:v>54.84</c:v>
                </c:pt>
                <c:pt idx="1544">
                  <c:v>54.871000000000002</c:v>
                </c:pt>
                <c:pt idx="1545">
                  <c:v>54.902000000000001</c:v>
                </c:pt>
                <c:pt idx="1546">
                  <c:v>54.933</c:v>
                </c:pt>
                <c:pt idx="1547">
                  <c:v>54.965000000000003</c:v>
                </c:pt>
                <c:pt idx="1548">
                  <c:v>54.996000000000002</c:v>
                </c:pt>
                <c:pt idx="1549">
                  <c:v>55.027000000000001</c:v>
                </c:pt>
                <c:pt idx="1550">
                  <c:v>55.058999999999997</c:v>
                </c:pt>
                <c:pt idx="1551">
                  <c:v>55.088999999999999</c:v>
                </c:pt>
                <c:pt idx="1552">
                  <c:v>55.121000000000002</c:v>
                </c:pt>
                <c:pt idx="1553">
                  <c:v>55.152000000000001</c:v>
                </c:pt>
                <c:pt idx="1554">
                  <c:v>55.183</c:v>
                </c:pt>
                <c:pt idx="1555">
                  <c:v>55.213999999999999</c:v>
                </c:pt>
                <c:pt idx="1556">
                  <c:v>55.244999999999997</c:v>
                </c:pt>
                <c:pt idx="1557">
                  <c:v>55.277000000000001</c:v>
                </c:pt>
                <c:pt idx="1558">
                  <c:v>55.308</c:v>
                </c:pt>
                <c:pt idx="1559">
                  <c:v>55.338999999999999</c:v>
                </c:pt>
                <c:pt idx="1560">
                  <c:v>55.37</c:v>
                </c:pt>
                <c:pt idx="1561">
                  <c:v>55.401000000000003</c:v>
                </c:pt>
                <c:pt idx="1562">
                  <c:v>55.433</c:v>
                </c:pt>
                <c:pt idx="1563">
                  <c:v>55.468000000000004</c:v>
                </c:pt>
                <c:pt idx="1564">
                  <c:v>55.497</c:v>
                </c:pt>
                <c:pt idx="1565">
                  <c:v>55.527000000000001</c:v>
                </c:pt>
                <c:pt idx="1566">
                  <c:v>55.557000000000002</c:v>
                </c:pt>
                <c:pt idx="1567">
                  <c:v>55.588000000000001</c:v>
                </c:pt>
                <c:pt idx="1568">
                  <c:v>55.62</c:v>
                </c:pt>
                <c:pt idx="1569">
                  <c:v>55.651000000000003</c:v>
                </c:pt>
                <c:pt idx="1570">
                  <c:v>55.682000000000002</c:v>
                </c:pt>
                <c:pt idx="1571">
                  <c:v>55.713999999999999</c:v>
                </c:pt>
                <c:pt idx="1572">
                  <c:v>55.744999999999997</c:v>
                </c:pt>
                <c:pt idx="1573">
                  <c:v>55.776000000000003</c:v>
                </c:pt>
                <c:pt idx="1574">
                  <c:v>55.807000000000002</c:v>
                </c:pt>
                <c:pt idx="1575">
                  <c:v>55.838000000000001</c:v>
                </c:pt>
                <c:pt idx="1576">
                  <c:v>55.869</c:v>
                </c:pt>
                <c:pt idx="1577">
                  <c:v>55.901000000000003</c:v>
                </c:pt>
                <c:pt idx="1578">
                  <c:v>55.932000000000002</c:v>
                </c:pt>
                <c:pt idx="1579">
                  <c:v>55.963000000000001</c:v>
                </c:pt>
                <c:pt idx="1580">
                  <c:v>55.994</c:v>
                </c:pt>
                <c:pt idx="1581">
                  <c:v>56.024999999999999</c:v>
                </c:pt>
                <c:pt idx="1582">
                  <c:v>56.057000000000002</c:v>
                </c:pt>
                <c:pt idx="1583">
                  <c:v>56.088000000000001</c:v>
                </c:pt>
                <c:pt idx="1584">
                  <c:v>56.119</c:v>
                </c:pt>
                <c:pt idx="1585">
                  <c:v>56.15</c:v>
                </c:pt>
                <c:pt idx="1586">
                  <c:v>56.182000000000002</c:v>
                </c:pt>
                <c:pt idx="1587">
                  <c:v>56.213000000000001</c:v>
                </c:pt>
                <c:pt idx="1588">
                  <c:v>56.244</c:v>
                </c:pt>
                <c:pt idx="1589">
                  <c:v>56.274999999999999</c:v>
                </c:pt>
                <c:pt idx="1590">
                  <c:v>56.305999999999997</c:v>
                </c:pt>
                <c:pt idx="1591">
                  <c:v>56.337000000000003</c:v>
                </c:pt>
                <c:pt idx="1592">
                  <c:v>56.369</c:v>
                </c:pt>
                <c:pt idx="1593">
                  <c:v>56.4</c:v>
                </c:pt>
                <c:pt idx="1594">
                  <c:v>56.430999999999997</c:v>
                </c:pt>
                <c:pt idx="1595">
                  <c:v>56.462000000000003</c:v>
                </c:pt>
                <c:pt idx="1596">
                  <c:v>56.493000000000002</c:v>
                </c:pt>
                <c:pt idx="1597">
                  <c:v>56.524999999999999</c:v>
                </c:pt>
                <c:pt idx="1598">
                  <c:v>56.555999999999997</c:v>
                </c:pt>
                <c:pt idx="1599">
                  <c:v>56.587000000000003</c:v>
                </c:pt>
                <c:pt idx="1600">
                  <c:v>56.618000000000002</c:v>
                </c:pt>
                <c:pt idx="1601">
                  <c:v>56.649000000000001</c:v>
                </c:pt>
                <c:pt idx="1602">
                  <c:v>56.680999999999997</c:v>
                </c:pt>
                <c:pt idx="1603">
                  <c:v>56.712000000000003</c:v>
                </c:pt>
                <c:pt idx="1604">
                  <c:v>56.743000000000002</c:v>
                </c:pt>
                <c:pt idx="1605">
                  <c:v>56.774000000000001</c:v>
                </c:pt>
                <c:pt idx="1606">
                  <c:v>56.805</c:v>
                </c:pt>
                <c:pt idx="1607">
                  <c:v>56.837000000000003</c:v>
                </c:pt>
                <c:pt idx="1608">
                  <c:v>56.868000000000002</c:v>
                </c:pt>
                <c:pt idx="1609">
                  <c:v>56.899000000000001</c:v>
                </c:pt>
                <c:pt idx="1610">
                  <c:v>56.930999999999997</c:v>
                </c:pt>
                <c:pt idx="1611">
                  <c:v>56.962000000000003</c:v>
                </c:pt>
                <c:pt idx="1612">
                  <c:v>56.993000000000002</c:v>
                </c:pt>
                <c:pt idx="1613">
                  <c:v>57.026000000000003</c:v>
                </c:pt>
                <c:pt idx="1614">
                  <c:v>57.055</c:v>
                </c:pt>
                <c:pt idx="1615">
                  <c:v>57.085999999999999</c:v>
                </c:pt>
                <c:pt idx="1616">
                  <c:v>57.116999999999997</c:v>
                </c:pt>
                <c:pt idx="1617">
                  <c:v>57.149000000000001</c:v>
                </c:pt>
                <c:pt idx="1618">
                  <c:v>57.18</c:v>
                </c:pt>
                <c:pt idx="1619">
                  <c:v>57.210999999999999</c:v>
                </c:pt>
                <c:pt idx="1620">
                  <c:v>57.241999999999997</c:v>
                </c:pt>
                <c:pt idx="1621">
                  <c:v>57.273000000000003</c:v>
                </c:pt>
                <c:pt idx="1622">
                  <c:v>57.305</c:v>
                </c:pt>
                <c:pt idx="1623">
                  <c:v>57.335999999999999</c:v>
                </c:pt>
                <c:pt idx="1624">
                  <c:v>57.366999999999997</c:v>
                </c:pt>
                <c:pt idx="1625">
                  <c:v>57.398000000000003</c:v>
                </c:pt>
                <c:pt idx="1626">
                  <c:v>57.429000000000002</c:v>
                </c:pt>
                <c:pt idx="1627">
                  <c:v>57.460999999999999</c:v>
                </c:pt>
                <c:pt idx="1628">
                  <c:v>57.491999999999997</c:v>
                </c:pt>
                <c:pt idx="1629">
                  <c:v>57.523000000000003</c:v>
                </c:pt>
                <c:pt idx="1630">
                  <c:v>57.554000000000002</c:v>
                </c:pt>
                <c:pt idx="1631">
                  <c:v>57.585000000000001</c:v>
                </c:pt>
                <c:pt idx="1632">
                  <c:v>57.616999999999997</c:v>
                </c:pt>
                <c:pt idx="1633">
                  <c:v>57.648000000000003</c:v>
                </c:pt>
                <c:pt idx="1634">
                  <c:v>57.679000000000002</c:v>
                </c:pt>
                <c:pt idx="1635">
                  <c:v>57.71</c:v>
                </c:pt>
                <c:pt idx="1636">
                  <c:v>57.741999999999997</c:v>
                </c:pt>
                <c:pt idx="1637">
                  <c:v>57.773000000000003</c:v>
                </c:pt>
                <c:pt idx="1638">
                  <c:v>57.804000000000002</c:v>
                </c:pt>
                <c:pt idx="1639">
                  <c:v>57.835000000000001</c:v>
                </c:pt>
                <c:pt idx="1640">
                  <c:v>57.866</c:v>
                </c:pt>
                <c:pt idx="1641">
                  <c:v>57.896999999999998</c:v>
                </c:pt>
                <c:pt idx="1642">
                  <c:v>57.929000000000002</c:v>
                </c:pt>
                <c:pt idx="1643">
                  <c:v>57.96</c:v>
                </c:pt>
                <c:pt idx="1644">
                  <c:v>57.991</c:v>
                </c:pt>
                <c:pt idx="1645">
                  <c:v>58.021999999999998</c:v>
                </c:pt>
                <c:pt idx="1646">
                  <c:v>58.052999999999997</c:v>
                </c:pt>
                <c:pt idx="1647">
                  <c:v>58.085000000000001</c:v>
                </c:pt>
                <c:pt idx="1648">
                  <c:v>58.116</c:v>
                </c:pt>
                <c:pt idx="1649">
                  <c:v>58.146999999999998</c:v>
                </c:pt>
                <c:pt idx="1650">
                  <c:v>58.177999999999997</c:v>
                </c:pt>
                <c:pt idx="1651">
                  <c:v>58.209000000000003</c:v>
                </c:pt>
                <c:pt idx="1652">
                  <c:v>58.241</c:v>
                </c:pt>
                <c:pt idx="1653">
                  <c:v>58.271999999999998</c:v>
                </c:pt>
                <c:pt idx="1654">
                  <c:v>58.302999999999997</c:v>
                </c:pt>
                <c:pt idx="1655">
                  <c:v>58.334000000000003</c:v>
                </c:pt>
                <c:pt idx="1656">
                  <c:v>58.366</c:v>
                </c:pt>
                <c:pt idx="1657">
                  <c:v>58.396999999999998</c:v>
                </c:pt>
                <c:pt idx="1658">
                  <c:v>58.427999999999997</c:v>
                </c:pt>
                <c:pt idx="1659">
                  <c:v>58.459000000000003</c:v>
                </c:pt>
                <c:pt idx="1660">
                  <c:v>58.49</c:v>
                </c:pt>
                <c:pt idx="1661">
                  <c:v>58.521999999999998</c:v>
                </c:pt>
                <c:pt idx="1662">
                  <c:v>58.552999999999997</c:v>
                </c:pt>
                <c:pt idx="1663">
                  <c:v>58.584000000000003</c:v>
                </c:pt>
                <c:pt idx="1664">
                  <c:v>58.615000000000002</c:v>
                </c:pt>
                <c:pt idx="1665">
                  <c:v>58.646000000000001</c:v>
                </c:pt>
                <c:pt idx="1666">
                  <c:v>58.677999999999997</c:v>
                </c:pt>
                <c:pt idx="1667">
                  <c:v>58.709000000000003</c:v>
                </c:pt>
                <c:pt idx="1668">
                  <c:v>58.74</c:v>
                </c:pt>
                <c:pt idx="1669">
                  <c:v>58.771000000000001</c:v>
                </c:pt>
                <c:pt idx="1670">
                  <c:v>58.802</c:v>
                </c:pt>
                <c:pt idx="1671">
                  <c:v>58.832999999999998</c:v>
                </c:pt>
                <c:pt idx="1672">
                  <c:v>58.865000000000002</c:v>
                </c:pt>
                <c:pt idx="1673">
                  <c:v>58.896000000000001</c:v>
                </c:pt>
                <c:pt idx="1674">
                  <c:v>58.927</c:v>
                </c:pt>
                <c:pt idx="1675">
                  <c:v>58.957999999999998</c:v>
                </c:pt>
                <c:pt idx="1676">
                  <c:v>58.988999999999997</c:v>
                </c:pt>
                <c:pt idx="1677">
                  <c:v>59.021000000000001</c:v>
                </c:pt>
                <c:pt idx="1678">
                  <c:v>59.052</c:v>
                </c:pt>
                <c:pt idx="1679">
                  <c:v>59.082999999999998</c:v>
                </c:pt>
                <c:pt idx="1680">
                  <c:v>59.113999999999997</c:v>
                </c:pt>
                <c:pt idx="1681">
                  <c:v>59.145000000000003</c:v>
                </c:pt>
                <c:pt idx="1682">
                  <c:v>59.177</c:v>
                </c:pt>
                <c:pt idx="1683">
                  <c:v>59.207999999999998</c:v>
                </c:pt>
                <c:pt idx="1684">
                  <c:v>59.238999999999997</c:v>
                </c:pt>
                <c:pt idx="1685">
                  <c:v>59.27</c:v>
                </c:pt>
                <c:pt idx="1686">
                  <c:v>59.301000000000002</c:v>
                </c:pt>
                <c:pt idx="1687">
                  <c:v>59.332999999999998</c:v>
                </c:pt>
                <c:pt idx="1688">
                  <c:v>59.363999999999997</c:v>
                </c:pt>
                <c:pt idx="1689">
                  <c:v>59.395000000000003</c:v>
                </c:pt>
                <c:pt idx="1690">
                  <c:v>59.426000000000002</c:v>
                </c:pt>
                <c:pt idx="1691">
                  <c:v>59.457000000000001</c:v>
                </c:pt>
                <c:pt idx="1692">
                  <c:v>59.488999999999997</c:v>
                </c:pt>
                <c:pt idx="1693">
                  <c:v>59.52</c:v>
                </c:pt>
                <c:pt idx="1694">
                  <c:v>59.551000000000002</c:v>
                </c:pt>
                <c:pt idx="1695">
                  <c:v>59.582000000000001</c:v>
                </c:pt>
                <c:pt idx="1696">
                  <c:v>59.613</c:v>
                </c:pt>
                <c:pt idx="1697">
                  <c:v>59.645000000000003</c:v>
                </c:pt>
                <c:pt idx="1698">
                  <c:v>59.676000000000002</c:v>
                </c:pt>
                <c:pt idx="1699">
                  <c:v>59.707000000000001</c:v>
                </c:pt>
                <c:pt idx="1700">
                  <c:v>59.738</c:v>
                </c:pt>
                <c:pt idx="1701">
                  <c:v>59.768999999999998</c:v>
                </c:pt>
                <c:pt idx="1702">
                  <c:v>59.801000000000002</c:v>
                </c:pt>
                <c:pt idx="1703">
                  <c:v>59.832000000000001</c:v>
                </c:pt>
                <c:pt idx="1704">
                  <c:v>59.863</c:v>
                </c:pt>
                <c:pt idx="1705">
                  <c:v>59.893999999999998</c:v>
                </c:pt>
                <c:pt idx="1706">
                  <c:v>59.924999999999997</c:v>
                </c:pt>
                <c:pt idx="1707">
                  <c:v>59.957000000000001</c:v>
                </c:pt>
                <c:pt idx="1708">
                  <c:v>59.988</c:v>
                </c:pt>
                <c:pt idx="1709">
                  <c:v>60.018999999999998</c:v>
                </c:pt>
                <c:pt idx="1710">
                  <c:v>60.05</c:v>
                </c:pt>
                <c:pt idx="1711">
                  <c:v>60.082000000000001</c:v>
                </c:pt>
                <c:pt idx="1712">
                  <c:v>60.113</c:v>
                </c:pt>
                <c:pt idx="1713">
                  <c:v>60.143999999999998</c:v>
                </c:pt>
                <c:pt idx="1714">
                  <c:v>60.174999999999997</c:v>
                </c:pt>
                <c:pt idx="1715">
                  <c:v>60.206000000000003</c:v>
                </c:pt>
                <c:pt idx="1716">
                  <c:v>60.238</c:v>
                </c:pt>
                <c:pt idx="1717">
                  <c:v>60.268999999999998</c:v>
                </c:pt>
                <c:pt idx="1718">
                  <c:v>60.3</c:v>
                </c:pt>
                <c:pt idx="1719">
                  <c:v>60.331000000000003</c:v>
                </c:pt>
                <c:pt idx="1720">
                  <c:v>60.362000000000002</c:v>
                </c:pt>
                <c:pt idx="1721">
                  <c:v>60.393000000000001</c:v>
                </c:pt>
                <c:pt idx="1722">
                  <c:v>60.424999999999997</c:v>
                </c:pt>
                <c:pt idx="1723">
                  <c:v>60.456000000000003</c:v>
                </c:pt>
                <c:pt idx="1724">
                  <c:v>60.487000000000002</c:v>
                </c:pt>
                <c:pt idx="1725">
                  <c:v>60.518000000000001</c:v>
                </c:pt>
                <c:pt idx="1726">
                  <c:v>60.548999999999999</c:v>
                </c:pt>
                <c:pt idx="1727">
                  <c:v>60.581000000000003</c:v>
                </c:pt>
                <c:pt idx="1728">
                  <c:v>60.612000000000002</c:v>
                </c:pt>
                <c:pt idx="1729">
                  <c:v>60.643000000000001</c:v>
                </c:pt>
                <c:pt idx="1730">
                  <c:v>60.673999999999999</c:v>
                </c:pt>
                <c:pt idx="1731">
                  <c:v>60.704999999999998</c:v>
                </c:pt>
                <c:pt idx="1732">
                  <c:v>60.737000000000002</c:v>
                </c:pt>
                <c:pt idx="1733">
                  <c:v>60.768000000000001</c:v>
                </c:pt>
                <c:pt idx="1734">
                  <c:v>60.798999999999999</c:v>
                </c:pt>
                <c:pt idx="1735">
                  <c:v>60.83</c:v>
                </c:pt>
                <c:pt idx="1736">
                  <c:v>60.862000000000002</c:v>
                </c:pt>
                <c:pt idx="1737">
                  <c:v>60.893000000000001</c:v>
                </c:pt>
                <c:pt idx="1738">
                  <c:v>60.923999999999999</c:v>
                </c:pt>
                <c:pt idx="1739">
                  <c:v>60.954999999999998</c:v>
                </c:pt>
                <c:pt idx="1740">
                  <c:v>60.985999999999997</c:v>
                </c:pt>
                <c:pt idx="1741">
                  <c:v>61.017000000000003</c:v>
                </c:pt>
                <c:pt idx="1742">
                  <c:v>61.048999999999999</c:v>
                </c:pt>
                <c:pt idx="1743">
                  <c:v>61.08</c:v>
                </c:pt>
                <c:pt idx="1744">
                  <c:v>61.110999999999997</c:v>
                </c:pt>
                <c:pt idx="1745">
                  <c:v>61.142000000000003</c:v>
                </c:pt>
                <c:pt idx="1746">
                  <c:v>61.173000000000002</c:v>
                </c:pt>
                <c:pt idx="1747">
                  <c:v>61.204999999999998</c:v>
                </c:pt>
                <c:pt idx="1748">
                  <c:v>61.235999999999997</c:v>
                </c:pt>
                <c:pt idx="1749">
                  <c:v>61.267000000000003</c:v>
                </c:pt>
                <c:pt idx="1750">
                  <c:v>61.298000000000002</c:v>
                </c:pt>
                <c:pt idx="1751">
                  <c:v>61.329000000000001</c:v>
                </c:pt>
                <c:pt idx="1752">
                  <c:v>61.360999999999997</c:v>
                </c:pt>
                <c:pt idx="1753">
                  <c:v>61.392000000000003</c:v>
                </c:pt>
                <c:pt idx="1754">
                  <c:v>61.423000000000002</c:v>
                </c:pt>
                <c:pt idx="1755">
                  <c:v>61.454000000000001</c:v>
                </c:pt>
                <c:pt idx="1756">
                  <c:v>61.484999999999999</c:v>
                </c:pt>
                <c:pt idx="1757">
                  <c:v>61.517000000000003</c:v>
                </c:pt>
                <c:pt idx="1758">
                  <c:v>61.548000000000002</c:v>
                </c:pt>
                <c:pt idx="1759">
                  <c:v>61.591999999999999</c:v>
                </c:pt>
                <c:pt idx="1760">
                  <c:v>61.625999999999998</c:v>
                </c:pt>
                <c:pt idx="1761">
                  <c:v>61.656999999999996</c:v>
                </c:pt>
                <c:pt idx="1762">
                  <c:v>61.688000000000002</c:v>
                </c:pt>
                <c:pt idx="1763">
                  <c:v>61.72</c:v>
                </c:pt>
                <c:pt idx="1764">
                  <c:v>61.750999999999998</c:v>
                </c:pt>
                <c:pt idx="1765">
                  <c:v>61.781999999999996</c:v>
                </c:pt>
                <c:pt idx="1766">
                  <c:v>61.813000000000002</c:v>
                </c:pt>
                <c:pt idx="1767">
                  <c:v>61.844000000000001</c:v>
                </c:pt>
                <c:pt idx="1768">
                  <c:v>61.875</c:v>
                </c:pt>
                <c:pt idx="1769">
                  <c:v>61.905999999999999</c:v>
                </c:pt>
                <c:pt idx="1770">
                  <c:v>61.938000000000002</c:v>
                </c:pt>
                <c:pt idx="1771">
                  <c:v>61.969000000000001</c:v>
                </c:pt>
                <c:pt idx="1772">
                  <c:v>62</c:v>
                </c:pt>
                <c:pt idx="1773">
                  <c:v>62.031999999999996</c:v>
                </c:pt>
                <c:pt idx="1774">
                  <c:v>62.063000000000002</c:v>
                </c:pt>
                <c:pt idx="1775">
                  <c:v>62.094000000000001</c:v>
                </c:pt>
                <c:pt idx="1776">
                  <c:v>62.125</c:v>
                </c:pt>
                <c:pt idx="1777">
                  <c:v>62.156999999999996</c:v>
                </c:pt>
                <c:pt idx="1778">
                  <c:v>62.188000000000002</c:v>
                </c:pt>
                <c:pt idx="1779">
                  <c:v>62.219000000000001</c:v>
                </c:pt>
                <c:pt idx="1780">
                  <c:v>62.25</c:v>
                </c:pt>
                <c:pt idx="1781">
                  <c:v>62.280999999999999</c:v>
                </c:pt>
                <c:pt idx="1782">
                  <c:v>62.311999999999998</c:v>
                </c:pt>
                <c:pt idx="1783">
                  <c:v>62.344000000000001</c:v>
                </c:pt>
                <c:pt idx="1784">
                  <c:v>62.375</c:v>
                </c:pt>
                <c:pt idx="1785">
                  <c:v>62.405999999999999</c:v>
                </c:pt>
                <c:pt idx="1786">
                  <c:v>62.436999999999998</c:v>
                </c:pt>
                <c:pt idx="1787">
                  <c:v>62.468000000000004</c:v>
                </c:pt>
                <c:pt idx="1788">
                  <c:v>62.499000000000002</c:v>
                </c:pt>
                <c:pt idx="1789">
                  <c:v>62.530999999999999</c:v>
                </c:pt>
                <c:pt idx="1790">
                  <c:v>62.561999999999998</c:v>
                </c:pt>
                <c:pt idx="1791">
                  <c:v>62.593000000000004</c:v>
                </c:pt>
                <c:pt idx="1792">
                  <c:v>62.624000000000002</c:v>
                </c:pt>
                <c:pt idx="1793">
                  <c:v>62.655000000000001</c:v>
                </c:pt>
                <c:pt idx="1794">
                  <c:v>62.686999999999998</c:v>
                </c:pt>
                <c:pt idx="1795">
                  <c:v>62.718000000000004</c:v>
                </c:pt>
                <c:pt idx="1796">
                  <c:v>62.749000000000002</c:v>
                </c:pt>
                <c:pt idx="1797">
                  <c:v>62.78</c:v>
                </c:pt>
                <c:pt idx="1798">
                  <c:v>62.811</c:v>
                </c:pt>
                <c:pt idx="1799">
                  <c:v>62.843000000000004</c:v>
                </c:pt>
                <c:pt idx="1800">
                  <c:v>62.874000000000002</c:v>
                </c:pt>
                <c:pt idx="1801">
                  <c:v>62.905000000000001</c:v>
                </c:pt>
                <c:pt idx="1802">
                  <c:v>62.936</c:v>
                </c:pt>
                <c:pt idx="1803">
                  <c:v>62.966999999999999</c:v>
                </c:pt>
                <c:pt idx="1804">
                  <c:v>63.000999999999998</c:v>
                </c:pt>
                <c:pt idx="1805">
                  <c:v>63.03</c:v>
                </c:pt>
                <c:pt idx="1806">
                  <c:v>63.061</c:v>
                </c:pt>
                <c:pt idx="1807">
                  <c:v>63.091999999999999</c:v>
                </c:pt>
                <c:pt idx="1808">
                  <c:v>63.122999999999998</c:v>
                </c:pt>
                <c:pt idx="1809">
                  <c:v>63.155000000000001</c:v>
                </c:pt>
                <c:pt idx="1810">
                  <c:v>63.186</c:v>
                </c:pt>
                <c:pt idx="1811">
                  <c:v>63.216999999999999</c:v>
                </c:pt>
                <c:pt idx="1812">
                  <c:v>63.247999999999998</c:v>
                </c:pt>
                <c:pt idx="1813">
                  <c:v>63.28</c:v>
                </c:pt>
                <c:pt idx="1814">
                  <c:v>63.311</c:v>
                </c:pt>
                <c:pt idx="1815">
                  <c:v>63.341999999999999</c:v>
                </c:pt>
                <c:pt idx="1816">
                  <c:v>63.372999999999998</c:v>
                </c:pt>
                <c:pt idx="1817">
                  <c:v>63.404000000000003</c:v>
                </c:pt>
                <c:pt idx="1818">
                  <c:v>63.435000000000002</c:v>
                </c:pt>
                <c:pt idx="1819">
                  <c:v>63.466999999999999</c:v>
                </c:pt>
                <c:pt idx="1820">
                  <c:v>63.497999999999998</c:v>
                </c:pt>
                <c:pt idx="1821">
                  <c:v>63.529000000000003</c:v>
                </c:pt>
                <c:pt idx="1822">
                  <c:v>63.56</c:v>
                </c:pt>
                <c:pt idx="1823">
                  <c:v>63.591000000000001</c:v>
                </c:pt>
                <c:pt idx="1824">
                  <c:v>63.622999999999998</c:v>
                </c:pt>
                <c:pt idx="1825">
                  <c:v>63.654000000000003</c:v>
                </c:pt>
                <c:pt idx="1826">
                  <c:v>63.685000000000002</c:v>
                </c:pt>
                <c:pt idx="1827">
                  <c:v>63.716000000000001</c:v>
                </c:pt>
                <c:pt idx="1828">
                  <c:v>63.747</c:v>
                </c:pt>
                <c:pt idx="1829">
                  <c:v>63.779000000000003</c:v>
                </c:pt>
                <c:pt idx="1830">
                  <c:v>63.81</c:v>
                </c:pt>
                <c:pt idx="1831">
                  <c:v>63.841000000000001</c:v>
                </c:pt>
                <c:pt idx="1832">
                  <c:v>63.872</c:v>
                </c:pt>
                <c:pt idx="1833">
                  <c:v>63.902999999999999</c:v>
                </c:pt>
                <c:pt idx="1834">
                  <c:v>63.935000000000002</c:v>
                </c:pt>
                <c:pt idx="1835">
                  <c:v>63.966000000000001</c:v>
                </c:pt>
                <c:pt idx="1836">
                  <c:v>63.997</c:v>
                </c:pt>
                <c:pt idx="1837">
                  <c:v>64.028000000000006</c:v>
                </c:pt>
                <c:pt idx="1838">
                  <c:v>64.06</c:v>
                </c:pt>
                <c:pt idx="1839">
                  <c:v>64.090999999999994</c:v>
                </c:pt>
                <c:pt idx="1840">
                  <c:v>64.122</c:v>
                </c:pt>
                <c:pt idx="1841">
                  <c:v>64.153000000000006</c:v>
                </c:pt>
                <c:pt idx="1842">
                  <c:v>64.183999999999997</c:v>
                </c:pt>
                <c:pt idx="1843">
                  <c:v>64.215999999999994</c:v>
                </c:pt>
                <c:pt idx="1844">
                  <c:v>64.247</c:v>
                </c:pt>
                <c:pt idx="1845">
                  <c:v>64.278000000000006</c:v>
                </c:pt>
                <c:pt idx="1846">
                  <c:v>64.308999999999997</c:v>
                </c:pt>
                <c:pt idx="1847">
                  <c:v>64.34</c:v>
                </c:pt>
                <c:pt idx="1848">
                  <c:v>64.372</c:v>
                </c:pt>
                <c:pt idx="1849">
                  <c:v>64.403000000000006</c:v>
                </c:pt>
                <c:pt idx="1850">
                  <c:v>64.433999999999997</c:v>
                </c:pt>
                <c:pt idx="1851">
                  <c:v>64.465000000000003</c:v>
                </c:pt>
                <c:pt idx="1852">
                  <c:v>64.495999999999995</c:v>
                </c:pt>
                <c:pt idx="1853">
                  <c:v>64.527000000000001</c:v>
                </c:pt>
                <c:pt idx="1854">
                  <c:v>64.558999999999997</c:v>
                </c:pt>
                <c:pt idx="1855">
                  <c:v>64.59</c:v>
                </c:pt>
                <c:pt idx="1856">
                  <c:v>64.620999999999995</c:v>
                </c:pt>
                <c:pt idx="1857">
                  <c:v>64.652000000000001</c:v>
                </c:pt>
                <c:pt idx="1858">
                  <c:v>64.683000000000007</c:v>
                </c:pt>
                <c:pt idx="1859">
                  <c:v>64.715000000000003</c:v>
                </c:pt>
                <c:pt idx="1860">
                  <c:v>64.745999999999995</c:v>
                </c:pt>
                <c:pt idx="1861">
                  <c:v>64.777000000000001</c:v>
                </c:pt>
                <c:pt idx="1862">
                  <c:v>64.808000000000007</c:v>
                </c:pt>
                <c:pt idx="1863">
                  <c:v>64.84</c:v>
                </c:pt>
                <c:pt idx="1864">
                  <c:v>64.870999999999995</c:v>
                </c:pt>
                <c:pt idx="1865">
                  <c:v>64.902000000000001</c:v>
                </c:pt>
                <c:pt idx="1866">
                  <c:v>64.933000000000007</c:v>
                </c:pt>
                <c:pt idx="1867">
                  <c:v>64.963999999999999</c:v>
                </c:pt>
                <c:pt idx="1868">
                  <c:v>64.995999999999995</c:v>
                </c:pt>
                <c:pt idx="1869">
                  <c:v>65.027000000000001</c:v>
                </c:pt>
                <c:pt idx="1870">
                  <c:v>65.058000000000007</c:v>
                </c:pt>
                <c:pt idx="1871">
                  <c:v>65.088999999999999</c:v>
                </c:pt>
                <c:pt idx="1872">
                  <c:v>65.12</c:v>
                </c:pt>
                <c:pt idx="1873">
                  <c:v>65.150999999999996</c:v>
                </c:pt>
                <c:pt idx="1874">
                  <c:v>65.183000000000007</c:v>
                </c:pt>
                <c:pt idx="1875">
                  <c:v>65.213999999999999</c:v>
                </c:pt>
                <c:pt idx="1876">
                  <c:v>65.245000000000005</c:v>
                </c:pt>
                <c:pt idx="1877">
                  <c:v>65.275999999999996</c:v>
                </c:pt>
                <c:pt idx="1878">
                  <c:v>65.307000000000002</c:v>
                </c:pt>
                <c:pt idx="1879">
                  <c:v>65.338999999999999</c:v>
                </c:pt>
                <c:pt idx="1880">
                  <c:v>65.37</c:v>
                </c:pt>
                <c:pt idx="1881">
                  <c:v>65.400999999999996</c:v>
                </c:pt>
                <c:pt idx="1882">
                  <c:v>65.432000000000002</c:v>
                </c:pt>
                <c:pt idx="1883">
                  <c:v>65.463999999999999</c:v>
                </c:pt>
                <c:pt idx="1884">
                  <c:v>65.495000000000005</c:v>
                </c:pt>
                <c:pt idx="1885">
                  <c:v>65.525999999999996</c:v>
                </c:pt>
                <c:pt idx="1886">
                  <c:v>65.557000000000002</c:v>
                </c:pt>
                <c:pt idx="1887">
                  <c:v>65.587999999999994</c:v>
                </c:pt>
                <c:pt idx="1888">
                  <c:v>65.619</c:v>
                </c:pt>
                <c:pt idx="1889">
                  <c:v>65.650999999999996</c:v>
                </c:pt>
                <c:pt idx="1890">
                  <c:v>65.682000000000002</c:v>
                </c:pt>
                <c:pt idx="1891">
                  <c:v>65.712999999999994</c:v>
                </c:pt>
                <c:pt idx="1892">
                  <c:v>65.744</c:v>
                </c:pt>
                <c:pt idx="1893">
                  <c:v>65.775000000000006</c:v>
                </c:pt>
                <c:pt idx="1894">
                  <c:v>65.807000000000002</c:v>
                </c:pt>
                <c:pt idx="1895">
                  <c:v>65.837999999999994</c:v>
                </c:pt>
                <c:pt idx="1896">
                  <c:v>65.869</c:v>
                </c:pt>
                <c:pt idx="1897">
                  <c:v>65.902000000000001</c:v>
                </c:pt>
                <c:pt idx="1898">
                  <c:v>65.930000000000007</c:v>
                </c:pt>
                <c:pt idx="1899">
                  <c:v>65.962000000000003</c:v>
                </c:pt>
                <c:pt idx="1900">
                  <c:v>65.994</c:v>
                </c:pt>
                <c:pt idx="1901">
                  <c:v>66.025000000000006</c:v>
                </c:pt>
                <c:pt idx="1902">
                  <c:v>66.057000000000002</c:v>
                </c:pt>
                <c:pt idx="1903">
                  <c:v>66.087999999999994</c:v>
                </c:pt>
                <c:pt idx="1904">
                  <c:v>66.119</c:v>
                </c:pt>
                <c:pt idx="1905">
                  <c:v>66.150000000000006</c:v>
                </c:pt>
                <c:pt idx="1906">
                  <c:v>66.180999999999997</c:v>
                </c:pt>
                <c:pt idx="1907">
                  <c:v>66.210999999999999</c:v>
                </c:pt>
                <c:pt idx="1908">
                  <c:v>66.242999999999995</c:v>
                </c:pt>
                <c:pt idx="1909">
                  <c:v>66.275000000000006</c:v>
                </c:pt>
                <c:pt idx="1910">
                  <c:v>66.305999999999997</c:v>
                </c:pt>
                <c:pt idx="1911">
                  <c:v>66.337000000000003</c:v>
                </c:pt>
                <c:pt idx="1912">
                  <c:v>66.367999999999995</c:v>
                </c:pt>
                <c:pt idx="1913">
                  <c:v>66.399000000000001</c:v>
                </c:pt>
                <c:pt idx="1914">
                  <c:v>66.430999999999997</c:v>
                </c:pt>
                <c:pt idx="1915">
                  <c:v>66.462000000000003</c:v>
                </c:pt>
                <c:pt idx="1916">
                  <c:v>66.492999999999995</c:v>
                </c:pt>
                <c:pt idx="1917">
                  <c:v>66.522999999999996</c:v>
                </c:pt>
                <c:pt idx="1918">
                  <c:v>66.555000000000007</c:v>
                </c:pt>
                <c:pt idx="1919">
                  <c:v>66.585999999999999</c:v>
                </c:pt>
                <c:pt idx="1920">
                  <c:v>66.617999999999995</c:v>
                </c:pt>
                <c:pt idx="1921">
                  <c:v>66.649000000000001</c:v>
                </c:pt>
                <c:pt idx="1922">
                  <c:v>66.679000000000002</c:v>
                </c:pt>
                <c:pt idx="1923">
                  <c:v>66.709999999999994</c:v>
                </c:pt>
                <c:pt idx="1924">
                  <c:v>66.742000000000004</c:v>
                </c:pt>
                <c:pt idx="1925">
                  <c:v>66.774000000000001</c:v>
                </c:pt>
                <c:pt idx="1926">
                  <c:v>66.804000000000002</c:v>
                </c:pt>
                <c:pt idx="1927">
                  <c:v>66.837000000000003</c:v>
                </c:pt>
                <c:pt idx="1928">
                  <c:v>66.867000000000004</c:v>
                </c:pt>
                <c:pt idx="1929">
                  <c:v>66.899000000000001</c:v>
                </c:pt>
                <c:pt idx="1930">
                  <c:v>66.930000000000007</c:v>
                </c:pt>
                <c:pt idx="1931">
                  <c:v>66.960999999999999</c:v>
                </c:pt>
                <c:pt idx="1932">
                  <c:v>66.991</c:v>
                </c:pt>
                <c:pt idx="1933">
                  <c:v>67.022999999999996</c:v>
                </c:pt>
                <c:pt idx="1934">
                  <c:v>67.055000000000007</c:v>
                </c:pt>
                <c:pt idx="1935">
                  <c:v>67.085999999999999</c:v>
                </c:pt>
                <c:pt idx="1936">
                  <c:v>67.117000000000004</c:v>
                </c:pt>
                <c:pt idx="1937">
                  <c:v>67.147999999999996</c:v>
                </c:pt>
                <c:pt idx="1938">
                  <c:v>67.177999999999997</c:v>
                </c:pt>
                <c:pt idx="1939">
                  <c:v>67.210999999999999</c:v>
                </c:pt>
                <c:pt idx="1940">
                  <c:v>67.242000000000004</c:v>
                </c:pt>
                <c:pt idx="1941">
                  <c:v>67.272999999999996</c:v>
                </c:pt>
                <c:pt idx="1942">
                  <c:v>67.305000000000007</c:v>
                </c:pt>
                <c:pt idx="1943">
                  <c:v>67.334999999999994</c:v>
                </c:pt>
                <c:pt idx="1944">
                  <c:v>67.366</c:v>
                </c:pt>
                <c:pt idx="1945">
                  <c:v>67.397999999999996</c:v>
                </c:pt>
                <c:pt idx="1946">
                  <c:v>67.430000000000007</c:v>
                </c:pt>
                <c:pt idx="1947">
                  <c:v>67.459000000000003</c:v>
                </c:pt>
                <c:pt idx="1948">
                  <c:v>67.491</c:v>
                </c:pt>
                <c:pt idx="1949">
                  <c:v>67.522000000000006</c:v>
                </c:pt>
                <c:pt idx="1950">
                  <c:v>67.554000000000002</c:v>
                </c:pt>
                <c:pt idx="1951">
                  <c:v>67.584999999999994</c:v>
                </c:pt>
                <c:pt idx="1952">
                  <c:v>67.614999999999995</c:v>
                </c:pt>
                <c:pt idx="1953">
                  <c:v>67.647000000000006</c:v>
                </c:pt>
                <c:pt idx="1954">
                  <c:v>67.679000000000002</c:v>
                </c:pt>
                <c:pt idx="1955">
                  <c:v>67.709000000000003</c:v>
                </c:pt>
                <c:pt idx="1956">
                  <c:v>67.739999999999995</c:v>
                </c:pt>
                <c:pt idx="1957">
                  <c:v>67.771000000000001</c:v>
                </c:pt>
                <c:pt idx="1958">
                  <c:v>67.802000000000007</c:v>
                </c:pt>
                <c:pt idx="1959">
                  <c:v>67.834000000000003</c:v>
                </c:pt>
                <c:pt idx="1960">
                  <c:v>67.864999999999995</c:v>
                </c:pt>
                <c:pt idx="1961">
                  <c:v>67.896000000000001</c:v>
                </c:pt>
                <c:pt idx="1962">
                  <c:v>67.927000000000007</c:v>
                </c:pt>
                <c:pt idx="1963">
                  <c:v>67.957999999999998</c:v>
                </c:pt>
                <c:pt idx="1964">
                  <c:v>67.989999999999995</c:v>
                </c:pt>
                <c:pt idx="1965">
                  <c:v>68.021000000000001</c:v>
                </c:pt>
                <c:pt idx="1966">
                  <c:v>68.052000000000007</c:v>
                </c:pt>
                <c:pt idx="1967">
                  <c:v>68.082999999999998</c:v>
                </c:pt>
                <c:pt idx="1968">
                  <c:v>68.114000000000004</c:v>
                </c:pt>
                <c:pt idx="1969">
                  <c:v>68.146000000000001</c:v>
                </c:pt>
                <c:pt idx="1970">
                  <c:v>68.177000000000007</c:v>
                </c:pt>
                <c:pt idx="1971">
                  <c:v>68.207999999999998</c:v>
                </c:pt>
                <c:pt idx="1972">
                  <c:v>68.239000000000004</c:v>
                </c:pt>
                <c:pt idx="1973">
                  <c:v>68.27</c:v>
                </c:pt>
                <c:pt idx="1974">
                  <c:v>68.302000000000007</c:v>
                </c:pt>
                <c:pt idx="1975">
                  <c:v>68.332999999999998</c:v>
                </c:pt>
                <c:pt idx="1976">
                  <c:v>68.364000000000004</c:v>
                </c:pt>
                <c:pt idx="1977">
                  <c:v>68.394999999999996</c:v>
                </c:pt>
                <c:pt idx="1978">
                  <c:v>68.426000000000002</c:v>
                </c:pt>
                <c:pt idx="1979">
                  <c:v>68.457999999999998</c:v>
                </c:pt>
                <c:pt idx="1980">
                  <c:v>68.489000000000004</c:v>
                </c:pt>
                <c:pt idx="1981">
                  <c:v>68.52</c:v>
                </c:pt>
                <c:pt idx="1982">
                  <c:v>68.551000000000002</c:v>
                </c:pt>
                <c:pt idx="1983">
                  <c:v>68.581999999999994</c:v>
                </c:pt>
                <c:pt idx="1984">
                  <c:v>68.614000000000004</c:v>
                </c:pt>
                <c:pt idx="1985">
                  <c:v>68.644999999999996</c:v>
                </c:pt>
                <c:pt idx="1986">
                  <c:v>68.676000000000002</c:v>
                </c:pt>
                <c:pt idx="1987">
                  <c:v>68.706999999999994</c:v>
                </c:pt>
                <c:pt idx="1988">
                  <c:v>68.739000000000004</c:v>
                </c:pt>
                <c:pt idx="1989">
                  <c:v>68.77</c:v>
                </c:pt>
                <c:pt idx="1990">
                  <c:v>68.801000000000002</c:v>
                </c:pt>
                <c:pt idx="1991">
                  <c:v>68.831999999999994</c:v>
                </c:pt>
                <c:pt idx="1992">
                  <c:v>68.863</c:v>
                </c:pt>
                <c:pt idx="1993">
                  <c:v>68.894000000000005</c:v>
                </c:pt>
                <c:pt idx="1994">
                  <c:v>68.926000000000002</c:v>
                </c:pt>
                <c:pt idx="1995">
                  <c:v>68.956999999999994</c:v>
                </c:pt>
                <c:pt idx="1996">
                  <c:v>68.989999999999995</c:v>
                </c:pt>
                <c:pt idx="1997">
                  <c:v>69.02</c:v>
                </c:pt>
                <c:pt idx="1998">
                  <c:v>69.055000000000007</c:v>
                </c:pt>
                <c:pt idx="1999">
                  <c:v>69.084000000000003</c:v>
                </c:pt>
                <c:pt idx="2000">
                  <c:v>69.113</c:v>
                </c:pt>
                <c:pt idx="2001">
                  <c:v>69.144000000000005</c:v>
                </c:pt>
                <c:pt idx="2002">
                  <c:v>69.174999999999997</c:v>
                </c:pt>
                <c:pt idx="2003">
                  <c:v>69.206000000000003</c:v>
                </c:pt>
                <c:pt idx="2004">
                  <c:v>69.238</c:v>
                </c:pt>
                <c:pt idx="2005">
                  <c:v>69.269000000000005</c:v>
                </c:pt>
                <c:pt idx="2006">
                  <c:v>69.3</c:v>
                </c:pt>
                <c:pt idx="2007">
                  <c:v>69.331000000000003</c:v>
                </c:pt>
                <c:pt idx="2008">
                  <c:v>69.363</c:v>
                </c:pt>
                <c:pt idx="2009">
                  <c:v>69.394000000000005</c:v>
                </c:pt>
                <c:pt idx="2010">
                  <c:v>69.424999999999997</c:v>
                </c:pt>
                <c:pt idx="2011">
                  <c:v>69.456000000000003</c:v>
                </c:pt>
                <c:pt idx="2012">
                  <c:v>69.486999999999995</c:v>
                </c:pt>
                <c:pt idx="2013">
                  <c:v>69.518000000000001</c:v>
                </c:pt>
                <c:pt idx="2014">
                  <c:v>69.55</c:v>
                </c:pt>
                <c:pt idx="2015">
                  <c:v>69.581000000000003</c:v>
                </c:pt>
                <c:pt idx="2016">
                  <c:v>69.613</c:v>
                </c:pt>
                <c:pt idx="2017">
                  <c:v>69.643000000000001</c:v>
                </c:pt>
                <c:pt idx="2018">
                  <c:v>69.674000000000007</c:v>
                </c:pt>
                <c:pt idx="2019">
                  <c:v>69.706000000000003</c:v>
                </c:pt>
                <c:pt idx="2020">
                  <c:v>69.736999999999995</c:v>
                </c:pt>
                <c:pt idx="2021">
                  <c:v>69.768000000000001</c:v>
                </c:pt>
                <c:pt idx="2022">
                  <c:v>69.799000000000007</c:v>
                </c:pt>
                <c:pt idx="2023">
                  <c:v>69.83</c:v>
                </c:pt>
                <c:pt idx="2024">
                  <c:v>69.861999999999995</c:v>
                </c:pt>
                <c:pt idx="2025">
                  <c:v>69.893000000000001</c:v>
                </c:pt>
                <c:pt idx="2026">
                  <c:v>69.924000000000007</c:v>
                </c:pt>
                <c:pt idx="2027">
                  <c:v>69.954999999999998</c:v>
                </c:pt>
                <c:pt idx="2028">
                  <c:v>69.986000000000004</c:v>
                </c:pt>
                <c:pt idx="2029">
                  <c:v>70.018000000000001</c:v>
                </c:pt>
                <c:pt idx="2030">
                  <c:v>70.049000000000007</c:v>
                </c:pt>
                <c:pt idx="2031">
                  <c:v>70.08</c:v>
                </c:pt>
                <c:pt idx="2032">
                  <c:v>70.111000000000004</c:v>
                </c:pt>
                <c:pt idx="2033">
                  <c:v>70.141999999999996</c:v>
                </c:pt>
                <c:pt idx="2034">
                  <c:v>70.174000000000007</c:v>
                </c:pt>
                <c:pt idx="2035">
                  <c:v>70.204999999999998</c:v>
                </c:pt>
                <c:pt idx="2036">
                  <c:v>70.236000000000004</c:v>
                </c:pt>
                <c:pt idx="2037">
                  <c:v>70.266999999999996</c:v>
                </c:pt>
                <c:pt idx="2038">
                  <c:v>70.298000000000002</c:v>
                </c:pt>
                <c:pt idx="2039">
                  <c:v>70.33</c:v>
                </c:pt>
                <c:pt idx="2040">
                  <c:v>70.361000000000004</c:v>
                </c:pt>
                <c:pt idx="2041">
                  <c:v>70.391999999999996</c:v>
                </c:pt>
                <c:pt idx="2042">
                  <c:v>70.423000000000002</c:v>
                </c:pt>
                <c:pt idx="2043">
                  <c:v>70.454999999999998</c:v>
                </c:pt>
                <c:pt idx="2044">
                  <c:v>70.486000000000004</c:v>
                </c:pt>
                <c:pt idx="2045">
                  <c:v>70.516999999999996</c:v>
                </c:pt>
                <c:pt idx="2046">
                  <c:v>70.548000000000002</c:v>
                </c:pt>
                <c:pt idx="2047">
                  <c:v>70.578999999999994</c:v>
                </c:pt>
                <c:pt idx="2048">
                  <c:v>70.611000000000004</c:v>
                </c:pt>
                <c:pt idx="2049">
                  <c:v>70.641999999999996</c:v>
                </c:pt>
                <c:pt idx="2050">
                  <c:v>70.673000000000002</c:v>
                </c:pt>
                <c:pt idx="2051">
                  <c:v>70.703999999999994</c:v>
                </c:pt>
                <c:pt idx="2052">
                  <c:v>70.734999999999999</c:v>
                </c:pt>
                <c:pt idx="2053">
                  <c:v>70.766999999999996</c:v>
                </c:pt>
                <c:pt idx="2054">
                  <c:v>70.798000000000002</c:v>
                </c:pt>
                <c:pt idx="2055">
                  <c:v>70.828999999999994</c:v>
                </c:pt>
                <c:pt idx="2056">
                  <c:v>70.86</c:v>
                </c:pt>
                <c:pt idx="2057">
                  <c:v>70.891000000000005</c:v>
                </c:pt>
                <c:pt idx="2058">
                  <c:v>70.921999999999997</c:v>
                </c:pt>
                <c:pt idx="2059">
                  <c:v>70.953999999999994</c:v>
                </c:pt>
                <c:pt idx="2060">
                  <c:v>70.984999999999999</c:v>
                </c:pt>
                <c:pt idx="2061">
                  <c:v>71.016000000000005</c:v>
                </c:pt>
                <c:pt idx="2062">
                  <c:v>71.046999999999997</c:v>
                </c:pt>
                <c:pt idx="2063">
                  <c:v>71.078000000000003</c:v>
                </c:pt>
                <c:pt idx="2064">
                  <c:v>71.11</c:v>
                </c:pt>
                <c:pt idx="2065">
                  <c:v>71.141000000000005</c:v>
                </c:pt>
                <c:pt idx="2066">
                  <c:v>71.203999999999994</c:v>
                </c:pt>
                <c:pt idx="2067">
                  <c:v>71.236000000000004</c:v>
                </c:pt>
                <c:pt idx="2068">
                  <c:v>71.266000000000005</c:v>
                </c:pt>
                <c:pt idx="2069">
                  <c:v>71.296999999999997</c:v>
                </c:pt>
                <c:pt idx="2070">
                  <c:v>71.328000000000003</c:v>
                </c:pt>
                <c:pt idx="2071">
                  <c:v>71.358999999999995</c:v>
                </c:pt>
                <c:pt idx="2072">
                  <c:v>71.39</c:v>
                </c:pt>
                <c:pt idx="2073">
                  <c:v>71.421999999999997</c:v>
                </c:pt>
                <c:pt idx="2074">
                  <c:v>71.453000000000003</c:v>
                </c:pt>
                <c:pt idx="2075">
                  <c:v>71.483999999999995</c:v>
                </c:pt>
                <c:pt idx="2076">
                  <c:v>71.515000000000001</c:v>
                </c:pt>
                <c:pt idx="2077">
                  <c:v>71.546999999999997</c:v>
                </c:pt>
                <c:pt idx="2078">
                  <c:v>71.578000000000003</c:v>
                </c:pt>
                <c:pt idx="2079">
                  <c:v>71.608999999999995</c:v>
                </c:pt>
                <c:pt idx="2080">
                  <c:v>71.64</c:v>
                </c:pt>
                <c:pt idx="2081">
                  <c:v>71.671000000000006</c:v>
                </c:pt>
                <c:pt idx="2082">
                  <c:v>71.703000000000003</c:v>
                </c:pt>
                <c:pt idx="2083">
                  <c:v>71.733999999999995</c:v>
                </c:pt>
                <c:pt idx="2084">
                  <c:v>71.765000000000001</c:v>
                </c:pt>
                <c:pt idx="2085">
                  <c:v>71.796000000000006</c:v>
                </c:pt>
                <c:pt idx="2086">
                  <c:v>71.826999999999998</c:v>
                </c:pt>
                <c:pt idx="2087">
                  <c:v>71.858999999999995</c:v>
                </c:pt>
                <c:pt idx="2088">
                  <c:v>71.89</c:v>
                </c:pt>
                <c:pt idx="2089">
                  <c:v>71.921000000000006</c:v>
                </c:pt>
                <c:pt idx="2090">
                  <c:v>71.951999999999998</c:v>
                </c:pt>
                <c:pt idx="2091">
                  <c:v>71.983000000000004</c:v>
                </c:pt>
                <c:pt idx="2092">
                  <c:v>72.013999999999996</c:v>
                </c:pt>
                <c:pt idx="2093">
                  <c:v>72.046000000000006</c:v>
                </c:pt>
                <c:pt idx="2094">
                  <c:v>72.076999999999998</c:v>
                </c:pt>
                <c:pt idx="2095">
                  <c:v>72.108000000000004</c:v>
                </c:pt>
                <c:pt idx="2096">
                  <c:v>72.14</c:v>
                </c:pt>
                <c:pt idx="2097">
                  <c:v>72.17</c:v>
                </c:pt>
                <c:pt idx="2098">
                  <c:v>72.201999999999998</c:v>
                </c:pt>
                <c:pt idx="2099">
                  <c:v>72.233000000000004</c:v>
                </c:pt>
                <c:pt idx="2100">
                  <c:v>72.263999999999996</c:v>
                </c:pt>
                <c:pt idx="2101">
                  <c:v>72.295000000000002</c:v>
                </c:pt>
                <c:pt idx="2102">
                  <c:v>72.325999999999993</c:v>
                </c:pt>
                <c:pt idx="2103">
                  <c:v>72.358000000000004</c:v>
                </c:pt>
                <c:pt idx="2104">
                  <c:v>72.388999999999996</c:v>
                </c:pt>
                <c:pt idx="2105">
                  <c:v>72.42</c:v>
                </c:pt>
                <c:pt idx="2106">
                  <c:v>72.450999999999993</c:v>
                </c:pt>
                <c:pt idx="2107">
                  <c:v>72.481999999999999</c:v>
                </c:pt>
                <c:pt idx="2108">
                  <c:v>72.513999999999996</c:v>
                </c:pt>
                <c:pt idx="2109">
                  <c:v>72.545000000000002</c:v>
                </c:pt>
                <c:pt idx="2110">
                  <c:v>72.575999999999993</c:v>
                </c:pt>
                <c:pt idx="2111">
                  <c:v>72.606999999999999</c:v>
                </c:pt>
                <c:pt idx="2112">
                  <c:v>72.638000000000005</c:v>
                </c:pt>
                <c:pt idx="2113">
                  <c:v>72.673000000000002</c:v>
                </c:pt>
                <c:pt idx="2114">
                  <c:v>72.700999999999993</c:v>
                </c:pt>
                <c:pt idx="2115">
                  <c:v>72.731999999999999</c:v>
                </c:pt>
                <c:pt idx="2116">
                  <c:v>72.763000000000005</c:v>
                </c:pt>
                <c:pt idx="2117">
                  <c:v>72.795000000000002</c:v>
                </c:pt>
                <c:pt idx="2118">
                  <c:v>72.825999999999993</c:v>
                </c:pt>
                <c:pt idx="2119">
                  <c:v>72.856999999999999</c:v>
                </c:pt>
                <c:pt idx="2120">
                  <c:v>72.888000000000005</c:v>
                </c:pt>
                <c:pt idx="2121">
                  <c:v>72.918999999999997</c:v>
                </c:pt>
                <c:pt idx="2122">
                  <c:v>72.95</c:v>
                </c:pt>
                <c:pt idx="2123">
                  <c:v>72.981999999999999</c:v>
                </c:pt>
                <c:pt idx="2124">
                  <c:v>73.013000000000005</c:v>
                </c:pt>
                <c:pt idx="2125">
                  <c:v>73.043999999999997</c:v>
                </c:pt>
                <c:pt idx="2126">
                  <c:v>73.075000000000003</c:v>
                </c:pt>
                <c:pt idx="2127">
                  <c:v>73.105999999999995</c:v>
                </c:pt>
                <c:pt idx="2128">
                  <c:v>73.138000000000005</c:v>
                </c:pt>
                <c:pt idx="2129">
                  <c:v>73.168999999999997</c:v>
                </c:pt>
                <c:pt idx="2130">
                  <c:v>73.2</c:v>
                </c:pt>
                <c:pt idx="2131">
                  <c:v>73.230999999999995</c:v>
                </c:pt>
                <c:pt idx="2132">
                  <c:v>73.262</c:v>
                </c:pt>
                <c:pt idx="2133">
                  <c:v>73.293999999999997</c:v>
                </c:pt>
                <c:pt idx="2134">
                  <c:v>73.325000000000003</c:v>
                </c:pt>
                <c:pt idx="2135">
                  <c:v>73.355999999999995</c:v>
                </c:pt>
                <c:pt idx="2136">
                  <c:v>73.387</c:v>
                </c:pt>
                <c:pt idx="2137">
                  <c:v>73.418999999999997</c:v>
                </c:pt>
                <c:pt idx="2138">
                  <c:v>73.45</c:v>
                </c:pt>
                <c:pt idx="2139">
                  <c:v>73.480999999999995</c:v>
                </c:pt>
                <c:pt idx="2140">
                  <c:v>73.512</c:v>
                </c:pt>
                <c:pt idx="2141">
                  <c:v>73.543000000000006</c:v>
                </c:pt>
                <c:pt idx="2142">
                  <c:v>73.573999999999998</c:v>
                </c:pt>
                <c:pt idx="2143">
                  <c:v>73.605999999999995</c:v>
                </c:pt>
                <c:pt idx="2144">
                  <c:v>73.637</c:v>
                </c:pt>
                <c:pt idx="2145">
                  <c:v>73.668000000000006</c:v>
                </c:pt>
                <c:pt idx="2146">
                  <c:v>73.698999999999998</c:v>
                </c:pt>
                <c:pt idx="2147">
                  <c:v>73.730999999999995</c:v>
                </c:pt>
                <c:pt idx="2148">
                  <c:v>73.762</c:v>
                </c:pt>
                <c:pt idx="2149">
                  <c:v>73.793000000000006</c:v>
                </c:pt>
                <c:pt idx="2150">
                  <c:v>73.823999999999998</c:v>
                </c:pt>
                <c:pt idx="2151">
                  <c:v>73.855000000000004</c:v>
                </c:pt>
                <c:pt idx="2152">
                  <c:v>73.885999999999996</c:v>
                </c:pt>
                <c:pt idx="2153">
                  <c:v>73.918000000000006</c:v>
                </c:pt>
                <c:pt idx="2154">
                  <c:v>73.948999999999998</c:v>
                </c:pt>
                <c:pt idx="2155">
                  <c:v>73.98</c:v>
                </c:pt>
                <c:pt idx="2156">
                  <c:v>74.010999999999996</c:v>
                </c:pt>
                <c:pt idx="2157">
                  <c:v>74.042000000000002</c:v>
                </c:pt>
                <c:pt idx="2158">
                  <c:v>74.073999999999998</c:v>
                </c:pt>
                <c:pt idx="2159">
                  <c:v>74.105999999999995</c:v>
                </c:pt>
                <c:pt idx="2160">
                  <c:v>74.135999999999996</c:v>
                </c:pt>
                <c:pt idx="2161">
                  <c:v>74.167000000000002</c:v>
                </c:pt>
                <c:pt idx="2162">
                  <c:v>74.197999999999993</c:v>
                </c:pt>
                <c:pt idx="2163">
                  <c:v>74.23</c:v>
                </c:pt>
                <c:pt idx="2164">
                  <c:v>74.260999999999996</c:v>
                </c:pt>
                <c:pt idx="2165">
                  <c:v>74.292000000000002</c:v>
                </c:pt>
                <c:pt idx="2166">
                  <c:v>74.322999999999993</c:v>
                </c:pt>
                <c:pt idx="2167">
                  <c:v>74.355000000000004</c:v>
                </c:pt>
                <c:pt idx="2168">
                  <c:v>74.385999999999996</c:v>
                </c:pt>
                <c:pt idx="2169">
                  <c:v>74.417000000000002</c:v>
                </c:pt>
                <c:pt idx="2170">
                  <c:v>74.447999999999993</c:v>
                </c:pt>
                <c:pt idx="2171">
                  <c:v>74.478999999999999</c:v>
                </c:pt>
                <c:pt idx="2172">
                  <c:v>74.510000000000005</c:v>
                </c:pt>
                <c:pt idx="2173">
                  <c:v>74.540999999999997</c:v>
                </c:pt>
                <c:pt idx="2174">
                  <c:v>74.572999999999993</c:v>
                </c:pt>
                <c:pt idx="2175">
                  <c:v>74.603999999999999</c:v>
                </c:pt>
                <c:pt idx="2176">
                  <c:v>74.635000000000005</c:v>
                </c:pt>
                <c:pt idx="2177">
                  <c:v>74.667000000000002</c:v>
                </c:pt>
                <c:pt idx="2178">
                  <c:v>74.697999999999993</c:v>
                </c:pt>
                <c:pt idx="2179">
                  <c:v>74.728999999999999</c:v>
                </c:pt>
                <c:pt idx="2180">
                  <c:v>74.760000000000005</c:v>
                </c:pt>
                <c:pt idx="2181">
                  <c:v>74.790999999999997</c:v>
                </c:pt>
                <c:pt idx="2182">
                  <c:v>74.822000000000003</c:v>
                </c:pt>
                <c:pt idx="2183">
                  <c:v>74.853999999999999</c:v>
                </c:pt>
                <c:pt idx="2184">
                  <c:v>74.885000000000005</c:v>
                </c:pt>
                <c:pt idx="2185">
                  <c:v>74.915999999999997</c:v>
                </c:pt>
                <c:pt idx="2186">
                  <c:v>74.947000000000003</c:v>
                </c:pt>
                <c:pt idx="2187">
                  <c:v>74.977999999999994</c:v>
                </c:pt>
                <c:pt idx="2188">
                  <c:v>75.010000000000005</c:v>
                </c:pt>
                <c:pt idx="2189">
                  <c:v>75.040999999999997</c:v>
                </c:pt>
                <c:pt idx="2190">
                  <c:v>75.072000000000003</c:v>
                </c:pt>
                <c:pt idx="2191">
                  <c:v>75.102999999999994</c:v>
                </c:pt>
                <c:pt idx="2192">
                  <c:v>75.134</c:v>
                </c:pt>
                <c:pt idx="2193">
                  <c:v>75.165999999999997</c:v>
                </c:pt>
                <c:pt idx="2194">
                  <c:v>75.197000000000003</c:v>
                </c:pt>
                <c:pt idx="2195">
                  <c:v>75.227999999999994</c:v>
                </c:pt>
                <c:pt idx="2196">
                  <c:v>75.259</c:v>
                </c:pt>
                <c:pt idx="2197">
                  <c:v>75.290000000000006</c:v>
                </c:pt>
                <c:pt idx="2198">
                  <c:v>75.322000000000003</c:v>
                </c:pt>
                <c:pt idx="2199">
                  <c:v>75.352999999999994</c:v>
                </c:pt>
                <c:pt idx="2200">
                  <c:v>75.384</c:v>
                </c:pt>
                <c:pt idx="2201">
                  <c:v>75.415000000000006</c:v>
                </c:pt>
                <c:pt idx="2202">
                  <c:v>75.445999999999998</c:v>
                </c:pt>
                <c:pt idx="2203">
                  <c:v>75.477000000000004</c:v>
                </c:pt>
                <c:pt idx="2204">
                  <c:v>75.509</c:v>
                </c:pt>
                <c:pt idx="2205">
                  <c:v>75.540000000000006</c:v>
                </c:pt>
                <c:pt idx="2206">
                  <c:v>75.570999999999998</c:v>
                </c:pt>
                <c:pt idx="2207">
                  <c:v>75.602000000000004</c:v>
                </c:pt>
                <c:pt idx="2208">
                  <c:v>75.634</c:v>
                </c:pt>
                <c:pt idx="2209">
                  <c:v>75.665000000000006</c:v>
                </c:pt>
                <c:pt idx="2210">
                  <c:v>75.695999999999998</c:v>
                </c:pt>
                <c:pt idx="2211">
                  <c:v>75.727000000000004</c:v>
                </c:pt>
                <c:pt idx="2212">
                  <c:v>75.757999999999996</c:v>
                </c:pt>
                <c:pt idx="2213">
                  <c:v>75.790000000000006</c:v>
                </c:pt>
                <c:pt idx="2214">
                  <c:v>75.820999999999998</c:v>
                </c:pt>
                <c:pt idx="2215">
                  <c:v>75.852000000000004</c:v>
                </c:pt>
                <c:pt idx="2216">
                  <c:v>75.882999999999996</c:v>
                </c:pt>
                <c:pt idx="2217">
                  <c:v>75.914000000000001</c:v>
                </c:pt>
                <c:pt idx="2218">
                  <c:v>75.945999999999998</c:v>
                </c:pt>
                <c:pt idx="2219">
                  <c:v>75.977000000000004</c:v>
                </c:pt>
                <c:pt idx="2220">
                  <c:v>76.007999999999996</c:v>
                </c:pt>
                <c:pt idx="2221">
                  <c:v>76.039000000000001</c:v>
                </c:pt>
                <c:pt idx="2222">
                  <c:v>76.070999999999998</c:v>
                </c:pt>
                <c:pt idx="2223">
                  <c:v>76.102000000000004</c:v>
                </c:pt>
                <c:pt idx="2224">
                  <c:v>76.132999999999996</c:v>
                </c:pt>
                <c:pt idx="2225">
                  <c:v>76.164000000000001</c:v>
                </c:pt>
                <c:pt idx="2226">
                  <c:v>76.194999999999993</c:v>
                </c:pt>
                <c:pt idx="2227">
                  <c:v>76.225999999999999</c:v>
                </c:pt>
                <c:pt idx="2228">
                  <c:v>76.257999999999996</c:v>
                </c:pt>
                <c:pt idx="2229">
                  <c:v>76.289000000000001</c:v>
                </c:pt>
                <c:pt idx="2230">
                  <c:v>76.319999999999993</c:v>
                </c:pt>
                <c:pt idx="2231">
                  <c:v>76.350999999999999</c:v>
                </c:pt>
                <c:pt idx="2232">
                  <c:v>76.382000000000005</c:v>
                </c:pt>
                <c:pt idx="2233">
                  <c:v>76.414000000000001</c:v>
                </c:pt>
                <c:pt idx="2234">
                  <c:v>76.444999999999993</c:v>
                </c:pt>
                <c:pt idx="2235">
                  <c:v>76.475999999999999</c:v>
                </c:pt>
                <c:pt idx="2236">
                  <c:v>76.507000000000005</c:v>
                </c:pt>
                <c:pt idx="2237">
                  <c:v>76.537999999999997</c:v>
                </c:pt>
                <c:pt idx="2238">
                  <c:v>76.569999999999993</c:v>
                </c:pt>
                <c:pt idx="2239">
                  <c:v>76.600999999999999</c:v>
                </c:pt>
                <c:pt idx="2240">
                  <c:v>76.632000000000005</c:v>
                </c:pt>
                <c:pt idx="2241">
                  <c:v>76.662999999999997</c:v>
                </c:pt>
                <c:pt idx="2242">
                  <c:v>76.695999999999998</c:v>
                </c:pt>
                <c:pt idx="2243">
                  <c:v>76.725999999999999</c:v>
                </c:pt>
                <c:pt idx="2244">
                  <c:v>76.757000000000005</c:v>
                </c:pt>
                <c:pt idx="2245">
                  <c:v>76.787999999999997</c:v>
                </c:pt>
                <c:pt idx="2246">
                  <c:v>76.819000000000003</c:v>
                </c:pt>
                <c:pt idx="2247">
                  <c:v>76.850999999999999</c:v>
                </c:pt>
                <c:pt idx="2248">
                  <c:v>76.882000000000005</c:v>
                </c:pt>
                <c:pt idx="2249">
                  <c:v>76.912999999999997</c:v>
                </c:pt>
                <c:pt idx="2250">
                  <c:v>76.944000000000003</c:v>
                </c:pt>
                <c:pt idx="2251">
                  <c:v>76.974999999999994</c:v>
                </c:pt>
                <c:pt idx="2252">
                  <c:v>77.007000000000005</c:v>
                </c:pt>
                <c:pt idx="2253">
                  <c:v>77.037999999999997</c:v>
                </c:pt>
                <c:pt idx="2254">
                  <c:v>77.069000000000003</c:v>
                </c:pt>
                <c:pt idx="2255">
                  <c:v>77.099999999999994</c:v>
                </c:pt>
                <c:pt idx="2256">
                  <c:v>77.131</c:v>
                </c:pt>
                <c:pt idx="2257">
                  <c:v>77.162000000000006</c:v>
                </c:pt>
                <c:pt idx="2258">
                  <c:v>77.194000000000003</c:v>
                </c:pt>
                <c:pt idx="2259">
                  <c:v>77.224999999999994</c:v>
                </c:pt>
                <c:pt idx="2260">
                  <c:v>77.256</c:v>
                </c:pt>
                <c:pt idx="2261">
                  <c:v>77.287000000000006</c:v>
                </c:pt>
                <c:pt idx="2262">
                  <c:v>77.317999999999998</c:v>
                </c:pt>
                <c:pt idx="2263">
                  <c:v>77.349999999999994</c:v>
                </c:pt>
                <c:pt idx="2264">
                  <c:v>77.381</c:v>
                </c:pt>
                <c:pt idx="2265">
                  <c:v>77.412000000000006</c:v>
                </c:pt>
                <c:pt idx="2266">
                  <c:v>77.442999999999998</c:v>
                </c:pt>
                <c:pt idx="2267">
                  <c:v>77.474000000000004</c:v>
                </c:pt>
                <c:pt idx="2268">
                  <c:v>77.506</c:v>
                </c:pt>
                <c:pt idx="2269">
                  <c:v>77.537000000000006</c:v>
                </c:pt>
                <c:pt idx="2270">
                  <c:v>77.567999999999998</c:v>
                </c:pt>
                <c:pt idx="2271">
                  <c:v>77.599000000000004</c:v>
                </c:pt>
                <c:pt idx="2272">
                  <c:v>77.63</c:v>
                </c:pt>
                <c:pt idx="2273">
                  <c:v>77.662000000000006</c:v>
                </c:pt>
                <c:pt idx="2274">
                  <c:v>77.692999999999998</c:v>
                </c:pt>
                <c:pt idx="2275">
                  <c:v>77.724000000000004</c:v>
                </c:pt>
                <c:pt idx="2276">
                  <c:v>77.754999999999995</c:v>
                </c:pt>
                <c:pt idx="2277">
                  <c:v>77.786000000000001</c:v>
                </c:pt>
                <c:pt idx="2278">
                  <c:v>77.817999999999998</c:v>
                </c:pt>
                <c:pt idx="2279">
                  <c:v>77.849000000000004</c:v>
                </c:pt>
                <c:pt idx="2280">
                  <c:v>77.896000000000001</c:v>
                </c:pt>
                <c:pt idx="2281">
                  <c:v>77.927999999999997</c:v>
                </c:pt>
                <c:pt idx="2282">
                  <c:v>77.957999999999998</c:v>
                </c:pt>
                <c:pt idx="2283">
                  <c:v>77.989000000000004</c:v>
                </c:pt>
                <c:pt idx="2284">
                  <c:v>78.02</c:v>
                </c:pt>
                <c:pt idx="2285">
                  <c:v>78.052000000000007</c:v>
                </c:pt>
                <c:pt idx="2286">
                  <c:v>78.082999999999998</c:v>
                </c:pt>
                <c:pt idx="2287">
                  <c:v>78.114000000000004</c:v>
                </c:pt>
                <c:pt idx="2288">
                  <c:v>78.144999999999996</c:v>
                </c:pt>
                <c:pt idx="2289">
                  <c:v>78.176000000000002</c:v>
                </c:pt>
                <c:pt idx="2290">
                  <c:v>78.207999999999998</c:v>
                </c:pt>
                <c:pt idx="2291">
                  <c:v>78.239000000000004</c:v>
                </c:pt>
                <c:pt idx="2292">
                  <c:v>78.27</c:v>
                </c:pt>
                <c:pt idx="2293">
                  <c:v>78.301000000000002</c:v>
                </c:pt>
                <c:pt idx="2294">
                  <c:v>78.331999999999994</c:v>
                </c:pt>
                <c:pt idx="2295">
                  <c:v>78.364000000000004</c:v>
                </c:pt>
                <c:pt idx="2296">
                  <c:v>78.394999999999996</c:v>
                </c:pt>
                <c:pt idx="2297">
                  <c:v>78.426000000000002</c:v>
                </c:pt>
                <c:pt idx="2298">
                  <c:v>78.456999999999994</c:v>
                </c:pt>
                <c:pt idx="2299">
                  <c:v>78.488</c:v>
                </c:pt>
                <c:pt idx="2300">
                  <c:v>78.52</c:v>
                </c:pt>
                <c:pt idx="2301">
                  <c:v>78.551000000000002</c:v>
                </c:pt>
                <c:pt idx="2302">
                  <c:v>78.581999999999994</c:v>
                </c:pt>
                <c:pt idx="2303">
                  <c:v>78.613</c:v>
                </c:pt>
                <c:pt idx="2304">
                  <c:v>78.644000000000005</c:v>
                </c:pt>
                <c:pt idx="2305">
                  <c:v>78.676000000000002</c:v>
                </c:pt>
                <c:pt idx="2306">
                  <c:v>78.706999999999994</c:v>
                </c:pt>
                <c:pt idx="2307">
                  <c:v>78.738</c:v>
                </c:pt>
                <c:pt idx="2308">
                  <c:v>78.769000000000005</c:v>
                </c:pt>
                <c:pt idx="2309">
                  <c:v>78.8</c:v>
                </c:pt>
                <c:pt idx="2310">
                  <c:v>78.831999999999994</c:v>
                </c:pt>
                <c:pt idx="2311">
                  <c:v>78.863</c:v>
                </c:pt>
                <c:pt idx="2312">
                  <c:v>78.894000000000005</c:v>
                </c:pt>
                <c:pt idx="2313">
                  <c:v>78.924999999999997</c:v>
                </c:pt>
                <c:pt idx="2314">
                  <c:v>78.956000000000003</c:v>
                </c:pt>
                <c:pt idx="2315">
                  <c:v>78.988</c:v>
                </c:pt>
                <c:pt idx="2316">
                  <c:v>79.019000000000005</c:v>
                </c:pt>
                <c:pt idx="2317">
                  <c:v>79.05</c:v>
                </c:pt>
                <c:pt idx="2318">
                  <c:v>79.081000000000003</c:v>
                </c:pt>
                <c:pt idx="2319">
                  <c:v>79.113</c:v>
                </c:pt>
                <c:pt idx="2320">
                  <c:v>79.144000000000005</c:v>
                </c:pt>
                <c:pt idx="2321">
                  <c:v>79.174999999999997</c:v>
                </c:pt>
                <c:pt idx="2322">
                  <c:v>79.206000000000003</c:v>
                </c:pt>
                <c:pt idx="2323">
                  <c:v>79.236999999999995</c:v>
                </c:pt>
                <c:pt idx="2324">
                  <c:v>79.268000000000001</c:v>
                </c:pt>
                <c:pt idx="2325">
                  <c:v>79.3</c:v>
                </c:pt>
                <c:pt idx="2326">
                  <c:v>79.331000000000003</c:v>
                </c:pt>
                <c:pt idx="2327">
                  <c:v>79.361999999999995</c:v>
                </c:pt>
                <c:pt idx="2328">
                  <c:v>79.393000000000001</c:v>
                </c:pt>
                <c:pt idx="2329">
                  <c:v>79.424000000000007</c:v>
                </c:pt>
                <c:pt idx="2330">
                  <c:v>79.456000000000003</c:v>
                </c:pt>
                <c:pt idx="2331">
                  <c:v>79.486999999999995</c:v>
                </c:pt>
                <c:pt idx="2332">
                  <c:v>79.518000000000001</c:v>
                </c:pt>
                <c:pt idx="2333">
                  <c:v>79.549000000000007</c:v>
                </c:pt>
                <c:pt idx="2334">
                  <c:v>79.58</c:v>
                </c:pt>
                <c:pt idx="2335">
                  <c:v>79.611999999999995</c:v>
                </c:pt>
                <c:pt idx="2336">
                  <c:v>79.643000000000001</c:v>
                </c:pt>
                <c:pt idx="2337">
                  <c:v>79.674000000000007</c:v>
                </c:pt>
                <c:pt idx="2338">
                  <c:v>79.704999999999998</c:v>
                </c:pt>
                <c:pt idx="2339">
                  <c:v>79.736999999999995</c:v>
                </c:pt>
                <c:pt idx="2340">
                  <c:v>79.768000000000001</c:v>
                </c:pt>
                <c:pt idx="2341">
                  <c:v>79.799000000000007</c:v>
                </c:pt>
                <c:pt idx="2342">
                  <c:v>79.83</c:v>
                </c:pt>
                <c:pt idx="2343">
                  <c:v>79.861000000000004</c:v>
                </c:pt>
                <c:pt idx="2344">
                  <c:v>79.891999999999996</c:v>
                </c:pt>
                <c:pt idx="2345">
                  <c:v>79.924000000000007</c:v>
                </c:pt>
                <c:pt idx="2346">
                  <c:v>79.954999999999998</c:v>
                </c:pt>
                <c:pt idx="2347">
                  <c:v>79.986000000000004</c:v>
                </c:pt>
                <c:pt idx="2348">
                  <c:v>80.016999999999996</c:v>
                </c:pt>
                <c:pt idx="2349">
                  <c:v>80.048000000000002</c:v>
                </c:pt>
                <c:pt idx="2350">
                  <c:v>80.08</c:v>
                </c:pt>
                <c:pt idx="2351">
                  <c:v>80.111000000000004</c:v>
                </c:pt>
                <c:pt idx="2352">
                  <c:v>80.141999999999996</c:v>
                </c:pt>
                <c:pt idx="2353">
                  <c:v>80.173000000000002</c:v>
                </c:pt>
                <c:pt idx="2354">
                  <c:v>80.203999999999994</c:v>
                </c:pt>
                <c:pt idx="2355">
                  <c:v>80.236000000000004</c:v>
                </c:pt>
                <c:pt idx="2356">
                  <c:v>80.266999999999996</c:v>
                </c:pt>
                <c:pt idx="2357">
                  <c:v>80.298000000000002</c:v>
                </c:pt>
                <c:pt idx="2358">
                  <c:v>80.328999999999994</c:v>
                </c:pt>
                <c:pt idx="2359">
                  <c:v>80.36</c:v>
                </c:pt>
                <c:pt idx="2360">
                  <c:v>80.391999999999996</c:v>
                </c:pt>
                <c:pt idx="2361">
                  <c:v>80.430999999999997</c:v>
                </c:pt>
                <c:pt idx="2362">
                  <c:v>80.453000000000003</c:v>
                </c:pt>
                <c:pt idx="2363">
                  <c:v>80.484999999999999</c:v>
                </c:pt>
                <c:pt idx="2364">
                  <c:v>80.515000000000001</c:v>
                </c:pt>
                <c:pt idx="2365">
                  <c:v>80.548000000000002</c:v>
                </c:pt>
                <c:pt idx="2366">
                  <c:v>80.578999999999994</c:v>
                </c:pt>
                <c:pt idx="2367">
                  <c:v>80.61</c:v>
                </c:pt>
                <c:pt idx="2368">
                  <c:v>80.641000000000005</c:v>
                </c:pt>
                <c:pt idx="2369">
                  <c:v>80.671999999999997</c:v>
                </c:pt>
                <c:pt idx="2370">
                  <c:v>80.703999999999994</c:v>
                </c:pt>
                <c:pt idx="2371">
                  <c:v>80.734999999999999</c:v>
                </c:pt>
                <c:pt idx="2372">
                  <c:v>80.766000000000005</c:v>
                </c:pt>
                <c:pt idx="2373">
                  <c:v>80.796999999999997</c:v>
                </c:pt>
                <c:pt idx="2374">
                  <c:v>80.828000000000003</c:v>
                </c:pt>
                <c:pt idx="2375">
                  <c:v>80.86</c:v>
                </c:pt>
                <c:pt idx="2376">
                  <c:v>80.891000000000005</c:v>
                </c:pt>
                <c:pt idx="2377">
                  <c:v>80.921999999999997</c:v>
                </c:pt>
                <c:pt idx="2378">
                  <c:v>80.953000000000003</c:v>
                </c:pt>
                <c:pt idx="2379">
                  <c:v>80.983999999999995</c:v>
                </c:pt>
                <c:pt idx="2380">
                  <c:v>81.016000000000005</c:v>
                </c:pt>
                <c:pt idx="2381">
                  <c:v>81.046999999999997</c:v>
                </c:pt>
                <c:pt idx="2382">
                  <c:v>81.078000000000003</c:v>
                </c:pt>
                <c:pt idx="2383">
                  <c:v>81.108999999999995</c:v>
                </c:pt>
                <c:pt idx="2384">
                  <c:v>81.14</c:v>
                </c:pt>
                <c:pt idx="2385">
                  <c:v>81.171999999999997</c:v>
                </c:pt>
                <c:pt idx="2386">
                  <c:v>81.203000000000003</c:v>
                </c:pt>
                <c:pt idx="2387">
                  <c:v>81.233999999999995</c:v>
                </c:pt>
                <c:pt idx="2388">
                  <c:v>81.265000000000001</c:v>
                </c:pt>
                <c:pt idx="2389">
                  <c:v>81.296000000000006</c:v>
                </c:pt>
                <c:pt idx="2390">
                  <c:v>81.328000000000003</c:v>
                </c:pt>
                <c:pt idx="2391">
                  <c:v>81.358999999999995</c:v>
                </c:pt>
                <c:pt idx="2392">
                  <c:v>81.39</c:v>
                </c:pt>
                <c:pt idx="2393">
                  <c:v>81.421000000000006</c:v>
                </c:pt>
                <c:pt idx="2394">
                  <c:v>81.451999999999998</c:v>
                </c:pt>
                <c:pt idx="2395">
                  <c:v>81.483999999999995</c:v>
                </c:pt>
                <c:pt idx="2396">
                  <c:v>81.515000000000001</c:v>
                </c:pt>
                <c:pt idx="2397">
                  <c:v>81.546000000000006</c:v>
                </c:pt>
                <c:pt idx="2398">
                  <c:v>81.578000000000003</c:v>
                </c:pt>
                <c:pt idx="2399">
                  <c:v>81.606999999999999</c:v>
                </c:pt>
                <c:pt idx="2400">
                  <c:v>81.638999999999996</c:v>
                </c:pt>
                <c:pt idx="2401">
                  <c:v>81.671000000000006</c:v>
                </c:pt>
                <c:pt idx="2402">
                  <c:v>81.701999999999998</c:v>
                </c:pt>
                <c:pt idx="2403">
                  <c:v>81.733000000000004</c:v>
                </c:pt>
                <c:pt idx="2404">
                  <c:v>81.763999999999996</c:v>
                </c:pt>
                <c:pt idx="2405">
                  <c:v>81.796000000000006</c:v>
                </c:pt>
                <c:pt idx="2406">
                  <c:v>81.826999999999998</c:v>
                </c:pt>
                <c:pt idx="2407">
                  <c:v>81.858000000000004</c:v>
                </c:pt>
                <c:pt idx="2408">
                  <c:v>81.891000000000005</c:v>
                </c:pt>
                <c:pt idx="2409">
                  <c:v>81.92</c:v>
                </c:pt>
                <c:pt idx="2410">
                  <c:v>81.951999999999998</c:v>
                </c:pt>
                <c:pt idx="2411">
                  <c:v>81.983000000000004</c:v>
                </c:pt>
                <c:pt idx="2412">
                  <c:v>82.013999999999996</c:v>
                </c:pt>
                <c:pt idx="2413">
                  <c:v>82.045000000000002</c:v>
                </c:pt>
                <c:pt idx="2414">
                  <c:v>82.075000000000003</c:v>
                </c:pt>
                <c:pt idx="2415">
                  <c:v>82.106999999999999</c:v>
                </c:pt>
                <c:pt idx="2416">
                  <c:v>82.138000000000005</c:v>
                </c:pt>
                <c:pt idx="2417">
                  <c:v>82.168999999999997</c:v>
                </c:pt>
                <c:pt idx="2418">
                  <c:v>82.200999999999993</c:v>
                </c:pt>
                <c:pt idx="2419">
                  <c:v>82.230999999999995</c:v>
                </c:pt>
                <c:pt idx="2420">
                  <c:v>82.263000000000005</c:v>
                </c:pt>
                <c:pt idx="2421">
                  <c:v>82.293999999999997</c:v>
                </c:pt>
                <c:pt idx="2422">
                  <c:v>82.325000000000003</c:v>
                </c:pt>
                <c:pt idx="2423">
                  <c:v>82.355999999999995</c:v>
                </c:pt>
                <c:pt idx="2424">
                  <c:v>82.388000000000005</c:v>
                </c:pt>
                <c:pt idx="2425">
                  <c:v>82.418999999999997</c:v>
                </c:pt>
                <c:pt idx="2426">
                  <c:v>82.45</c:v>
                </c:pt>
                <c:pt idx="2427">
                  <c:v>82.480999999999995</c:v>
                </c:pt>
                <c:pt idx="2428">
                  <c:v>82.512</c:v>
                </c:pt>
                <c:pt idx="2429">
                  <c:v>82.543000000000006</c:v>
                </c:pt>
                <c:pt idx="2430">
                  <c:v>82.575999999999993</c:v>
                </c:pt>
                <c:pt idx="2431">
                  <c:v>82.605999999999995</c:v>
                </c:pt>
                <c:pt idx="2432">
                  <c:v>82.637</c:v>
                </c:pt>
                <c:pt idx="2433">
                  <c:v>82.668000000000006</c:v>
                </c:pt>
                <c:pt idx="2434">
                  <c:v>82.698999999999998</c:v>
                </c:pt>
                <c:pt idx="2435">
                  <c:v>82.730999999999995</c:v>
                </c:pt>
                <c:pt idx="2436">
                  <c:v>82.763000000000005</c:v>
                </c:pt>
                <c:pt idx="2437">
                  <c:v>82.793000000000006</c:v>
                </c:pt>
                <c:pt idx="2438">
                  <c:v>82.823999999999998</c:v>
                </c:pt>
                <c:pt idx="2439">
                  <c:v>82.855999999999995</c:v>
                </c:pt>
                <c:pt idx="2440">
                  <c:v>82.887</c:v>
                </c:pt>
                <c:pt idx="2441">
                  <c:v>82.918000000000006</c:v>
                </c:pt>
                <c:pt idx="2442">
                  <c:v>82.948999999999998</c:v>
                </c:pt>
                <c:pt idx="2443">
                  <c:v>82.98</c:v>
                </c:pt>
                <c:pt idx="2444">
                  <c:v>83.010999999999996</c:v>
                </c:pt>
                <c:pt idx="2445">
                  <c:v>83.043000000000006</c:v>
                </c:pt>
                <c:pt idx="2446">
                  <c:v>83.073999999999998</c:v>
                </c:pt>
                <c:pt idx="2447">
                  <c:v>83.105000000000004</c:v>
                </c:pt>
                <c:pt idx="2448">
                  <c:v>83.135999999999996</c:v>
                </c:pt>
                <c:pt idx="2449">
                  <c:v>83.167000000000002</c:v>
                </c:pt>
                <c:pt idx="2450">
                  <c:v>83.198999999999998</c:v>
                </c:pt>
                <c:pt idx="2451">
                  <c:v>83.23</c:v>
                </c:pt>
                <c:pt idx="2452">
                  <c:v>83.260999999999996</c:v>
                </c:pt>
                <c:pt idx="2453">
                  <c:v>83.295000000000002</c:v>
                </c:pt>
                <c:pt idx="2454">
                  <c:v>83.322999999999993</c:v>
                </c:pt>
                <c:pt idx="2455">
                  <c:v>83.355000000000004</c:v>
                </c:pt>
                <c:pt idx="2456">
                  <c:v>83.385999999999996</c:v>
                </c:pt>
                <c:pt idx="2457">
                  <c:v>83.417000000000002</c:v>
                </c:pt>
                <c:pt idx="2458">
                  <c:v>83.447999999999993</c:v>
                </c:pt>
                <c:pt idx="2459">
                  <c:v>83.478999999999999</c:v>
                </c:pt>
                <c:pt idx="2460">
                  <c:v>83.510999999999996</c:v>
                </c:pt>
                <c:pt idx="2461">
                  <c:v>83.542000000000002</c:v>
                </c:pt>
                <c:pt idx="2462">
                  <c:v>83.572999999999993</c:v>
                </c:pt>
                <c:pt idx="2463">
                  <c:v>83.603999999999999</c:v>
                </c:pt>
                <c:pt idx="2464">
                  <c:v>83.635000000000005</c:v>
                </c:pt>
                <c:pt idx="2465">
                  <c:v>83.667000000000002</c:v>
                </c:pt>
                <c:pt idx="2466">
                  <c:v>83.697999999999993</c:v>
                </c:pt>
                <c:pt idx="2467">
                  <c:v>83.728999999999999</c:v>
                </c:pt>
                <c:pt idx="2468">
                  <c:v>83.76</c:v>
                </c:pt>
                <c:pt idx="2469">
                  <c:v>83.790999999999997</c:v>
                </c:pt>
                <c:pt idx="2470">
                  <c:v>83.822999999999993</c:v>
                </c:pt>
                <c:pt idx="2471">
                  <c:v>83.853999999999999</c:v>
                </c:pt>
                <c:pt idx="2472">
                  <c:v>83.885000000000005</c:v>
                </c:pt>
                <c:pt idx="2473">
                  <c:v>83.915999999999997</c:v>
                </c:pt>
                <c:pt idx="2474">
                  <c:v>83.947999999999993</c:v>
                </c:pt>
                <c:pt idx="2475">
                  <c:v>83.978999999999999</c:v>
                </c:pt>
                <c:pt idx="2476">
                  <c:v>84.01</c:v>
                </c:pt>
                <c:pt idx="2477">
                  <c:v>84.063000000000002</c:v>
                </c:pt>
                <c:pt idx="2478">
                  <c:v>84.087999999999994</c:v>
                </c:pt>
                <c:pt idx="2479">
                  <c:v>84.119</c:v>
                </c:pt>
                <c:pt idx="2480">
                  <c:v>84.15</c:v>
                </c:pt>
                <c:pt idx="2481">
                  <c:v>84.180999999999997</c:v>
                </c:pt>
                <c:pt idx="2482">
                  <c:v>84.212999999999994</c:v>
                </c:pt>
                <c:pt idx="2483">
                  <c:v>84.244</c:v>
                </c:pt>
                <c:pt idx="2484">
                  <c:v>84.275000000000006</c:v>
                </c:pt>
                <c:pt idx="2485">
                  <c:v>84.305999999999997</c:v>
                </c:pt>
                <c:pt idx="2486">
                  <c:v>84.337000000000003</c:v>
                </c:pt>
                <c:pt idx="2487">
                  <c:v>84.369</c:v>
                </c:pt>
                <c:pt idx="2488">
                  <c:v>84.4</c:v>
                </c:pt>
                <c:pt idx="2489">
                  <c:v>84.430999999999997</c:v>
                </c:pt>
                <c:pt idx="2490">
                  <c:v>84.462000000000003</c:v>
                </c:pt>
                <c:pt idx="2491">
                  <c:v>84.492999999999995</c:v>
                </c:pt>
                <c:pt idx="2492">
                  <c:v>84.525000000000006</c:v>
                </c:pt>
                <c:pt idx="2493">
                  <c:v>84.555999999999997</c:v>
                </c:pt>
                <c:pt idx="2494">
                  <c:v>84.587000000000003</c:v>
                </c:pt>
                <c:pt idx="2495">
                  <c:v>84.617999999999995</c:v>
                </c:pt>
                <c:pt idx="2496">
                  <c:v>84.649000000000001</c:v>
                </c:pt>
                <c:pt idx="2497">
                  <c:v>84.680999999999997</c:v>
                </c:pt>
                <c:pt idx="2498">
                  <c:v>84.712000000000003</c:v>
                </c:pt>
                <c:pt idx="2499">
                  <c:v>84.742999999999995</c:v>
                </c:pt>
                <c:pt idx="2500">
                  <c:v>84.774000000000001</c:v>
                </c:pt>
                <c:pt idx="2501">
                  <c:v>84.805000000000007</c:v>
                </c:pt>
                <c:pt idx="2502">
                  <c:v>84.837000000000003</c:v>
                </c:pt>
                <c:pt idx="2503">
                  <c:v>84.867999999999995</c:v>
                </c:pt>
                <c:pt idx="2504">
                  <c:v>84.899000000000001</c:v>
                </c:pt>
                <c:pt idx="2505">
                  <c:v>84.93</c:v>
                </c:pt>
                <c:pt idx="2506">
                  <c:v>84.962000000000003</c:v>
                </c:pt>
                <c:pt idx="2507">
                  <c:v>84.992999999999995</c:v>
                </c:pt>
                <c:pt idx="2508">
                  <c:v>85.024000000000001</c:v>
                </c:pt>
                <c:pt idx="2509">
                  <c:v>85.055000000000007</c:v>
                </c:pt>
                <c:pt idx="2510">
                  <c:v>85.085999999999999</c:v>
                </c:pt>
                <c:pt idx="2511">
                  <c:v>85.117000000000004</c:v>
                </c:pt>
                <c:pt idx="2512">
                  <c:v>85.149000000000001</c:v>
                </c:pt>
                <c:pt idx="2513">
                  <c:v>85.18</c:v>
                </c:pt>
                <c:pt idx="2514">
                  <c:v>85.210999999999999</c:v>
                </c:pt>
                <c:pt idx="2515">
                  <c:v>85.242000000000004</c:v>
                </c:pt>
                <c:pt idx="2516">
                  <c:v>85.272999999999996</c:v>
                </c:pt>
                <c:pt idx="2517">
                  <c:v>85.305000000000007</c:v>
                </c:pt>
                <c:pt idx="2518">
                  <c:v>85.335999999999999</c:v>
                </c:pt>
                <c:pt idx="2519">
                  <c:v>85.367000000000004</c:v>
                </c:pt>
                <c:pt idx="2520">
                  <c:v>85.397999999999996</c:v>
                </c:pt>
                <c:pt idx="2521">
                  <c:v>85.43</c:v>
                </c:pt>
                <c:pt idx="2522">
                  <c:v>85.460999999999999</c:v>
                </c:pt>
                <c:pt idx="2523">
                  <c:v>85.495000000000005</c:v>
                </c:pt>
                <c:pt idx="2524">
                  <c:v>85.522999999999996</c:v>
                </c:pt>
                <c:pt idx="2525">
                  <c:v>85.554000000000002</c:v>
                </c:pt>
                <c:pt idx="2526">
                  <c:v>85.585999999999999</c:v>
                </c:pt>
                <c:pt idx="2527">
                  <c:v>85.617000000000004</c:v>
                </c:pt>
                <c:pt idx="2528">
                  <c:v>85.647999999999996</c:v>
                </c:pt>
                <c:pt idx="2529">
                  <c:v>85.679000000000002</c:v>
                </c:pt>
                <c:pt idx="2530">
                  <c:v>85.71</c:v>
                </c:pt>
                <c:pt idx="2531">
                  <c:v>85.741</c:v>
                </c:pt>
                <c:pt idx="2532">
                  <c:v>85.772999999999996</c:v>
                </c:pt>
                <c:pt idx="2533">
                  <c:v>85.804000000000002</c:v>
                </c:pt>
                <c:pt idx="2534">
                  <c:v>85.834999999999994</c:v>
                </c:pt>
                <c:pt idx="2535">
                  <c:v>85.866</c:v>
                </c:pt>
                <c:pt idx="2536">
                  <c:v>85.897000000000006</c:v>
                </c:pt>
                <c:pt idx="2537">
                  <c:v>85.929000000000002</c:v>
                </c:pt>
                <c:pt idx="2538">
                  <c:v>85.96</c:v>
                </c:pt>
                <c:pt idx="2539">
                  <c:v>85.991</c:v>
                </c:pt>
                <c:pt idx="2540">
                  <c:v>86.022000000000006</c:v>
                </c:pt>
                <c:pt idx="2541">
                  <c:v>86.052999999999997</c:v>
                </c:pt>
                <c:pt idx="2542">
                  <c:v>86.084999999999994</c:v>
                </c:pt>
                <c:pt idx="2543">
                  <c:v>86.116</c:v>
                </c:pt>
                <c:pt idx="2544">
                  <c:v>86.147000000000006</c:v>
                </c:pt>
                <c:pt idx="2545">
                  <c:v>86.177999999999997</c:v>
                </c:pt>
                <c:pt idx="2546">
                  <c:v>86.209000000000003</c:v>
                </c:pt>
                <c:pt idx="2547">
                  <c:v>86.241</c:v>
                </c:pt>
                <c:pt idx="2548">
                  <c:v>86.272000000000006</c:v>
                </c:pt>
                <c:pt idx="2549">
                  <c:v>86.302999999999997</c:v>
                </c:pt>
                <c:pt idx="2550">
                  <c:v>86.334000000000003</c:v>
                </c:pt>
                <c:pt idx="2551">
                  <c:v>86.366</c:v>
                </c:pt>
                <c:pt idx="2552">
                  <c:v>86.397000000000006</c:v>
                </c:pt>
                <c:pt idx="2553">
                  <c:v>86.427999999999997</c:v>
                </c:pt>
                <c:pt idx="2554">
                  <c:v>86.459000000000003</c:v>
                </c:pt>
                <c:pt idx="2555">
                  <c:v>86.49</c:v>
                </c:pt>
                <c:pt idx="2556">
                  <c:v>86.522000000000006</c:v>
                </c:pt>
                <c:pt idx="2557">
                  <c:v>86.552999999999997</c:v>
                </c:pt>
                <c:pt idx="2558">
                  <c:v>86.584000000000003</c:v>
                </c:pt>
                <c:pt idx="2559">
                  <c:v>86.614999999999995</c:v>
                </c:pt>
                <c:pt idx="2560">
                  <c:v>86.646000000000001</c:v>
                </c:pt>
                <c:pt idx="2561">
                  <c:v>86.677000000000007</c:v>
                </c:pt>
                <c:pt idx="2562">
                  <c:v>86.709000000000003</c:v>
                </c:pt>
                <c:pt idx="2563">
                  <c:v>86.74</c:v>
                </c:pt>
                <c:pt idx="2564">
                  <c:v>86.771000000000001</c:v>
                </c:pt>
                <c:pt idx="2565">
                  <c:v>86.802000000000007</c:v>
                </c:pt>
                <c:pt idx="2566">
                  <c:v>86.832999999999998</c:v>
                </c:pt>
                <c:pt idx="2567">
                  <c:v>86.864999999999995</c:v>
                </c:pt>
                <c:pt idx="2568">
                  <c:v>86.896000000000001</c:v>
                </c:pt>
                <c:pt idx="2569">
                  <c:v>86.927000000000007</c:v>
                </c:pt>
                <c:pt idx="2570">
                  <c:v>86.957999999999998</c:v>
                </c:pt>
                <c:pt idx="2571">
                  <c:v>86.989000000000004</c:v>
                </c:pt>
                <c:pt idx="2572">
                  <c:v>87.022000000000006</c:v>
                </c:pt>
                <c:pt idx="2573">
                  <c:v>87.052000000000007</c:v>
                </c:pt>
                <c:pt idx="2574">
                  <c:v>87.082999999999998</c:v>
                </c:pt>
                <c:pt idx="2575">
                  <c:v>87.114000000000004</c:v>
                </c:pt>
                <c:pt idx="2576">
                  <c:v>87.144999999999996</c:v>
                </c:pt>
                <c:pt idx="2577">
                  <c:v>87.177000000000007</c:v>
                </c:pt>
                <c:pt idx="2578">
                  <c:v>87.207999999999998</c:v>
                </c:pt>
                <c:pt idx="2579">
                  <c:v>87.239000000000004</c:v>
                </c:pt>
                <c:pt idx="2580">
                  <c:v>87.27</c:v>
                </c:pt>
                <c:pt idx="2581">
                  <c:v>87.301000000000002</c:v>
                </c:pt>
                <c:pt idx="2582">
                  <c:v>87.332999999999998</c:v>
                </c:pt>
                <c:pt idx="2583">
                  <c:v>87.364000000000004</c:v>
                </c:pt>
                <c:pt idx="2584">
                  <c:v>87.394999999999996</c:v>
                </c:pt>
                <c:pt idx="2585">
                  <c:v>87.426000000000002</c:v>
                </c:pt>
                <c:pt idx="2586">
                  <c:v>87.456999999999994</c:v>
                </c:pt>
                <c:pt idx="2587">
                  <c:v>87.489000000000004</c:v>
                </c:pt>
                <c:pt idx="2588">
                  <c:v>87.52</c:v>
                </c:pt>
                <c:pt idx="2589">
                  <c:v>87.551000000000002</c:v>
                </c:pt>
                <c:pt idx="2590">
                  <c:v>87.581999999999994</c:v>
                </c:pt>
                <c:pt idx="2591">
                  <c:v>87.613</c:v>
                </c:pt>
                <c:pt idx="2592">
                  <c:v>87.644999999999996</c:v>
                </c:pt>
                <c:pt idx="2593">
                  <c:v>87.676000000000002</c:v>
                </c:pt>
                <c:pt idx="2594">
                  <c:v>87.706999999999994</c:v>
                </c:pt>
                <c:pt idx="2595">
                  <c:v>87.738</c:v>
                </c:pt>
                <c:pt idx="2596">
                  <c:v>87.769000000000005</c:v>
                </c:pt>
                <c:pt idx="2597">
                  <c:v>87.801000000000002</c:v>
                </c:pt>
                <c:pt idx="2598">
                  <c:v>87.831999999999994</c:v>
                </c:pt>
                <c:pt idx="2599">
                  <c:v>87.863</c:v>
                </c:pt>
                <c:pt idx="2600">
                  <c:v>87.894000000000005</c:v>
                </c:pt>
                <c:pt idx="2601">
                  <c:v>87.924999999999997</c:v>
                </c:pt>
                <c:pt idx="2602">
                  <c:v>87.956999999999994</c:v>
                </c:pt>
                <c:pt idx="2603">
                  <c:v>87.988</c:v>
                </c:pt>
                <c:pt idx="2604">
                  <c:v>88.019000000000005</c:v>
                </c:pt>
                <c:pt idx="2605">
                  <c:v>88.05</c:v>
                </c:pt>
                <c:pt idx="2606">
                  <c:v>88.081000000000003</c:v>
                </c:pt>
                <c:pt idx="2607">
                  <c:v>88.113</c:v>
                </c:pt>
                <c:pt idx="2608">
                  <c:v>88.144000000000005</c:v>
                </c:pt>
                <c:pt idx="2609">
                  <c:v>88.174999999999997</c:v>
                </c:pt>
                <c:pt idx="2610">
                  <c:v>88.206000000000003</c:v>
                </c:pt>
                <c:pt idx="2611">
                  <c:v>88.238</c:v>
                </c:pt>
                <c:pt idx="2612">
                  <c:v>88.269000000000005</c:v>
                </c:pt>
                <c:pt idx="2613">
                  <c:v>88.3</c:v>
                </c:pt>
                <c:pt idx="2614">
                  <c:v>88.331000000000003</c:v>
                </c:pt>
                <c:pt idx="2615">
                  <c:v>88.361999999999995</c:v>
                </c:pt>
                <c:pt idx="2616">
                  <c:v>88.394000000000005</c:v>
                </c:pt>
                <c:pt idx="2617">
                  <c:v>88.424999999999997</c:v>
                </c:pt>
                <c:pt idx="2618">
                  <c:v>88.456000000000003</c:v>
                </c:pt>
                <c:pt idx="2619">
                  <c:v>88.486999999999995</c:v>
                </c:pt>
                <c:pt idx="2620">
                  <c:v>88.518000000000001</c:v>
                </c:pt>
                <c:pt idx="2621">
                  <c:v>88.552999999999997</c:v>
                </c:pt>
                <c:pt idx="2622">
                  <c:v>88.581000000000003</c:v>
                </c:pt>
                <c:pt idx="2623">
                  <c:v>88.611999999999995</c:v>
                </c:pt>
                <c:pt idx="2624">
                  <c:v>88.643000000000001</c:v>
                </c:pt>
                <c:pt idx="2625">
                  <c:v>88.674000000000007</c:v>
                </c:pt>
                <c:pt idx="2626">
                  <c:v>88.704999999999998</c:v>
                </c:pt>
                <c:pt idx="2627">
                  <c:v>88.736999999999995</c:v>
                </c:pt>
                <c:pt idx="2628">
                  <c:v>88.768000000000001</c:v>
                </c:pt>
                <c:pt idx="2629">
                  <c:v>88.799000000000007</c:v>
                </c:pt>
                <c:pt idx="2630">
                  <c:v>88.83</c:v>
                </c:pt>
                <c:pt idx="2631">
                  <c:v>88.861000000000004</c:v>
                </c:pt>
                <c:pt idx="2632">
                  <c:v>88.893000000000001</c:v>
                </c:pt>
                <c:pt idx="2633">
                  <c:v>88.924000000000007</c:v>
                </c:pt>
                <c:pt idx="2634">
                  <c:v>88.954999999999998</c:v>
                </c:pt>
                <c:pt idx="2635">
                  <c:v>88.986000000000004</c:v>
                </c:pt>
                <c:pt idx="2636">
                  <c:v>89.016999999999996</c:v>
                </c:pt>
                <c:pt idx="2637">
                  <c:v>89.049000000000007</c:v>
                </c:pt>
                <c:pt idx="2638">
                  <c:v>89.08</c:v>
                </c:pt>
                <c:pt idx="2639">
                  <c:v>89.111000000000004</c:v>
                </c:pt>
                <c:pt idx="2640">
                  <c:v>89.141999999999996</c:v>
                </c:pt>
                <c:pt idx="2641">
                  <c:v>89.173000000000002</c:v>
                </c:pt>
                <c:pt idx="2642">
                  <c:v>89.204999999999998</c:v>
                </c:pt>
                <c:pt idx="2643">
                  <c:v>89.236000000000004</c:v>
                </c:pt>
                <c:pt idx="2644">
                  <c:v>89.266999999999996</c:v>
                </c:pt>
                <c:pt idx="2645">
                  <c:v>89.298000000000002</c:v>
                </c:pt>
                <c:pt idx="2646">
                  <c:v>89.328999999999994</c:v>
                </c:pt>
                <c:pt idx="2647">
                  <c:v>89.361000000000004</c:v>
                </c:pt>
                <c:pt idx="2648">
                  <c:v>89.391999999999996</c:v>
                </c:pt>
                <c:pt idx="2649">
                  <c:v>89.423000000000002</c:v>
                </c:pt>
                <c:pt idx="2650">
                  <c:v>89.453999999999994</c:v>
                </c:pt>
                <c:pt idx="2651">
                  <c:v>89.484999999999999</c:v>
                </c:pt>
                <c:pt idx="2652">
                  <c:v>89.516999999999996</c:v>
                </c:pt>
                <c:pt idx="2653">
                  <c:v>89.548000000000002</c:v>
                </c:pt>
                <c:pt idx="2654">
                  <c:v>89.578999999999994</c:v>
                </c:pt>
                <c:pt idx="2655">
                  <c:v>89.61</c:v>
                </c:pt>
                <c:pt idx="2656">
                  <c:v>89.641999999999996</c:v>
                </c:pt>
                <c:pt idx="2657">
                  <c:v>89.673000000000002</c:v>
                </c:pt>
                <c:pt idx="2658">
                  <c:v>89.703999999999994</c:v>
                </c:pt>
                <c:pt idx="2659">
                  <c:v>89.734999999999999</c:v>
                </c:pt>
                <c:pt idx="2660">
                  <c:v>89.766000000000005</c:v>
                </c:pt>
                <c:pt idx="2661">
                  <c:v>89.796999999999997</c:v>
                </c:pt>
                <c:pt idx="2662">
                  <c:v>89.828999999999994</c:v>
                </c:pt>
                <c:pt idx="2663">
                  <c:v>89.86</c:v>
                </c:pt>
                <c:pt idx="2664">
                  <c:v>89.891000000000005</c:v>
                </c:pt>
                <c:pt idx="2665">
                  <c:v>89.927999999999997</c:v>
                </c:pt>
                <c:pt idx="2666">
                  <c:v>89.953000000000003</c:v>
                </c:pt>
                <c:pt idx="2667">
                  <c:v>89.984999999999999</c:v>
                </c:pt>
                <c:pt idx="2668">
                  <c:v>90.016000000000005</c:v>
                </c:pt>
                <c:pt idx="2669">
                  <c:v>90.046999999999997</c:v>
                </c:pt>
                <c:pt idx="2670">
                  <c:v>90.078000000000003</c:v>
                </c:pt>
                <c:pt idx="2671">
                  <c:v>90.11</c:v>
                </c:pt>
                <c:pt idx="2672">
                  <c:v>90.141000000000005</c:v>
                </c:pt>
                <c:pt idx="2673">
                  <c:v>90.171999999999997</c:v>
                </c:pt>
                <c:pt idx="2674">
                  <c:v>90.203000000000003</c:v>
                </c:pt>
                <c:pt idx="2675">
                  <c:v>90.233999999999995</c:v>
                </c:pt>
                <c:pt idx="2676">
                  <c:v>90.265000000000001</c:v>
                </c:pt>
                <c:pt idx="2677">
                  <c:v>90.296000000000006</c:v>
                </c:pt>
                <c:pt idx="2678">
                  <c:v>90.328000000000003</c:v>
                </c:pt>
                <c:pt idx="2679">
                  <c:v>90.358999999999995</c:v>
                </c:pt>
                <c:pt idx="2680">
                  <c:v>90.39</c:v>
                </c:pt>
                <c:pt idx="2681">
                  <c:v>90.421000000000006</c:v>
                </c:pt>
                <c:pt idx="2682">
                  <c:v>90.453000000000003</c:v>
                </c:pt>
                <c:pt idx="2683">
                  <c:v>90.483999999999995</c:v>
                </c:pt>
                <c:pt idx="2684">
                  <c:v>90.515000000000001</c:v>
                </c:pt>
                <c:pt idx="2685">
                  <c:v>90.546000000000006</c:v>
                </c:pt>
                <c:pt idx="2686">
                  <c:v>90.576999999999998</c:v>
                </c:pt>
                <c:pt idx="2687">
                  <c:v>90.608999999999995</c:v>
                </c:pt>
                <c:pt idx="2688">
                  <c:v>90.64</c:v>
                </c:pt>
                <c:pt idx="2689">
                  <c:v>90.671000000000006</c:v>
                </c:pt>
                <c:pt idx="2690">
                  <c:v>90.701999999999998</c:v>
                </c:pt>
                <c:pt idx="2691">
                  <c:v>90.733000000000004</c:v>
                </c:pt>
                <c:pt idx="2692">
                  <c:v>90.765000000000001</c:v>
                </c:pt>
                <c:pt idx="2693">
                  <c:v>90.796000000000006</c:v>
                </c:pt>
                <c:pt idx="2694">
                  <c:v>90.826999999999998</c:v>
                </c:pt>
                <c:pt idx="2695">
                  <c:v>90.858000000000004</c:v>
                </c:pt>
                <c:pt idx="2696">
                  <c:v>90.888999999999996</c:v>
                </c:pt>
                <c:pt idx="2697">
                  <c:v>90.921000000000006</c:v>
                </c:pt>
                <c:pt idx="2698">
                  <c:v>90.951999999999998</c:v>
                </c:pt>
                <c:pt idx="2699">
                  <c:v>90.983000000000004</c:v>
                </c:pt>
                <c:pt idx="2700">
                  <c:v>91.013999999999996</c:v>
                </c:pt>
                <c:pt idx="2701">
                  <c:v>91.045000000000002</c:v>
                </c:pt>
                <c:pt idx="2702">
                  <c:v>91.076999999999998</c:v>
                </c:pt>
                <c:pt idx="2703">
                  <c:v>91.108000000000004</c:v>
                </c:pt>
                <c:pt idx="2704">
                  <c:v>91.138999999999996</c:v>
                </c:pt>
                <c:pt idx="2705">
                  <c:v>91.17</c:v>
                </c:pt>
                <c:pt idx="2706">
                  <c:v>91.200999999999993</c:v>
                </c:pt>
                <c:pt idx="2707">
                  <c:v>91.251000000000005</c:v>
                </c:pt>
                <c:pt idx="2708">
                  <c:v>91.28</c:v>
                </c:pt>
                <c:pt idx="2709">
                  <c:v>91.311000000000007</c:v>
                </c:pt>
                <c:pt idx="2710">
                  <c:v>91.341999999999999</c:v>
                </c:pt>
                <c:pt idx="2711">
                  <c:v>91.373000000000005</c:v>
                </c:pt>
                <c:pt idx="2712">
                  <c:v>91.403999999999996</c:v>
                </c:pt>
                <c:pt idx="2713">
                  <c:v>91.435000000000002</c:v>
                </c:pt>
                <c:pt idx="2714">
                  <c:v>91.466999999999999</c:v>
                </c:pt>
                <c:pt idx="2715">
                  <c:v>91.498000000000005</c:v>
                </c:pt>
                <c:pt idx="2716">
                  <c:v>91.528999999999996</c:v>
                </c:pt>
                <c:pt idx="2717">
                  <c:v>91.561000000000007</c:v>
                </c:pt>
                <c:pt idx="2718">
                  <c:v>91.590999999999994</c:v>
                </c:pt>
                <c:pt idx="2719">
                  <c:v>91.623000000000005</c:v>
                </c:pt>
                <c:pt idx="2720">
                  <c:v>91.653999999999996</c:v>
                </c:pt>
                <c:pt idx="2721">
                  <c:v>91.685000000000002</c:v>
                </c:pt>
                <c:pt idx="2722">
                  <c:v>91.715999999999994</c:v>
                </c:pt>
                <c:pt idx="2723">
                  <c:v>91.747</c:v>
                </c:pt>
                <c:pt idx="2724">
                  <c:v>91.778999999999996</c:v>
                </c:pt>
                <c:pt idx="2725">
                  <c:v>91.81</c:v>
                </c:pt>
                <c:pt idx="2726">
                  <c:v>91.840999999999994</c:v>
                </c:pt>
                <c:pt idx="2727">
                  <c:v>91.872</c:v>
                </c:pt>
                <c:pt idx="2728">
                  <c:v>91.903000000000006</c:v>
                </c:pt>
                <c:pt idx="2729">
                  <c:v>91.935000000000002</c:v>
                </c:pt>
                <c:pt idx="2730">
                  <c:v>91.965999999999994</c:v>
                </c:pt>
                <c:pt idx="2731">
                  <c:v>91.997</c:v>
                </c:pt>
                <c:pt idx="2732">
                  <c:v>92.028000000000006</c:v>
                </c:pt>
                <c:pt idx="2733">
                  <c:v>92.058999999999997</c:v>
                </c:pt>
                <c:pt idx="2734">
                  <c:v>92.090999999999994</c:v>
                </c:pt>
                <c:pt idx="2735">
                  <c:v>92.122</c:v>
                </c:pt>
                <c:pt idx="2736">
                  <c:v>92.153000000000006</c:v>
                </c:pt>
                <c:pt idx="2737">
                  <c:v>92.183999999999997</c:v>
                </c:pt>
                <c:pt idx="2738">
                  <c:v>92.215000000000003</c:v>
                </c:pt>
                <c:pt idx="2739">
                  <c:v>92.247</c:v>
                </c:pt>
                <c:pt idx="2740">
                  <c:v>92.278000000000006</c:v>
                </c:pt>
                <c:pt idx="2741">
                  <c:v>92.308999999999997</c:v>
                </c:pt>
                <c:pt idx="2742">
                  <c:v>92.34</c:v>
                </c:pt>
                <c:pt idx="2743">
                  <c:v>92.370999999999995</c:v>
                </c:pt>
                <c:pt idx="2744">
                  <c:v>92.403000000000006</c:v>
                </c:pt>
                <c:pt idx="2745">
                  <c:v>92.433999999999997</c:v>
                </c:pt>
                <c:pt idx="2746">
                  <c:v>92.465000000000003</c:v>
                </c:pt>
                <c:pt idx="2747">
                  <c:v>92.495999999999995</c:v>
                </c:pt>
                <c:pt idx="2748">
                  <c:v>92.528000000000006</c:v>
                </c:pt>
                <c:pt idx="2749">
                  <c:v>92.558999999999997</c:v>
                </c:pt>
                <c:pt idx="2750">
                  <c:v>92.59</c:v>
                </c:pt>
                <c:pt idx="2751">
                  <c:v>92.620999999999995</c:v>
                </c:pt>
                <c:pt idx="2752">
                  <c:v>92.652000000000001</c:v>
                </c:pt>
                <c:pt idx="2753">
                  <c:v>92.683000000000007</c:v>
                </c:pt>
                <c:pt idx="2754">
                  <c:v>92.715000000000003</c:v>
                </c:pt>
                <c:pt idx="2755">
                  <c:v>92.745999999999995</c:v>
                </c:pt>
                <c:pt idx="2756">
                  <c:v>92.777000000000001</c:v>
                </c:pt>
                <c:pt idx="2757">
                  <c:v>92.808999999999997</c:v>
                </c:pt>
                <c:pt idx="2758">
                  <c:v>92.838999999999999</c:v>
                </c:pt>
                <c:pt idx="2759">
                  <c:v>92.870999999999995</c:v>
                </c:pt>
                <c:pt idx="2760">
                  <c:v>92.902000000000001</c:v>
                </c:pt>
                <c:pt idx="2761">
                  <c:v>92.933000000000007</c:v>
                </c:pt>
                <c:pt idx="2762">
                  <c:v>92.963999999999999</c:v>
                </c:pt>
                <c:pt idx="2763">
                  <c:v>92.995000000000005</c:v>
                </c:pt>
                <c:pt idx="2764">
                  <c:v>93.027000000000001</c:v>
                </c:pt>
                <c:pt idx="2765">
                  <c:v>93.058000000000007</c:v>
                </c:pt>
                <c:pt idx="2766">
                  <c:v>93.088999999999999</c:v>
                </c:pt>
                <c:pt idx="2767">
                  <c:v>93.12</c:v>
                </c:pt>
                <c:pt idx="2768">
                  <c:v>93.152000000000001</c:v>
                </c:pt>
                <c:pt idx="2769">
                  <c:v>93.183000000000007</c:v>
                </c:pt>
                <c:pt idx="2770">
                  <c:v>93.213999999999999</c:v>
                </c:pt>
                <c:pt idx="2771">
                  <c:v>93.245000000000005</c:v>
                </c:pt>
                <c:pt idx="2772">
                  <c:v>93.275999999999996</c:v>
                </c:pt>
                <c:pt idx="2773">
                  <c:v>93.307000000000002</c:v>
                </c:pt>
                <c:pt idx="2774">
                  <c:v>93.338999999999999</c:v>
                </c:pt>
                <c:pt idx="2775">
                  <c:v>93.37</c:v>
                </c:pt>
                <c:pt idx="2776">
                  <c:v>93.400999999999996</c:v>
                </c:pt>
                <c:pt idx="2777">
                  <c:v>93.432000000000002</c:v>
                </c:pt>
                <c:pt idx="2778">
                  <c:v>93.462999999999994</c:v>
                </c:pt>
                <c:pt idx="2779">
                  <c:v>93.495000000000005</c:v>
                </c:pt>
                <c:pt idx="2780">
                  <c:v>93.525999999999996</c:v>
                </c:pt>
                <c:pt idx="2781">
                  <c:v>93.557000000000002</c:v>
                </c:pt>
                <c:pt idx="2782">
                  <c:v>93.587999999999994</c:v>
                </c:pt>
                <c:pt idx="2783">
                  <c:v>93.619</c:v>
                </c:pt>
                <c:pt idx="2784">
                  <c:v>93.650999999999996</c:v>
                </c:pt>
                <c:pt idx="2785">
                  <c:v>93.682000000000002</c:v>
                </c:pt>
                <c:pt idx="2786">
                  <c:v>93.712999999999994</c:v>
                </c:pt>
                <c:pt idx="2787">
                  <c:v>93.744</c:v>
                </c:pt>
                <c:pt idx="2788">
                  <c:v>93.775999999999996</c:v>
                </c:pt>
                <c:pt idx="2789">
                  <c:v>93.807000000000002</c:v>
                </c:pt>
                <c:pt idx="2790">
                  <c:v>93.837999999999994</c:v>
                </c:pt>
                <c:pt idx="2791">
                  <c:v>93.869</c:v>
                </c:pt>
                <c:pt idx="2792">
                  <c:v>93.9</c:v>
                </c:pt>
                <c:pt idx="2793">
                  <c:v>93.930999999999997</c:v>
                </c:pt>
                <c:pt idx="2794">
                  <c:v>93.962999999999994</c:v>
                </c:pt>
                <c:pt idx="2795">
                  <c:v>93.994</c:v>
                </c:pt>
                <c:pt idx="2796">
                  <c:v>94.024000000000001</c:v>
                </c:pt>
                <c:pt idx="2797">
                  <c:v>94.055999999999997</c:v>
                </c:pt>
                <c:pt idx="2798">
                  <c:v>94.087000000000003</c:v>
                </c:pt>
                <c:pt idx="2799">
                  <c:v>94.119</c:v>
                </c:pt>
                <c:pt idx="2800">
                  <c:v>94.15</c:v>
                </c:pt>
                <c:pt idx="2801">
                  <c:v>94.180999999999997</c:v>
                </c:pt>
                <c:pt idx="2802">
                  <c:v>94.212000000000003</c:v>
                </c:pt>
                <c:pt idx="2803">
                  <c:v>94.245000000000005</c:v>
                </c:pt>
                <c:pt idx="2804">
                  <c:v>94.275000000000006</c:v>
                </c:pt>
                <c:pt idx="2805">
                  <c:v>94.305999999999997</c:v>
                </c:pt>
                <c:pt idx="2806">
                  <c:v>94.337000000000003</c:v>
                </c:pt>
                <c:pt idx="2807">
                  <c:v>94.367999999999995</c:v>
                </c:pt>
                <c:pt idx="2808">
                  <c:v>94.4</c:v>
                </c:pt>
                <c:pt idx="2809">
                  <c:v>94.430999999999997</c:v>
                </c:pt>
                <c:pt idx="2810">
                  <c:v>94.462000000000003</c:v>
                </c:pt>
                <c:pt idx="2811">
                  <c:v>94.492999999999995</c:v>
                </c:pt>
                <c:pt idx="2812">
                  <c:v>94.524000000000001</c:v>
                </c:pt>
                <c:pt idx="2813">
                  <c:v>94.555000000000007</c:v>
                </c:pt>
                <c:pt idx="2814">
                  <c:v>94.587000000000003</c:v>
                </c:pt>
                <c:pt idx="2815">
                  <c:v>94.617999999999995</c:v>
                </c:pt>
                <c:pt idx="2816">
                  <c:v>94.649000000000001</c:v>
                </c:pt>
                <c:pt idx="2817">
                  <c:v>94.68</c:v>
                </c:pt>
                <c:pt idx="2818">
                  <c:v>94.710999999999999</c:v>
                </c:pt>
                <c:pt idx="2819">
                  <c:v>94.742999999999995</c:v>
                </c:pt>
                <c:pt idx="2820">
                  <c:v>94.774000000000001</c:v>
                </c:pt>
                <c:pt idx="2821">
                  <c:v>94.805000000000007</c:v>
                </c:pt>
                <c:pt idx="2822">
                  <c:v>94.835999999999999</c:v>
                </c:pt>
                <c:pt idx="2823">
                  <c:v>94.867999999999995</c:v>
                </c:pt>
                <c:pt idx="2824">
                  <c:v>94.899000000000001</c:v>
                </c:pt>
                <c:pt idx="2825">
                  <c:v>94.93</c:v>
                </c:pt>
                <c:pt idx="2826">
                  <c:v>94.960999999999999</c:v>
                </c:pt>
                <c:pt idx="2827">
                  <c:v>94.992000000000004</c:v>
                </c:pt>
                <c:pt idx="2828">
                  <c:v>95.022999999999996</c:v>
                </c:pt>
                <c:pt idx="2829">
                  <c:v>95.055000000000007</c:v>
                </c:pt>
                <c:pt idx="2830">
                  <c:v>95.085999999999999</c:v>
                </c:pt>
                <c:pt idx="2831">
                  <c:v>95.117000000000004</c:v>
                </c:pt>
                <c:pt idx="2832">
                  <c:v>95.147999999999996</c:v>
                </c:pt>
                <c:pt idx="2833">
                  <c:v>95.179000000000002</c:v>
                </c:pt>
                <c:pt idx="2834">
                  <c:v>95.210999999999999</c:v>
                </c:pt>
                <c:pt idx="2835">
                  <c:v>95.242000000000004</c:v>
                </c:pt>
                <c:pt idx="2836">
                  <c:v>95.272999999999996</c:v>
                </c:pt>
                <c:pt idx="2837">
                  <c:v>95.304000000000002</c:v>
                </c:pt>
                <c:pt idx="2838">
                  <c:v>95.334999999999994</c:v>
                </c:pt>
                <c:pt idx="2839">
                  <c:v>95.366</c:v>
                </c:pt>
                <c:pt idx="2840">
                  <c:v>95.397000000000006</c:v>
                </c:pt>
                <c:pt idx="2841">
                  <c:v>95.429000000000002</c:v>
                </c:pt>
                <c:pt idx="2842">
                  <c:v>95.46</c:v>
                </c:pt>
                <c:pt idx="2843">
                  <c:v>95.492000000000004</c:v>
                </c:pt>
                <c:pt idx="2844">
                  <c:v>95.522999999999996</c:v>
                </c:pt>
                <c:pt idx="2845">
                  <c:v>95.554000000000002</c:v>
                </c:pt>
                <c:pt idx="2846">
                  <c:v>95.584999999999994</c:v>
                </c:pt>
                <c:pt idx="2847">
                  <c:v>95.616</c:v>
                </c:pt>
                <c:pt idx="2848">
                  <c:v>95.647000000000006</c:v>
                </c:pt>
                <c:pt idx="2849">
                  <c:v>95.679000000000002</c:v>
                </c:pt>
                <c:pt idx="2850">
                  <c:v>95.709000000000003</c:v>
                </c:pt>
                <c:pt idx="2851">
                  <c:v>95.741</c:v>
                </c:pt>
                <c:pt idx="2852">
                  <c:v>95.772000000000006</c:v>
                </c:pt>
                <c:pt idx="2853">
                  <c:v>95.802999999999997</c:v>
                </c:pt>
                <c:pt idx="2854">
                  <c:v>95.834000000000003</c:v>
                </c:pt>
                <c:pt idx="2855">
                  <c:v>95.866</c:v>
                </c:pt>
                <c:pt idx="2856">
                  <c:v>95.897000000000006</c:v>
                </c:pt>
                <c:pt idx="2857">
                  <c:v>95.927999999999997</c:v>
                </c:pt>
                <c:pt idx="2858">
                  <c:v>95.96</c:v>
                </c:pt>
                <c:pt idx="2859">
                  <c:v>95.991</c:v>
                </c:pt>
                <c:pt idx="2860">
                  <c:v>96.021000000000001</c:v>
                </c:pt>
                <c:pt idx="2861">
                  <c:v>96.052999999999997</c:v>
                </c:pt>
                <c:pt idx="2862">
                  <c:v>96.082999999999998</c:v>
                </c:pt>
                <c:pt idx="2863">
                  <c:v>96.114999999999995</c:v>
                </c:pt>
                <c:pt idx="2864">
                  <c:v>96.147000000000006</c:v>
                </c:pt>
                <c:pt idx="2865">
                  <c:v>96.177000000000007</c:v>
                </c:pt>
                <c:pt idx="2866">
                  <c:v>96.207999999999998</c:v>
                </c:pt>
                <c:pt idx="2867">
                  <c:v>96.239000000000004</c:v>
                </c:pt>
                <c:pt idx="2868">
                  <c:v>96.27</c:v>
                </c:pt>
                <c:pt idx="2869">
                  <c:v>96.302000000000007</c:v>
                </c:pt>
                <c:pt idx="2870">
                  <c:v>96.332999999999998</c:v>
                </c:pt>
                <c:pt idx="2871">
                  <c:v>96.364000000000004</c:v>
                </c:pt>
                <c:pt idx="2872">
                  <c:v>96.394999999999996</c:v>
                </c:pt>
                <c:pt idx="2873">
                  <c:v>96.427999999999997</c:v>
                </c:pt>
                <c:pt idx="2874">
                  <c:v>96.457999999999998</c:v>
                </c:pt>
                <c:pt idx="2875">
                  <c:v>96.489000000000004</c:v>
                </c:pt>
                <c:pt idx="2876">
                  <c:v>96.521000000000001</c:v>
                </c:pt>
                <c:pt idx="2877">
                  <c:v>96.551000000000002</c:v>
                </c:pt>
                <c:pt idx="2878">
                  <c:v>96.581999999999994</c:v>
                </c:pt>
                <c:pt idx="2879">
                  <c:v>96.614000000000004</c:v>
                </c:pt>
                <c:pt idx="2880">
                  <c:v>96.644999999999996</c:v>
                </c:pt>
                <c:pt idx="2881">
                  <c:v>96.676000000000002</c:v>
                </c:pt>
                <c:pt idx="2882">
                  <c:v>96.706999999999994</c:v>
                </c:pt>
                <c:pt idx="2883">
                  <c:v>96.739000000000004</c:v>
                </c:pt>
                <c:pt idx="2884">
                  <c:v>96.77</c:v>
                </c:pt>
                <c:pt idx="2885">
                  <c:v>96.801000000000002</c:v>
                </c:pt>
                <c:pt idx="2886">
                  <c:v>96.831999999999994</c:v>
                </c:pt>
                <c:pt idx="2887">
                  <c:v>96.863</c:v>
                </c:pt>
                <c:pt idx="2888">
                  <c:v>96.894999999999996</c:v>
                </c:pt>
                <c:pt idx="2889">
                  <c:v>96.926000000000002</c:v>
                </c:pt>
                <c:pt idx="2890">
                  <c:v>96.956999999999994</c:v>
                </c:pt>
                <c:pt idx="2891">
                  <c:v>96.988</c:v>
                </c:pt>
                <c:pt idx="2892">
                  <c:v>97.019000000000005</c:v>
                </c:pt>
                <c:pt idx="2893">
                  <c:v>97.05</c:v>
                </c:pt>
                <c:pt idx="2894">
                  <c:v>97.081999999999994</c:v>
                </c:pt>
                <c:pt idx="2895">
                  <c:v>97.113</c:v>
                </c:pt>
                <c:pt idx="2896">
                  <c:v>97.144000000000005</c:v>
                </c:pt>
                <c:pt idx="2897">
                  <c:v>97.174999999999997</c:v>
                </c:pt>
                <c:pt idx="2898">
                  <c:v>97.206000000000003</c:v>
                </c:pt>
                <c:pt idx="2899">
                  <c:v>97.238</c:v>
                </c:pt>
                <c:pt idx="2900">
                  <c:v>97.269000000000005</c:v>
                </c:pt>
                <c:pt idx="2901">
                  <c:v>97.3</c:v>
                </c:pt>
                <c:pt idx="2902">
                  <c:v>97.331000000000003</c:v>
                </c:pt>
                <c:pt idx="2903">
                  <c:v>97.363</c:v>
                </c:pt>
                <c:pt idx="2904">
                  <c:v>97.394000000000005</c:v>
                </c:pt>
                <c:pt idx="2905">
                  <c:v>97.424999999999997</c:v>
                </c:pt>
                <c:pt idx="2906">
                  <c:v>97.456000000000003</c:v>
                </c:pt>
                <c:pt idx="2907">
                  <c:v>97.486999999999995</c:v>
                </c:pt>
                <c:pt idx="2908">
                  <c:v>97.519000000000005</c:v>
                </c:pt>
                <c:pt idx="2909">
                  <c:v>97.55</c:v>
                </c:pt>
                <c:pt idx="2910">
                  <c:v>97.581000000000003</c:v>
                </c:pt>
                <c:pt idx="2911">
                  <c:v>97.611999999999995</c:v>
                </c:pt>
                <c:pt idx="2912">
                  <c:v>97.643000000000001</c:v>
                </c:pt>
                <c:pt idx="2913">
                  <c:v>97.674000000000007</c:v>
                </c:pt>
                <c:pt idx="2914">
                  <c:v>97.706000000000003</c:v>
                </c:pt>
                <c:pt idx="2915">
                  <c:v>97.736999999999995</c:v>
                </c:pt>
                <c:pt idx="2916">
                  <c:v>97.768000000000001</c:v>
                </c:pt>
                <c:pt idx="2917">
                  <c:v>97.799000000000007</c:v>
                </c:pt>
                <c:pt idx="2918">
                  <c:v>97.83</c:v>
                </c:pt>
                <c:pt idx="2919">
                  <c:v>97.861999999999995</c:v>
                </c:pt>
                <c:pt idx="2920">
                  <c:v>97.893000000000001</c:v>
                </c:pt>
                <c:pt idx="2921">
                  <c:v>97.924000000000007</c:v>
                </c:pt>
                <c:pt idx="2922">
                  <c:v>97.954999999999998</c:v>
                </c:pt>
                <c:pt idx="2923">
                  <c:v>97.986999999999995</c:v>
                </c:pt>
                <c:pt idx="2924">
                  <c:v>98.018000000000001</c:v>
                </c:pt>
                <c:pt idx="2925">
                  <c:v>98.049000000000007</c:v>
                </c:pt>
                <c:pt idx="2926">
                  <c:v>98.08</c:v>
                </c:pt>
                <c:pt idx="2927">
                  <c:v>98.111000000000004</c:v>
                </c:pt>
                <c:pt idx="2928">
                  <c:v>98.141999999999996</c:v>
                </c:pt>
                <c:pt idx="2929">
                  <c:v>98.174000000000007</c:v>
                </c:pt>
                <c:pt idx="2930">
                  <c:v>98.204999999999998</c:v>
                </c:pt>
                <c:pt idx="2931">
                  <c:v>98.236000000000004</c:v>
                </c:pt>
                <c:pt idx="2932">
                  <c:v>98.298000000000002</c:v>
                </c:pt>
                <c:pt idx="2933">
                  <c:v>98.331999999999994</c:v>
                </c:pt>
                <c:pt idx="2934">
                  <c:v>98.361000000000004</c:v>
                </c:pt>
                <c:pt idx="2935">
                  <c:v>98.391999999999996</c:v>
                </c:pt>
                <c:pt idx="2936">
                  <c:v>98.423000000000002</c:v>
                </c:pt>
                <c:pt idx="2937">
                  <c:v>98.453999999999994</c:v>
                </c:pt>
                <c:pt idx="2938">
                  <c:v>98.486000000000004</c:v>
                </c:pt>
                <c:pt idx="2939">
                  <c:v>98.516999999999996</c:v>
                </c:pt>
                <c:pt idx="2940">
                  <c:v>98.548000000000002</c:v>
                </c:pt>
                <c:pt idx="2941">
                  <c:v>98.578999999999994</c:v>
                </c:pt>
                <c:pt idx="2942">
                  <c:v>98.611000000000004</c:v>
                </c:pt>
                <c:pt idx="2943">
                  <c:v>98.641999999999996</c:v>
                </c:pt>
                <c:pt idx="2944">
                  <c:v>98.673000000000002</c:v>
                </c:pt>
                <c:pt idx="2945">
                  <c:v>98.703999999999994</c:v>
                </c:pt>
                <c:pt idx="2946">
                  <c:v>98.734999999999999</c:v>
                </c:pt>
                <c:pt idx="2947">
                  <c:v>98.766000000000005</c:v>
                </c:pt>
                <c:pt idx="2948">
                  <c:v>98.798000000000002</c:v>
                </c:pt>
                <c:pt idx="2949">
                  <c:v>98.828999999999994</c:v>
                </c:pt>
                <c:pt idx="2950">
                  <c:v>98.86</c:v>
                </c:pt>
                <c:pt idx="2951">
                  <c:v>98.891000000000005</c:v>
                </c:pt>
                <c:pt idx="2952">
                  <c:v>98.921999999999997</c:v>
                </c:pt>
                <c:pt idx="2953">
                  <c:v>98.953999999999994</c:v>
                </c:pt>
                <c:pt idx="2954">
                  <c:v>98.984999999999999</c:v>
                </c:pt>
                <c:pt idx="2955">
                  <c:v>99.016000000000005</c:v>
                </c:pt>
                <c:pt idx="2956">
                  <c:v>99.046999999999997</c:v>
                </c:pt>
                <c:pt idx="2957">
                  <c:v>99.078000000000003</c:v>
                </c:pt>
                <c:pt idx="2958">
                  <c:v>99.11</c:v>
                </c:pt>
                <c:pt idx="2959">
                  <c:v>99.141000000000005</c:v>
                </c:pt>
                <c:pt idx="2960">
                  <c:v>99.171999999999997</c:v>
                </c:pt>
                <c:pt idx="2961">
                  <c:v>99.203000000000003</c:v>
                </c:pt>
                <c:pt idx="2962">
                  <c:v>99.233999999999995</c:v>
                </c:pt>
                <c:pt idx="2963">
                  <c:v>99.266000000000005</c:v>
                </c:pt>
                <c:pt idx="2964">
                  <c:v>99.296999999999997</c:v>
                </c:pt>
                <c:pt idx="2965">
                  <c:v>99.328000000000003</c:v>
                </c:pt>
                <c:pt idx="2966">
                  <c:v>99.358999999999995</c:v>
                </c:pt>
                <c:pt idx="2967">
                  <c:v>99.391000000000005</c:v>
                </c:pt>
                <c:pt idx="2968">
                  <c:v>99.421999999999997</c:v>
                </c:pt>
                <c:pt idx="2969">
                  <c:v>99.453000000000003</c:v>
                </c:pt>
                <c:pt idx="2970">
                  <c:v>99.483999999999995</c:v>
                </c:pt>
                <c:pt idx="2971">
                  <c:v>99.515000000000001</c:v>
                </c:pt>
                <c:pt idx="2972">
                  <c:v>99.546999999999997</c:v>
                </c:pt>
                <c:pt idx="2973">
                  <c:v>99.578000000000003</c:v>
                </c:pt>
                <c:pt idx="2974">
                  <c:v>99.608999999999995</c:v>
                </c:pt>
                <c:pt idx="2975">
                  <c:v>99.64</c:v>
                </c:pt>
                <c:pt idx="2976">
                  <c:v>99.671000000000006</c:v>
                </c:pt>
                <c:pt idx="2977">
                  <c:v>99.703000000000003</c:v>
                </c:pt>
                <c:pt idx="2978">
                  <c:v>99.733999999999995</c:v>
                </c:pt>
                <c:pt idx="2979">
                  <c:v>99.765000000000001</c:v>
                </c:pt>
                <c:pt idx="2980">
                  <c:v>99.796000000000006</c:v>
                </c:pt>
                <c:pt idx="2981">
                  <c:v>99.826999999999998</c:v>
                </c:pt>
                <c:pt idx="2982">
                  <c:v>99.858000000000004</c:v>
                </c:pt>
                <c:pt idx="2983">
                  <c:v>99.89</c:v>
                </c:pt>
                <c:pt idx="2984">
                  <c:v>99.921000000000006</c:v>
                </c:pt>
                <c:pt idx="2985">
                  <c:v>99.951999999999998</c:v>
                </c:pt>
                <c:pt idx="2986">
                  <c:v>99.983000000000004</c:v>
                </c:pt>
                <c:pt idx="2987">
                  <c:v>100.015</c:v>
                </c:pt>
                <c:pt idx="2988">
                  <c:v>100.04600000000001</c:v>
                </c:pt>
                <c:pt idx="2989">
                  <c:v>100.077</c:v>
                </c:pt>
                <c:pt idx="2990">
                  <c:v>100.108</c:v>
                </c:pt>
                <c:pt idx="2991">
                  <c:v>100.139</c:v>
                </c:pt>
                <c:pt idx="2992">
                  <c:v>100.17</c:v>
                </c:pt>
                <c:pt idx="2993">
                  <c:v>100.202</c:v>
                </c:pt>
                <c:pt idx="2994">
                  <c:v>100.233</c:v>
                </c:pt>
                <c:pt idx="2995">
                  <c:v>100.264</c:v>
                </c:pt>
                <c:pt idx="2996">
                  <c:v>100.295</c:v>
                </c:pt>
                <c:pt idx="2997">
                  <c:v>100.327</c:v>
                </c:pt>
                <c:pt idx="2998">
                  <c:v>100.358</c:v>
                </c:pt>
                <c:pt idx="2999">
                  <c:v>100.389</c:v>
                </c:pt>
                <c:pt idx="3000">
                  <c:v>100.42</c:v>
                </c:pt>
                <c:pt idx="3001">
                  <c:v>100.45099999999999</c:v>
                </c:pt>
                <c:pt idx="3002">
                  <c:v>100.482</c:v>
                </c:pt>
                <c:pt idx="3003">
                  <c:v>100.514</c:v>
                </c:pt>
                <c:pt idx="3004">
                  <c:v>100.545</c:v>
                </c:pt>
                <c:pt idx="3005">
                  <c:v>100.57599999999999</c:v>
                </c:pt>
                <c:pt idx="3006">
                  <c:v>100.607</c:v>
                </c:pt>
                <c:pt idx="3007">
                  <c:v>100.63800000000001</c:v>
                </c:pt>
                <c:pt idx="3008">
                  <c:v>100.67</c:v>
                </c:pt>
                <c:pt idx="3009">
                  <c:v>100.70099999999999</c:v>
                </c:pt>
                <c:pt idx="3010">
                  <c:v>100.732</c:v>
                </c:pt>
                <c:pt idx="3011">
                  <c:v>100.76300000000001</c:v>
                </c:pt>
                <c:pt idx="3012">
                  <c:v>100.795</c:v>
                </c:pt>
                <c:pt idx="3013">
                  <c:v>100.82599999999999</c:v>
                </c:pt>
                <c:pt idx="3014">
                  <c:v>100.857</c:v>
                </c:pt>
                <c:pt idx="3015">
                  <c:v>100.88800000000001</c:v>
                </c:pt>
                <c:pt idx="3016">
                  <c:v>100.919</c:v>
                </c:pt>
                <c:pt idx="3017">
                  <c:v>100.95</c:v>
                </c:pt>
                <c:pt idx="3018">
                  <c:v>100.982</c:v>
                </c:pt>
                <c:pt idx="3019">
                  <c:v>101.01300000000001</c:v>
                </c:pt>
                <c:pt idx="3020">
                  <c:v>101.044</c:v>
                </c:pt>
                <c:pt idx="3021">
                  <c:v>101.075</c:v>
                </c:pt>
                <c:pt idx="3022">
                  <c:v>101.10599999999999</c:v>
                </c:pt>
                <c:pt idx="3023">
                  <c:v>101.13800000000001</c:v>
                </c:pt>
                <c:pt idx="3024">
                  <c:v>101.169</c:v>
                </c:pt>
                <c:pt idx="3025">
                  <c:v>101.2</c:v>
                </c:pt>
                <c:pt idx="3026">
                  <c:v>101.23099999999999</c:v>
                </c:pt>
                <c:pt idx="3027">
                  <c:v>101.262</c:v>
                </c:pt>
                <c:pt idx="3028">
                  <c:v>101.294</c:v>
                </c:pt>
                <c:pt idx="3029">
                  <c:v>101.32599999999999</c:v>
                </c:pt>
                <c:pt idx="3030">
                  <c:v>101.35599999999999</c:v>
                </c:pt>
                <c:pt idx="3031">
                  <c:v>101.387</c:v>
                </c:pt>
                <c:pt idx="3032">
                  <c:v>101.41800000000001</c:v>
                </c:pt>
                <c:pt idx="3033">
                  <c:v>101.45</c:v>
                </c:pt>
                <c:pt idx="3034">
                  <c:v>101.48099999999999</c:v>
                </c:pt>
                <c:pt idx="3035">
                  <c:v>101.512</c:v>
                </c:pt>
                <c:pt idx="3036">
                  <c:v>101.54300000000001</c:v>
                </c:pt>
                <c:pt idx="3037">
                  <c:v>101.574</c:v>
                </c:pt>
                <c:pt idx="3038">
                  <c:v>101.60599999999999</c:v>
                </c:pt>
                <c:pt idx="3039">
                  <c:v>101.637</c:v>
                </c:pt>
                <c:pt idx="3040">
                  <c:v>101.66800000000001</c:v>
                </c:pt>
                <c:pt idx="3041">
                  <c:v>101.699</c:v>
                </c:pt>
                <c:pt idx="3042">
                  <c:v>101.73099999999999</c:v>
                </c:pt>
                <c:pt idx="3043">
                  <c:v>101.762</c:v>
                </c:pt>
                <c:pt idx="3044">
                  <c:v>101.79300000000001</c:v>
                </c:pt>
                <c:pt idx="3045">
                  <c:v>101.824</c:v>
                </c:pt>
                <c:pt idx="3046">
                  <c:v>101.855</c:v>
                </c:pt>
                <c:pt idx="3047">
                  <c:v>101.886</c:v>
                </c:pt>
                <c:pt idx="3048">
                  <c:v>101.91800000000001</c:v>
                </c:pt>
                <c:pt idx="3049">
                  <c:v>101.949</c:v>
                </c:pt>
                <c:pt idx="3050">
                  <c:v>101.98</c:v>
                </c:pt>
                <c:pt idx="3051">
                  <c:v>102.011</c:v>
                </c:pt>
                <c:pt idx="3052">
                  <c:v>102.042</c:v>
                </c:pt>
                <c:pt idx="3053">
                  <c:v>102.074</c:v>
                </c:pt>
                <c:pt idx="3054">
                  <c:v>102.105</c:v>
                </c:pt>
                <c:pt idx="3055">
                  <c:v>102.136</c:v>
                </c:pt>
                <c:pt idx="3056">
                  <c:v>102.167</c:v>
                </c:pt>
                <c:pt idx="3057">
                  <c:v>102.19799999999999</c:v>
                </c:pt>
                <c:pt idx="3058">
                  <c:v>102.23</c:v>
                </c:pt>
                <c:pt idx="3059">
                  <c:v>102.261</c:v>
                </c:pt>
                <c:pt idx="3060">
                  <c:v>102.292</c:v>
                </c:pt>
                <c:pt idx="3061">
                  <c:v>102.32299999999999</c:v>
                </c:pt>
                <c:pt idx="3062">
                  <c:v>102.355</c:v>
                </c:pt>
                <c:pt idx="3063">
                  <c:v>102.386</c:v>
                </c:pt>
                <c:pt idx="3064">
                  <c:v>102.417</c:v>
                </c:pt>
                <c:pt idx="3065">
                  <c:v>102.44799999999999</c:v>
                </c:pt>
                <c:pt idx="3066">
                  <c:v>102.479</c:v>
                </c:pt>
                <c:pt idx="3067">
                  <c:v>102.51</c:v>
                </c:pt>
                <c:pt idx="3068">
                  <c:v>102.542</c:v>
                </c:pt>
                <c:pt idx="3069">
                  <c:v>102.57299999999999</c:v>
                </c:pt>
                <c:pt idx="3070">
                  <c:v>102.604</c:v>
                </c:pt>
                <c:pt idx="3071">
                  <c:v>102.63500000000001</c:v>
                </c:pt>
                <c:pt idx="3072">
                  <c:v>102.666</c:v>
                </c:pt>
                <c:pt idx="3073">
                  <c:v>102.69799999999999</c:v>
                </c:pt>
                <c:pt idx="3074">
                  <c:v>102.733</c:v>
                </c:pt>
                <c:pt idx="3075">
                  <c:v>102.76</c:v>
                </c:pt>
                <c:pt idx="3076">
                  <c:v>102.791</c:v>
                </c:pt>
                <c:pt idx="3077">
                  <c:v>102.822</c:v>
                </c:pt>
                <c:pt idx="3078">
                  <c:v>102.854</c:v>
                </c:pt>
                <c:pt idx="3079">
                  <c:v>102.88500000000001</c:v>
                </c:pt>
                <c:pt idx="3080">
                  <c:v>102.916</c:v>
                </c:pt>
                <c:pt idx="3081">
                  <c:v>102.947</c:v>
                </c:pt>
                <c:pt idx="3082">
                  <c:v>102.97799999999999</c:v>
                </c:pt>
                <c:pt idx="3083">
                  <c:v>103.01</c:v>
                </c:pt>
                <c:pt idx="3084">
                  <c:v>103.041</c:v>
                </c:pt>
                <c:pt idx="3085">
                  <c:v>103.072</c:v>
                </c:pt>
                <c:pt idx="3086">
                  <c:v>103.10299999999999</c:v>
                </c:pt>
                <c:pt idx="3087">
                  <c:v>103.134</c:v>
                </c:pt>
                <c:pt idx="3088">
                  <c:v>103.166</c:v>
                </c:pt>
                <c:pt idx="3089">
                  <c:v>103.197</c:v>
                </c:pt>
                <c:pt idx="3090">
                  <c:v>103.22799999999999</c:v>
                </c:pt>
                <c:pt idx="3091">
                  <c:v>103.259</c:v>
                </c:pt>
                <c:pt idx="3092">
                  <c:v>103.29</c:v>
                </c:pt>
                <c:pt idx="3093">
                  <c:v>103.322</c:v>
                </c:pt>
                <c:pt idx="3094">
                  <c:v>103.35299999999999</c:v>
                </c:pt>
                <c:pt idx="3095">
                  <c:v>103.384</c:v>
                </c:pt>
                <c:pt idx="3096">
                  <c:v>103.41500000000001</c:v>
                </c:pt>
                <c:pt idx="3097">
                  <c:v>103.446</c:v>
                </c:pt>
                <c:pt idx="3098">
                  <c:v>103.47799999999999</c:v>
                </c:pt>
                <c:pt idx="3099">
                  <c:v>103.509</c:v>
                </c:pt>
                <c:pt idx="3100">
                  <c:v>103.54</c:v>
                </c:pt>
                <c:pt idx="3101">
                  <c:v>103.571</c:v>
                </c:pt>
                <c:pt idx="3102">
                  <c:v>103.60299999999999</c:v>
                </c:pt>
                <c:pt idx="3103">
                  <c:v>103.634</c:v>
                </c:pt>
                <c:pt idx="3104">
                  <c:v>103.66500000000001</c:v>
                </c:pt>
                <c:pt idx="3105">
                  <c:v>103.696</c:v>
                </c:pt>
                <c:pt idx="3106">
                  <c:v>103.727</c:v>
                </c:pt>
                <c:pt idx="3107">
                  <c:v>103.759</c:v>
                </c:pt>
                <c:pt idx="3108">
                  <c:v>103.79</c:v>
                </c:pt>
                <c:pt idx="3109">
                  <c:v>103.821</c:v>
                </c:pt>
                <c:pt idx="3110">
                  <c:v>103.852</c:v>
                </c:pt>
                <c:pt idx="3111">
                  <c:v>103.883</c:v>
                </c:pt>
                <c:pt idx="3112">
                  <c:v>103.914</c:v>
                </c:pt>
                <c:pt idx="3113">
                  <c:v>103.946</c:v>
                </c:pt>
                <c:pt idx="3114">
                  <c:v>103.977</c:v>
                </c:pt>
                <c:pt idx="3115">
                  <c:v>104.008</c:v>
                </c:pt>
                <c:pt idx="3116">
                  <c:v>104.039</c:v>
                </c:pt>
                <c:pt idx="3117">
                  <c:v>104.07</c:v>
                </c:pt>
                <c:pt idx="3118">
                  <c:v>104.102</c:v>
                </c:pt>
                <c:pt idx="3119">
                  <c:v>104.133</c:v>
                </c:pt>
                <c:pt idx="3120">
                  <c:v>104.164</c:v>
                </c:pt>
                <c:pt idx="3121">
                  <c:v>104.19499999999999</c:v>
                </c:pt>
                <c:pt idx="3122">
                  <c:v>104.226</c:v>
                </c:pt>
                <c:pt idx="3123">
                  <c:v>104.259</c:v>
                </c:pt>
                <c:pt idx="3124">
                  <c:v>104.289</c:v>
                </c:pt>
                <c:pt idx="3125">
                  <c:v>104.32</c:v>
                </c:pt>
                <c:pt idx="3126">
                  <c:v>104.351</c:v>
                </c:pt>
                <c:pt idx="3127">
                  <c:v>104.38200000000001</c:v>
                </c:pt>
                <c:pt idx="3128">
                  <c:v>104.414</c:v>
                </c:pt>
                <c:pt idx="3129">
                  <c:v>104.44499999999999</c:v>
                </c:pt>
                <c:pt idx="3130">
                  <c:v>104.476</c:v>
                </c:pt>
                <c:pt idx="3131">
                  <c:v>104.50700000000001</c:v>
                </c:pt>
                <c:pt idx="3132">
                  <c:v>104.539</c:v>
                </c:pt>
                <c:pt idx="3133">
                  <c:v>104.57</c:v>
                </c:pt>
                <c:pt idx="3134">
                  <c:v>104.601</c:v>
                </c:pt>
                <c:pt idx="3135">
                  <c:v>104.63200000000001</c:v>
                </c:pt>
                <c:pt idx="3136">
                  <c:v>104.663</c:v>
                </c:pt>
                <c:pt idx="3137">
                  <c:v>104.69499999999999</c:v>
                </c:pt>
                <c:pt idx="3138">
                  <c:v>104.726</c:v>
                </c:pt>
                <c:pt idx="3139">
                  <c:v>104.75700000000001</c:v>
                </c:pt>
                <c:pt idx="3140">
                  <c:v>104.788</c:v>
                </c:pt>
                <c:pt idx="3141">
                  <c:v>104.819</c:v>
                </c:pt>
                <c:pt idx="3142">
                  <c:v>104.851</c:v>
                </c:pt>
                <c:pt idx="3143">
                  <c:v>104.88200000000001</c:v>
                </c:pt>
                <c:pt idx="3144">
                  <c:v>104.913</c:v>
                </c:pt>
                <c:pt idx="3145">
                  <c:v>104.944</c:v>
                </c:pt>
                <c:pt idx="3146">
                  <c:v>105.00700000000001</c:v>
                </c:pt>
                <c:pt idx="3147">
                  <c:v>105.038</c:v>
                </c:pt>
                <c:pt idx="3148">
                  <c:v>105.069</c:v>
                </c:pt>
                <c:pt idx="3149">
                  <c:v>105.1</c:v>
                </c:pt>
                <c:pt idx="3150">
                  <c:v>105.131</c:v>
                </c:pt>
                <c:pt idx="3151">
                  <c:v>105.16200000000001</c:v>
                </c:pt>
                <c:pt idx="3152">
                  <c:v>105.194</c:v>
                </c:pt>
                <c:pt idx="3153">
                  <c:v>105.22499999999999</c:v>
                </c:pt>
                <c:pt idx="3154">
                  <c:v>105.256</c:v>
                </c:pt>
                <c:pt idx="3155">
                  <c:v>105.28700000000001</c:v>
                </c:pt>
                <c:pt idx="3156">
                  <c:v>105.319</c:v>
                </c:pt>
                <c:pt idx="3157">
                  <c:v>105.35</c:v>
                </c:pt>
                <c:pt idx="3158">
                  <c:v>105.381</c:v>
                </c:pt>
                <c:pt idx="3159">
                  <c:v>105.41200000000001</c:v>
                </c:pt>
                <c:pt idx="3160">
                  <c:v>105.443</c:v>
                </c:pt>
                <c:pt idx="3161">
                  <c:v>105.47499999999999</c:v>
                </c:pt>
                <c:pt idx="3162">
                  <c:v>105.506</c:v>
                </c:pt>
                <c:pt idx="3163">
                  <c:v>105.53700000000001</c:v>
                </c:pt>
                <c:pt idx="3164">
                  <c:v>105.568</c:v>
                </c:pt>
                <c:pt idx="3165">
                  <c:v>105.599</c:v>
                </c:pt>
                <c:pt idx="3166">
                  <c:v>105.631</c:v>
                </c:pt>
                <c:pt idx="3167">
                  <c:v>105.66200000000001</c:v>
                </c:pt>
                <c:pt idx="3168">
                  <c:v>105.693</c:v>
                </c:pt>
                <c:pt idx="3169">
                  <c:v>105.724</c:v>
                </c:pt>
                <c:pt idx="3170">
                  <c:v>105.755</c:v>
                </c:pt>
                <c:pt idx="3171">
                  <c:v>105.786</c:v>
                </c:pt>
                <c:pt idx="3172">
                  <c:v>105.818</c:v>
                </c:pt>
                <c:pt idx="3173">
                  <c:v>105.849</c:v>
                </c:pt>
                <c:pt idx="3174">
                  <c:v>105.88</c:v>
                </c:pt>
                <c:pt idx="3175">
                  <c:v>105.911</c:v>
                </c:pt>
                <c:pt idx="3176">
                  <c:v>105.943</c:v>
                </c:pt>
                <c:pt idx="3177">
                  <c:v>105.974</c:v>
                </c:pt>
                <c:pt idx="3178">
                  <c:v>106.005</c:v>
                </c:pt>
                <c:pt idx="3179">
                  <c:v>106.036</c:v>
                </c:pt>
                <c:pt idx="3180">
                  <c:v>106.06699999999999</c:v>
                </c:pt>
                <c:pt idx="3181">
                  <c:v>106.098</c:v>
                </c:pt>
                <c:pt idx="3182">
                  <c:v>106.13</c:v>
                </c:pt>
                <c:pt idx="3183">
                  <c:v>106.161</c:v>
                </c:pt>
                <c:pt idx="3184">
                  <c:v>106.19199999999999</c:v>
                </c:pt>
                <c:pt idx="3185">
                  <c:v>106.223</c:v>
                </c:pt>
                <c:pt idx="3186">
                  <c:v>106.254</c:v>
                </c:pt>
                <c:pt idx="3187">
                  <c:v>106.286</c:v>
                </c:pt>
                <c:pt idx="3188">
                  <c:v>106.31699999999999</c:v>
                </c:pt>
                <c:pt idx="3189">
                  <c:v>106.348</c:v>
                </c:pt>
                <c:pt idx="3190">
                  <c:v>106.379</c:v>
                </c:pt>
                <c:pt idx="3191">
                  <c:v>106.41</c:v>
                </c:pt>
                <c:pt idx="3192">
                  <c:v>106.44199999999999</c:v>
                </c:pt>
                <c:pt idx="3193">
                  <c:v>106.473</c:v>
                </c:pt>
                <c:pt idx="3194">
                  <c:v>106.506</c:v>
                </c:pt>
                <c:pt idx="3195">
                  <c:v>106.535</c:v>
                </c:pt>
                <c:pt idx="3196">
                  <c:v>106.56699999999999</c:v>
                </c:pt>
                <c:pt idx="3197">
                  <c:v>106.598</c:v>
                </c:pt>
                <c:pt idx="3198">
                  <c:v>106.629</c:v>
                </c:pt>
                <c:pt idx="3199">
                  <c:v>106.66</c:v>
                </c:pt>
                <c:pt idx="3200">
                  <c:v>106.691</c:v>
                </c:pt>
                <c:pt idx="3201">
                  <c:v>106.72199999999999</c:v>
                </c:pt>
                <c:pt idx="3202">
                  <c:v>106.754</c:v>
                </c:pt>
                <c:pt idx="3203">
                  <c:v>106.785</c:v>
                </c:pt>
                <c:pt idx="3204">
                  <c:v>106.816</c:v>
                </c:pt>
                <c:pt idx="3205">
                  <c:v>106.84699999999999</c:v>
                </c:pt>
                <c:pt idx="3206">
                  <c:v>106.878</c:v>
                </c:pt>
                <c:pt idx="3207">
                  <c:v>106.91</c:v>
                </c:pt>
                <c:pt idx="3208">
                  <c:v>106.941</c:v>
                </c:pt>
                <c:pt idx="3209">
                  <c:v>106.97199999999999</c:v>
                </c:pt>
                <c:pt idx="3210">
                  <c:v>107.003</c:v>
                </c:pt>
                <c:pt idx="3211">
                  <c:v>107.035</c:v>
                </c:pt>
                <c:pt idx="3212">
                  <c:v>107.066</c:v>
                </c:pt>
                <c:pt idx="3213">
                  <c:v>107.09699999999999</c:v>
                </c:pt>
                <c:pt idx="3214">
                  <c:v>107.128</c:v>
                </c:pt>
                <c:pt idx="3215">
                  <c:v>107.15900000000001</c:v>
                </c:pt>
                <c:pt idx="3216">
                  <c:v>107.19</c:v>
                </c:pt>
                <c:pt idx="3217">
                  <c:v>107.22199999999999</c:v>
                </c:pt>
                <c:pt idx="3218">
                  <c:v>107.253</c:v>
                </c:pt>
                <c:pt idx="3219">
                  <c:v>107.28400000000001</c:v>
                </c:pt>
                <c:pt idx="3220">
                  <c:v>107.315</c:v>
                </c:pt>
                <c:pt idx="3221">
                  <c:v>107.346</c:v>
                </c:pt>
                <c:pt idx="3222">
                  <c:v>107.378</c:v>
                </c:pt>
                <c:pt idx="3223">
                  <c:v>107.40900000000001</c:v>
                </c:pt>
                <c:pt idx="3224">
                  <c:v>107.44</c:v>
                </c:pt>
                <c:pt idx="3225">
                  <c:v>107.471</c:v>
                </c:pt>
                <c:pt idx="3226">
                  <c:v>107.503</c:v>
                </c:pt>
                <c:pt idx="3227">
                  <c:v>107.53400000000001</c:v>
                </c:pt>
                <c:pt idx="3228">
                  <c:v>107.565</c:v>
                </c:pt>
                <c:pt idx="3229">
                  <c:v>107.596</c:v>
                </c:pt>
                <c:pt idx="3230">
                  <c:v>107.627</c:v>
                </c:pt>
                <c:pt idx="3231">
                  <c:v>107.65900000000001</c:v>
                </c:pt>
                <c:pt idx="3232">
                  <c:v>107.69</c:v>
                </c:pt>
                <c:pt idx="3233">
                  <c:v>107.721</c:v>
                </c:pt>
                <c:pt idx="3234">
                  <c:v>107.752</c:v>
                </c:pt>
                <c:pt idx="3235">
                  <c:v>107.783</c:v>
                </c:pt>
                <c:pt idx="3236">
                  <c:v>107.81399999999999</c:v>
                </c:pt>
                <c:pt idx="3237">
                  <c:v>107.846</c:v>
                </c:pt>
                <c:pt idx="3238">
                  <c:v>107.878</c:v>
                </c:pt>
                <c:pt idx="3239">
                  <c:v>107.908</c:v>
                </c:pt>
                <c:pt idx="3240">
                  <c:v>107.93899999999999</c:v>
                </c:pt>
                <c:pt idx="3241">
                  <c:v>107.97</c:v>
                </c:pt>
                <c:pt idx="3242">
                  <c:v>108.002</c:v>
                </c:pt>
                <c:pt idx="3243">
                  <c:v>108.033</c:v>
                </c:pt>
                <c:pt idx="3244">
                  <c:v>108.06399999999999</c:v>
                </c:pt>
                <c:pt idx="3245">
                  <c:v>108.095</c:v>
                </c:pt>
                <c:pt idx="3246">
                  <c:v>108.126</c:v>
                </c:pt>
                <c:pt idx="3247">
                  <c:v>108.158</c:v>
                </c:pt>
                <c:pt idx="3248">
                  <c:v>108.18899999999999</c:v>
                </c:pt>
                <c:pt idx="3249">
                  <c:v>108.22</c:v>
                </c:pt>
                <c:pt idx="3250">
                  <c:v>108.251</c:v>
                </c:pt>
                <c:pt idx="3251">
                  <c:v>108.282</c:v>
                </c:pt>
                <c:pt idx="3252">
                  <c:v>108.31399999999999</c:v>
                </c:pt>
                <c:pt idx="3253">
                  <c:v>108.345</c:v>
                </c:pt>
                <c:pt idx="3254">
                  <c:v>108.376</c:v>
                </c:pt>
                <c:pt idx="3255">
                  <c:v>108.407</c:v>
                </c:pt>
                <c:pt idx="3256">
                  <c:v>108.438</c:v>
                </c:pt>
                <c:pt idx="3257">
                  <c:v>108.47</c:v>
                </c:pt>
                <c:pt idx="3258">
                  <c:v>108.501</c:v>
                </c:pt>
                <c:pt idx="3259">
                  <c:v>108.532</c:v>
                </c:pt>
                <c:pt idx="3260">
                  <c:v>108.563</c:v>
                </c:pt>
                <c:pt idx="3261">
                  <c:v>108.595</c:v>
                </c:pt>
                <c:pt idx="3262">
                  <c:v>108.626</c:v>
                </c:pt>
                <c:pt idx="3263">
                  <c:v>108.657</c:v>
                </c:pt>
                <c:pt idx="3264">
                  <c:v>108.688</c:v>
                </c:pt>
                <c:pt idx="3265">
                  <c:v>108.71899999999999</c:v>
                </c:pt>
                <c:pt idx="3266">
                  <c:v>108.751</c:v>
                </c:pt>
                <c:pt idx="3267">
                  <c:v>108.782</c:v>
                </c:pt>
                <c:pt idx="3268">
                  <c:v>108.813</c:v>
                </c:pt>
                <c:pt idx="3269">
                  <c:v>108.84399999999999</c:v>
                </c:pt>
                <c:pt idx="3270">
                  <c:v>108.875</c:v>
                </c:pt>
                <c:pt idx="3271">
                  <c:v>108.907</c:v>
                </c:pt>
                <c:pt idx="3272">
                  <c:v>108.938</c:v>
                </c:pt>
                <c:pt idx="3273">
                  <c:v>108.96899999999999</c:v>
                </c:pt>
                <c:pt idx="3274">
                  <c:v>109</c:v>
                </c:pt>
                <c:pt idx="3275">
                  <c:v>109.03100000000001</c:v>
                </c:pt>
                <c:pt idx="3276">
                  <c:v>109.066</c:v>
                </c:pt>
                <c:pt idx="3277">
                  <c:v>109.09399999999999</c:v>
                </c:pt>
                <c:pt idx="3278">
                  <c:v>109.125</c:v>
                </c:pt>
                <c:pt idx="3279">
                  <c:v>109.15600000000001</c:v>
                </c:pt>
                <c:pt idx="3280">
                  <c:v>109.187</c:v>
                </c:pt>
                <c:pt idx="3281">
                  <c:v>109.21899999999999</c:v>
                </c:pt>
                <c:pt idx="3282">
                  <c:v>109.25</c:v>
                </c:pt>
                <c:pt idx="3283">
                  <c:v>109.28100000000001</c:v>
                </c:pt>
                <c:pt idx="3284">
                  <c:v>109.312</c:v>
                </c:pt>
                <c:pt idx="3285">
                  <c:v>109.342</c:v>
                </c:pt>
                <c:pt idx="3286">
                  <c:v>109.375</c:v>
                </c:pt>
                <c:pt idx="3287">
                  <c:v>109.40600000000001</c:v>
                </c:pt>
                <c:pt idx="3288">
                  <c:v>109.437</c:v>
                </c:pt>
                <c:pt idx="3289">
                  <c:v>109.468</c:v>
                </c:pt>
                <c:pt idx="3290">
                  <c:v>109.499</c:v>
                </c:pt>
                <c:pt idx="3291">
                  <c:v>109.53100000000001</c:v>
                </c:pt>
                <c:pt idx="3292">
                  <c:v>109.562</c:v>
                </c:pt>
                <c:pt idx="3293">
                  <c:v>109.592</c:v>
                </c:pt>
                <c:pt idx="3294">
                  <c:v>109.624</c:v>
                </c:pt>
                <c:pt idx="3295">
                  <c:v>109.655</c:v>
                </c:pt>
                <c:pt idx="3296">
                  <c:v>109.68600000000001</c:v>
                </c:pt>
                <c:pt idx="3297">
                  <c:v>109.718</c:v>
                </c:pt>
                <c:pt idx="3298">
                  <c:v>109.749</c:v>
                </c:pt>
                <c:pt idx="3299">
                  <c:v>109.78</c:v>
                </c:pt>
                <c:pt idx="3300">
                  <c:v>109.81100000000001</c:v>
                </c:pt>
                <c:pt idx="3301">
                  <c:v>109.842</c:v>
                </c:pt>
                <c:pt idx="3302">
                  <c:v>109.874</c:v>
                </c:pt>
                <c:pt idx="3303">
                  <c:v>109.905</c:v>
                </c:pt>
                <c:pt idx="3304">
                  <c:v>109.93600000000001</c:v>
                </c:pt>
                <c:pt idx="3305">
                  <c:v>109.96599999999999</c:v>
                </c:pt>
                <c:pt idx="3306">
                  <c:v>109.998</c:v>
                </c:pt>
                <c:pt idx="3307">
                  <c:v>110.029</c:v>
                </c:pt>
                <c:pt idx="3308">
                  <c:v>110.06100000000001</c:v>
                </c:pt>
                <c:pt idx="3309">
                  <c:v>110.092</c:v>
                </c:pt>
                <c:pt idx="3310">
                  <c:v>110.123</c:v>
                </c:pt>
                <c:pt idx="3311">
                  <c:v>110.155</c:v>
                </c:pt>
                <c:pt idx="3312">
                  <c:v>110.185</c:v>
                </c:pt>
                <c:pt idx="3313">
                  <c:v>110.217</c:v>
                </c:pt>
                <c:pt idx="3314">
                  <c:v>110.247</c:v>
                </c:pt>
                <c:pt idx="3315">
                  <c:v>110.279</c:v>
                </c:pt>
                <c:pt idx="3316">
                  <c:v>110.31</c:v>
                </c:pt>
                <c:pt idx="3317">
                  <c:v>110.342</c:v>
                </c:pt>
                <c:pt idx="3318">
                  <c:v>110.373</c:v>
                </c:pt>
                <c:pt idx="3319">
                  <c:v>110.40300000000001</c:v>
                </c:pt>
                <c:pt idx="3320">
                  <c:v>110.434</c:v>
                </c:pt>
                <c:pt idx="3321">
                  <c:v>110.46599999999999</c:v>
                </c:pt>
                <c:pt idx="3322">
                  <c:v>110.498</c:v>
                </c:pt>
                <c:pt idx="3323">
                  <c:v>110.529</c:v>
                </c:pt>
                <c:pt idx="3324">
                  <c:v>110.56</c:v>
                </c:pt>
                <c:pt idx="3325">
                  <c:v>110.59399999999999</c:v>
                </c:pt>
                <c:pt idx="3326">
                  <c:v>110.622</c:v>
                </c:pt>
                <c:pt idx="3327">
                  <c:v>110.654</c:v>
                </c:pt>
                <c:pt idx="3328">
                  <c:v>110.685</c:v>
                </c:pt>
                <c:pt idx="3329">
                  <c:v>110.715</c:v>
                </c:pt>
                <c:pt idx="3330">
                  <c:v>110.746</c:v>
                </c:pt>
                <c:pt idx="3331">
                  <c:v>110.77800000000001</c:v>
                </c:pt>
                <c:pt idx="3332">
                  <c:v>110.809</c:v>
                </c:pt>
                <c:pt idx="3333">
                  <c:v>110.84</c:v>
                </c:pt>
                <c:pt idx="3334">
                  <c:v>110.871</c:v>
                </c:pt>
                <c:pt idx="3335">
                  <c:v>110.90300000000001</c:v>
                </c:pt>
                <c:pt idx="3336">
                  <c:v>110.934</c:v>
                </c:pt>
                <c:pt idx="3337">
                  <c:v>110.96599999999999</c:v>
                </c:pt>
                <c:pt idx="3338">
                  <c:v>110.997</c:v>
                </c:pt>
                <c:pt idx="3339">
                  <c:v>111.027</c:v>
                </c:pt>
                <c:pt idx="3340">
                  <c:v>111.059</c:v>
                </c:pt>
                <c:pt idx="3341">
                  <c:v>111.089</c:v>
                </c:pt>
                <c:pt idx="3342">
                  <c:v>111.121</c:v>
                </c:pt>
                <c:pt idx="3343">
                  <c:v>111.152</c:v>
                </c:pt>
                <c:pt idx="3344">
                  <c:v>111.18300000000001</c:v>
                </c:pt>
                <c:pt idx="3345">
                  <c:v>111.214</c:v>
                </c:pt>
                <c:pt idx="3346">
                  <c:v>111.246</c:v>
                </c:pt>
                <c:pt idx="3347">
                  <c:v>111.277</c:v>
                </c:pt>
                <c:pt idx="3348">
                  <c:v>111.30800000000001</c:v>
                </c:pt>
                <c:pt idx="3349">
                  <c:v>111.339</c:v>
                </c:pt>
                <c:pt idx="3350">
                  <c:v>111.37</c:v>
                </c:pt>
                <c:pt idx="3351">
                  <c:v>111.402</c:v>
                </c:pt>
                <c:pt idx="3352">
                  <c:v>111.43300000000001</c:v>
                </c:pt>
                <c:pt idx="3353">
                  <c:v>111.464</c:v>
                </c:pt>
                <c:pt idx="3354">
                  <c:v>111.495</c:v>
                </c:pt>
                <c:pt idx="3355">
                  <c:v>111.526</c:v>
                </c:pt>
                <c:pt idx="3356">
                  <c:v>111.557</c:v>
                </c:pt>
                <c:pt idx="3357">
                  <c:v>111.589</c:v>
                </c:pt>
                <c:pt idx="3358">
                  <c:v>111.62</c:v>
                </c:pt>
                <c:pt idx="3359">
                  <c:v>111.651</c:v>
                </c:pt>
                <c:pt idx="3360">
                  <c:v>111.682</c:v>
                </c:pt>
                <c:pt idx="3361">
                  <c:v>111.714</c:v>
                </c:pt>
                <c:pt idx="3362">
                  <c:v>111.748</c:v>
                </c:pt>
                <c:pt idx="3363">
                  <c:v>111.783</c:v>
                </c:pt>
                <c:pt idx="3364">
                  <c:v>111.80800000000001</c:v>
                </c:pt>
                <c:pt idx="3365">
                  <c:v>111.83799999999999</c:v>
                </c:pt>
                <c:pt idx="3366">
                  <c:v>111.869</c:v>
                </c:pt>
                <c:pt idx="3367">
                  <c:v>111.901</c:v>
                </c:pt>
                <c:pt idx="3368">
                  <c:v>111.932</c:v>
                </c:pt>
                <c:pt idx="3369">
                  <c:v>111.96299999999999</c:v>
                </c:pt>
                <c:pt idx="3370">
                  <c:v>111.994</c:v>
                </c:pt>
                <c:pt idx="3371">
                  <c:v>112.02500000000001</c:v>
                </c:pt>
                <c:pt idx="3372">
                  <c:v>112.057</c:v>
                </c:pt>
                <c:pt idx="3373">
                  <c:v>112.08799999999999</c:v>
                </c:pt>
                <c:pt idx="3374">
                  <c:v>112.119</c:v>
                </c:pt>
                <c:pt idx="3375">
                  <c:v>112.15</c:v>
                </c:pt>
                <c:pt idx="3376">
                  <c:v>112.182</c:v>
                </c:pt>
                <c:pt idx="3377">
                  <c:v>112.21299999999999</c:v>
                </c:pt>
                <c:pt idx="3378">
                  <c:v>112.244</c:v>
                </c:pt>
                <c:pt idx="3379">
                  <c:v>112.27500000000001</c:v>
                </c:pt>
                <c:pt idx="3380">
                  <c:v>112.306</c:v>
                </c:pt>
                <c:pt idx="3381">
                  <c:v>112.33799999999999</c:v>
                </c:pt>
                <c:pt idx="3382">
                  <c:v>112.369</c:v>
                </c:pt>
                <c:pt idx="3383">
                  <c:v>112.4</c:v>
                </c:pt>
                <c:pt idx="3384">
                  <c:v>112.431</c:v>
                </c:pt>
                <c:pt idx="3385">
                  <c:v>112.462</c:v>
                </c:pt>
                <c:pt idx="3386">
                  <c:v>112.49299999999999</c:v>
                </c:pt>
                <c:pt idx="3387">
                  <c:v>112.52500000000001</c:v>
                </c:pt>
                <c:pt idx="3388">
                  <c:v>112.556</c:v>
                </c:pt>
                <c:pt idx="3389">
                  <c:v>112.587</c:v>
                </c:pt>
                <c:pt idx="3390">
                  <c:v>112.61799999999999</c:v>
                </c:pt>
                <c:pt idx="3391">
                  <c:v>112.65</c:v>
                </c:pt>
                <c:pt idx="3392">
                  <c:v>112.681</c:v>
                </c:pt>
                <c:pt idx="3393">
                  <c:v>112.712</c:v>
                </c:pt>
                <c:pt idx="3394">
                  <c:v>112.74299999999999</c:v>
                </c:pt>
                <c:pt idx="3395">
                  <c:v>112.774</c:v>
                </c:pt>
                <c:pt idx="3396">
                  <c:v>112.806</c:v>
                </c:pt>
                <c:pt idx="3397">
                  <c:v>112.837</c:v>
                </c:pt>
                <c:pt idx="3398">
                  <c:v>112.86799999999999</c:v>
                </c:pt>
                <c:pt idx="3399">
                  <c:v>112.899</c:v>
                </c:pt>
                <c:pt idx="3400">
                  <c:v>112.93</c:v>
                </c:pt>
                <c:pt idx="3401">
                  <c:v>112.962</c:v>
                </c:pt>
                <c:pt idx="3402">
                  <c:v>112.99299999999999</c:v>
                </c:pt>
                <c:pt idx="3403">
                  <c:v>113.024</c:v>
                </c:pt>
                <c:pt idx="3404">
                  <c:v>113.05500000000001</c:v>
                </c:pt>
                <c:pt idx="3405">
                  <c:v>113.086</c:v>
                </c:pt>
                <c:pt idx="3406">
                  <c:v>113.11799999999999</c:v>
                </c:pt>
                <c:pt idx="3407">
                  <c:v>113.149</c:v>
                </c:pt>
                <c:pt idx="3408">
                  <c:v>113.18</c:v>
                </c:pt>
                <c:pt idx="3409">
                  <c:v>113.211</c:v>
                </c:pt>
                <c:pt idx="3410">
                  <c:v>113.242</c:v>
                </c:pt>
                <c:pt idx="3411">
                  <c:v>113.273</c:v>
                </c:pt>
                <c:pt idx="3412">
                  <c:v>113.30500000000001</c:v>
                </c:pt>
                <c:pt idx="3413">
                  <c:v>113.336</c:v>
                </c:pt>
                <c:pt idx="3414">
                  <c:v>113.367</c:v>
                </c:pt>
                <c:pt idx="3415">
                  <c:v>113.398</c:v>
                </c:pt>
                <c:pt idx="3416">
                  <c:v>113.429</c:v>
                </c:pt>
                <c:pt idx="3417">
                  <c:v>113.461</c:v>
                </c:pt>
                <c:pt idx="3418">
                  <c:v>113.492</c:v>
                </c:pt>
                <c:pt idx="3419">
                  <c:v>113.523</c:v>
                </c:pt>
                <c:pt idx="3420">
                  <c:v>113.554</c:v>
                </c:pt>
                <c:pt idx="3421">
                  <c:v>113.586</c:v>
                </c:pt>
                <c:pt idx="3422">
                  <c:v>113.617</c:v>
                </c:pt>
                <c:pt idx="3423">
                  <c:v>113.648</c:v>
                </c:pt>
                <c:pt idx="3424">
                  <c:v>113.679</c:v>
                </c:pt>
                <c:pt idx="3425">
                  <c:v>113.71</c:v>
                </c:pt>
                <c:pt idx="3426">
                  <c:v>113.741</c:v>
                </c:pt>
                <c:pt idx="3427">
                  <c:v>113.773</c:v>
                </c:pt>
                <c:pt idx="3428">
                  <c:v>113.804</c:v>
                </c:pt>
                <c:pt idx="3429">
                  <c:v>113.83499999999999</c:v>
                </c:pt>
                <c:pt idx="3430">
                  <c:v>113.866</c:v>
                </c:pt>
                <c:pt idx="3431">
                  <c:v>113.898</c:v>
                </c:pt>
                <c:pt idx="3432">
                  <c:v>113.929</c:v>
                </c:pt>
                <c:pt idx="3433">
                  <c:v>113.96</c:v>
                </c:pt>
                <c:pt idx="3434">
                  <c:v>113.991</c:v>
                </c:pt>
                <c:pt idx="3435">
                  <c:v>114.02200000000001</c:v>
                </c:pt>
                <c:pt idx="3436">
                  <c:v>114.053</c:v>
                </c:pt>
                <c:pt idx="3437">
                  <c:v>114.08499999999999</c:v>
                </c:pt>
                <c:pt idx="3438">
                  <c:v>114.116</c:v>
                </c:pt>
                <c:pt idx="3439">
                  <c:v>114.14700000000001</c:v>
                </c:pt>
                <c:pt idx="3440">
                  <c:v>114.178</c:v>
                </c:pt>
                <c:pt idx="3441">
                  <c:v>114.209</c:v>
                </c:pt>
                <c:pt idx="3442">
                  <c:v>114.241</c:v>
                </c:pt>
                <c:pt idx="3443">
                  <c:v>114.27200000000001</c:v>
                </c:pt>
                <c:pt idx="3444">
                  <c:v>114.303</c:v>
                </c:pt>
                <c:pt idx="3445">
                  <c:v>114.334</c:v>
                </c:pt>
                <c:pt idx="3446">
                  <c:v>114.36499999999999</c:v>
                </c:pt>
                <c:pt idx="3447">
                  <c:v>114.39700000000001</c:v>
                </c:pt>
                <c:pt idx="3448">
                  <c:v>114.428</c:v>
                </c:pt>
                <c:pt idx="3449">
                  <c:v>114.459</c:v>
                </c:pt>
                <c:pt idx="3450">
                  <c:v>114.49</c:v>
                </c:pt>
                <c:pt idx="3451">
                  <c:v>114.521</c:v>
                </c:pt>
                <c:pt idx="3452">
                  <c:v>114.55800000000001</c:v>
                </c:pt>
                <c:pt idx="3453">
                  <c:v>114.584</c:v>
                </c:pt>
                <c:pt idx="3454">
                  <c:v>114.61499999999999</c:v>
                </c:pt>
                <c:pt idx="3455">
                  <c:v>114.646</c:v>
                </c:pt>
                <c:pt idx="3456">
                  <c:v>114.67700000000001</c:v>
                </c:pt>
                <c:pt idx="3457">
                  <c:v>114.709</c:v>
                </c:pt>
                <c:pt idx="3458">
                  <c:v>114.74</c:v>
                </c:pt>
                <c:pt idx="3459">
                  <c:v>114.771</c:v>
                </c:pt>
                <c:pt idx="3460">
                  <c:v>114.80200000000001</c:v>
                </c:pt>
                <c:pt idx="3461">
                  <c:v>114.834</c:v>
                </c:pt>
                <c:pt idx="3462">
                  <c:v>114.86499999999999</c:v>
                </c:pt>
                <c:pt idx="3463">
                  <c:v>114.896</c:v>
                </c:pt>
                <c:pt idx="3464">
                  <c:v>114.92700000000001</c:v>
                </c:pt>
                <c:pt idx="3465">
                  <c:v>114.958</c:v>
                </c:pt>
                <c:pt idx="3466">
                  <c:v>114.99</c:v>
                </c:pt>
                <c:pt idx="3467">
                  <c:v>115.021</c:v>
                </c:pt>
                <c:pt idx="3468">
                  <c:v>115.05200000000001</c:v>
                </c:pt>
                <c:pt idx="3469">
                  <c:v>115.083</c:v>
                </c:pt>
                <c:pt idx="3470">
                  <c:v>115.114</c:v>
                </c:pt>
                <c:pt idx="3471">
                  <c:v>115.145</c:v>
                </c:pt>
                <c:pt idx="3472">
                  <c:v>115.17700000000001</c:v>
                </c:pt>
                <c:pt idx="3473">
                  <c:v>115.208</c:v>
                </c:pt>
                <c:pt idx="3474">
                  <c:v>115.239</c:v>
                </c:pt>
                <c:pt idx="3475">
                  <c:v>115.27</c:v>
                </c:pt>
                <c:pt idx="3476">
                  <c:v>115.301</c:v>
                </c:pt>
                <c:pt idx="3477">
                  <c:v>115.333</c:v>
                </c:pt>
                <c:pt idx="3478">
                  <c:v>115.364</c:v>
                </c:pt>
                <c:pt idx="3479">
                  <c:v>115.395</c:v>
                </c:pt>
                <c:pt idx="3480">
                  <c:v>115.426</c:v>
                </c:pt>
                <c:pt idx="3481">
                  <c:v>115.45699999999999</c:v>
                </c:pt>
                <c:pt idx="3482">
                  <c:v>115.489</c:v>
                </c:pt>
                <c:pt idx="3483">
                  <c:v>115.52</c:v>
                </c:pt>
                <c:pt idx="3484">
                  <c:v>115.551</c:v>
                </c:pt>
                <c:pt idx="3485">
                  <c:v>115.58199999999999</c:v>
                </c:pt>
                <c:pt idx="3486">
                  <c:v>115.614</c:v>
                </c:pt>
                <c:pt idx="3487">
                  <c:v>115.645</c:v>
                </c:pt>
                <c:pt idx="3488">
                  <c:v>115.676</c:v>
                </c:pt>
                <c:pt idx="3489">
                  <c:v>115.70699999999999</c:v>
                </c:pt>
                <c:pt idx="3490">
                  <c:v>115.738</c:v>
                </c:pt>
                <c:pt idx="3491">
                  <c:v>115.77</c:v>
                </c:pt>
                <c:pt idx="3492">
                  <c:v>115.801</c:v>
                </c:pt>
                <c:pt idx="3493">
                  <c:v>115.83199999999999</c:v>
                </c:pt>
                <c:pt idx="3494">
                  <c:v>115.863</c:v>
                </c:pt>
                <c:pt idx="3495">
                  <c:v>115.89400000000001</c:v>
                </c:pt>
                <c:pt idx="3496">
                  <c:v>115.925</c:v>
                </c:pt>
                <c:pt idx="3497">
                  <c:v>115.95699999999999</c:v>
                </c:pt>
                <c:pt idx="3498">
                  <c:v>115.988</c:v>
                </c:pt>
                <c:pt idx="3499">
                  <c:v>116.01900000000001</c:v>
                </c:pt>
                <c:pt idx="3500">
                  <c:v>116.05</c:v>
                </c:pt>
                <c:pt idx="3501">
                  <c:v>116.09099999999999</c:v>
                </c:pt>
                <c:pt idx="3502">
                  <c:v>116.114</c:v>
                </c:pt>
                <c:pt idx="3503">
                  <c:v>116.14400000000001</c:v>
                </c:pt>
                <c:pt idx="3504">
                  <c:v>116.175</c:v>
                </c:pt>
                <c:pt idx="3505">
                  <c:v>116.206</c:v>
                </c:pt>
                <c:pt idx="3506">
                  <c:v>116.23699999999999</c:v>
                </c:pt>
                <c:pt idx="3507">
                  <c:v>116.26900000000001</c:v>
                </c:pt>
                <c:pt idx="3508">
                  <c:v>116.3</c:v>
                </c:pt>
                <c:pt idx="3509">
                  <c:v>116.331</c:v>
                </c:pt>
                <c:pt idx="3510">
                  <c:v>116.36199999999999</c:v>
                </c:pt>
                <c:pt idx="3511">
                  <c:v>116.393</c:v>
                </c:pt>
                <c:pt idx="3512">
                  <c:v>116.425</c:v>
                </c:pt>
                <c:pt idx="3513">
                  <c:v>116.456</c:v>
                </c:pt>
                <c:pt idx="3514">
                  <c:v>116.48699999999999</c:v>
                </c:pt>
                <c:pt idx="3515">
                  <c:v>116.518</c:v>
                </c:pt>
                <c:pt idx="3516">
                  <c:v>116.55</c:v>
                </c:pt>
                <c:pt idx="3517">
                  <c:v>116.581</c:v>
                </c:pt>
                <c:pt idx="3518">
                  <c:v>116.61199999999999</c:v>
                </c:pt>
                <c:pt idx="3519">
                  <c:v>116.643</c:v>
                </c:pt>
                <c:pt idx="3520">
                  <c:v>116.67400000000001</c:v>
                </c:pt>
                <c:pt idx="3521">
                  <c:v>116.706</c:v>
                </c:pt>
                <c:pt idx="3522">
                  <c:v>116.73699999999999</c:v>
                </c:pt>
                <c:pt idx="3523">
                  <c:v>116.768</c:v>
                </c:pt>
                <c:pt idx="3524">
                  <c:v>116.79900000000001</c:v>
                </c:pt>
                <c:pt idx="3525">
                  <c:v>116.83</c:v>
                </c:pt>
                <c:pt idx="3526">
                  <c:v>116.861</c:v>
                </c:pt>
                <c:pt idx="3527">
                  <c:v>116.893</c:v>
                </c:pt>
                <c:pt idx="3528">
                  <c:v>116.92400000000001</c:v>
                </c:pt>
                <c:pt idx="3529">
                  <c:v>116.955</c:v>
                </c:pt>
                <c:pt idx="3530">
                  <c:v>116.98699999999999</c:v>
                </c:pt>
                <c:pt idx="3531">
                  <c:v>117.018</c:v>
                </c:pt>
                <c:pt idx="3532">
                  <c:v>117.04900000000001</c:v>
                </c:pt>
                <c:pt idx="3533">
                  <c:v>117.08</c:v>
                </c:pt>
                <c:pt idx="3534">
                  <c:v>117.111</c:v>
                </c:pt>
                <c:pt idx="3535">
                  <c:v>117.143</c:v>
                </c:pt>
                <c:pt idx="3536">
                  <c:v>117.17400000000001</c:v>
                </c:pt>
                <c:pt idx="3537">
                  <c:v>117.205</c:v>
                </c:pt>
                <c:pt idx="3538">
                  <c:v>117.236</c:v>
                </c:pt>
                <c:pt idx="3539">
                  <c:v>117.267</c:v>
                </c:pt>
                <c:pt idx="3540">
                  <c:v>117.298</c:v>
                </c:pt>
                <c:pt idx="3541">
                  <c:v>117.33</c:v>
                </c:pt>
                <c:pt idx="3542">
                  <c:v>117.361</c:v>
                </c:pt>
                <c:pt idx="3543">
                  <c:v>117.392</c:v>
                </c:pt>
                <c:pt idx="3544">
                  <c:v>117.423</c:v>
                </c:pt>
                <c:pt idx="3545">
                  <c:v>117.45399999999999</c:v>
                </c:pt>
                <c:pt idx="3546">
                  <c:v>117.486</c:v>
                </c:pt>
                <c:pt idx="3547">
                  <c:v>117.517</c:v>
                </c:pt>
                <c:pt idx="3548">
                  <c:v>117.551</c:v>
                </c:pt>
                <c:pt idx="3549">
                  <c:v>117.57899999999999</c:v>
                </c:pt>
                <c:pt idx="3550">
                  <c:v>117.61</c:v>
                </c:pt>
                <c:pt idx="3551">
                  <c:v>117.64100000000001</c:v>
                </c:pt>
                <c:pt idx="3552">
                  <c:v>117.673</c:v>
                </c:pt>
                <c:pt idx="3553">
                  <c:v>117.70399999999999</c:v>
                </c:pt>
                <c:pt idx="3554">
                  <c:v>117.735</c:v>
                </c:pt>
                <c:pt idx="3555">
                  <c:v>117.76600000000001</c:v>
                </c:pt>
                <c:pt idx="3556">
                  <c:v>117.798</c:v>
                </c:pt>
                <c:pt idx="3557">
                  <c:v>117.82899999999999</c:v>
                </c:pt>
                <c:pt idx="3558">
                  <c:v>117.86</c:v>
                </c:pt>
                <c:pt idx="3559">
                  <c:v>117.89100000000001</c:v>
                </c:pt>
                <c:pt idx="3560">
                  <c:v>117.922</c:v>
                </c:pt>
                <c:pt idx="3561">
                  <c:v>117.953</c:v>
                </c:pt>
                <c:pt idx="3562">
                  <c:v>117.985</c:v>
                </c:pt>
                <c:pt idx="3563">
                  <c:v>118.01600000000001</c:v>
                </c:pt>
                <c:pt idx="3564">
                  <c:v>118.047</c:v>
                </c:pt>
                <c:pt idx="3565">
                  <c:v>118.078</c:v>
                </c:pt>
                <c:pt idx="3566">
                  <c:v>118.11</c:v>
                </c:pt>
                <c:pt idx="3567">
                  <c:v>118.14100000000001</c:v>
                </c:pt>
                <c:pt idx="3568">
                  <c:v>118.172</c:v>
                </c:pt>
                <c:pt idx="3569">
                  <c:v>118.203</c:v>
                </c:pt>
                <c:pt idx="3570">
                  <c:v>118.23399999999999</c:v>
                </c:pt>
                <c:pt idx="3571">
                  <c:v>118.26600000000001</c:v>
                </c:pt>
                <c:pt idx="3572">
                  <c:v>118.297</c:v>
                </c:pt>
                <c:pt idx="3573">
                  <c:v>118.328</c:v>
                </c:pt>
                <c:pt idx="3574">
                  <c:v>118.35899999999999</c:v>
                </c:pt>
                <c:pt idx="3575">
                  <c:v>118.39</c:v>
                </c:pt>
                <c:pt idx="3576">
                  <c:v>118.422</c:v>
                </c:pt>
                <c:pt idx="3577">
                  <c:v>118.453</c:v>
                </c:pt>
                <c:pt idx="3578">
                  <c:v>118.48399999999999</c:v>
                </c:pt>
                <c:pt idx="3579">
                  <c:v>118.515</c:v>
                </c:pt>
                <c:pt idx="3580">
                  <c:v>118.547</c:v>
                </c:pt>
                <c:pt idx="3581">
                  <c:v>118.578</c:v>
                </c:pt>
                <c:pt idx="3582">
                  <c:v>118.60899999999999</c:v>
                </c:pt>
                <c:pt idx="3583">
                  <c:v>118.64</c:v>
                </c:pt>
                <c:pt idx="3584">
                  <c:v>118.67100000000001</c:v>
                </c:pt>
                <c:pt idx="3585">
                  <c:v>118.702</c:v>
                </c:pt>
                <c:pt idx="3586">
                  <c:v>118.733</c:v>
                </c:pt>
                <c:pt idx="3587">
                  <c:v>118.765</c:v>
                </c:pt>
                <c:pt idx="3588">
                  <c:v>118.79600000000001</c:v>
                </c:pt>
                <c:pt idx="3589">
                  <c:v>118.827</c:v>
                </c:pt>
                <c:pt idx="3590">
                  <c:v>118.858</c:v>
                </c:pt>
                <c:pt idx="3591">
                  <c:v>118.889</c:v>
                </c:pt>
                <c:pt idx="3592">
                  <c:v>118.92100000000001</c:v>
                </c:pt>
                <c:pt idx="3593">
                  <c:v>118.952</c:v>
                </c:pt>
                <c:pt idx="3594">
                  <c:v>118.983</c:v>
                </c:pt>
                <c:pt idx="3595">
                  <c:v>119.014</c:v>
                </c:pt>
                <c:pt idx="3596">
                  <c:v>119.045</c:v>
                </c:pt>
                <c:pt idx="3597">
                  <c:v>119.077</c:v>
                </c:pt>
                <c:pt idx="3598">
                  <c:v>119.108</c:v>
                </c:pt>
                <c:pt idx="3599">
                  <c:v>119.139</c:v>
                </c:pt>
                <c:pt idx="3600">
                  <c:v>119.17</c:v>
                </c:pt>
                <c:pt idx="3601">
                  <c:v>119.202</c:v>
                </c:pt>
                <c:pt idx="3602">
                  <c:v>119.233</c:v>
                </c:pt>
                <c:pt idx="3603">
                  <c:v>119.264</c:v>
                </c:pt>
                <c:pt idx="3604">
                  <c:v>119.295</c:v>
                </c:pt>
                <c:pt idx="3605">
                  <c:v>119.32599999999999</c:v>
                </c:pt>
                <c:pt idx="3606">
                  <c:v>119.358</c:v>
                </c:pt>
                <c:pt idx="3607">
                  <c:v>119.389</c:v>
                </c:pt>
                <c:pt idx="3608">
                  <c:v>119.42</c:v>
                </c:pt>
                <c:pt idx="3609">
                  <c:v>119.45099999999999</c:v>
                </c:pt>
                <c:pt idx="3610">
                  <c:v>119.482</c:v>
                </c:pt>
                <c:pt idx="3611">
                  <c:v>119.514</c:v>
                </c:pt>
                <c:pt idx="3612">
                  <c:v>119.545</c:v>
                </c:pt>
                <c:pt idx="3613">
                  <c:v>119.57599999999999</c:v>
                </c:pt>
                <c:pt idx="3614">
                  <c:v>119.607</c:v>
                </c:pt>
                <c:pt idx="3615">
                  <c:v>119.63800000000001</c:v>
                </c:pt>
                <c:pt idx="3616">
                  <c:v>119.669</c:v>
                </c:pt>
                <c:pt idx="3617">
                  <c:v>119.70099999999999</c:v>
                </c:pt>
                <c:pt idx="3618">
                  <c:v>119.732</c:v>
                </c:pt>
                <c:pt idx="3619">
                  <c:v>119.76300000000001</c:v>
                </c:pt>
                <c:pt idx="3620">
                  <c:v>119.794</c:v>
                </c:pt>
                <c:pt idx="3621">
                  <c:v>119.82599999999999</c:v>
                </c:pt>
                <c:pt idx="3622">
                  <c:v>119.857</c:v>
                </c:pt>
                <c:pt idx="3623">
                  <c:v>119.88800000000001</c:v>
                </c:pt>
                <c:pt idx="3624">
                  <c:v>119.919</c:v>
                </c:pt>
                <c:pt idx="3625">
                  <c:v>119.95</c:v>
                </c:pt>
                <c:pt idx="3626">
                  <c:v>119.982</c:v>
                </c:pt>
                <c:pt idx="3627">
                  <c:v>120.01300000000001</c:v>
                </c:pt>
                <c:pt idx="3628">
                  <c:v>120.044</c:v>
                </c:pt>
                <c:pt idx="3629">
                  <c:v>120.075</c:v>
                </c:pt>
                <c:pt idx="3630">
                  <c:v>120.10599999999999</c:v>
                </c:pt>
                <c:pt idx="3631">
                  <c:v>120.137</c:v>
                </c:pt>
                <c:pt idx="3632">
                  <c:v>120.169</c:v>
                </c:pt>
                <c:pt idx="3633">
                  <c:v>120.2</c:v>
                </c:pt>
                <c:pt idx="3634">
                  <c:v>120.23099999999999</c:v>
                </c:pt>
                <c:pt idx="3635">
                  <c:v>120.262</c:v>
                </c:pt>
                <c:pt idx="3636">
                  <c:v>120.294</c:v>
                </c:pt>
                <c:pt idx="3637">
                  <c:v>120.325</c:v>
                </c:pt>
                <c:pt idx="3638">
                  <c:v>120.35599999999999</c:v>
                </c:pt>
                <c:pt idx="3639">
                  <c:v>120.387</c:v>
                </c:pt>
                <c:pt idx="3640">
                  <c:v>120.41800000000001</c:v>
                </c:pt>
                <c:pt idx="3641">
                  <c:v>120.45</c:v>
                </c:pt>
                <c:pt idx="3642">
                  <c:v>120.48099999999999</c:v>
                </c:pt>
                <c:pt idx="3643">
                  <c:v>120.512</c:v>
                </c:pt>
                <c:pt idx="3644">
                  <c:v>120.54300000000001</c:v>
                </c:pt>
                <c:pt idx="3645">
                  <c:v>120.574</c:v>
                </c:pt>
                <c:pt idx="3646">
                  <c:v>120.60599999999999</c:v>
                </c:pt>
                <c:pt idx="3647">
                  <c:v>120.637</c:v>
                </c:pt>
                <c:pt idx="3648">
                  <c:v>120.66800000000001</c:v>
                </c:pt>
                <c:pt idx="3649">
                  <c:v>120.699</c:v>
                </c:pt>
                <c:pt idx="3650">
                  <c:v>120.73</c:v>
                </c:pt>
                <c:pt idx="3651">
                  <c:v>120.761</c:v>
                </c:pt>
                <c:pt idx="3652">
                  <c:v>120.79300000000001</c:v>
                </c:pt>
                <c:pt idx="3653">
                  <c:v>120.824</c:v>
                </c:pt>
                <c:pt idx="3654">
                  <c:v>120.855</c:v>
                </c:pt>
                <c:pt idx="3655">
                  <c:v>120.886</c:v>
                </c:pt>
                <c:pt idx="3656">
                  <c:v>120.917</c:v>
                </c:pt>
                <c:pt idx="3657">
                  <c:v>120.949</c:v>
                </c:pt>
                <c:pt idx="3658">
                  <c:v>120.98</c:v>
                </c:pt>
                <c:pt idx="3659">
                  <c:v>121.011</c:v>
                </c:pt>
                <c:pt idx="3660">
                  <c:v>121.042</c:v>
                </c:pt>
                <c:pt idx="3661">
                  <c:v>121.074</c:v>
                </c:pt>
                <c:pt idx="3662">
                  <c:v>121.105</c:v>
                </c:pt>
                <c:pt idx="3663">
                  <c:v>121.136</c:v>
                </c:pt>
                <c:pt idx="3664">
                  <c:v>121.167</c:v>
                </c:pt>
                <c:pt idx="3665">
                  <c:v>121.19799999999999</c:v>
                </c:pt>
                <c:pt idx="3666">
                  <c:v>121.23</c:v>
                </c:pt>
                <c:pt idx="3667">
                  <c:v>121.261</c:v>
                </c:pt>
                <c:pt idx="3668">
                  <c:v>121.292</c:v>
                </c:pt>
                <c:pt idx="3669">
                  <c:v>121.32299999999999</c:v>
                </c:pt>
                <c:pt idx="3670">
                  <c:v>121.354</c:v>
                </c:pt>
                <c:pt idx="3671">
                  <c:v>121.38500000000001</c:v>
                </c:pt>
                <c:pt idx="3672">
                  <c:v>121.417</c:v>
                </c:pt>
                <c:pt idx="3673">
                  <c:v>121.44799999999999</c:v>
                </c:pt>
                <c:pt idx="3674">
                  <c:v>121.479</c:v>
                </c:pt>
                <c:pt idx="3675">
                  <c:v>121.51</c:v>
                </c:pt>
                <c:pt idx="3676">
                  <c:v>121.541</c:v>
                </c:pt>
                <c:pt idx="3677">
                  <c:v>121.57299999999999</c:v>
                </c:pt>
                <c:pt idx="3678">
                  <c:v>121.604</c:v>
                </c:pt>
                <c:pt idx="3679">
                  <c:v>121.63500000000001</c:v>
                </c:pt>
                <c:pt idx="3680">
                  <c:v>121.666</c:v>
                </c:pt>
                <c:pt idx="3681">
                  <c:v>121.697</c:v>
                </c:pt>
                <c:pt idx="3682">
                  <c:v>121.729</c:v>
                </c:pt>
                <c:pt idx="3683">
                  <c:v>121.76</c:v>
                </c:pt>
                <c:pt idx="3684">
                  <c:v>121.791</c:v>
                </c:pt>
                <c:pt idx="3685">
                  <c:v>121.822</c:v>
                </c:pt>
                <c:pt idx="3686">
                  <c:v>121.854</c:v>
                </c:pt>
                <c:pt idx="3687">
                  <c:v>121.88500000000001</c:v>
                </c:pt>
                <c:pt idx="3688">
                  <c:v>121.916</c:v>
                </c:pt>
                <c:pt idx="3689">
                  <c:v>121.947</c:v>
                </c:pt>
                <c:pt idx="3690">
                  <c:v>121.97799999999999</c:v>
                </c:pt>
                <c:pt idx="3691">
                  <c:v>122.01</c:v>
                </c:pt>
                <c:pt idx="3692">
                  <c:v>122.041</c:v>
                </c:pt>
                <c:pt idx="3693">
                  <c:v>122.072</c:v>
                </c:pt>
                <c:pt idx="3694">
                  <c:v>122.10299999999999</c:v>
                </c:pt>
                <c:pt idx="3695">
                  <c:v>122.134</c:v>
                </c:pt>
                <c:pt idx="3696">
                  <c:v>122.16500000000001</c:v>
                </c:pt>
                <c:pt idx="3697">
                  <c:v>122.197</c:v>
                </c:pt>
                <c:pt idx="3698">
                  <c:v>122.22799999999999</c:v>
                </c:pt>
                <c:pt idx="3699">
                  <c:v>122.259</c:v>
                </c:pt>
                <c:pt idx="3700">
                  <c:v>122.29</c:v>
                </c:pt>
                <c:pt idx="3701">
                  <c:v>122.321</c:v>
                </c:pt>
                <c:pt idx="3702">
                  <c:v>122.35599999999999</c:v>
                </c:pt>
                <c:pt idx="3703">
                  <c:v>122.384</c:v>
                </c:pt>
                <c:pt idx="3704">
                  <c:v>122.41500000000001</c:v>
                </c:pt>
                <c:pt idx="3705">
                  <c:v>122.446</c:v>
                </c:pt>
                <c:pt idx="3706">
                  <c:v>122.477</c:v>
                </c:pt>
                <c:pt idx="3707">
                  <c:v>122.509</c:v>
                </c:pt>
                <c:pt idx="3708">
                  <c:v>122.54</c:v>
                </c:pt>
                <c:pt idx="3709">
                  <c:v>122.571</c:v>
                </c:pt>
                <c:pt idx="3710">
                  <c:v>122.602</c:v>
                </c:pt>
                <c:pt idx="3711">
                  <c:v>122.634</c:v>
                </c:pt>
                <c:pt idx="3712">
                  <c:v>122.66500000000001</c:v>
                </c:pt>
                <c:pt idx="3713">
                  <c:v>122.696</c:v>
                </c:pt>
                <c:pt idx="3714">
                  <c:v>122.727</c:v>
                </c:pt>
                <c:pt idx="3715">
                  <c:v>122.758</c:v>
                </c:pt>
                <c:pt idx="3716">
                  <c:v>122.789</c:v>
                </c:pt>
                <c:pt idx="3717">
                  <c:v>122.821</c:v>
                </c:pt>
                <c:pt idx="3718">
                  <c:v>122.852</c:v>
                </c:pt>
                <c:pt idx="3719">
                  <c:v>122.883</c:v>
                </c:pt>
                <c:pt idx="3720">
                  <c:v>122.914</c:v>
                </c:pt>
                <c:pt idx="3721">
                  <c:v>122.946</c:v>
                </c:pt>
                <c:pt idx="3722">
                  <c:v>122.977</c:v>
                </c:pt>
                <c:pt idx="3723">
                  <c:v>123.008</c:v>
                </c:pt>
                <c:pt idx="3724">
                  <c:v>123.039</c:v>
                </c:pt>
                <c:pt idx="3725">
                  <c:v>123.07</c:v>
                </c:pt>
                <c:pt idx="3726">
                  <c:v>123.102</c:v>
                </c:pt>
                <c:pt idx="3727">
                  <c:v>123.133</c:v>
                </c:pt>
                <c:pt idx="3728">
                  <c:v>123.164</c:v>
                </c:pt>
                <c:pt idx="3729">
                  <c:v>123.19499999999999</c:v>
                </c:pt>
                <c:pt idx="3730">
                  <c:v>123.226</c:v>
                </c:pt>
                <c:pt idx="3731">
                  <c:v>123.258</c:v>
                </c:pt>
                <c:pt idx="3732">
                  <c:v>123.289</c:v>
                </c:pt>
                <c:pt idx="3733">
                  <c:v>123.32</c:v>
                </c:pt>
                <c:pt idx="3734">
                  <c:v>123.351</c:v>
                </c:pt>
                <c:pt idx="3735">
                  <c:v>123.38200000000001</c:v>
                </c:pt>
                <c:pt idx="3736">
                  <c:v>123.413</c:v>
                </c:pt>
                <c:pt idx="3737">
                  <c:v>123.44499999999999</c:v>
                </c:pt>
                <c:pt idx="3738">
                  <c:v>123.476</c:v>
                </c:pt>
                <c:pt idx="3739">
                  <c:v>123.50700000000001</c:v>
                </c:pt>
                <c:pt idx="3740">
                  <c:v>123.538</c:v>
                </c:pt>
                <c:pt idx="3741">
                  <c:v>123.569</c:v>
                </c:pt>
                <c:pt idx="3742">
                  <c:v>123.601</c:v>
                </c:pt>
                <c:pt idx="3743">
                  <c:v>123.63200000000001</c:v>
                </c:pt>
                <c:pt idx="3744">
                  <c:v>123.663</c:v>
                </c:pt>
                <c:pt idx="3745">
                  <c:v>123.694</c:v>
                </c:pt>
                <c:pt idx="3746">
                  <c:v>123.72499999999999</c:v>
                </c:pt>
                <c:pt idx="3747">
                  <c:v>123.75700000000001</c:v>
                </c:pt>
                <c:pt idx="3748">
                  <c:v>123.791</c:v>
                </c:pt>
                <c:pt idx="3749">
                  <c:v>123.819</c:v>
                </c:pt>
                <c:pt idx="3750">
                  <c:v>123.849</c:v>
                </c:pt>
                <c:pt idx="3751">
                  <c:v>123.88200000000001</c:v>
                </c:pt>
                <c:pt idx="3752">
                  <c:v>123.913</c:v>
                </c:pt>
                <c:pt idx="3753">
                  <c:v>123.944</c:v>
                </c:pt>
                <c:pt idx="3754">
                  <c:v>123.97499999999999</c:v>
                </c:pt>
                <c:pt idx="3755">
                  <c:v>124.006</c:v>
                </c:pt>
                <c:pt idx="3756">
                  <c:v>124.038</c:v>
                </c:pt>
                <c:pt idx="3757">
                  <c:v>124.069</c:v>
                </c:pt>
                <c:pt idx="3758">
                  <c:v>124.1</c:v>
                </c:pt>
                <c:pt idx="3759">
                  <c:v>124.131</c:v>
                </c:pt>
                <c:pt idx="3760">
                  <c:v>124.16200000000001</c:v>
                </c:pt>
                <c:pt idx="3761">
                  <c:v>124.194</c:v>
                </c:pt>
                <c:pt idx="3762">
                  <c:v>124.22499999999999</c:v>
                </c:pt>
                <c:pt idx="3763">
                  <c:v>124.256</c:v>
                </c:pt>
                <c:pt idx="3764">
                  <c:v>124.286</c:v>
                </c:pt>
                <c:pt idx="3765">
                  <c:v>124.318</c:v>
                </c:pt>
                <c:pt idx="3766">
                  <c:v>124.35</c:v>
                </c:pt>
                <c:pt idx="3767">
                  <c:v>124.381</c:v>
                </c:pt>
                <c:pt idx="3768">
                  <c:v>124.41200000000001</c:v>
                </c:pt>
                <c:pt idx="3769">
                  <c:v>124.443</c:v>
                </c:pt>
                <c:pt idx="3770">
                  <c:v>124.474</c:v>
                </c:pt>
                <c:pt idx="3771">
                  <c:v>124.505</c:v>
                </c:pt>
                <c:pt idx="3772">
                  <c:v>124.53700000000001</c:v>
                </c:pt>
                <c:pt idx="3773">
                  <c:v>124.568</c:v>
                </c:pt>
                <c:pt idx="3774">
                  <c:v>124.599</c:v>
                </c:pt>
                <c:pt idx="3775">
                  <c:v>124.63</c:v>
                </c:pt>
                <c:pt idx="3776">
                  <c:v>124.661</c:v>
                </c:pt>
                <c:pt idx="3777">
                  <c:v>124.693</c:v>
                </c:pt>
                <c:pt idx="3778">
                  <c:v>124.724</c:v>
                </c:pt>
                <c:pt idx="3779">
                  <c:v>124.755</c:v>
                </c:pt>
                <c:pt idx="3780">
                  <c:v>124.786</c:v>
                </c:pt>
                <c:pt idx="3781">
                  <c:v>124.818</c:v>
                </c:pt>
                <c:pt idx="3782">
                  <c:v>124.849</c:v>
                </c:pt>
                <c:pt idx="3783">
                  <c:v>124.88</c:v>
                </c:pt>
                <c:pt idx="3784">
                  <c:v>124.911</c:v>
                </c:pt>
                <c:pt idx="3785">
                  <c:v>124.94199999999999</c:v>
                </c:pt>
                <c:pt idx="3786">
                  <c:v>124.97199999999999</c:v>
                </c:pt>
                <c:pt idx="3787">
                  <c:v>125.005</c:v>
                </c:pt>
                <c:pt idx="3788">
                  <c:v>125.036</c:v>
                </c:pt>
                <c:pt idx="3789">
                  <c:v>125.06699999999999</c:v>
                </c:pt>
                <c:pt idx="3790">
                  <c:v>125.099</c:v>
                </c:pt>
                <c:pt idx="3791">
                  <c:v>125.133</c:v>
                </c:pt>
                <c:pt idx="3792">
                  <c:v>125.16</c:v>
                </c:pt>
                <c:pt idx="3793">
                  <c:v>125.191</c:v>
                </c:pt>
                <c:pt idx="3794">
                  <c:v>125.22199999999999</c:v>
                </c:pt>
                <c:pt idx="3795">
                  <c:v>125.254</c:v>
                </c:pt>
                <c:pt idx="3796">
                  <c:v>125.285</c:v>
                </c:pt>
                <c:pt idx="3797">
                  <c:v>125.316</c:v>
                </c:pt>
                <c:pt idx="3798">
                  <c:v>125.34699999999999</c:v>
                </c:pt>
                <c:pt idx="3799">
                  <c:v>125.378</c:v>
                </c:pt>
                <c:pt idx="3800">
                  <c:v>125.41</c:v>
                </c:pt>
                <c:pt idx="3801">
                  <c:v>125.441</c:v>
                </c:pt>
                <c:pt idx="3802">
                  <c:v>125.47199999999999</c:v>
                </c:pt>
                <c:pt idx="3803">
                  <c:v>125.504</c:v>
                </c:pt>
                <c:pt idx="3804">
                  <c:v>125.535</c:v>
                </c:pt>
                <c:pt idx="3805">
                  <c:v>125.565</c:v>
                </c:pt>
                <c:pt idx="3806">
                  <c:v>125.59699999999999</c:v>
                </c:pt>
                <c:pt idx="3807">
                  <c:v>125.628</c:v>
                </c:pt>
                <c:pt idx="3808">
                  <c:v>125.65900000000001</c:v>
                </c:pt>
                <c:pt idx="3809">
                  <c:v>125.691</c:v>
                </c:pt>
                <c:pt idx="3810">
                  <c:v>125.721</c:v>
                </c:pt>
                <c:pt idx="3811">
                  <c:v>125.753</c:v>
                </c:pt>
                <c:pt idx="3812">
                  <c:v>125.78400000000001</c:v>
                </c:pt>
                <c:pt idx="3813">
                  <c:v>125.815</c:v>
                </c:pt>
                <c:pt idx="3814">
                  <c:v>125.846</c:v>
                </c:pt>
                <c:pt idx="3815">
                  <c:v>125.878</c:v>
                </c:pt>
                <c:pt idx="3816">
                  <c:v>125.908</c:v>
                </c:pt>
                <c:pt idx="3817">
                  <c:v>125.94</c:v>
                </c:pt>
                <c:pt idx="3818">
                  <c:v>125.971</c:v>
                </c:pt>
                <c:pt idx="3819">
                  <c:v>126.002</c:v>
                </c:pt>
                <c:pt idx="3820">
                  <c:v>126.033</c:v>
                </c:pt>
                <c:pt idx="3821">
                  <c:v>126.065</c:v>
                </c:pt>
                <c:pt idx="3822">
                  <c:v>126.096</c:v>
                </c:pt>
                <c:pt idx="3823">
                  <c:v>126.127</c:v>
                </c:pt>
                <c:pt idx="3824">
                  <c:v>126.158</c:v>
                </c:pt>
                <c:pt idx="3825">
                  <c:v>126.19</c:v>
                </c:pt>
                <c:pt idx="3826">
                  <c:v>126.221</c:v>
                </c:pt>
                <c:pt idx="3827">
                  <c:v>126.252</c:v>
                </c:pt>
                <c:pt idx="3828">
                  <c:v>126.283</c:v>
                </c:pt>
                <c:pt idx="3829">
                  <c:v>126.31399999999999</c:v>
                </c:pt>
                <c:pt idx="3830">
                  <c:v>126.346</c:v>
                </c:pt>
                <c:pt idx="3831">
                  <c:v>126.377</c:v>
                </c:pt>
                <c:pt idx="3832">
                  <c:v>126.408</c:v>
                </c:pt>
                <c:pt idx="3833">
                  <c:v>126.43899999999999</c:v>
                </c:pt>
                <c:pt idx="3834">
                  <c:v>126.47</c:v>
                </c:pt>
                <c:pt idx="3835">
                  <c:v>126.501</c:v>
                </c:pt>
                <c:pt idx="3836">
                  <c:v>126.533</c:v>
                </c:pt>
                <c:pt idx="3837">
                  <c:v>126.56399999999999</c:v>
                </c:pt>
                <c:pt idx="3838">
                  <c:v>126.595</c:v>
                </c:pt>
                <c:pt idx="3839">
                  <c:v>126.637</c:v>
                </c:pt>
                <c:pt idx="3840">
                  <c:v>126.657</c:v>
                </c:pt>
                <c:pt idx="3841">
                  <c:v>126.688</c:v>
                </c:pt>
                <c:pt idx="3842">
                  <c:v>126.72</c:v>
                </c:pt>
                <c:pt idx="3843">
                  <c:v>126.751</c:v>
                </c:pt>
                <c:pt idx="3844">
                  <c:v>126.782</c:v>
                </c:pt>
                <c:pt idx="3845">
                  <c:v>126.81399999999999</c:v>
                </c:pt>
                <c:pt idx="3846">
                  <c:v>126.845</c:v>
                </c:pt>
                <c:pt idx="3847">
                  <c:v>126.876</c:v>
                </c:pt>
                <c:pt idx="3848">
                  <c:v>126.908</c:v>
                </c:pt>
                <c:pt idx="3849">
                  <c:v>126.938</c:v>
                </c:pt>
                <c:pt idx="3850">
                  <c:v>126.96899999999999</c:v>
                </c:pt>
                <c:pt idx="3851">
                  <c:v>127</c:v>
                </c:pt>
                <c:pt idx="3852">
                  <c:v>127.032</c:v>
                </c:pt>
                <c:pt idx="3853">
                  <c:v>127.063</c:v>
                </c:pt>
                <c:pt idx="3854">
                  <c:v>127.09399999999999</c:v>
                </c:pt>
                <c:pt idx="3855">
                  <c:v>127.125</c:v>
                </c:pt>
                <c:pt idx="3856">
                  <c:v>127.157</c:v>
                </c:pt>
                <c:pt idx="3857">
                  <c:v>127.188</c:v>
                </c:pt>
                <c:pt idx="3858">
                  <c:v>127.21899999999999</c:v>
                </c:pt>
                <c:pt idx="3859">
                  <c:v>127.25</c:v>
                </c:pt>
                <c:pt idx="3860">
                  <c:v>127.282</c:v>
                </c:pt>
                <c:pt idx="3861">
                  <c:v>127.313</c:v>
                </c:pt>
                <c:pt idx="3862">
                  <c:v>127.34399999999999</c:v>
                </c:pt>
                <c:pt idx="3863">
                  <c:v>127.375</c:v>
                </c:pt>
                <c:pt idx="3864">
                  <c:v>127.40600000000001</c:v>
                </c:pt>
                <c:pt idx="3865">
                  <c:v>127.437</c:v>
                </c:pt>
                <c:pt idx="3866">
                  <c:v>127.468</c:v>
                </c:pt>
                <c:pt idx="3867">
                  <c:v>127.5</c:v>
                </c:pt>
                <c:pt idx="3868">
                  <c:v>127.53100000000001</c:v>
                </c:pt>
                <c:pt idx="3869">
                  <c:v>127.562</c:v>
                </c:pt>
                <c:pt idx="3870">
                  <c:v>127.593</c:v>
                </c:pt>
                <c:pt idx="3871">
                  <c:v>127.625</c:v>
                </c:pt>
                <c:pt idx="3872">
                  <c:v>127.65600000000001</c:v>
                </c:pt>
                <c:pt idx="3873">
                  <c:v>127.687</c:v>
                </c:pt>
                <c:pt idx="3874">
                  <c:v>127.718</c:v>
                </c:pt>
                <c:pt idx="3875">
                  <c:v>127.749</c:v>
                </c:pt>
                <c:pt idx="3876">
                  <c:v>127.78100000000001</c:v>
                </c:pt>
                <c:pt idx="3877">
                  <c:v>127.812</c:v>
                </c:pt>
                <c:pt idx="3878">
                  <c:v>127.843</c:v>
                </c:pt>
                <c:pt idx="3879">
                  <c:v>127.874</c:v>
                </c:pt>
                <c:pt idx="3880">
                  <c:v>127.905</c:v>
                </c:pt>
                <c:pt idx="3881">
                  <c:v>127.937</c:v>
                </c:pt>
                <c:pt idx="3882">
                  <c:v>127.968</c:v>
                </c:pt>
                <c:pt idx="3883">
                  <c:v>127.999</c:v>
                </c:pt>
                <c:pt idx="3884">
                  <c:v>128.03</c:v>
                </c:pt>
                <c:pt idx="3885">
                  <c:v>128.06100000000001</c:v>
                </c:pt>
                <c:pt idx="3886">
                  <c:v>128.09299999999999</c:v>
                </c:pt>
                <c:pt idx="3887">
                  <c:v>128.124</c:v>
                </c:pt>
                <c:pt idx="3888">
                  <c:v>128.155</c:v>
                </c:pt>
                <c:pt idx="3889">
                  <c:v>128.18600000000001</c:v>
                </c:pt>
                <c:pt idx="3890">
                  <c:v>128.21700000000001</c:v>
                </c:pt>
                <c:pt idx="3891">
                  <c:v>128.249</c:v>
                </c:pt>
                <c:pt idx="3892">
                  <c:v>128.28</c:v>
                </c:pt>
                <c:pt idx="3893">
                  <c:v>128.31100000000001</c:v>
                </c:pt>
                <c:pt idx="3894">
                  <c:v>128.34200000000001</c:v>
                </c:pt>
                <c:pt idx="3895">
                  <c:v>128.37299999999999</c:v>
                </c:pt>
                <c:pt idx="3896">
                  <c:v>128.405</c:v>
                </c:pt>
                <c:pt idx="3897">
                  <c:v>128.43600000000001</c:v>
                </c:pt>
                <c:pt idx="3898">
                  <c:v>128.46700000000001</c:v>
                </c:pt>
                <c:pt idx="3899">
                  <c:v>128.49799999999999</c:v>
                </c:pt>
                <c:pt idx="3900">
                  <c:v>128.529</c:v>
                </c:pt>
                <c:pt idx="3901">
                  <c:v>128.56</c:v>
                </c:pt>
                <c:pt idx="3902">
                  <c:v>128.59200000000001</c:v>
                </c:pt>
                <c:pt idx="3903">
                  <c:v>128.62299999999999</c:v>
                </c:pt>
                <c:pt idx="3904">
                  <c:v>128.654</c:v>
                </c:pt>
                <c:pt idx="3905">
                  <c:v>128.685</c:v>
                </c:pt>
                <c:pt idx="3906">
                  <c:v>128.71700000000001</c:v>
                </c:pt>
                <c:pt idx="3907">
                  <c:v>128.74799999999999</c:v>
                </c:pt>
                <c:pt idx="3908">
                  <c:v>128.779</c:v>
                </c:pt>
                <c:pt idx="3909">
                  <c:v>128.81</c:v>
                </c:pt>
                <c:pt idx="3910">
                  <c:v>128.84100000000001</c:v>
                </c:pt>
                <c:pt idx="3911">
                  <c:v>128.87299999999999</c:v>
                </c:pt>
                <c:pt idx="3912">
                  <c:v>128.904</c:v>
                </c:pt>
                <c:pt idx="3913">
                  <c:v>128.935</c:v>
                </c:pt>
                <c:pt idx="3914">
                  <c:v>128.96600000000001</c:v>
                </c:pt>
                <c:pt idx="3915">
                  <c:v>128.99700000000001</c:v>
                </c:pt>
                <c:pt idx="3916">
                  <c:v>129.029</c:v>
                </c:pt>
                <c:pt idx="3917">
                  <c:v>129.06</c:v>
                </c:pt>
                <c:pt idx="3918">
                  <c:v>129.09100000000001</c:v>
                </c:pt>
                <c:pt idx="3919">
                  <c:v>129.12200000000001</c:v>
                </c:pt>
                <c:pt idx="3920">
                  <c:v>129.15299999999999</c:v>
                </c:pt>
                <c:pt idx="3921">
                  <c:v>129.184</c:v>
                </c:pt>
                <c:pt idx="3922">
                  <c:v>129.21600000000001</c:v>
                </c:pt>
                <c:pt idx="3923">
                  <c:v>129.24700000000001</c:v>
                </c:pt>
                <c:pt idx="3924">
                  <c:v>129.27799999999999</c:v>
                </c:pt>
                <c:pt idx="3925">
                  <c:v>129.309</c:v>
                </c:pt>
                <c:pt idx="3926">
                  <c:v>129.34100000000001</c:v>
                </c:pt>
                <c:pt idx="3927">
                  <c:v>129.37200000000001</c:v>
                </c:pt>
                <c:pt idx="3928">
                  <c:v>129.40299999999999</c:v>
                </c:pt>
                <c:pt idx="3929">
                  <c:v>129.434</c:v>
                </c:pt>
                <c:pt idx="3930">
                  <c:v>129.465</c:v>
                </c:pt>
                <c:pt idx="3931">
                  <c:v>129.49600000000001</c:v>
                </c:pt>
                <c:pt idx="3932">
                  <c:v>129.52799999999999</c:v>
                </c:pt>
                <c:pt idx="3933">
                  <c:v>129.559</c:v>
                </c:pt>
                <c:pt idx="3934">
                  <c:v>129.59</c:v>
                </c:pt>
                <c:pt idx="3935">
                  <c:v>129.62200000000001</c:v>
                </c:pt>
                <c:pt idx="3936">
                  <c:v>129.65299999999999</c:v>
                </c:pt>
                <c:pt idx="3937">
                  <c:v>129.684</c:v>
                </c:pt>
                <c:pt idx="3938">
                  <c:v>129.715</c:v>
                </c:pt>
                <c:pt idx="3939">
                  <c:v>129.74600000000001</c:v>
                </c:pt>
                <c:pt idx="3940">
                  <c:v>129.77699999999999</c:v>
                </c:pt>
                <c:pt idx="3941">
                  <c:v>129.809</c:v>
                </c:pt>
                <c:pt idx="3942">
                  <c:v>129.84</c:v>
                </c:pt>
                <c:pt idx="3943">
                  <c:v>129.87100000000001</c:v>
                </c:pt>
                <c:pt idx="3944">
                  <c:v>129.90199999999999</c:v>
                </c:pt>
                <c:pt idx="3945">
                  <c:v>129.93299999999999</c:v>
                </c:pt>
                <c:pt idx="3946">
                  <c:v>129.965</c:v>
                </c:pt>
                <c:pt idx="3947">
                  <c:v>129.99600000000001</c:v>
                </c:pt>
                <c:pt idx="3948">
                  <c:v>130.02699999999999</c:v>
                </c:pt>
                <c:pt idx="3949">
                  <c:v>130.05799999999999</c:v>
                </c:pt>
                <c:pt idx="3950">
                  <c:v>130.089</c:v>
                </c:pt>
                <c:pt idx="3951">
                  <c:v>130.12100000000001</c:v>
                </c:pt>
                <c:pt idx="3952">
                  <c:v>130.15199999999999</c:v>
                </c:pt>
                <c:pt idx="3953">
                  <c:v>130.18299999999999</c:v>
                </c:pt>
                <c:pt idx="3954">
                  <c:v>130.214</c:v>
                </c:pt>
                <c:pt idx="3955">
                  <c:v>130.245</c:v>
                </c:pt>
                <c:pt idx="3956">
                  <c:v>130.27699999999999</c:v>
                </c:pt>
                <c:pt idx="3957">
                  <c:v>130.30799999999999</c:v>
                </c:pt>
                <c:pt idx="3958">
                  <c:v>130.339</c:v>
                </c:pt>
                <c:pt idx="3959">
                  <c:v>130.37</c:v>
                </c:pt>
                <c:pt idx="3960">
                  <c:v>130.40100000000001</c:v>
                </c:pt>
                <c:pt idx="3961">
                  <c:v>130.43299999999999</c:v>
                </c:pt>
                <c:pt idx="3962">
                  <c:v>130.464</c:v>
                </c:pt>
                <c:pt idx="3963">
                  <c:v>130.495</c:v>
                </c:pt>
                <c:pt idx="3964">
                  <c:v>130.52600000000001</c:v>
                </c:pt>
                <c:pt idx="3965">
                  <c:v>130.55699999999999</c:v>
                </c:pt>
                <c:pt idx="3966">
                  <c:v>130.58799999999999</c:v>
                </c:pt>
                <c:pt idx="3967">
                  <c:v>130.62</c:v>
                </c:pt>
                <c:pt idx="3968">
                  <c:v>130.65100000000001</c:v>
                </c:pt>
                <c:pt idx="3969">
                  <c:v>130.68199999999999</c:v>
                </c:pt>
                <c:pt idx="3970">
                  <c:v>130.71299999999999</c:v>
                </c:pt>
                <c:pt idx="3971">
                  <c:v>130.745</c:v>
                </c:pt>
                <c:pt idx="3972">
                  <c:v>130.77600000000001</c:v>
                </c:pt>
                <c:pt idx="3973">
                  <c:v>130.80699999999999</c:v>
                </c:pt>
                <c:pt idx="3974">
                  <c:v>130.84100000000001</c:v>
                </c:pt>
                <c:pt idx="3975">
                  <c:v>130.87</c:v>
                </c:pt>
                <c:pt idx="3976">
                  <c:v>130.9</c:v>
                </c:pt>
                <c:pt idx="3977">
                  <c:v>130.93199999999999</c:v>
                </c:pt>
                <c:pt idx="3978">
                  <c:v>130.96299999999999</c:v>
                </c:pt>
                <c:pt idx="3979">
                  <c:v>130.994</c:v>
                </c:pt>
                <c:pt idx="3980">
                  <c:v>131.02500000000001</c:v>
                </c:pt>
                <c:pt idx="3981">
                  <c:v>131.05600000000001</c:v>
                </c:pt>
                <c:pt idx="3982">
                  <c:v>131.08799999999999</c:v>
                </c:pt>
                <c:pt idx="3983">
                  <c:v>131.119</c:v>
                </c:pt>
                <c:pt idx="3984">
                  <c:v>131.15</c:v>
                </c:pt>
                <c:pt idx="3985">
                  <c:v>131.18100000000001</c:v>
                </c:pt>
                <c:pt idx="3986">
                  <c:v>131.21299999999999</c:v>
                </c:pt>
                <c:pt idx="3987">
                  <c:v>131.244</c:v>
                </c:pt>
                <c:pt idx="3988">
                  <c:v>131.27500000000001</c:v>
                </c:pt>
                <c:pt idx="3989">
                  <c:v>131.30600000000001</c:v>
                </c:pt>
                <c:pt idx="3990">
                  <c:v>131.33699999999999</c:v>
                </c:pt>
                <c:pt idx="3991">
                  <c:v>131.369</c:v>
                </c:pt>
                <c:pt idx="3992">
                  <c:v>131.4</c:v>
                </c:pt>
                <c:pt idx="3993">
                  <c:v>131.43100000000001</c:v>
                </c:pt>
                <c:pt idx="3994">
                  <c:v>131.46199999999999</c:v>
                </c:pt>
                <c:pt idx="3995">
                  <c:v>131.49299999999999</c:v>
                </c:pt>
                <c:pt idx="3996">
                  <c:v>131.52500000000001</c:v>
                </c:pt>
                <c:pt idx="3997">
                  <c:v>131.55600000000001</c:v>
                </c:pt>
                <c:pt idx="3998">
                  <c:v>131.58699999999999</c:v>
                </c:pt>
                <c:pt idx="3999">
                  <c:v>131.61799999999999</c:v>
                </c:pt>
                <c:pt idx="4000">
                  <c:v>131.649</c:v>
                </c:pt>
                <c:pt idx="4001">
                  <c:v>131.68</c:v>
                </c:pt>
                <c:pt idx="4002">
                  <c:v>131.71199999999999</c:v>
                </c:pt>
                <c:pt idx="4003">
                  <c:v>131.74299999999999</c:v>
                </c:pt>
                <c:pt idx="4004">
                  <c:v>131.774</c:v>
                </c:pt>
                <c:pt idx="4005">
                  <c:v>131.80500000000001</c:v>
                </c:pt>
                <c:pt idx="4006">
                  <c:v>131.83699999999999</c:v>
                </c:pt>
                <c:pt idx="4007">
                  <c:v>131.86799999999999</c:v>
                </c:pt>
                <c:pt idx="4008">
                  <c:v>131.899</c:v>
                </c:pt>
                <c:pt idx="4009">
                  <c:v>131.93</c:v>
                </c:pt>
                <c:pt idx="4010">
                  <c:v>131.96100000000001</c:v>
                </c:pt>
                <c:pt idx="4011">
                  <c:v>131.99299999999999</c:v>
                </c:pt>
                <c:pt idx="4012">
                  <c:v>132.024</c:v>
                </c:pt>
                <c:pt idx="4013">
                  <c:v>132.05500000000001</c:v>
                </c:pt>
                <c:pt idx="4014">
                  <c:v>132.08600000000001</c:v>
                </c:pt>
                <c:pt idx="4015">
                  <c:v>132.11699999999999</c:v>
                </c:pt>
                <c:pt idx="4016">
                  <c:v>132.149</c:v>
                </c:pt>
                <c:pt idx="4017">
                  <c:v>132.18</c:v>
                </c:pt>
                <c:pt idx="4018">
                  <c:v>132.21100000000001</c:v>
                </c:pt>
                <c:pt idx="4019">
                  <c:v>132.24199999999999</c:v>
                </c:pt>
                <c:pt idx="4020">
                  <c:v>132.274</c:v>
                </c:pt>
                <c:pt idx="4021">
                  <c:v>132.30500000000001</c:v>
                </c:pt>
                <c:pt idx="4022">
                  <c:v>132.33600000000001</c:v>
                </c:pt>
                <c:pt idx="4023">
                  <c:v>132.36699999999999</c:v>
                </c:pt>
                <c:pt idx="4024">
                  <c:v>132.398</c:v>
                </c:pt>
                <c:pt idx="4025">
                  <c:v>132.429</c:v>
                </c:pt>
                <c:pt idx="4026">
                  <c:v>132.46100000000001</c:v>
                </c:pt>
                <c:pt idx="4027">
                  <c:v>132.49199999999999</c:v>
                </c:pt>
                <c:pt idx="4028">
                  <c:v>132.523</c:v>
                </c:pt>
                <c:pt idx="4029">
                  <c:v>132.554</c:v>
                </c:pt>
                <c:pt idx="4030">
                  <c:v>132.58500000000001</c:v>
                </c:pt>
                <c:pt idx="4031">
                  <c:v>132.624</c:v>
                </c:pt>
                <c:pt idx="4032">
                  <c:v>132.648</c:v>
                </c:pt>
                <c:pt idx="4033">
                  <c:v>132.679</c:v>
                </c:pt>
                <c:pt idx="4034">
                  <c:v>132.71</c:v>
                </c:pt>
                <c:pt idx="4035">
                  <c:v>132.74100000000001</c:v>
                </c:pt>
                <c:pt idx="4036">
                  <c:v>132.77199999999999</c:v>
                </c:pt>
                <c:pt idx="4037">
                  <c:v>132.804</c:v>
                </c:pt>
                <c:pt idx="4038">
                  <c:v>132.83500000000001</c:v>
                </c:pt>
                <c:pt idx="4039">
                  <c:v>132.86600000000001</c:v>
                </c:pt>
                <c:pt idx="4040">
                  <c:v>132.898</c:v>
                </c:pt>
                <c:pt idx="4041">
                  <c:v>132.929</c:v>
                </c:pt>
                <c:pt idx="4042">
                  <c:v>132.96</c:v>
                </c:pt>
                <c:pt idx="4043">
                  <c:v>132.99100000000001</c:v>
                </c:pt>
                <c:pt idx="4044">
                  <c:v>133.02199999999999</c:v>
                </c:pt>
                <c:pt idx="4045">
                  <c:v>133.054</c:v>
                </c:pt>
                <c:pt idx="4046">
                  <c:v>133.08500000000001</c:v>
                </c:pt>
                <c:pt idx="4047">
                  <c:v>133.11600000000001</c:v>
                </c:pt>
                <c:pt idx="4048">
                  <c:v>133.14699999999999</c:v>
                </c:pt>
                <c:pt idx="4049">
                  <c:v>133.178</c:v>
                </c:pt>
                <c:pt idx="4050">
                  <c:v>133.209</c:v>
                </c:pt>
                <c:pt idx="4051">
                  <c:v>133.24100000000001</c:v>
                </c:pt>
                <c:pt idx="4052">
                  <c:v>133.27199999999999</c:v>
                </c:pt>
                <c:pt idx="4053">
                  <c:v>133.303</c:v>
                </c:pt>
                <c:pt idx="4054">
                  <c:v>133.334</c:v>
                </c:pt>
                <c:pt idx="4055">
                  <c:v>133.36500000000001</c:v>
                </c:pt>
                <c:pt idx="4056">
                  <c:v>133.39699999999999</c:v>
                </c:pt>
                <c:pt idx="4057">
                  <c:v>133.428</c:v>
                </c:pt>
                <c:pt idx="4058">
                  <c:v>133.459</c:v>
                </c:pt>
                <c:pt idx="4059">
                  <c:v>133.49</c:v>
                </c:pt>
                <c:pt idx="4060">
                  <c:v>133.52199999999999</c:v>
                </c:pt>
                <c:pt idx="4061">
                  <c:v>133.553</c:v>
                </c:pt>
                <c:pt idx="4062">
                  <c:v>133.584</c:v>
                </c:pt>
                <c:pt idx="4063">
                  <c:v>133.61500000000001</c:v>
                </c:pt>
                <c:pt idx="4064">
                  <c:v>133.64599999999999</c:v>
                </c:pt>
                <c:pt idx="4065">
                  <c:v>133.67699999999999</c:v>
                </c:pt>
                <c:pt idx="4066">
                  <c:v>133.709</c:v>
                </c:pt>
                <c:pt idx="4067">
                  <c:v>133.74</c:v>
                </c:pt>
                <c:pt idx="4068">
                  <c:v>133.77099999999999</c:v>
                </c:pt>
                <c:pt idx="4069">
                  <c:v>133.80199999999999</c:v>
                </c:pt>
                <c:pt idx="4070">
                  <c:v>133.833</c:v>
                </c:pt>
                <c:pt idx="4071">
                  <c:v>133.86500000000001</c:v>
                </c:pt>
                <c:pt idx="4072">
                  <c:v>133.89599999999999</c:v>
                </c:pt>
                <c:pt idx="4073">
                  <c:v>133.92699999999999</c:v>
                </c:pt>
                <c:pt idx="4074">
                  <c:v>133.958</c:v>
                </c:pt>
                <c:pt idx="4075">
                  <c:v>133.99</c:v>
                </c:pt>
                <c:pt idx="4076">
                  <c:v>134.02099999999999</c:v>
                </c:pt>
                <c:pt idx="4077">
                  <c:v>134.05199999999999</c:v>
                </c:pt>
                <c:pt idx="4078">
                  <c:v>134.083</c:v>
                </c:pt>
                <c:pt idx="4079">
                  <c:v>134.114</c:v>
                </c:pt>
                <c:pt idx="4080">
                  <c:v>134.14500000000001</c:v>
                </c:pt>
                <c:pt idx="4081">
                  <c:v>134.17699999999999</c:v>
                </c:pt>
                <c:pt idx="4082">
                  <c:v>134.208</c:v>
                </c:pt>
                <c:pt idx="4083">
                  <c:v>134.239</c:v>
                </c:pt>
                <c:pt idx="4084">
                  <c:v>134.27000000000001</c:v>
                </c:pt>
                <c:pt idx="4085">
                  <c:v>134.30099999999999</c:v>
                </c:pt>
                <c:pt idx="4086">
                  <c:v>134.333</c:v>
                </c:pt>
                <c:pt idx="4087">
                  <c:v>134.364</c:v>
                </c:pt>
                <c:pt idx="4088">
                  <c:v>134.39500000000001</c:v>
                </c:pt>
                <c:pt idx="4089">
                  <c:v>134.42599999999999</c:v>
                </c:pt>
                <c:pt idx="4090">
                  <c:v>134.45699999999999</c:v>
                </c:pt>
                <c:pt idx="4091">
                  <c:v>134.488</c:v>
                </c:pt>
                <c:pt idx="4092">
                  <c:v>134.52000000000001</c:v>
                </c:pt>
                <c:pt idx="4093">
                  <c:v>134.55099999999999</c:v>
                </c:pt>
                <c:pt idx="4094">
                  <c:v>134.58199999999999</c:v>
                </c:pt>
                <c:pt idx="4095">
                  <c:v>134.613</c:v>
                </c:pt>
                <c:pt idx="4096">
                  <c:v>134.64400000000001</c:v>
                </c:pt>
                <c:pt idx="4097">
                  <c:v>134.67599999999999</c:v>
                </c:pt>
                <c:pt idx="4098">
                  <c:v>134.70699999999999</c:v>
                </c:pt>
                <c:pt idx="4099">
                  <c:v>134.738</c:v>
                </c:pt>
                <c:pt idx="4100">
                  <c:v>134.76900000000001</c:v>
                </c:pt>
                <c:pt idx="4101">
                  <c:v>134.80099999999999</c:v>
                </c:pt>
                <c:pt idx="4102">
                  <c:v>134.83199999999999</c:v>
                </c:pt>
                <c:pt idx="4103">
                  <c:v>134.863</c:v>
                </c:pt>
                <c:pt idx="4104">
                  <c:v>134.89400000000001</c:v>
                </c:pt>
                <c:pt idx="4105">
                  <c:v>134.92500000000001</c:v>
                </c:pt>
                <c:pt idx="4106">
                  <c:v>134.95699999999999</c:v>
                </c:pt>
                <c:pt idx="4107">
                  <c:v>134.988</c:v>
                </c:pt>
                <c:pt idx="4108">
                  <c:v>135.01900000000001</c:v>
                </c:pt>
                <c:pt idx="4109">
                  <c:v>135.05000000000001</c:v>
                </c:pt>
                <c:pt idx="4110">
                  <c:v>135.08099999999999</c:v>
                </c:pt>
                <c:pt idx="4111">
                  <c:v>135.113</c:v>
                </c:pt>
                <c:pt idx="4112">
                  <c:v>135.14400000000001</c:v>
                </c:pt>
                <c:pt idx="4113">
                  <c:v>135.17500000000001</c:v>
                </c:pt>
                <c:pt idx="4114">
                  <c:v>135.20599999999999</c:v>
                </c:pt>
                <c:pt idx="4115">
                  <c:v>135.23699999999999</c:v>
                </c:pt>
                <c:pt idx="4116">
                  <c:v>135.26900000000001</c:v>
                </c:pt>
                <c:pt idx="4117">
                  <c:v>135.30000000000001</c:v>
                </c:pt>
                <c:pt idx="4118">
                  <c:v>135.33099999999999</c:v>
                </c:pt>
                <c:pt idx="4119">
                  <c:v>135.36199999999999</c:v>
                </c:pt>
                <c:pt idx="4120">
                  <c:v>135.393</c:v>
                </c:pt>
                <c:pt idx="4121">
                  <c:v>135.42500000000001</c:v>
                </c:pt>
                <c:pt idx="4122">
                  <c:v>135.45599999999999</c:v>
                </c:pt>
                <c:pt idx="4123">
                  <c:v>135.48699999999999</c:v>
                </c:pt>
                <c:pt idx="4124">
                  <c:v>135.518</c:v>
                </c:pt>
                <c:pt idx="4125">
                  <c:v>135.54900000000001</c:v>
                </c:pt>
                <c:pt idx="4126">
                  <c:v>135.58000000000001</c:v>
                </c:pt>
                <c:pt idx="4127">
                  <c:v>135.61199999999999</c:v>
                </c:pt>
                <c:pt idx="4128">
                  <c:v>135.643</c:v>
                </c:pt>
                <c:pt idx="4129">
                  <c:v>135.67400000000001</c:v>
                </c:pt>
                <c:pt idx="4130">
                  <c:v>135.70500000000001</c:v>
                </c:pt>
                <c:pt idx="4131">
                  <c:v>135.73699999999999</c:v>
                </c:pt>
                <c:pt idx="4132">
                  <c:v>135.768</c:v>
                </c:pt>
                <c:pt idx="4133">
                  <c:v>135.79900000000001</c:v>
                </c:pt>
                <c:pt idx="4134">
                  <c:v>135.83000000000001</c:v>
                </c:pt>
                <c:pt idx="4135">
                  <c:v>135.86099999999999</c:v>
                </c:pt>
                <c:pt idx="4136">
                  <c:v>135.893</c:v>
                </c:pt>
                <c:pt idx="4137">
                  <c:v>135.92400000000001</c:v>
                </c:pt>
                <c:pt idx="4138">
                  <c:v>135.95500000000001</c:v>
                </c:pt>
                <c:pt idx="4139">
                  <c:v>135.98599999999999</c:v>
                </c:pt>
                <c:pt idx="4140">
                  <c:v>136.017</c:v>
                </c:pt>
                <c:pt idx="4141">
                  <c:v>136.04900000000001</c:v>
                </c:pt>
                <c:pt idx="4142">
                  <c:v>136.08000000000001</c:v>
                </c:pt>
                <c:pt idx="4143">
                  <c:v>136.11099999999999</c:v>
                </c:pt>
                <c:pt idx="4144">
                  <c:v>136.142</c:v>
                </c:pt>
                <c:pt idx="4145">
                  <c:v>136.173</c:v>
                </c:pt>
                <c:pt idx="4146">
                  <c:v>136.20500000000001</c:v>
                </c:pt>
                <c:pt idx="4147">
                  <c:v>136.23599999999999</c:v>
                </c:pt>
                <c:pt idx="4148">
                  <c:v>136.267</c:v>
                </c:pt>
                <c:pt idx="4149">
                  <c:v>136.298</c:v>
                </c:pt>
                <c:pt idx="4150">
                  <c:v>136.33000000000001</c:v>
                </c:pt>
                <c:pt idx="4151">
                  <c:v>136.36099999999999</c:v>
                </c:pt>
                <c:pt idx="4152">
                  <c:v>136.392</c:v>
                </c:pt>
                <c:pt idx="4153">
                  <c:v>136.423</c:v>
                </c:pt>
                <c:pt idx="4154">
                  <c:v>136.45400000000001</c:v>
                </c:pt>
                <c:pt idx="4155">
                  <c:v>136.48500000000001</c:v>
                </c:pt>
                <c:pt idx="4156">
                  <c:v>136.517</c:v>
                </c:pt>
                <c:pt idx="4157">
                  <c:v>136.548</c:v>
                </c:pt>
                <c:pt idx="4158">
                  <c:v>136.57900000000001</c:v>
                </c:pt>
                <c:pt idx="4159">
                  <c:v>136.61000000000001</c:v>
                </c:pt>
                <c:pt idx="4160">
                  <c:v>136.64099999999999</c:v>
                </c:pt>
                <c:pt idx="4161">
                  <c:v>136.672</c:v>
                </c:pt>
                <c:pt idx="4162">
                  <c:v>136.70400000000001</c:v>
                </c:pt>
                <c:pt idx="4163">
                  <c:v>136.73500000000001</c:v>
                </c:pt>
                <c:pt idx="4164">
                  <c:v>136.76599999999999</c:v>
                </c:pt>
                <c:pt idx="4165">
                  <c:v>136.80000000000001</c:v>
                </c:pt>
                <c:pt idx="4166">
                  <c:v>136.82900000000001</c:v>
                </c:pt>
                <c:pt idx="4167">
                  <c:v>136.86000000000001</c:v>
                </c:pt>
                <c:pt idx="4168">
                  <c:v>136.89099999999999</c:v>
                </c:pt>
                <c:pt idx="4169">
                  <c:v>136.922</c:v>
                </c:pt>
                <c:pt idx="4170">
                  <c:v>136.953</c:v>
                </c:pt>
                <c:pt idx="4171">
                  <c:v>136.98400000000001</c:v>
                </c:pt>
                <c:pt idx="4172">
                  <c:v>137.01599999999999</c:v>
                </c:pt>
                <c:pt idx="4173">
                  <c:v>137.047</c:v>
                </c:pt>
                <c:pt idx="4174">
                  <c:v>137.078</c:v>
                </c:pt>
                <c:pt idx="4175">
                  <c:v>137.10900000000001</c:v>
                </c:pt>
                <c:pt idx="4176">
                  <c:v>137.14099999999999</c:v>
                </c:pt>
                <c:pt idx="4177">
                  <c:v>137.172</c:v>
                </c:pt>
                <c:pt idx="4178">
                  <c:v>137.203</c:v>
                </c:pt>
                <c:pt idx="4179">
                  <c:v>137.23400000000001</c:v>
                </c:pt>
                <c:pt idx="4180">
                  <c:v>137.26499999999999</c:v>
                </c:pt>
                <c:pt idx="4181">
                  <c:v>137.297</c:v>
                </c:pt>
                <c:pt idx="4182">
                  <c:v>137.328</c:v>
                </c:pt>
                <c:pt idx="4183">
                  <c:v>137.35900000000001</c:v>
                </c:pt>
                <c:pt idx="4184">
                  <c:v>137.38999999999999</c:v>
                </c:pt>
                <c:pt idx="4185">
                  <c:v>137.42099999999999</c:v>
                </c:pt>
                <c:pt idx="4186">
                  <c:v>137.453</c:v>
                </c:pt>
                <c:pt idx="4187">
                  <c:v>137.48400000000001</c:v>
                </c:pt>
                <c:pt idx="4188">
                  <c:v>137.51499999999999</c:v>
                </c:pt>
                <c:pt idx="4189">
                  <c:v>137.54599999999999</c:v>
                </c:pt>
                <c:pt idx="4190">
                  <c:v>137.577</c:v>
                </c:pt>
                <c:pt idx="4191">
                  <c:v>137.60900000000001</c:v>
                </c:pt>
                <c:pt idx="4192">
                  <c:v>137.63999999999999</c:v>
                </c:pt>
                <c:pt idx="4193">
                  <c:v>137.67099999999999</c:v>
                </c:pt>
                <c:pt idx="4194">
                  <c:v>137.702</c:v>
                </c:pt>
                <c:pt idx="4195">
                  <c:v>137.733</c:v>
                </c:pt>
                <c:pt idx="4196">
                  <c:v>137.76499999999999</c:v>
                </c:pt>
                <c:pt idx="4197">
                  <c:v>137.79599999999999</c:v>
                </c:pt>
                <c:pt idx="4198">
                  <c:v>137.827</c:v>
                </c:pt>
                <c:pt idx="4199">
                  <c:v>137.858</c:v>
                </c:pt>
                <c:pt idx="4200">
                  <c:v>137.88900000000001</c:v>
                </c:pt>
                <c:pt idx="4201">
                  <c:v>137.91999999999999</c:v>
                </c:pt>
                <c:pt idx="4202">
                  <c:v>137.952</c:v>
                </c:pt>
                <c:pt idx="4203">
                  <c:v>137.983</c:v>
                </c:pt>
                <c:pt idx="4204">
                  <c:v>138.01499999999999</c:v>
                </c:pt>
                <c:pt idx="4205">
                  <c:v>138.04400000000001</c:v>
                </c:pt>
                <c:pt idx="4206">
                  <c:v>138.077</c:v>
                </c:pt>
                <c:pt idx="4207">
                  <c:v>138.108</c:v>
                </c:pt>
                <c:pt idx="4208">
                  <c:v>138.13900000000001</c:v>
                </c:pt>
                <c:pt idx="4209">
                  <c:v>138.16999999999999</c:v>
                </c:pt>
                <c:pt idx="4210">
                  <c:v>138.20099999999999</c:v>
                </c:pt>
                <c:pt idx="4211">
                  <c:v>138.232</c:v>
                </c:pt>
                <c:pt idx="4212">
                  <c:v>138.26300000000001</c:v>
                </c:pt>
                <c:pt idx="4213">
                  <c:v>138.29400000000001</c:v>
                </c:pt>
                <c:pt idx="4214">
                  <c:v>138.32599999999999</c:v>
                </c:pt>
                <c:pt idx="4215">
                  <c:v>138.358</c:v>
                </c:pt>
                <c:pt idx="4216">
                  <c:v>138.38900000000001</c:v>
                </c:pt>
                <c:pt idx="4217">
                  <c:v>138.41999999999999</c:v>
                </c:pt>
                <c:pt idx="4218">
                  <c:v>138.45099999999999</c:v>
                </c:pt>
                <c:pt idx="4219">
                  <c:v>138.482</c:v>
                </c:pt>
                <c:pt idx="4220">
                  <c:v>138.51300000000001</c:v>
                </c:pt>
                <c:pt idx="4221">
                  <c:v>138.54400000000001</c:v>
                </c:pt>
                <c:pt idx="4222">
                  <c:v>138.57599999999999</c:v>
                </c:pt>
                <c:pt idx="4223">
                  <c:v>138.60599999999999</c:v>
                </c:pt>
                <c:pt idx="4224">
                  <c:v>138.637</c:v>
                </c:pt>
                <c:pt idx="4225">
                  <c:v>138.66900000000001</c:v>
                </c:pt>
                <c:pt idx="4226">
                  <c:v>138.70099999999999</c:v>
                </c:pt>
                <c:pt idx="4227">
                  <c:v>138.732</c:v>
                </c:pt>
                <c:pt idx="4228">
                  <c:v>138.762</c:v>
                </c:pt>
                <c:pt idx="4229">
                  <c:v>138.79400000000001</c:v>
                </c:pt>
                <c:pt idx="4230">
                  <c:v>138.82400000000001</c:v>
                </c:pt>
                <c:pt idx="4231">
                  <c:v>138.857</c:v>
                </c:pt>
                <c:pt idx="4232">
                  <c:v>138.887</c:v>
                </c:pt>
                <c:pt idx="4233">
                  <c:v>138.91900000000001</c:v>
                </c:pt>
                <c:pt idx="4234">
                  <c:v>138.94900000000001</c:v>
                </c:pt>
                <c:pt idx="4235">
                  <c:v>138.97999999999999</c:v>
                </c:pt>
                <c:pt idx="4236">
                  <c:v>139.012</c:v>
                </c:pt>
                <c:pt idx="4237">
                  <c:v>139.04300000000001</c:v>
                </c:pt>
                <c:pt idx="4238">
                  <c:v>139.07400000000001</c:v>
                </c:pt>
                <c:pt idx="4239">
                  <c:v>139.10499999999999</c:v>
                </c:pt>
                <c:pt idx="4240">
                  <c:v>139.137</c:v>
                </c:pt>
                <c:pt idx="4241">
                  <c:v>139.16800000000001</c:v>
                </c:pt>
                <c:pt idx="4242">
                  <c:v>139.19999999999999</c:v>
                </c:pt>
                <c:pt idx="4243">
                  <c:v>139.23099999999999</c:v>
                </c:pt>
                <c:pt idx="4244">
                  <c:v>139.261</c:v>
                </c:pt>
                <c:pt idx="4245">
                  <c:v>139.292</c:v>
                </c:pt>
                <c:pt idx="4246">
                  <c:v>139.32400000000001</c:v>
                </c:pt>
                <c:pt idx="4247">
                  <c:v>139.35499999999999</c:v>
                </c:pt>
                <c:pt idx="4248">
                  <c:v>139.386</c:v>
                </c:pt>
                <c:pt idx="4249">
                  <c:v>139.41800000000001</c:v>
                </c:pt>
                <c:pt idx="4250">
                  <c:v>139.44900000000001</c:v>
                </c:pt>
                <c:pt idx="4251">
                  <c:v>139.47999999999999</c:v>
                </c:pt>
                <c:pt idx="4252">
                  <c:v>139.512</c:v>
                </c:pt>
                <c:pt idx="4253">
                  <c:v>139.54300000000001</c:v>
                </c:pt>
                <c:pt idx="4254">
                  <c:v>139.57400000000001</c:v>
                </c:pt>
                <c:pt idx="4255">
                  <c:v>139.60499999999999</c:v>
                </c:pt>
                <c:pt idx="4256">
                  <c:v>139.636</c:v>
                </c:pt>
                <c:pt idx="4257">
                  <c:v>139.66800000000001</c:v>
                </c:pt>
                <c:pt idx="4258">
                  <c:v>139.69800000000001</c:v>
                </c:pt>
                <c:pt idx="4259">
                  <c:v>139.72900000000001</c:v>
                </c:pt>
                <c:pt idx="4260">
                  <c:v>139.761</c:v>
                </c:pt>
                <c:pt idx="4261">
                  <c:v>139.79300000000001</c:v>
                </c:pt>
                <c:pt idx="4262">
                  <c:v>139.82300000000001</c:v>
                </c:pt>
                <c:pt idx="4263">
                  <c:v>139.85400000000001</c:v>
                </c:pt>
                <c:pt idx="4264">
                  <c:v>139.88499999999999</c:v>
                </c:pt>
                <c:pt idx="4265">
                  <c:v>139.916</c:v>
                </c:pt>
                <c:pt idx="4266">
                  <c:v>139.94900000000001</c:v>
                </c:pt>
                <c:pt idx="4267">
                  <c:v>139.97999999999999</c:v>
                </c:pt>
                <c:pt idx="4268">
                  <c:v>140.01</c:v>
                </c:pt>
                <c:pt idx="4269">
                  <c:v>140.04400000000001</c:v>
                </c:pt>
                <c:pt idx="4270">
                  <c:v>140.072</c:v>
                </c:pt>
                <c:pt idx="4271">
                  <c:v>140.10400000000001</c:v>
                </c:pt>
                <c:pt idx="4272">
                  <c:v>140.13499999999999</c:v>
                </c:pt>
                <c:pt idx="4273">
                  <c:v>140.166</c:v>
                </c:pt>
                <c:pt idx="4274">
                  <c:v>140.197</c:v>
                </c:pt>
                <c:pt idx="4275">
                  <c:v>140.22800000000001</c:v>
                </c:pt>
                <c:pt idx="4276">
                  <c:v>140.26</c:v>
                </c:pt>
                <c:pt idx="4277">
                  <c:v>140.291</c:v>
                </c:pt>
                <c:pt idx="4278">
                  <c:v>140.32300000000001</c:v>
                </c:pt>
                <c:pt idx="4279">
                  <c:v>140.35300000000001</c:v>
                </c:pt>
                <c:pt idx="4280">
                  <c:v>140.38399999999999</c:v>
                </c:pt>
                <c:pt idx="4281">
                  <c:v>140.417</c:v>
                </c:pt>
                <c:pt idx="4282">
                  <c:v>140.447</c:v>
                </c:pt>
                <c:pt idx="4283">
                  <c:v>140.47800000000001</c:v>
                </c:pt>
                <c:pt idx="4284">
                  <c:v>140.51</c:v>
                </c:pt>
                <c:pt idx="4285">
                  <c:v>140.54</c:v>
                </c:pt>
                <c:pt idx="4286">
                  <c:v>140.571</c:v>
                </c:pt>
                <c:pt idx="4287">
                  <c:v>140.60400000000001</c:v>
                </c:pt>
                <c:pt idx="4288">
                  <c:v>140.63399999999999</c:v>
                </c:pt>
                <c:pt idx="4289">
                  <c:v>140.66499999999999</c:v>
                </c:pt>
                <c:pt idx="4290">
                  <c:v>140.696</c:v>
                </c:pt>
                <c:pt idx="4291">
                  <c:v>140.72900000000001</c:v>
                </c:pt>
                <c:pt idx="4292">
                  <c:v>140.75899999999999</c:v>
                </c:pt>
                <c:pt idx="4293">
                  <c:v>140.79</c:v>
                </c:pt>
                <c:pt idx="4294">
                  <c:v>140.822</c:v>
                </c:pt>
                <c:pt idx="4295">
                  <c:v>140.852</c:v>
                </c:pt>
                <c:pt idx="4296">
                  <c:v>140.88399999999999</c:v>
                </c:pt>
                <c:pt idx="4297">
                  <c:v>140.91499999999999</c:v>
                </c:pt>
                <c:pt idx="4298">
                  <c:v>140.946</c:v>
                </c:pt>
                <c:pt idx="4299">
                  <c:v>140.97800000000001</c:v>
                </c:pt>
                <c:pt idx="4300">
                  <c:v>141.00800000000001</c:v>
                </c:pt>
                <c:pt idx="4301">
                  <c:v>141.03899999999999</c:v>
                </c:pt>
                <c:pt idx="4302">
                  <c:v>141.071</c:v>
                </c:pt>
                <c:pt idx="4303">
                  <c:v>141.102</c:v>
                </c:pt>
                <c:pt idx="4304">
                  <c:v>141.13300000000001</c:v>
                </c:pt>
                <c:pt idx="4305">
                  <c:v>141.16399999999999</c:v>
                </c:pt>
                <c:pt idx="4306">
                  <c:v>141.19499999999999</c:v>
                </c:pt>
                <c:pt idx="4307">
                  <c:v>141.227</c:v>
                </c:pt>
                <c:pt idx="4308">
                  <c:v>141.25800000000001</c:v>
                </c:pt>
                <c:pt idx="4309">
                  <c:v>141.28899999999999</c:v>
                </c:pt>
                <c:pt idx="4310">
                  <c:v>141.32</c:v>
                </c:pt>
                <c:pt idx="4311">
                  <c:v>141.351</c:v>
                </c:pt>
                <c:pt idx="4312">
                  <c:v>141.38300000000001</c:v>
                </c:pt>
                <c:pt idx="4313">
                  <c:v>141.41399999999999</c:v>
                </c:pt>
                <c:pt idx="4314">
                  <c:v>141.44499999999999</c:v>
                </c:pt>
                <c:pt idx="4315">
                  <c:v>141.477</c:v>
                </c:pt>
                <c:pt idx="4316">
                  <c:v>141.50700000000001</c:v>
                </c:pt>
                <c:pt idx="4317">
                  <c:v>141.53899999999999</c:v>
                </c:pt>
                <c:pt idx="4318">
                  <c:v>141.57</c:v>
                </c:pt>
                <c:pt idx="4319">
                  <c:v>141.601</c:v>
                </c:pt>
                <c:pt idx="4320">
                  <c:v>141.63200000000001</c:v>
                </c:pt>
                <c:pt idx="4321">
                  <c:v>141.66300000000001</c:v>
                </c:pt>
                <c:pt idx="4322">
                  <c:v>141.69499999999999</c:v>
                </c:pt>
                <c:pt idx="4323">
                  <c:v>141.726</c:v>
                </c:pt>
                <c:pt idx="4324">
                  <c:v>141.75700000000001</c:v>
                </c:pt>
                <c:pt idx="4325">
                  <c:v>141.78800000000001</c:v>
                </c:pt>
                <c:pt idx="4326">
                  <c:v>141.82</c:v>
                </c:pt>
                <c:pt idx="4327">
                  <c:v>141.851</c:v>
                </c:pt>
                <c:pt idx="4328">
                  <c:v>141.88200000000001</c:v>
                </c:pt>
                <c:pt idx="4329">
                  <c:v>141.91300000000001</c:v>
                </c:pt>
                <c:pt idx="4330">
                  <c:v>141.94399999999999</c:v>
                </c:pt>
                <c:pt idx="4331">
                  <c:v>141.976</c:v>
                </c:pt>
                <c:pt idx="4332">
                  <c:v>142.00700000000001</c:v>
                </c:pt>
                <c:pt idx="4333">
                  <c:v>142.03800000000001</c:v>
                </c:pt>
                <c:pt idx="4334">
                  <c:v>142.06899999999999</c:v>
                </c:pt>
                <c:pt idx="4335">
                  <c:v>142.1</c:v>
                </c:pt>
                <c:pt idx="4336">
                  <c:v>142.13200000000001</c:v>
                </c:pt>
                <c:pt idx="4337">
                  <c:v>142.16300000000001</c:v>
                </c:pt>
                <c:pt idx="4338">
                  <c:v>142.19399999999999</c:v>
                </c:pt>
                <c:pt idx="4339">
                  <c:v>142.22499999999999</c:v>
                </c:pt>
                <c:pt idx="4340">
                  <c:v>142.256</c:v>
                </c:pt>
                <c:pt idx="4341">
                  <c:v>142.28700000000001</c:v>
                </c:pt>
                <c:pt idx="4342">
                  <c:v>142.31899999999999</c:v>
                </c:pt>
                <c:pt idx="4343">
                  <c:v>142.35</c:v>
                </c:pt>
                <c:pt idx="4344">
                  <c:v>142.381</c:v>
                </c:pt>
                <c:pt idx="4345">
                  <c:v>142.41200000000001</c:v>
                </c:pt>
                <c:pt idx="4346">
                  <c:v>142.44399999999999</c:v>
                </c:pt>
                <c:pt idx="4347">
                  <c:v>142.47499999999999</c:v>
                </c:pt>
                <c:pt idx="4348">
                  <c:v>142.506</c:v>
                </c:pt>
                <c:pt idx="4349">
                  <c:v>142.53700000000001</c:v>
                </c:pt>
                <c:pt idx="4350">
                  <c:v>142.56800000000001</c:v>
                </c:pt>
                <c:pt idx="4351">
                  <c:v>142.6</c:v>
                </c:pt>
                <c:pt idx="4352">
                  <c:v>142.631</c:v>
                </c:pt>
                <c:pt idx="4353">
                  <c:v>142.66200000000001</c:v>
                </c:pt>
                <c:pt idx="4354">
                  <c:v>142.69300000000001</c:v>
                </c:pt>
                <c:pt idx="4355">
                  <c:v>142.72399999999999</c:v>
                </c:pt>
                <c:pt idx="4356">
                  <c:v>142.755</c:v>
                </c:pt>
                <c:pt idx="4357">
                  <c:v>142.78700000000001</c:v>
                </c:pt>
                <c:pt idx="4358">
                  <c:v>142.81800000000001</c:v>
                </c:pt>
                <c:pt idx="4359">
                  <c:v>142.84899999999999</c:v>
                </c:pt>
                <c:pt idx="4360">
                  <c:v>142.886</c:v>
                </c:pt>
                <c:pt idx="4361">
                  <c:v>142.911</c:v>
                </c:pt>
                <c:pt idx="4362">
                  <c:v>142.94300000000001</c:v>
                </c:pt>
                <c:pt idx="4363">
                  <c:v>142.97399999999999</c:v>
                </c:pt>
                <c:pt idx="4364">
                  <c:v>143.005</c:v>
                </c:pt>
                <c:pt idx="4365">
                  <c:v>143.036</c:v>
                </c:pt>
                <c:pt idx="4366">
                  <c:v>143.06700000000001</c:v>
                </c:pt>
                <c:pt idx="4367">
                  <c:v>143.09899999999999</c:v>
                </c:pt>
                <c:pt idx="4368">
                  <c:v>143.13</c:v>
                </c:pt>
                <c:pt idx="4369">
                  <c:v>143.161</c:v>
                </c:pt>
                <c:pt idx="4370">
                  <c:v>143.19200000000001</c:v>
                </c:pt>
                <c:pt idx="4371">
                  <c:v>143.22399999999999</c:v>
                </c:pt>
                <c:pt idx="4372">
                  <c:v>143.255</c:v>
                </c:pt>
                <c:pt idx="4373">
                  <c:v>143.29</c:v>
                </c:pt>
                <c:pt idx="4374">
                  <c:v>143.31700000000001</c:v>
                </c:pt>
                <c:pt idx="4375">
                  <c:v>143.34800000000001</c:v>
                </c:pt>
                <c:pt idx="4376">
                  <c:v>143.37899999999999</c:v>
                </c:pt>
                <c:pt idx="4377">
                  <c:v>143.411</c:v>
                </c:pt>
                <c:pt idx="4378">
                  <c:v>143.44200000000001</c:v>
                </c:pt>
                <c:pt idx="4379">
                  <c:v>143.47300000000001</c:v>
                </c:pt>
                <c:pt idx="4380">
                  <c:v>143.505</c:v>
                </c:pt>
                <c:pt idx="4381">
                  <c:v>143.536</c:v>
                </c:pt>
                <c:pt idx="4382">
                  <c:v>143.56700000000001</c:v>
                </c:pt>
                <c:pt idx="4383">
                  <c:v>143.59800000000001</c:v>
                </c:pt>
                <c:pt idx="4384">
                  <c:v>143.62899999999999</c:v>
                </c:pt>
                <c:pt idx="4385">
                  <c:v>143.66</c:v>
                </c:pt>
                <c:pt idx="4386">
                  <c:v>143.691</c:v>
                </c:pt>
                <c:pt idx="4387">
                  <c:v>143.72300000000001</c:v>
                </c:pt>
                <c:pt idx="4388">
                  <c:v>143.75399999999999</c:v>
                </c:pt>
                <c:pt idx="4389">
                  <c:v>143.785</c:v>
                </c:pt>
                <c:pt idx="4390">
                  <c:v>143.816</c:v>
                </c:pt>
                <c:pt idx="4391">
                  <c:v>143.84800000000001</c:v>
                </c:pt>
                <c:pt idx="4392">
                  <c:v>143.87899999999999</c:v>
                </c:pt>
                <c:pt idx="4393">
                  <c:v>143.91</c:v>
                </c:pt>
                <c:pt idx="4394">
                  <c:v>143.941</c:v>
                </c:pt>
                <c:pt idx="4395">
                  <c:v>143.97200000000001</c:v>
                </c:pt>
                <c:pt idx="4396">
                  <c:v>144.00299999999999</c:v>
                </c:pt>
                <c:pt idx="4397">
                  <c:v>144.035</c:v>
                </c:pt>
                <c:pt idx="4398">
                  <c:v>144.066</c:v>
                </c:pt>
                <c:pt idx="4399">
                  <c:v>144.09700000000001</c:v>
                </c:pt>
                <c:pt idx="4400">
                  <c:v>144.12799999999999</c:v>
                </c:pt>
                <c:pt idx="4401">
                  <c:v>144.16</c:v>
                </c:pt>
                <c:pt idx="4402">
                  <c:v>144.191</c:v>
                </c:pt>
                <c:pt idx="4403">
                  <c:v>144.22200000000001</c:v>
                </c:pt>
                <c:pt idx="4404">
                  <c:v>144.25299999999999</c:v>
                </c:pt>
                <c:pt idx="4405">
                  <c:v>144.28399999999999</c:v>
                </c:pt>
                <c:pt idx="4406">
                  <c:v>144.316</c:v>
                </c:pt>
                <c:pt idx="4407">
                  <c:v>144.34700000000001</c:v>
                </c:pt>
                <c:pt idx="4408">
                  <c:v>144.37799999999999</c:v>
                </c:pt>
                <c:pt idx="4409">
                  <c:v>144.40899999999999</c:v>
                </c:pt>
                <c:pt idx="4410">
                  <c:v>144.44</c:v>
                </c:pt>
                <c:pt idx="4411">
                  <c:v>144.471</c:v>
                </c:pt>
                <c:pt idx="4412">
                  <c:v>144.50299999999999</c:v>
                </c:pt>
                <c:pt idx="4413">
                  <c:v>144.536</c:v>
                </c:pt>
                <c:pt idx="4414">
                  <c:v>144.565</c:v>
                </c:pt>
                <c:pt idx="4415">
                  <c:v>144.596</c:v>
                </c:pt>
                <c:pt idx="4416">
                  <c:v>144.62700000000001</c:v>
                </c:pt>
                <c:pt idx="4417">
                  <c:v>144.65899999999999</c:v>
                </c:pt>
                <c:pt idx="4418">
                  <c:v>144.69</c:v>
                </c:pt>
                <c:pt idx="4419">
                  <c:v>144.721</c:v>
                </c:pt>
                <c:pt idx="4420">
                  <c:v>144.75200000000001</c:v>
                </c:pt>
                <c:pt idx="4421">
                  <c:v>144.78399999999999</c:v>
                </c:pt>
                <c:pt idx="4422">
                  <c:v>144.815</c:v>
                </c:pt>
                <c:pt idx="4423">
                  <c:v>144.846</c:v>
                </c:pt>
                <c:pt idx="4424">
                  <c:v>144.87700000000001</c:v>
                </c:pt>
                <c:pt idx="4425">
                  <c:v>144.90799999999999</c:v>
                </c:pt>
                <c:pt idx="4426">
                  <c:v>144.94</c:v>
                </c:pt>
                <c:pt idx="4427">
                  <c:v>144.971</c:v>
                </c:pt>
                <c:pt idx="4428">
                  <c:v>145.00200000000001</c:v>
                </c:pt>
                <c:pt idx="4429">
                  <c:v>145.03299999999999</c:v>
                </c:pt>
                <c:pt idx="4430">
                  <c:v>145.06399999999999</c:v>
                </c:pt>
                <c:pt idx="4431">
                  <c:v>145.096</c:v>
                </c:pt>
                <c:pt idx="4432">
                  <c:v>145.12700000000001</c:v>
                </c:pt>
                <c:pt idx="4433">
                  <c:v>145.15799999999999</c:v>
                </c:pt>
                <c:pt idx="4434">
                  <c:v>145.18899999999999</c:v>
                </c:pt>
                <c:pt idx="4435">
                  <c:v>145.221</c:v>
                </c:pt>
                <c:pt idx="4436">
                  <c:v>145.25200000000001</c:v>
                </c:pt>
                <c:pt idx="4437">
                  <c:v>145.28299999999999</c:v>
                </c:pt>
                <c:pt idx="4438">
                  <c:v>145.31399999999999</c:v>
                </c:pt>
                <c:pt idx="4439">
                  <c:v>145.345</c:v>
                </c:pt>
                <c:pt idx="4440">
                  <c:v>145.376</c:v>
                </c:pt>
                <c:pt idx="4441">
                  <c:v>145.40700000000001</c:v>
                </c:pt>
                <c:pt idx="4442">
                  <c:v>145.43899999999999</c:v>
                </c:pt>
                <c:pt idx="4443">
                  <c:v>145.47</c:v>
                </c:pt>
                <c:pt idx="4444">
                  <c:v>145.501</c:v>
                </c:pt>
                <c:pt idx="4445">
                  <c:v>145.53200000000001</c:v>
                </c:pt>
                <c:pt idx="4446">
                  <c:v>145.56399999999999</c:v>
                </c:pt>
                <c:pt idx="4447">
                  <c:v>145.595</c:v>
                </c:pt>
                <c:pt idx="4448">
                  <c:v>145.626</c:v>
                </c:pt>
                <c:pt idx="4449">
                  <c:v>145.65700000000001</c:v>
                </c:pt>
                <c:pt idx="4450">
                  <c:v>145.68799999999999</c:v>
                </c:pt>
                <c:pt idx="4451">
                  <c:v>145.72</c:v>
                </c:pt>
                <c:pt idx="4452">
                  <c:v>145.751</c:v>
                </c:pt>
                <c:pt idx="4453">
                  <c:v>145.78200000000001</c:v>
                </c:pt>
                <c:pt idx="4454">
                  <c:v>145.81299999999999</c:v>
                </c:pt>
                <c:pt idx="4455">
                  <c:v>145.84399999999999</c:v>
                </c:pt>
                <c:pt idx="4456">
                  <c:v>145.876</c:v>
                </c:pt>
                <c:pt idx="4457">
                  <c:v>145.90700000000001</c:v>
                </c:pt>
                <c:pt idx="4458">
                  <c:v>145.93799999999999</c:v>
                </c:pt>
                <c:pt idx="4459">
                  <c:v>145.96899999999999</c:v>
                </c:pt>
                <c:pt idx="4460">
                  <c:v>146</c:v>
                </c:pt>
                <c:pt idx="4461">
                  <c:v>146.03200000000001</c:v>
                </c:pt>
                <c:pt idx="4462">
                  <c:v>146.06299999999999</c:v>
                </c:pt>
                <c:pt idx="4463">
                  <c:v>146.09399999999999</c:v>
                </c:pt>
                <c:pt idx="4464">
                  <c:v>146.125</c:v>
                </c:pt>
                <c:pt idx="4465">
                  <c:v>146.15600000000001</c:v>
                </c:pt>
                <c:pt idx="4466">
                  <c:v>146.18799999999999</c:v>
                </c:pt>
                <c:pt idx="4467">
                  <c:v>146.21899999999999</c:v>
                </c:pt>
                <c:pt idx="4468">
                  <c:v>146.25</c:v>
                </c:pt>
                <c:pt idx="4469">
                  <c:v>146.28100000000001</c:v>
                </c:pt>
                <c:pt idx="4470">
                  <c:v>146.31200000000001</c:v>
                </c:pt>
                <c:pt idx="4471">
                  <c:v>146.34299999999999</c:v>
                </c:pt>
                <c:pt idx="4472">
                  <c:v>146.375</c:v>
                </c:pt>
                <c:pt idx="4473">
                  <c:v>146.40600000000001</c:v>
                </c:pt>
                <c:pt idx="4474">
                  <c:v>146.43700000000001</c:v>
                </c:pt>
                <c:pt idx="4475">
                  <c:v>146.46799999999999</c:v>
                </c:pt>
                <c:pt idx="4476">
                  <c:v>146.499</c:v>
                </c:pt>
                <c:pt idx="4477">
                  <c:v>146.53100000000001</c:v>
                </c:pt>
                <c:pt idx="4478">
                  <c:v>146.56200000000001</c:v>
                </c:pt>
                <c:pt idx="4479">
                  <c:v>146.59299999999999</c:v>
                </c:pt>
                <c:pt idx="4480">
                  <c:v>146.624</c:v>
                </c:pt>
                <c:pt idx="4481">
                  <c:v>146.65600000000001</c:v>
                </c:pt>
                <c:pt idx="4482">
                  <c:v>146.68700000000001</c:v>
                </c:pt>
                <c:pt idx="4483">
                  <c:v>146.71799999999999</c:v>
                </c:pt>
                <c:pt idx="4484">
                  <c:v>146.749</c:v>
                </c:pt>
                <c:pt idx="4485">
                  <c:v>146.78</c:v>
                </c:pt>
                <c:pt idx="4486">
                  <c:v>146.81200000000001</c:v>
                </c:pt>
                <c:pt idx="4487">
                  <c:v>146.84299999999999</c:v>
                </c:pt>
                <c:pt idx="4488">
                  <c:v>146.874</c:v>
                </c:pt>
                <c:pt idx="4489">
                  <c:v>146.905</c:v>
                </c:pt>
                <c:pt idx="4490">
                  <c:v>146.93600000000001</c:v>
                </c:pt>
                <c:pt idx="4491">
                  <c:v>146.96700000000001</c:v>
                </c:pt>
                <c:pt idx="4492">
                  <c:v>146.999</c:v>
                </c:pt>
                <c:pt idx="4493">
                  <c:v>147.03</c:v>
                </c:pt>
                <c:pt idx="4494">
                  <c:v>147.06100000000001</c:v>
                </c:pt>
                <c:pt idx="4495">
                  <c:v>147.09200000000001</c:v>
                </c:pt>
                <c:pt idx="4496">
                  <c:v>147.124</c:v>
                </c:pt>
                <c:pt idx="4497">
                  <c:v>147.155</c:v>
                </c:pt>
                <c:pt idx="4498">
                  <c:v>147.18600000000001</c:v>
                </c:pt>
                <c:pt idx="4499">
                  <c:v>147.21700000000001</c:v>
                </c:pt>
                <c:pt idx="4500">
                  <c:v>147.24799999999999</c:v>
                </c:pt>
                <c:pt idx="4501">
                  <c:v>147.279</c:v>
                </c:pt>
                <c:pt idx="4502">
                  <c:v>147.31100000000001</c:v>
                </c:pt>
                <c:pt idx="4503">
                  <c:v>147.34200000000001</c:v>
                </c:pt>
                <c:pt idx="4504">
                  <c:v>147.37299999999999</c:v>
                </c:pt>
                <c:pt idx="4505">
                  <c:v>147.405</c:v>
                </c:pt>
                <c:pt idx="4506">
                  <c:v>147.43600000000001</c:v>
                </c:pt>
                <c:pt idx="4507">
                  <c:v>147.46700000000001</c:v>
                </c:pt>
                <c:pt idx="4508">
                  <c:v>147.49799999999999</c:v>
                </c:pt>
                <c:pt idx="4509">
                  <c:v>147.529</c:v>
                </c:pt>
                <c:pt idx="4510">
                  <c:v>147.56</c:v>
                </c:pt>
                <c:pt idx="4511">
                  <c:v>147.59100000000001</c:v>
                </c:pt>
                <c:pt idx="4512">
                  <c:v>147.62299999999999</c:v>
                </c:pt>
                <c:pt idx="4513">
                  <c:v>147.65600000000001</c:v>
                </c:pt>
                <c:pt idx="4514">
                  <c:v>147.685</c:v>
                </c:pt>
                <c:pt idx="4515">
                  <c:v>147.71600000000001</c:v>
                </c:pt>
                <c:pt idx="4516">
                  <c:v>147.74700000000001</c:v>
                </c:pt>
                <c:pt idx="4517">
                  <c:v>147.779</c:v>
                </c:pt>
                <c:pt idx="4518">
                  <c:v>147.81</c:v>
                </c:pt>
                <c:pt idx="4519">
                  <c:v>147.84100000000001</c:v>
                </c:pt>
                <c:pt idx="4520">
                  <c:v>147.87200000000001</c:v>
                </c:pt>
                <c:pt idx="4521">
                  <c:v>147.904</c:v>
                </c:pt>
                <c:pt idx="4522">
                  <c:v>147.935</c:v>
                </c:pt>
                <c:pt idx="4523">
                  <c:v>147.96600000000001</c:v>
                </c:pt>
                <c:pt idx="4524">
                  <c:v>147.99700000000001</c:v>
                </c:pt>
                <c:pt idx="4525">
                  <c:v>148.02799999999999</c:v>
                </c:pt>
                <c:pt idx="4526">
                  <c:v>148.06</c:v>
                </c:pt>
                <c:pt idx="4527">
                  <c:v>148.09100000000001</c:v>
                </c:pt>
                <c:pt idx="4528">
                  <c:v>148.12200000000001</c:v>
                </c:pt>
                <c:pt idx="4529">
                  <c:v>148.15299999999999</c:v>
                </c:pt>
                <c:pt idx="4530">
                  <c:v>148.184</c:v>
                </c:pt>
                <c:pt idx="4531">
                  <c:v>148.215</c:v>
                </c:pt>
                <c:pt idx="4532">
                  <c:v>148.24700000000001</c:v>
                </c:pt>
                <c:pt idx="4533">
                  <c:v>148.27799999999999</c:v>
                </c:pt>
                <c:pt idx="4534">
                  <c:v>148.309</c:v>
                </c:pt>
                <c:pt idx="4535">
                  <c:v>148.34</c:v>
                </c:pt>
                <c:pt idx="4536">
                  <c:v>148.37100000000001</c:v>
                </c:pt>
                <c:pt idx="4537">
                  <c:v>148.40299999999999</c:v>
                </c:pt>
                <c:pt idx="4538">
                  <c:v>148.434</c:v>
                </c:pt>
                <c:pt idx="4539">
                  <c:v>148.465</c:v>
                </c:pt>
                <c:pt idx="4540">
                  <c:v>148.49600000000001</c:v>
                </c:pt>
                <c:pt idx="4541">
                  <c:v>148.52699999999999</c:v>
                </c:pt>
                <c:pt idx="4542">
                  <c:v>148.559</c:v>
                </c:pt>
                <c:pt idx="4543">
                  <c:v>148.59</c:v>
                </c:pt>
                <c:pt idx="4544">
                  <c:v>148.62100000000001</c:v>
                </c:pt>
                <c:pt idx="4545">
                  <c:v>148.65199999999999</c:v>
                </c:pt>
                <c:pt idx="4546">
                  <c:v>148.68700000000001</c:v>
                </c:pt>
                <c:pt idx="4547">
                  <c:v>148.715</c:v>
                </c:pt>
                <c:pt idx="4548">
                  <c:v>148.74600000000001</c:v>
                </c:pt>
                <c:pt idx="4549">
                  <c:v>148.77699999999999</c:v>
                </c:pt>
                <c:pt idx="4550">
                  <c:v>148.80799999999999</c:v>
                </c:pt>
                <c:pt idx="4551">
                  <c:v>148.84</c:v>
                </c:pt>
                <c:pt idx="4552">
                  <c:v>148.87100000000001</c:v>
                </c:pt>
                <c:pt idx="4553">
                  <c:v>148.90199999999999</c:v>
                </c:pt>
                <c:pt idx="4554">
                  <c:v>148.93299999999999</c:v>
                </c:pt>
                <c:pt idx="4555">
                  <c:v>148.964</c:v>
                </c:pt>
                <c:pt idx="4556">
                  <c:v>148.995</c:v>
                </c:pt>
                <c:pt idx="4557">
                  <c:v>149.02699999999999</c:v>
                </c:pt>
                <c:pt idx="4558">
                  <c:v>149.05799999999999</c:v>
                </c:pt>
                <c:pt idx="4559">
                  <c:v>149.089</c:v>
                </c:pt>
                <c:pt idx="4560">
                  <c:v>149.12</c:v>
                </c:pt>
                <c:pt idx="4561">
                  <c:v>149.15199999999999</c:v>
                </c:pt>
                <c:pt idx="4562">
                  <c:v>149.18299999999999</c:v>
                </c:pt>
                <c:pt idx="4563">
                  <c:v>149.214</c:v>
                </c:pt>
                <c:pt idx="4564">
                  <c:v>149.245</c:v>
                </c:pt>
                <c:pt idx="4565">
                  <c:v>149.27600000000001</c:v>
                </c:pt>
                <c:pt idx="4566">
                  <c:v>149.30799999999999</c:v>
                </c:pt>
                <c:pt idx="4567">
                  <c:v>149.339</c:v>
                </c:pt>
                <c:pt idx="4568">
                  <c:v>149.37</c:v>
                </c:pt>
                <c:pt idx="4569">
                  <c:v>149.40100000000001</c:v>
                </c:pt>
                <c:pt idx="4570">
                  <c:v>149.43199999999999</c:v>
                </c:pt>
                <c:pt idx="4571">
                  <c:v>149.464</c:v>
                </c:pt>
                <c:pt idx="4572">
                  <c:v>149.495</c:v>
                </c:pt>
                <c:pt idx="4573">
                  <c:v>149.52600000000001</c:v>
                </c:pt>
                <c:pt idx="4574">
                  <c:v>149.55699999999999</c:v>
                </c:pt>
                <c:pt idx="4575">
                  <c:v>149.58799999999999</c:v>
                </c:pt>
                <c:pt idx="4576">
                  <c:v>149.62</c:v>
                </c:pt>
                <c:pt idx="4577">
                  <c:v>149.65100000000001</c:v>
                </c:pt>
                <c:pt idx="4578">
                  <c:v>149.68199999999999</c:v>
                </c:pt>
                <c:pt idx="4579">
                  <c:v>149.71299999999999</c:v>
                </c:pt>
                <c:pt idx="4580">
                  <c:v>149.744</c:v>
                </c:pt>
                <c:pt idx="4581">
                  <c:v>149.77600000000001</c:v>
                </c:pt>
                <c:pt idx="4582">
                  <c:v>149.80699999999999</c:v>
                </c:pt>
                <c:pt idx="4583">
                  <c:v>149.83799999999999</c:v>
                </c:pt>
                <c:pt idx="4584">
                  <c:v>149.87</c:v>
                </c:pt>
                <c:pt idx="4585">
                  <c:v>149.9</c:v>
                </c:pt>
                <c:pt idx="4586">
                  <c:v>149.93199999999999</c:v>
                </c:pt>
                <c:pt idx="4587">
                  <c:v>149.96299999999999</c:v>
                </c:pt>
                <c:pt idx="4588">
                  <c:v>149.994</c:v>
                </c:pt>
                <c:pt idx="4589">
                  <c:v>150.02500000000001</c:v>
                </c:pt>
                <c:pt idx="4590">
                  <c:v>150.05600000000001</c:v>
                </c:pt>
                <c:pt idx="4591">
                  <c:v>150.08799999999999</c:v>
                </c:pt>
                <c:pt idx="4592">
                  <c:v>150.119</c:v>
                </c:pt>
                <c:pt idx="4593">
                  <c:v>150.15</c:v>
                </c:pt>
                <c:pt idx="4594">
                  <c:v>150.18100000000001</c:v>
                </c:pt>
                <c:pt idx="4595">
                  <c:v>150.21199999999999</c:v>
                </c:pt>
                <c:pt idx="4596">
                  <c:v>150.244</c:v>
                </c:pt>
                <c:pt idx="4597">
                  <c:v>150.27500000000001</c:v>
                </c:pt>
                <c:pt idx="4598">
                  <c:v>150.30600000000001</c:v>
                </c:pt>
                <c:pt idx="4599">
                  <c:v>150.33699999999999</c:v>
                </c:pt>
                <c:pt idx="4600">
                  <c:v>150.36799999999999</c:v>
                </c:pt>
                <c:pt idx="4601">
                  <c:v>150.4</c:v>
                </c:pt>
                <c:pt idx="4602">
                  <c:v>150.43100000000001</c:v>
                </c:pt>
                <c:pt idx="4603">
                  <c:v>150.46199999999999</c:v>
                </c:pt>
                <c:pt idx="4604">
                  <c:v>150.49299999999999</c:v>
                </c:pt>
                <c:pt idx="4605">
                  <c:v>150.524</c:v>
                </c:pt>
                <c:pt idx="4606">
                  <c:v>150.55600000000001</c:v>
                </c:pt>
                <c:pt idx="4607">
                  <c:v>150.58699999999999</c:v>
                </c:pt>
                <c:pt idx="4608">
                  <c:v>150.61799999999999</c:v>
                </c:pt>
                <c:pt idx="4609">
                  <c:v>150.65100000000001</c:v>
                </c:pt>
                <c:pt idx="4610">
                  <c:v>150.68</c:v>
                </c:pt>
                <c:pt idx="4611">
                  <c:v>150.71100000000001</c:v>
                </c:pt>
                <c:pt idx="4612">
                  <c:v>150.74299999999999</c:v>
                </c:pt>
                <c:pt idx="4613">
                  <c:v>150.774</c:v>
                </c:pt>
                <c:pt idx="4614">
                  <c:v>150.80500000000001</c:v>
                </c:pt>
                <c:pt idx="4615">
                  <c:v>150.83600000000001</c:v>
                </c:pt>
                <c:pt idx="4616">
                  <c:v>150.86799999999999</c:v>
                </c:pt>
                <c:pt idx="4617">
                  <c:v>150.899</c:v>
                </c:pt>
                <c:pt idx="4618">
                  <c:v>150.93</c:v>
                </c:pt>
                <c:pt idx="4619">
                  <c:v>150.96100000000001</c:v>
                </c:pt>
                <c:pt idx="4620">
                  <c:v>150.99199999999999</c:v>
                </c:pt>
                <c:pt idx="4621">
                  <c:v>151.024</c:v>
                </c:pt>
                <c:pt idx="4622">
                  <c:v>151.05500000000001</c:v>
                </c:pt>
                <c:pt idx="4623">
                  <c:v>151.08600000000001</c:v>
                </c:pt>
                <c:pt idx="4624">
                  <c:v>151.11699999999999</c:v>
                </c:pt>
                <c:pt idx="4625">
                  <c:v>151.149</c:v>
                </c:pt>
                <c:pt idx="4626">
                  <c:v>151.18</c:v>
                </c:pt>
                <c:pt idx="4627">
                  <c:v>151.21100000000001</c:v>
                </c:pt>
                <c:pt idx="4628">
                  <c:v>151.24199999999999</c:v>
                </c:pt>
                <c:pt idx="4629">
                  <c:v>151.273</c:v>
                </c:pt>
                <c:pt idx="4630">
                  <c:v>151.304</c:v>
                </c:pt>
                <c:pt idx="4631">
                  <c:v>151.33600000000001</c:v>
                </c:pt>
                <c:pt idx="4632">
                  <c:v>151.36699999999999</c:v>
                </c:pt>
                <c:pt idx="4633">
                  <c:v>151.398</c:v>
                </c:pt>
                <c:pt idx="4634">
                  <c:v>151.429</c:v>
                </c:pt>
                <c:pt idx="4635">
                  <c:v>151.46</c:v>
                </c:pt>
                <c:pt idx="4636">
                  <c:v>151.49199999999999</c:v>
                </c:pt>
                <c:pt idx="4637">
                  <c:v>151.523</c:v>
                </c:pt>
                <c:pt idx="4638">
                  <c:v>151.554</c:v>
                </c:pt>
                <c:pt idx="4639">
                  <c:v>151.58500000000001</c:v>
                </c:pt>
                <c:pt idx="4640">
                  <c:v>151.61600000000001</c:v>
                </c:pt>
                <c:pt idx="4641">
                  <c:v>151.648</c:v>
                </c:pt>
                <c:pt idx="4642">
                  <c:v>151.679</c:v>
                </c:pt>
                <c:pt idx="4643">
                  <c:v>151.71</c:v>
                </c:pt>
                <c:pt idx="4644">
                  <c:v>151.74100000000001</c:v>
                </c:pt>
                <c:pt idx="4645">
                  <c:v>151.773</c:v>
                </c:pt>
                <c:pt idx="4646">
                  <c:v>151.804</c:v>
                </c:pt>
                <c:pt idx="4647">
                  <c:v>151.83500000000001</c:v>
                </c:pt>
                <c:pt idx="4648">
                  <c:v>151.86600000000001</c:v>
                </c:pt>
                <c:pt idx="4649">
                  <c:v>151.89699999999999</c:v>
                </c:pt>
                <c:pt idx="4650">
                  <c:v>151.92699999999999</c:v>
                </c:pt>
                <c:pt idx="4651">
                  <c:v>151.959</c:v>
                </c:pt>
                <c:pt idx="4652">
                  <c:v>151.99100000000001</c:v>
                </c:pt>
                <c:pt idx="4653">
                  <c:v>152.02199999999999</c:v>
                </c:pt>
                <c:pt idx="4654">
                  <c:v>152.053</c:v>
                </c:pt>
                <c:pt idx="4655">
                  <c:v>152.08500000000001</c:v>
                </c:pt>
                <c:pt idx="4656">
                  <c:v>152.114</c:v>
                </c:pt>
                <c:pt idx="4657">
                  <c:v>152.14699999999999</c:v>
                </c:pt>
                <c:pt idx="4658">
                  <c:v>152.17699999999999</c:v>
                </c:pt>
                <c:pt idx="4659">
                  <c:v>152.209</c:v>
                </c:pt>
                <c:pt idx="4660">
                  <c:v>152.24100000000001</c:v>
                </c:pt>
                <c:pt idx="4661">
                  <c:v>152.27000000000001</c:v>
                </c:pt>
                <c:pt idx="4662">
                  <c:v>152.303</c:v>
                </c:pt>
                <c:pt idx="4663">
                  <c:v>152.334</c:v>
                </c:pt>
                <c:pt idx="4664">
                  <c:v>152.36500000000001</c:v>
                </c:pt>
                <c:pt idx="4665">
                  <c:v>152.39500000000001</c:v>
                </c:pt>
                <c:pt idx="4666">
                  <c:v>152.428</c:v>
                </c:pt>
                <c:pt idx="4667">
                  <c:v>152.459</c:v>
                </c:pt>
                <c:pt idx="4668">
                  <c:v>152.49</c:v>
                </c:pt>
                <c:pt idx="4669">
                  <c:v>152.52099999999999</c:v>
                </c:pt>
                <c:pt idx="4670">
                  <c:v>152.55199999999999</c:v>
                </c:pt>
                <c:pt idx="4671">
                  <c:v>152.584</c:v>
                </c:pt>
                <c:pt idx="4672">
                  <c:v>152.61500000000001</c:v>
                </c:pt>
                <c:pt idx="4673">
                  <c:v>152.64599999999999</c:v>
                </c:pt>
                <c:pt idx="4674">
                  <c:v>152.67699999999999</c:v>
                </c:pt>
                <c:pt idx="4675">
                  <c:v>152.709</c:v>
                </c:pt>
                <c:pt idx="4676">
                  <c:v>152.74</c:v>
                </c:pt>
                <c:pt idx="4677">
                  <c:v>152.77099999999999</c:v>
                </c:pt>
                <c:pt idx="4678">
                  <c:v>152.80199999999999</c:v>
                </c:pt>
                <c:pt idx="4679">
                  <c:v>152.833</c:v>
                </c:pt>
                <c:pt idx="4680">
                  <c:v>152.864</c:v>
                </c:pt>
                <c:pt idx="4681">
                  <c:v>152.89599999999999</c:v>
                </c:pt>
                <c:pt idx="4682">
                  <c:v>152.92599999999999</c:v>
                </c:pt>
                <c:pt idx="4683">
                  <c:v>152.958</c:v>
                </c:pt>
                <c:pt idx="4684">
                  <c:v>152.989</c:v>
                </c:pt>
                <c:pt idx="4685">
                  <c:v>153.02000000000001</c:v>
                </c:pt>
                <c:pt idx="4686">
                  <c:v>153.05199999999999</c:v>
                </c:pt>
                <c:pt idx="4687">
                  <c:v>153.083</c:v>
                </c:pt>
                <c:pt idx="4688">
                  <c:v>153.114</c:v>
                </c:pt>
                <c:pt idx="4689">
                  <c:v>153.14500000000001</c:v>
                </c:pt>
                <c:pt idx="4690">
                  <c:v>153.17599999999999</c:v>
                </c:pt>
                <c:pt idx="4691">
                  <c:v>153.20699999999999</c:v>
                </c:pt>
                <c:pt idx="4692">
                  <c:v>153.239</c:v>
                </c:pt>
                <c:pt idx="4693">
                  <c:v>153.27000000000001</c:v>
                </c:pt>
                <c:pt idx="4694">
                  <c:v>153.30000000000001</c:v>
                </c:pt>
                <c:pt idx="4695">
                  <c:v>153.33099999999999</c:v>
                </c:pt>
                <c:pt idx="4696">
                  <c:v>153.364</c:v>
                </c:pt>
                <c:pt idx="4697">
                  <c:v>153.39500000000001</c:v>
                </c:pt>
                <c:pt idx="4698">
                  <c:v>153.42599999999999</c:v>
                </c:pt>
                <c:pt idx="4699">
                  <c:v>153.45699999999999</c:v>
                </c:pt>
                <c:pt idx="4700">
                  <c:v>153.48699999999999</c:v>
                </c:pt>
                <c:pt idx="4701">
                  <c:v>153.52000000000001</c:v>
                </c:pt>
                <c:pt idx="4702">
                  <c:v>153.55099999999999</c:v>
                </c:pt>
                <c:pt idx="4703">
                  <c:v>153.58199999999999</c:v>
                </c:pt>
                <c:pt idx="4704">
                  <c:v>153.61199999999999</c:v>
                </c:pt>
                <c:pt idx="4705">
                  <c:v>153.64400000000001</c:v>
                </c:pt>
                <c:pt idx="4706">
                  <c:v>153.67500000000001</c:v>
                </c:pt>
                <c:pt idx="4707">
                  <c:v>153.70599999999999</c:v>
                </c:pt>
                <c:pt idx="4708">
                  <c:v>153.73699999999999</c:v>
                </c:pt>
                <c:pt idx="4709">
                  <c:v>153.76900000000001</c:v>
                </c:pt>
                <c:pt idx="4710">
                  <c:v>153.80099999999999</c:v>
                </c:pt>
                <c:pt idx="4711">
                  <c:v>153.83099999999999</c:v>
                </c:pt>
                <c:pt idx="4712">
                  <c:v>153.863</c:v>
                </c:pt>
                <c:pt idx="4713">
                  <c:v>153.89400000000001</c:v>
                </c:pt>
                <c:pt idx="4714">
                  <c:v>153.92400000000001</c:v>
                </c:pt>
                <c:pt idx="4715">
                  <c:v>153.95500000000001</c:v>
                </c:pt>
                <c:pt idx="4716">
                  <c:v>153.98699999999999</c:v>
                </c:pt>
                <c:pt idx="4717">
                  <c:v>154.01900000000001</c:v>
                </c:pt>
                <c:pt idx="4718">
                  <c:v>154.04900000000001</c:v>
                </c:pt>
                <c:pt idx="4719">
                  <c:v>154.08000000000001</c:v>
                </c:pt>
                <c:pt idx="4720">
                  <c:v>154.114</c:v>
                </c:pt>
                <c:pt idx="4721">
                  <c:v>154.142</c:v>
                </c:pt>
                <c:pt idx="4722">
                  <c:v>154.17400000000001</c:v>
                </c:pt>
                <c:pt idx="4723">
                  <c:v>154.20500000000001</c:v>
                </c:pt>
                <c:pt idx="4724">
                  <c:v>154.23599999999999</c:v>
                </c:pt>
                <c:pt idx="4725">
                  <c:v>154.268</c:v>
                </c:pt>
                <c:pt idx="4726">
                  <c:v>154.29900000000001</c:v>
                </c:pt>
                <c:pt idx="4727">
                  <c:v>154.33000000000001</c:v>
                </c:pt>
                <c:pt idx="4728">
                  <c:v>154.36099999999999</c:v>
                </c:pt>
                <c:pt idx="4729">
                  <c:v>154.392</c:v>
                </c:pt>
                <c:pt idx="4730">
                  <c:v>154.423</c:v>
                </c:pt>
                <c:pt idx="4731">
                  <c:v>154.45500000000001</c:v>
                </c:pt>
                <c:pt idx="4732">
                  <c:v>154.48599999999999</c:v>
                </c:pt>
                <c:pt idx="4733">
                  <c:v>154.517</c:v>
                </c:pt>
                <c:pt idx="4734">
                  <c:v>154.548</c:v>
                </c:pt>
                <c:pt idx="4735">
                  <c:v>154.57900000000001</c:v>
                </c:pt>
                <c:pt idx="4736">
                  <c:v>154.61099999999999</c:v>
                </c:pt>
                <c:pt idx="4737">
                  <c:v>154.642</c:v>
                </c:pt>
                <c:pt idx="4738">
                  <c:v>154.673</c:v>
                </c:pt>
                <c:pt idx="4739">
                  <c:v>154.70400000000001</c:v>
                </c:pt>
                <c:pt idx="4740">
                  <c:v>154.73599999999999</c:v>
                </c:pt>
                <c:pt idx="4741">
                  <c:v>154.767</c:v>
                </c:pt>
                <c:pt idx="4742">
                  <c:v>154.79900000000001</c:v>
                </c:pt>
                <c:pt idx="4743">
                  <c:v>154.82900000000001</c:v>
                </c:pt>
                <c:pt idx="4744">
                  <c:v>154.86000000000001</c:v>
                </c:pt>
                <c:pt idx="4745">
                  <c:v>154.89099999999999</c:v>
                </c:pt>
                <c:pt idx="4746">
                  <c:v>154.923</c:v>
                </c:pt>
                <c:pt idx="4747">
                  <c:v>154.95400000000001</c:v>
                </c:pt>
                <c:pt idx="4748">
                  <c:v>154.98500000000001</c:v>
                </c:pt>
                <c:pt idx="4749">
                  <c:v>155.01599999999999</c:v>
                </c:pt>
                <c:pt idx="4750">
                  <c:v>155.047</c:v>
                </c:pt>
                <c:pt idx="4751">
                  <c:v>155.07900000000001</c:v>
                </c:pt>
                <c:pt idx="4752">
                  <c:v>155.11000000000001</c:v>
                </c:pt>
                <c:pt idx="4753">
                  <c:v>155.14099999999999</c:v>
                </c:pt>
                <c:pt idx="4754">
                  <c:v>155.172</c:v>
                </c:pt>
                <c:pt idx="4755">
                  <c:v>155.203</c:v>
                </c:pt>
                <c:pt idx="4756">
                  <c:v>155.23400000000001</c:v>
                </c:pt>
                <c:pt idx="4757">
                  <c:v>155.26599999999999</c:v>
                </c:pt>
                <c:pt idx="4758">
                  <c:v>155.297</c:v>
                </c:pt>
                <c:pt idx="4759">
                  <c:v>155.328</c:v>
                </c:pt>
                <c:pt idx="4760">
                  <c:v>155.35900000000001</c:v>
                </c:pt>
                <c:pt idx="4761">
                  <c:v>155.39099999999999</c:v>
                </c:pt>
                <c:pt idx="4762">
                  <c:v>155.422</c:v>
                </c:pt>
                <c:pt idx="4763">
                  <c:v>155.453</c:v>
                </c:pt>
                <c:pt idx="4764">
                  <c:v>155.48400000000001</c:v>
                </c:pt>
                <c:pt idx="4765">
                  <c:v>155.51499999999999</c:v>
                </c:pt>
                <c:pt idx="4766">
                  <c:v>155.547</c:v>
                </c:pt>
                <c:pt idx="4767">
                  <c:v>155.578</c:v>
                </c:pt>
                <c:pt idx="4768">
                  <c:v>155.61600000000001</c:v>
                </c:pt>
                <c:pt idx="4769">
                  <c:v>155.63999999999999</c:v>
                </c:pt>
                <c:pt idx="4770">
                  <c:v>155.67099999999999</c:v>
                </c:pt>
                <c:pt idx="4771">
                  <c:v>155.702</c:v>
                </c:pt>
                <c:pt idx="4772">
                  <c:v>155.73400000000001</c:v>
                </c:pt>
                <c:pt idx="4773">
                  <c:v>155.76499999999999</c:v>
                </c:pt>
                <c:pt idx="4774">
                  <c:v>155.79599999999999</c:v>
                </c:pt>
                <c:pt idx="4775">
                  <c:v>155.827</c:v>
                </c:pt>
                <c:pt idx="4776">
                  <c:v>155.85900000000001</c:v>
                </c:pt>
                <c:pt idx="4777">
                  <c:v>155.88999999999999</c:v>
                </c:pt>
                <c:pt idx="4778">
                  <c:v>155.92099999999999</c:v>
                </c:pt>
                <c:pt idx="4779">
                  <c:v>155.952</c:v>
                </c:pt>
                <c:pt idx="4780">
                  <c:v>155.98400000000001</c:v>
                </c:pt>
                <c:pt idx="4781">
                  <c:v>156.01499999999999</c:v>
                </c:pt>
                <c:pt idx="4782">
                  <c:v>156.04599999999999</c:v>
                </c:pt>
                <c:pt idx="4783">
                  <c:v>156.077</c:v>
                </c:pt>
                <c:pt idx="4784">
                  <c:v>156.108</c:v>
                </c:pt>
                <c:pt idx="4785">
                  <c:v>156.13900000000001</c:v>
                </c:pt>
                <c:pt idx="4786">
                  <c:v>156.16999999999999</c:v>
                </c:pt>
                <c:pt idx="4787">
                  <c:v>156.202</c:v>
                </c:pt>
                <c:pt idx="4788">
                  <c:v>156.233</c:v>
                </c:pt>
                <c:pt idx="4789">
                  <c:v>156.26499999999999</c:v>
                </c:pt>
                <c:pt idx="4790">
                  <c:v>156.29499999999999</c:v>
                </c:pt>
                <c:pt idx="4791">
                  <c:v>156.327</c:v>
                </c:pt>
                <c:pt idx="4792">
                  <c:v>156.358</c:v>
                </c:pt>
                <c:pt idx="4793">
                  <c:v>156.38900000000001</c:v>
                </c:pt>
                <c:pt idx="4794">
                  <c:v>156.41999999999999</c:v>
                </c:pt>
                <c:pt idx="4795">
                  <c:v>156.45099999999999</c:v>
                </c:pt>
                <c:pt idx="4796">
                  <c:v>156.483</c:v>
                </c:pt>
                <c:pt idx="4797">
                  <c:v>156.51400000000001</c:v>
                </c:pt>
                <c:pt idx="4798">
                  <c:v>156.54499999999999</c:v>
                </c:pt>
                <c:pt idx="4799">
                  <c:v>156.57599999999999</c:v>
                </c:pt>
                <c:pt idx="4800">
                  <c:v>156.607</c:v>
                </c:pt>
                <c:pt idx="4801">
                  <c:v>156.63800000000001</c:v>
                </c:pt>
                <c:pt idx="4802">
                  <c:v>156.66999999999999</c:v>
                </c:pt>
                <c:pt idx="4803">
                  <c:v>156.70099999999999</c:v>
                </c:pt>
                <c:pt idx="4804">
                  <c:v>156.732</c:v>
                </c:pt>
                <c:pt idx="4805">
                  <c:v>156.76300000000001</c:v>
                </c:pt>
                <c:pt idx="4806">
                  <c:v>156.79499999999999</c:v>
                </c:pt>
                <c:pt idx="4807">
                  <c:v>156.82599999999999</c:v>
                </c:pt>
                <c:pt idx="4808">
                  <c:v>156.857</c:v>
                </c:pt>
                <c:pt idx="4809">
                  <c:v>156.88800000000001</c:v>
                </c:pt>
                <c:pt idx="4810">
                  <c:v>156.91900000000001</c:v>
                </c:pt>
                <c:pt idx="4811">
                  <c:v>156.95099999999999</c:v>
                </c:pt>
                <c:pt idx="4812">
                  <c:v>156.982</c:v>
                </c:pt>
                <c:pt idx="4813">
                  <c:v>157.01300000000001</c:v>
                </c:pt>
                <c:pt idx="4814">
                  <c:v>157.04400000000001</c:v>
                </c:pt>
                <c:pt idx="4815">
                  <c:v>157.07599999999999</c:v>
                </c:pt>
                <c:pt idx="4816">
                  <c:v>157.107</c:v>
                </c:pt>
                <c:pt idx="4817">
                  <c:v>157.13800000000001</c:v>
                </c:pt>
                <c:pt idx="4818">
                  <c:v>157.16900000000001</c:v>
                </c:pt>
                <c:pt idx="4819">
                  <c:v>157.19999999999999</c:v>
                </c:pt>
                <c:pt idx="4820">
                  <c:v>157.23099999999999</c:v>
                </c:pt>
                <c:pt idx="4821">
                  <c:v>157.26300000000001</c:v>
                </c:pt>
                <c:pt idx="4822">
                  <c:v>157.29400000000001</c:v>
                </c:pt>
                <c:pt idx="4823">
                  <c:v>157.32499999999999</c:v>
                </c:pt>
                <c:pt idx="4824">
                  <c:v>157.35599999999999</c:v>
                </c:pt>
                <c:pt idx="4825">
                  <c:v>157.38800000000001</c:v>
                </c:pt>
                <c:pt idx="4826">
                  <c:v>157.41800000000001</c:v>
                </c:pt>
                <c:pt idx="4827">
                  <c:v>157.44999999999999</c:v>
                </c:pt>
                <c:pt idx="4828">
                  <c:v>157.48099999999999</c:v>
                </c:pt>
                <c:pt idx="4829">
                  <c:v>157.512</c:v>
                </c:pt>
                <c:pt idx="4830">
                  <c:v>157.54400000000001</c:v>
                </c:pt>
                <c:pt idx="4831">
                  <c:v>157.57400000000001</c:v>
                </c:pt>
                <c:pt idx="4832">
                  <c:v>157.60599999999999</c:v>
                </c:pt>
                <c:pt idx="4833">
                  <c:v>157.637</c:v>
                </c:pt>
                <c:pt idx="4834">
                  <c:v>157.66800000000001</c:v>
                </c:pt>
                <c:pt idx="4835">
                  <c:v>157.69999999999999</c:v>
                </c:pt>
                <c:pt idx="4836">
                  <c:v>157.73500000000001</c:v>
                </c:pt>
                <c:pt idx="4837">
                  <c:v>157.762</c:v>
                </c:pt>
                <c:pt idx="4838">
                  <c:v>157.79300000000001</c:v>
                </c:pt>
                <c:pt idx="4839">
                  <c:v>157.82400000000001</c:v>
                </c:pt>
                <c:pt idx="4840">
                  <c:v>157.85499999999999</c:v>
                </c:pt>
                <c:pt idx="4841">
                  <c:v>157.887</c:v>
                </c:pt>
                <c:pt idx="4842">
                  <c:v>157.91800000000001</c:v>
                </c:pt>
                <c:pt idx="4843">
                  <c:v>157.94900000000001</c:v>
                </c:pt>
                <c:pt idx="4844">
                  <c:v>157.97999999999999</c:v>
                </c:pt>
                <c:pt idx="4845">
                  <c:v>158.012</c:v>
                </c:pt>
                <c:pt idx="4846">
                  <c:v>158.04300000000001</c:v>
                </c:pt>
                <c:pt idx="4847">
                  <c:v>158.07400000000001</c:v>
                </c:pt>
                <c:pt idx="4848">
                  <c:v>158.10499999999999</c:v>
                </c:pt>
                <c:pt idx="4849">
                  <c:v>158.136</c:v>
                </c:pt>
                <c:pt idx="4850">
                  <c:v>158.167</c:v>
                </c:pt>
                <c:pt idx="4851">
                  <c:v>158.19900000000001</c:v>
                </c:pt>
                <c:pt idx="4852">
                  <c:v>158.22999999999999</c:v>
                </c:pt>
                <c:pt idx="4853">
                  <c:v>158.261</c:v>
                </c:pt>
                <c:pt idx="4854">
                  <c:v>158.292</c:v>
                </c:pt>
                <c:pt idx="4855">
                  <c:v>158.32300000000001</c:v>
                </c:pt>
                <c:pt idx="4856">
                  <c:v>158.35499999999999</c:v>
                </c:pt>
                <c:pt idx="4857">
                  <c:v>158.386</c:v>
                </c:pt>
                <c:pt idx="4858">
                  <c:v>158.417</c:v>
                </c:pt>
                <c:pt idx="4859">
                  <c:v>158.44800000000001</c:v>
                </c:pt>
                <c:pt idx="4860">
                  <c:v>158.47900000000001</c:v>
                </c:pt>
                <c:pt idx="4861">
                  <c:v>158.511</c:v>
                </c:pt>
                <c:pt idx="4862">
                  <c:v>158.542</c:v>
                </c:pt>
                <c:pt idx="4863">
                  <c:v>158.57300000000001</c:v>
                </c:pt>
                <c:pt idx="4864">
                  <c:v>158.60400000000001</c:v>
                </c:pt>
                <c:pt idx="4865">
                  <c:v>158.63499999999999</c:v>
                </c:pt>
                <c:pt idx="4866">
                  <c:v>158.667</c:v>
                </c:pt>
                <c:pt idx="4867">
                  <c:v>158.69800000000001</c:v>
                </c:pt>
                <c:pt idx="4868">
                  <c:v>158.72900000000001</c:v>
                </c:pt>
                <c:pt idx="4869">
                  <c:v>158.76</c:v>
                </c:pt>
                <c:pt idx="4870">
                  <c:v>158.791</c:v>
                </c:pt>
                <c:pt idx="4871">
                  <c:v>158.82300000000001</c:v>
                </c:pt>
                <c:pt idx="4872">
                  <c:v>158.85400000000001</c:v>
                </c:pt>
                <c:pt idx="4873">
                  <c:v>158.88499999999999</c:v>
                </c:pt>
                <c:pt idx="4874">
                  <c:v>158.916</c:v>
                </c:pt>
                <c:pt idx="4875">
                  <c:v>158.94800000000001</c:v>
                </c:pt>
                <c:pt idx="4876">
                  <c:v>158.97900000000001</c:v>
                </c:pt>
                <c:pt idx="4877">
                  <c:v>159.01400000000001</c:v>
                </c:pt>
                <c:pt idx="4878">
                  <c:v>159.042</c:v>
                </c:pt>
                <c:pt idx="4879">
                  <c:v>159.072</c:v>
                </c:pt>
                <c:pt idx="4880">
                  <c:v>159.10300000000001</c:v>
                </c:pt>
                <c:pt idx="4881">
                  <c:v>159.13499999999999</c:v>
                </c:pt>
                <c:pt idx="4882">
                  <c:v>159.166</c:v>
                </c:pt>
                <c:pt idx="4883">
                  <c:v>159.197</c:v>
                </c:pt>
                <c:pt idx="4884">
                  <c:v>159.22800000000001</c:v>
                </c:pt>
                <c:pt idx="4885">
                  <c:v>159.25899999999999</c:v>
                </c:pt>
                <c:pt idx="4886">
                  <c:v>159.29</c:v>
                </c:pt>
                <c:pt idx="4887">
                  <c:v>159.322</c:v>
                </c:pt>
                <c:pt idx="4888">
                  <c:v>159.35300000000001</c:v>
                </c:pt>
                <c:pt idx="4889">
                  <c:v>159.38399999999999</c:v>
                </c:pt>
                <c:pt idx="4890">
                  <c:v>159.41499999999999</c:v>
                </c:pt>
                <c:pt idx="4891">
                  <c:v>159.447</c:v>
                </c:pt>
                <c:pt idx="4892">
                  <c:v>159.47800000000001</c:v>
                </c:pt>
                <c:pt idx="4893">
                  <c:v>159.50899999999999</c:v>
                </c:pt>
                <c:pt idx="4894">
                  <c:v>159.54</c:v>
                </c:pt>
                <c:pt idx="4895">
                  <c:v>159.571</c:v>
                </c:pt>
                <c:pt idx="4896">
                  <c:v>159.60300000000001</c:v>
                </c:pt>
                <c:pt idx="4897">
                  <c:v>159.63399999999999</c:v>
                </c:pt>
                <c:pt idx="4898">
                  <c:v>159.66499999999999</c:v>
                </c:pt>
                <c:pt idx="4899">
                  <c:v>159.696</c:v>
                </c:pt>
                <c:pt idx="4900">
                  <c:v>159.72800000000001</c:v>
                </c:pt>
                <c:pt idx="4901">
                  <c:v>159.75800000000001</c:v>
                </c:pt>
                <c:pt idx="4902">
                  <c:v>159.79</c:v>
                </c:pt>
                <c:pt idx="4903">
                  <c:v>159.821</c:v>
                </c:pt>
                <c:pt idx="4904">
                  <c:v>159.852</c:v>
                </c:pt>
                <c:pt idx="4905">
                  <c:v>159.88300000000001</c:v>
                </c:pt>
                <c:pt idx="4906">
                  <c:v>159.91499999999999</c:v>
                </c:pt>
                <c:pt idx="4907">
                  <c:v>159.946</c:v>
                </c:pt>
                <c:pt idx="4908">
                  <c:v>159.977</c:v>
                </c:pt>
                <c:pt idx="4909">
                  <c:v>160.00800000000001</c:v>
                </c:pt>
                <c:pt idx="4910">
                  <c:v>160.04</c:v>
                </c:pt>
                <c:pt idx="4911">
                  <c:v>160.071</c:v>
                </c:pt>
                <c:pt idx="4912">
                  <c:v>160.102</c:v>
                </c:pt>
                <c:pt idx="4913">
                  <c:v>160.13300000000001</c:v>
                </c:pt>
                <c:pt idx="4914">
                  <c:v>160.16399999999999</c:v>
                </c:pt>
                <c:pt idx="4915">
                  <c:v>160.19499999999999</c:v>
                </c:pt>
                <c:pt idx="4916">
                  <c:v>160.227</c:v>
                </c:pt>
                <c:pt idx="4917">
                  <c:v>160.25800000000001</c:v>
                </c:pt>
                <c:pt idx="4918">
                  <c:v>160.28899999999999</c:v>
                </c:pt>
                <c:pt idx="4919">
                  <c:v>160.32</c:v>
                </c:pt>
                <c:pt idx="4920">
                  <c:v>160.351</c:v>
                </c:pt>
                <c:pt idx="4921">
                  <c:v>160.38300000000001</c:v>
                </c:pt>
                <c:pt idx="4922">
                  <c:v>160.41399999999999</c:v>
                </c:pt>
                <c:pt idx="4923">
                  <c:v>160.44499999999999</c:v>
                </c:pt>
                <c:pt idx="4924">
                  <c:v>160.476</c:v>
                </c:pt>
                <c:pt idx="4925">
                  <c:v>160.50700000000001</c:v>
                </c:pt>
                <c:pt idx="4926">
                  <c:v>160.53899999999999</c:v>
                </c:pt>
                <c:pt idx="4927">
                  <c:v>160.57</c:v>
                </c:pt>
                <c:pt idx="4928">
                  <c:v>160.601</c:v>
                </c:pt>
                <c:pt idx="4929">
                  <c:v>160.63200000000001</c:v>
                </c:pt>
                <c:pt idx="4930">
                  <c:v>160.66300000000001</c:v>
                </c:pt>
                <c:pt idx="4931">
                  <c:v>160.69499999999999</c:v>
                </c:pt>
                <c:pt idx="4932">
                  <c:v>160.726</c:v>
                </c:pt>
                <c:pt idx="4933">
                  <c:v>160.75700000000001</c:v>
                </c:pt>
                <c:pt idx="4934">
                  <c:v>160.78800000000001</c:v>
                </c:pt>
                <c:pt idx="4935">
                  <c:v>160.82</c:v>
                </c:pt>
                <c:pt idx="4936">
                  <c:v>160.851</c:v>
                </c:pt>
                <c:pt idx="4937">
                  <c:v>160.88200000000001</c:v>
                </c:pt>
                <c:pt idx="4938">
                  <c:v>160.91300000000001</c:v>
                </c:pt>
                <c:pt idx="4939">
                  <c:v>160.94399999999999</c:v>
                </c:pt>
                <c:pt idx="4940">
                  <c:v>160.97499999999999</c:v>
                </c:pt>
                <c:pt idx="4941">
                  <c:v>161.00700000000001</c:v>
                </c:pt>
                <c:pt idx="4942">
                  <c:v>161.03800000000001</c:v>
                </c:pt>
                <c:pt idx="4943">
                  <c:v>161.06899999999999</c:v>
                </c:pt>
                <c:pt idx="4944">
                  <c:v>161.1</c:v>
                </c:pt>
                <c:pt idx="4945">
                  <c:v>161.131</c:v>
                </c:pt>
                <c:pt idx="4946">
                  <c:v>161.16300000000001</c:v>
                </c:pt>
                <c:pt idx="4947">
                  <c:v>161.19999999999999</c:v>
                </c:pt>
                <c:pt idx="4948">
                  <c:v>161.22499999999999</c:v>
                </c:pt>
                <c:pt idx="4949">
                  <c:v>161.256</c:v>
                </c:pt>
                <c:pt idx="4950">
                  <c:v>161.28700000000001</c:v>
                </c:pt>
                <c:pt idx="4951">
                  <c:v>161.31899999999999</c:v>
                </c:pt>
                <c:pt idx="4952">
                  <c:v>161.35</c:v>
                </c:pt>
                <c:pt idx="4953">
                  <c:v>161.381</c:v>
                </c:pt>
                <c:pt idx="4954">
                  <c:v>161.41200000000001</c:v>
                </c:pt>
                <c:pt idx="4955">
                  <c:v>161.44300000000001</c:v>
                </c:pt>
                <c:pt idx="4956">
                  <c:v>161.47499999999999</c:v>
                </c:pt>
                <c:pt idx="4957">
                  <c:v>161.506</c:v>
                </c:pt>
                <c:pt idx="4958">
                  <c:v>161.53700000000001</c:v>
                </c:pt>
                <c:pt idx="4959">
                  <c:v>161.56800000000001</c:v>
                </c:pt>
                <c:pt idx="4960">
                  <c:v>161.59899999999999</c:v>
                </c:pt>
                <c:pt idx="4961">
                  <c:v>161.631</c:v>
                </c:pt>
                <c:pt idx="4962">
                  <c:v>161.66200000000001</c:v>
                </c:pt>
                <c:pt idx="4963">
                  <c:v>161.69300000000001</c:v>
                </c:pt>
                <c:pt idx="4964">
                  <c:v>161.72399999999999</c:v>
                </c:pt>
                <c:pt idx="4965">
                  <c:v>161.755</c:v>
                </c:pt>
                <c:pt idx="4966">
                  <c:v>161.78700000000001</c:v>
                </c:pt>
                <c:pt idx="4967">
                  <c:v>161.81800000000001</c:v>
                </c:pt>
                <c:pt idx="4968">
                  <c:v>161.84899999999999</c:v>
                </c:pt>
                <c:pt idx="4969">
                  <c:v>161.88</c:v>
                </c:pt>
                <c:pt idx="4970">
                  <c:v>161.91200000000001</c:v>
                </c:pt>
                <c:pt idx="4971">
                  <c:v>161.94300000000001</c:v>
                </c:pt>
                <c:pt idx="4972">
                  <c:v>161.97399999999999</c:v>
                </c:pt>
                <c:pt idx="4973">
                  <c:v>162.005</c:v>
                </c:pt>
                <c:pt idx="4974">
                  <c:v>162.036</c:v>
                </c:pt>
                <c:pt idx="4975">
                  <c:v>162.06700000000001</c:v>
                </c:pt>
                <c:pt idx="4976">
                  <c:v>162.09899999999999</c:v>
                </c:pt>
                <c:pt idx="4977">
                  <c:v>162.13</c:v>
                </c:pt>
                <c:pt idx="4978">
                  <c:v>162.161</c:v>
                </c:pt>
                <c:pt idx="4979">
                  <c:v>162.19200000000001</c:v>
                </c:pt>
                <c:pt idx="4980">
                  <c:v>162.22300000000001</c:v>
                </c:pt>
                <c:pt idx="4981">
                  <c:v>162.255</c:v>
                </c:pt>
                <c:pt idx="4982">
                  <c:v>162.286</c:v>
                </c:pt>
                <c:pt idx="4983">
                  <c:v>162.31700000000001</c:v>
                </c:pt>
                <c:pt idx="4984">
                  <c:v>162.34800000000001</c:v>
                </c:pt>
                <c:pt idx="4985">
                  <c:v>162.38</c:v>
                </c:pt>
                <c:pt idx="4986">
                  <c:v>162.411</c:v>
                </c:pt>
                <c:pt idx="4987">
                  <c:v>162.44200000000001</c:v>
                </c:pt>
                <c:pt idx="4988">
                  <c:v>162.47300000000001</c:v>
                </c:pt>
                <c:pt idx="4989">
                  <c:v>162.50399999999999</c:v>
                </c:pt>
                <c:pt idx="4990">
                  <c:v>162.535</c:v>
                </c:pt>
                <c:pt idx="4991">
                  <c:v>162.56700000000001</c:v>
                </c:pt>
                <c:pt idx="4992">
                  <c:v>162.59800000000001</c:v>
                </c:pt>
                <c:pt idx="4993">
                  <c:v>162.62899999999999</c:v>
                </c:pt>
                <c:pt idx="4994">
                  <c:v>162.66</c:v>
                </c:pt>
                <c:pt idx="4995">
                  <c:v>162.691</c:v>
                </c:pt>
                <c:pt idx="4996">
                  <c:v>162.72200000000001</c:v>
                </c:pt>
                <c:pt idx="4997">
                  <c:v>162.75399999999999</c:v>
                </c:pt>
                <c:pt idx="4998">
                  <c:v>162.785</c:v>
                </c:pt>
                <c:pt idx="4999">
                  <c:v>162.816</c:v>
                </c:pt>
                <c:pt idx="5000">
                  <c:v>162.84700000000001</c:v>
                </c:pt>
                <c:pt idx="5001">
                  <c:v>162.87799999999999</c:v>
                </c:pt>
                <c:pt idx="5002">
                  <c:v>162.91</c:v>
                </c:pt>
                <c:pt idx="5003">
                  <c:v>162.941</c:v>
                </c:pt>
                <c:pt idx="5004">
                  <c:v>162.97200000000001</c:v>
                </c:pt>
                <c:pt idx="5005">
                  <c:v>163.00399999999999</c:v>
                </c:pt>
                <c:pt idx="5006">
                  <c:v>163.035</c:v>
                </c:pt>
                <c:pt idx="5007">
                  <c:v>163.066</c:v>
                </c:pt>
                <c:pt idx="5008">
                  <c:v>163.09700000000001</c:v>
                </c:pt>
                <c:pt idx="5009">
                  <c:v>163.12799999999999</c:v>
                </c:pt>
                <c:pt idx="5010">
                  <c:v>163.161</c:v>
                </c:pt>
                <c:pt idx="5011">
                  <c:v>163.19</c:v>
                </c:pt>
                <c:pt idx="5012">
                  <c:v>163.22200000000001</c:v>
                </c:pt>
                <c:pt idx="5013">
                  <c:v>163.25299999999999</c:v>
                </c:pt>
                <c:pt idx="5014">
                  <c:v>163.28399999999999</c:v>
                </c:pt>
                <c:pt idx="5015">
                  <c:v>163.316</c:v>
                </c:pt>
                <c:pt idx="5016">
                  <c:v>163.34700000000001</c:v>
                </c:pt>
                <c:pt idx="5017">
                  <c:v>163.37799999999999</c:v>
                </c:pt>
                <c:pt idx="5018">
                  <c:v>163.40899999999999</c:v>
                </c:pt>
                <c:pt idx="5019">
                  <c:v>163.44</c:v>
                </c:pt>
                <c:pt idx="5020">
                  <c:v>163.471</c:v>
                </c:pt>
                <c:pt idx="5021">
                  <c:v>163.50299999999999</c:v>
                </c:pt>
                <c:pt idx="5022">
                  <c:v>163.53399999999999</c:v>
                </c:pt>
                <c:pt idx="5023">
                  <c:v>163.565</c:v>
                </c:pt>
                <c:pt idx="5024">
                  <c:v>163.596</c:v>
                </c:pt>
                <c:pt idx="5025">
                  <c:v>163.62700000000001</c:v>
                </c:pt>
                <c:pt idx="5026">
                  <c:v>163.65899999999999</c:v>
                </c:pt>
                <c:pt idx="5027">
                  <c:v>163.69</c:v>
                </c:pt>
                <c:pt idx="5028">
                  <c:v>163.721</c:v>
                </c:pt>
                <c:pt idx="5029">
                  <c:v>163.75200000000001</c:v>
                </c:pt>
                <c:pt idx="5030">
                  <c:v>163.78299999999999</c:v>
                </c:pt>
                <c:pt idx="5031">
                  <c:v>163.815</c:v>
                </c:pt>
                <c:pt idx="5032">
                  <c:v>163.846</c:v>
                </c:pt>
                <c:pt idx="5033">
                  <c:v>163.87700000000001</c:v>
                </c:pt>
                <c:pt idx="5034">
                  <c:v>163.90799999999999</c:v>
                </c:pt>
                <c:pt idx="5035">
                  <c:v>163.93899999999999</c:v>
                </c:pt>
                <c:pt idx="5036">
                  <c:v>163.971</c:v>
                </c:pt>
                <c:pt idx="5037">
                  <c:v>164.00200000000001</c:v>
                </c:pt>
                <c:pt idx="5038">
                  <c:v>164.03299999999999</c:v>
                </c:pt>
                <c:pt idx="5039">
                  <c:v>164.06399999999999</c:v>
                </c:pt>
                <c:pt idx="5040">
                  <c:v>164.095</c:v>
                </c:pt>
                <c:pt idx="5041">
                  <c:v>164.12700000000001</c:v>
                </c:pt>
                <c:pt idx="5042">
                  <c:v>164.15799999999999</c:v>
                </c:pt>
                <c:pt idx="5043">
                  <c:v>164.18899999999999</c:v>
                </c:pt>
                <c:pt idx="5044">
                  <c:v>164.22</c:v>
                </c:pt>
                <c:pt idx="5045">
                  <c:v>164.251</c:v>
                </c:pt>
                <c:pt idx="5046">
                  <c:v>164.28299999999999</c:v>
                </c:pt>
                <c:pt idx="5047">
                  <c:v>164.31399999999999</c:v>
                </c:pt>
                <c:pt idx="5048">
                  <c:v>164.345</c:v>
                </c:pt>
                <c:pt idx="5049">
                  <c:v>164.376</c:v>
                </c:pt>
                <c:pt idx="5050">
                  <c:v>164.40700000000001</c:v>
                </c:pt>
                <c:pt idx="5051">
                  <c:v>164.43899999999999</c:v>
                </c:pt>
                <c:pt idx="5052">
                  <c:v>164.47</c:v>
                </c:pt>
                <c:pt idx="5053">
                  <c:v>164.501</c:v>
                </c:pt>
                <c:pt idx="5054">
                  <c:v>164.54</c:v>
                </c:pt>
                <c:pt idx="5055">
                  <c:v>164.57499999999999</c:v>
                </c:pt>
                <c:pt idx="5056">
                  <c:v>164.595</c:v>
                </c:pt>
                <c:pt idx="5057">
                  <c:v>164.626</c:v>
                </c:pt>
                <c:pt idx="5058">
                  <c:v>164.65700000000001</c:v>
                </c:pt>
                <c:pt idx="5059">
                  <c:v>164.68799999999999</c:v>
                </c:pt>
                <c:pt idx="5060">
                  <c:v>164.71899999999999</c:v>
                </c:pt>
                <c:pt idx="5061">
                  <c:v>164.751</c:v>
                </c:pt>
                <c:pt idx="5062">
                  <c:v>164.78200000000001</c:v>
                </c:pt>
                <c:pt idx="5063">
                  <c:v>164.81299999999999</c:v>
                </c:pt>
                <c:pt idx="5064">
                  <c:v>164.84399999999999</c:v>
                </c:pt>
                <c:pt idx="5065">
                  <c:v>164.875</c:v>
                </c:pt>
                <c:pt idx="5066">
                  <c:v>164.90700000000001</c:v>
                </c:pt>
                <c:pt idx="5067">
                  <c:v>164.93799999999999</c:v>
                </c:pt>
                <c:pt idx="5068">
                  <c:v>164.96899999999999</c:v>
                </c:pt>
                <c:pt idx="5069">
                  <c:v>165</c:v>
                </c:pt>
                <c:pt idx="5070">
                  <c:v>165.03100000000001</c:v>
                </c:pt>
                <c:pt idx="5071">
                  <c:v>165.06299999999999</c:v>
                </c:pt>
                <c:pt idx="5072">
                  <c:v>165.09399999999999</c:v>
                </c:pt>
                <c:pt idx="5073">
                  <c:v>165.125</c:v>
                </c:pt>
                <c:pt idx="5074">
                  <c:v>165.15600000000001</c:v>
                </c:pt>
                <c:pt idx="5075">
                  <c:v>165.18799999999999</c:v>
                </c:pt>
                <c:pt idx="5076">
                  <c:v>165.21899999999999</c:v>
                </c:pt>
                <c:pt idx="5077">
                  <c:v>165.25</c:v>
                </c:pt>
                <c:pt idx="5078">
                  <c:v>165.28100000000001</c:v>
                </c:pt>
                <c:pt idx="5079">
                  <c:v>165.31200000000001</c:v>
                </c:pt>
                <c:pt idx="5080">
                  <c:v>165.34299999999999</c:v>
                </c:pt>
                <c:pt idx="5081">
                  <c:v>165.375</c:v>
                </c:pt>
                <c:pt idx="5082">
                  <c:v>165.40600000000001</c:v>
                </c:pt>
                <c:pt idx="5083">
                  <c:v>165.43700000000001</c:v>
                </c:pt>
                <c:pt idx="5084">
                  <c:v>165.46799999999999</c:v>
                </c:pt>
                <c:pt idx="5085">
                  <c:v>165.5</c:v>
                </c:pt>
                <c:pt idx="5086">
                  <c:v>165.53</c:v>
                </c:pt>
                <c:pt idx="5087">
                  <c:v>165.56200000000001</c:v>
                </c:pt>
                <c:pt idx="5088">
                  <c:v>165.59299999999999</c:v>
                </c:pt>
                <c:pt idx="5089">
                  <c:v>165.624</c:v>
                </c:pt>
                <c:pt idx="5090">
                  <c:v>165.655</c:v>
                </c:pt>
                <c:pt idx="5091">
                  <c:v>165.68700000000001</c:v>
                </c:pt>
                <c:pt idx="5092">
                  <c:v>165.71799999999999</c:v>
                </c:pt>
                <c:pt idx="5093">
                  <c:v>165.749</c:v>
                </c:pt>
                <c:pt idx="5094">
                  <c:v>165.78</c:v>
                </c:pt>
                <c:pt idx="5095">
                  <c:v>165.81100000000001</c:v>
                </c:pt>
                <c:pt idx="5096">
                  <c:v>165.84299999999999</c:v>
                </c:pt>
                <c:pt idx="5097">
                  <c:v>165.874</c:v>
                </c:pt>
                <c:pt idx="5098">
                  <c:v>165.905</c:v>
                </c:pt>
                <c:pt idx="5099">
                  <c:v>165.93600000000001</c:v>
                </c:pt>
                <c:pt idx="5100">
                  <c:v>165.96700000000001</c:v>
                </c:pt>
                <c:pt idx="5101">
                  <c:v>165.999</c:v>
                </c:pt>
                <c:pt idx="5102">
                  <c:v>166.036</c:v>
                </c:pt>
                <c:pt idx="5103">
                  <c:v>166.06100000000001</c:v>
                </c:pt>
                <c:pt idx="5104">
                  <c:v>166.09200000000001</c:v>
                </c:pt>
                <c:pt idx="5105">
                  <c:v>166.12299999999999</c:v>
                </c:pt>
                <c:pt idx="5106">
                  <c:v>166.155</c:v>
                </c:pt>
                <c:pt idx="5107">
                  <c:v>166.18600000000001</c:v>
                </c:pt>
                <c:pt idx="5108">
                  <c:v>166.21700000000001</c:v>
                </c:pt>
                <c:pt idx="5109">
                  <c:v>166.24700000000001</c:v>
                </c:pt>
                <c:pt idx="5110">
                  <c:v>166.279</c:v>
                </c:pt>
                <c:pt idx="5111">
                  <c:v>166.31100000000001</c:v>
                </c:pt>
                <c:pt idx="5112">
                  <c:v>166.34200000000001</c:v>
                </c:pt>
                <c:pt idx="5113">
                  <c:v>166.37299999999999</c:v>
                </c:pt>
                <c:pt idx="5114">
                  <c:v>166.40299999999999</c:v>
                </c:pt>
                <c:pt idx="5115">
                  <c:v>166.435</c:v>
                </c:pt>
                <c:pt idx="5116">
                  <c:v>166.46700000000001</c:v>
                </c:pt>
                <c:pt idx="5117">
                  <c:v>166.49799999999999</c:v>
                </c:pt>
                <c:pt idx="5118">
                  <c:v>166.529</c:v>
                </c:pt>
                <c:pt idx="5119">
                  <c:v>166.559</c:v>
                </c:pt>
                <c:pt idx="5120">
                  <c:v>166.59</c:v>
                </c:pt>
                <c:pt idx="5121">
                  <c:v>166.62100000000001</c:v>
                </c:pt>
                <c:pt idx="5122">
                  <c:v>166.654</c:v>
                </c:pt>
                <c:pt idx="5123">
                  <c:v>166.685</c:v>
                </c:pt>
                <c:pt idx="5124">
                  <c:v>166.715</c:v>
                </c:pt>
                <c:pt idx="5125">
                  <c:v>166.74700000000001</c:v>
                </c:pt>
                <c:pt idx="5126">
                  <c:v>166.779</c:v>
                </c:pt>
                <c:pt idx="5127">
                  <c:v>166.81</c:v>
                </c:pt>
                <c:pt idx="5128">
                  <c:v>166.84100000000001</c:v>
                </c:pt>
                <c:pt idx="5129">
                  <c:v>166.87200000000001</c:v>
                </c:pt>
                <c:pt idx="5130">
                  <c:v>166.90299999999999</c:v>
                </c:pt>
                <c:pt idx="5131">
                  <c:v>166.935</c:v>
                </c:pt>
                <c:pt idx="5132">
                  <c:v>166.965</c:v>
                </c:pt>
                <c:pt idx="5133">
                  <c:v>166.99700000000001</c:v>
                </c:pt>
                <c:pt idx="5134">
                  <c:v>167.02799999999999</c:v>
                </c:pt>
                <c:pt idx="5135">
                  <c:v>167.059</c:v>
                </c:pt>
                <c:pt idx="5136">
                  <c:v>167.09100000000001</c:v>
                </c:pt>
                <c:pt idx="5137">
                  <c:v>167.12200000000001</c:v>
                </c:pt>
                <c:pt idx="5138">
                  <c:v>167.15299999999999</c:v>
                </c:pt>
                <c:pt idx="5139">
                  <c:v>167.184</c:v>
                </c:pt>
                <c:pt idx="5140">
                  <c:v>167.21600000000001</c:v>
                </c:pt>
                <c:pt idx="5141">
                  <c:v>167.24700000000001</c:v>
                </c:pt>
                <c:pt idx="5142">
                  <c:v>167.27799999999999</c:v>
                </c:pt>
                <c:pt idx="5143">
                  <c:v>167.309</c:v>
                </c:pt>
                <c:pt idx="5144">
                  <c:v>167.34</c:v>
                </c:pt>
                <c:pt idx="5145">
                  <c:v>167.37100000000001</c:v>
                </c:pt>
                <c:pt idx="5146">
                  <c:v>167.40299999999999</c:v>
                </c:pt>
                <c:pt idx="5147">
                  <c:v>167.434</c:v>
                </c:pt>
                <c:pt idx="5148">
                  <c:v>167.465</c:v>
                </c:pt>
                <c:pt idx="5149">
                  <c:v>167.495</c:v>
                </c:pt>
                <c:pt idx="5150">
                  <c:v>167.52699999999999</c:v>
                </c:pt>
                <c:pt idx="5151">
                  <c:v>167.55799999999999</c:v>
                </c:pt>
                <c:pt idx="5152">
                  <c:v>167.59</c:v>
                </c:pt>
                <c:pt idx="5153">
                  <c:v>167.62100000000001</c:v>
                </c:pt>
                <c:pt idx="5154">
                  <c:v>167.65199999999999</c:v>
                </c:pt>
                <c:pt idx="5155">
                  <c:v>167.68299999999999</c:v>
                </c:pt>
                <c:pt idx="5156">
                  <c:v>167.715</c:v>
                </c:pt>
                <c:pt idx="5157">
                  <c:v>167.74600000000001</c:v>
                </c:pt>
                <c:pt idx="5158">
                  <c:v>167.77699999999999</c:v>
                </c:pt>
                <c:pt idx="5159">
                  <c:v>167.80799999999999</c:v>
                </c:pt>
                <c:pt idx="5160">
                  <c:v>167.83799999999999</c:v>
                </c:pt>
                <c:pt idx="5161">
                  <c:v>167.87</c:v>
                </c:pt>
                <c:pt idx="5162">
                  <c:v>167.90199999999999</c:v>
                </c:pt>
                <c:pt idx="5163">
                  <c:v>167.93199999999999</c:v>
                </c:pt>
                <c:pt idx="5164">
                  <c:v>167.964</c:v>
                </c:pt>
                <c:pt idx="5165">
                  <c:v>167.994</c:v>
                </c:pt>
                <c:pt idx="5166">
                  <c:v>168.02600000000001</c:v>
                </c:pt>
                <c:pt idx="5167">
                  <c:v>168.05799999999999</c:v>
                </c:pt>
                <c:pt idx="5168">
                  <c:v>168.089</c:v>
                </c:pt>
                <c:pt idx="5169">
                  <c:v>168.119</c:v>
                </c:pt>
                <c:pt idx="5170">
                  <c:v>168.15</c:v>
                </c:pt>
                <c:pt idx="5171">
                  <c:v>168.18199999999999</c:v>
                </c:pt>
                <c:pt idx="5172">
                  <c:v>168.214</c:v>
                </c:pt>
                <c:pt idx="5173">
                  <c:v>168.245</c:v>
                </c:pt>
                <c:pt idx="5174">
                  <c:v>168.27600000000001</c:v>
                </c:pt>
                <c:pt idx="5175">
                  <c:v>168.30699999999999</c:v>
                </c:pt>
                <c:pt idx="5176">
                  <c:v>168.339</c:v>
                </c:pt>
                <c:pt idx="5177">
                  <c:v>168.37</c:v>
                </c:pt>
                <c:pt idx="5178">
                  <c:v>168.4</c:v>
                </c:pt>
                <c:pt idx="5179">
                  <c:v>168.43100000000001</c:v>
                </c:pt>
                <c:pt idx="5180">
                  <c:v>168.46299999999999</c:v>
                </c:pt>
                <c:pt idx="5181">
                  <c:v>168.495</c:v>
                </c:pt>
                <c:pt idx="5182">
                  <c:v>168.52600000000001</c:v>
                </c:pt>
                <c:pt idx="5183">
                  <c:v>168.55600000000001</c:v>
                </c:pt>
                <c:pt idx="5184">
                  <c:v>168.58699999999999</c:v>
                </c:pt>
                <c:pt idx="5185">
                  <c:v>168.61799999999999</c:v>
                </c:pt>
                <c:pt idx="5186">
                  <c:v>168.65</c:v>
                </c:pt>
                <c:pt idx="5187">
                  <c:v>168.68100000000001</c:v>
                </c:pt>
                <c:pt idx="5188">
                  <c:v>168.71199999999999</c:v>
                </c:pt>
                <c:pt idx="5189">
                  <c:v>168.74299999999999</c:v>
                </c:pt>
                <c:pt idx="5190">
                  <c:v>168.774</c:v>
                </c:pt>
                <c:pt idx="5191">
                  <c:v>168.80600000000001</c:v>
                </c:pt>
                <c:pt idx="5192">
                  <c:v>168.83699999999999</c:v>
                </c:pt>
                <c:pt idx="5193">
                  <c:v>168.86799999999999</c:v>
                </c:pt>
                <c:pt idx="5194">
                  <c:v>168.899</c:v>
                </c:pt>
                <c:pt idx="5195">
                  <c:v>168.93</c:v>
                </c:pt>
                <c:pt idx="5196">
                  <c:v>168.96199999999999</c:v>
                </c:pt>
                <c:pt idx="5197">
                  <c:v>168.99299999999999</c:v>
                </c:pt>
                <c:pt idx="5198">
                  <c:v>169.024</c:v>
                </c:pt>
                <c:pt idx="5199">
                  <c:v>169.05500000000001</c:v>
                </c:pt>
                <c:pt idx="5200">
                  <c:v>169.08600000000001</c:v>
                </c:pt>
                <c:pt idx="5201">
                  <c:v>169.11799999999999</c:v>
                </c:pt>
                <c:pt idx="5202">
                  <c:v>169.149</c:v>
                </c:pt>
                <c:pt idx="5203">
                  <c:v>169.18</c:v>
                </c:pt>
                <c:pt idx="5204">
                  <c:v>169.21100000000001</c:v>
                </c:pt>
                <c:pt idx="5205">
                  <c:v>169.24199999999999</c:v>
                </c:pt>
                <c:pt idx="5206">
                  <c:v>169.274</c:v>
                </c:pt>
                <c:pt idx="5207">
                  <c:v>169.30500000000001</c:v>
                </c:pt>
                <c:pt idx="5208">
                  <c:v>169.33600000000001</c:v>
                </c:pt>
                <c:pt idx="5209">
                  <c:v>169.36699999999999</c:v>
                </c:pt>
                <c:pt idx="5210">
                  <c:v>169.4</c:v>
                </c:pt>
                <c:pt idx="5211">
                  <c:v>169.43</c:v>
                </c:pt>
                <c:pt idx="5212">
                  <c:v>169.46100000000001</c:v>
                </c:pt>
                <c:pt idx="5213">
                  <c:v>169.5</c:v>
                </c:pt>
                <c:pt idx="5214">
                  <c:v>169.524</c:v>
                </c:pt>
                <c:pt idx="5215">
                  <c:v>169.554</c:v>
                </c:pt>
                <c:pt idx="5216">
                  <c:v>169.58500000000001</c:v>
                </c:pt>
                <c:pt idx="5217">
                  <c:v>169.61699999999999</c:v>
                </c:pt>
                <c:pt idx="5218">
                  <c:v>169.648</c:v>
                </c:pt>
                <c:pt idx="5219">
                  <c:v>169.679</c:v>
                </c:pt>
                <c:pt idx="5220">
                  <c:v>169.71</c:v>
                </c:pt>
                <c:pt idx="5221">
                  <c:v>169.74199999999999</c:v>
                </c:pt>
                <c:pt idx="5222">
                  <c:v>169.773</c:v>
                </c:pt>
                <c:pt idx="5223">
                  <c:v>169.804</c:v>
                </c:pt>
                <c:pt idx="5224">
                  <c:v>169.83600000000001</c:v>
                </c:pt>
                <c:pt idx="5225">
                  <c:v>169.86600000000001</c:v>
                </c:pt>
                <c:pt idx="5226">
                  <c:v>169.898</c:v>
                </c:pt>
                <c:pt idx="5227">
                  <c:v>169.929</c:v>
                </c:pt>
                <c:pt idx="5228">
                  <c:v>169.96</c:v>
                </c:pt>
                <c:pt idx="5229">
                  <c:v>169.99100000000001</c:v>
                </c:pt>
                <c:pt idx="5230">
                  <c:v>170.02199999999999</c:v>
                </c:pt>
                <c:pt idx="5231">
                  <c:v>170.054</c:v>
                </c:pt>
                <c:pt idx="5232">
                  <c:v>170.08500000000001</c:v>
                </c:pt>
                <c:pt idx="5233">
                  <c:v>170.11600000000001</c:v>
                </c:pt>
                <c:pt idx="5234">
                  <c:v>170.14699999999999</c:v>
                </c:pt>
                <c:pt idx="5235">
                  <c:v>170.179</c:v>
                </c:pt>
                <c:pt idx="5236">
                  <c:v>170.21</c:v>
                </c:pt>
                <c:pt idx="5237">
                  <c:v>170.24100000000001</c:v>
                </c:pt>
                <c:pt idx="5238">
                  <c:v>170.273</c:v>
                </c:pt>
                <c:pt idx="5239">
                  <c:v>170.303</c:v>
                </c:pt>
                <c:pt idx="5240">
                  <c:v>170.33500000000001</c:v>
                </c:pt>
                <c:pt idx="5241">
                  <c:v>170.36600000000001</c:v>
                </c:pt>
                <c:pt idx="5242">
                  <c:v>170.39699999999999</c:v>
                </c:pt>
                <c:pt idx="5243">
                  <c:v>170.428</c:v>
                </c:pt>
                <c:pt idx="5244">
                  <c:v>170.459</c:v>
                </c:pt>
                <c:pt idx="5245">
                  <c:v>170.49100000000001</c:v>
                </c:pt>
                <c:pt idx="5246">
                  <c:v>170.52199999999999</c:v>
                </c:pt>
                <c:pt idx="5247">
                  <c:v>170.553</c:v>
                </c:pt>
                <c:pt idx="5248">
                  <c:v>170.584</c:v>
                </c:pt>
                <c:pt idx="5249">
                  <c:v>170.61500000000001</c:v>
                </c:pt>
                <c:pt idx="5250">
                  <c:v>170.64599999999999</c:v>
                </c:pt>
                <c:pt idx="5251">
                  <c:v>170.678</c:v>
                </c:pt>
                <c:pt idx="5252">
                  <c:v>170.709</c:v>
                </c:pt>
                <c:pt idx="5253">
                  <c:v>170.74</c:v>
                </c:pt>
                <c:pt idx="5254">
                  <c:v>170.77099999999999</c:v>
                </c:pt>
                <c:pt idx="5255">
                  <c:v>170.80199999999999</c:v>
                </c:pt>
                <c:pt idx="5256">
                  <c:v>170.833</c:v>
                </c:pt>
                <c:pt idx="5257">
                  <c:v>170.86500000000001</c:v>
                </c:pt>
                <c:pt idx="5258">
                  <c:v>170.89599999999999</c:v>
                </c:pt>
                <c:pt idx="5259">
                  <c:v>170.92699999999999</c:v>
                </c:pt>
                <c:pt idx="5260">
                  <c:v>170.959</c:v>
                </c:pt>
                <c:pt idx="5261">
                  <c:v>170.99</c:v>
                </c:pt>
                <c:pt idx="5262">
                  <c:v>171.02099999999999</c:v>
                </c:pt>
                <c:pt idx="5263">
                  <c:v>171.05199999999999</c:v>
                </c:pt>
                <c:pt idx="5264">
                  <c:v>171.083</c:v>
                </c:pt>
                <c:pt idx="5265">
                  <c:v>171.114</c:v>
                </c:pt>
                <c:pt idx="5266">
                  <c:v>171.14599999999999</c:v>
                </c:pt>
                <c:pt idx="5267">
                  <c:v>171.17699999999999</c:v>
                </c:pt>
                <c:pt idx="5268">
                  <c:v>171.208</c:v>
                </c:pt>
                <c:pt idx="5269">
                  <c:v>171.239</c:v>
                </c:pt>
                <c:pt idx="5270">
                  <c:v>171.27</c:v>
                </c:pt>
                <c:pt idx="5271">
                  <c:v>171.30199999999999</c:v>
                </c:pt>
                <c:pt idx="5272">
                  <c:v>171.333</c:v>
                </c:pt>
                <c:pt idx="5273">
                  <c:v>171.364</c:v>
                </c:pt>
                <c:pt idx="5274">
                  <c:v>171.39500000000001</c:v>
                </c:pt>
                <c:pt idx="5275">
                  <c:v>171.42599999999999</c:v>
                </c:pt>
                <c:pt idx="5276">
                  <c:v>171.458</c:v>
                </c:pt>
                <c:pt idx="5277">
                  <c:v>171.49100000000001</c:v>
                </c:pt>
                <c:pt idx="5278">
                  <c:v>171.52</c:v>
                </c:pt>
                <c:pt idx="5279">
                  <c:v>171.55099999999999</c:v>
                </c:pt>
                <c:pt idx="5280">
                  <c:v>171.58199999999999</c:v>
                </c:pt>
                <c:pt idx="5281">
                  <c:v>171.614</c:v>
                </c:pt>
                <c:pt idx="5282">
                  <c:v>171.64500000000001</c:v>
                </c:pt>
                <c:pt idx="5283">
                  <c:v>171.67599999999999</c:v>
                </c:pt>
                <c:pt idx="5284">
                  <c:v>171.70699999999999</c:v>
                </c:pt>
                <c:pt idx="5285">
                  <c:v>171.738</c:v>
                </c:pt>
                <c:pt idx="5286">
                  <c:v>171.77</c:v>
                </c:pt>
                <c:pt idx="5287">
                  <c:v>171.80099999999999</c:v>
                </c:pt>
                <c:pt idx="5288">
                  <c:v>171.83199999999999</c:v>
                </c:pt>
                <c:pt idx="5289">
                  <c:v>171.863</c:v>
                </c:pt>
                <c:pt idx="5290">
                  <c:v>171.89400000000001</c:v>
                </c:pt>
                <c:pt idx="5291">
                  <c:v>171.92599999999999</c:v>
                </c:pt>
                <c:pt idx="5292">
                  <c:v>171.95699999999999</c:v>
                </c:pt>
                <c:pt idx="5293">
                  <c:v>171.988</c:v>
                </c:pt>
                <c:pt idx="5294">
                  <c:v>172.01900000000001</c:v>
                </c:pt>
                <c:pt idx="5295">
                  <c:v>172.05</c:v>
                </c:pt>
                <c:pt idx="5296">
                  <c:v>172.08199999999999</c:v>
                </c:pt>
                <c:pt idx="5297">
                  <c:v>172.113</c:v>
                </c:pt>
                <c:pt idx="5298">
                  <c:v>172.14400000000001</c:v>
                </c:pt>
                <c:pt idx="5299">
                  <c:v>172.17500000000001</c:v>
                </c:pt>
                <c:pt idx="5300">
                  <c:v>172.20599999999999</c:v>
                </c:pt>
                <c:pt idx="5301">
                  <c:v>172.238</c:v>
                </c:pt>
                <c:pt idx="5302">
                  <c:v>172.26900000000001</c:v>
                </c:pt>
                <c:pt idx="5303">
                  <c:v>172.3</c:v>
                </c:pt>
                <c:pt idx="5304">
                  <c:v>172.33099999999999</c:v>
                </c:pt>
                <c:pt idx="5305">
                  <c:v>172.36199999999999</c:v>
                </c:pt>
                <c:pt idx="5306">
                  <c:v>172.39400000000001</c:v>
                </c:pt>
                <c:pt idx="5307">
                  <c:v>172.42500000000001</c:v>
                </c:pt>
                <c:pt idx="5308">
                  <c:v>172.45599999999999</c:v>
                </c:pt>
                <c:pt idx="5309">
                  <c:v>172.48699999999999</c:v>
                </c:pt>
                <c:pt idx="5310">
                  <c:v>172.518</c:v>
                </c:pt>
                <c:pt idx="5311">
                  <c:v>172.55</c:v>
                </c:pt>
                <c:pt idx="5312">
                  <c:v>172.58099999999999</c:v>
                </c:pt>
                <c:pt idx="5313">
                  <c:v>172.61199999999999</c:v>
                </c:pt>
                <c:pt idx="5314">
                  <c:v>172.64400000000001</c:v>
                </c:pt>
                <c:pt idx="5315">
                  <c:v>172.67400000000001</c:v>
                </c:pt>
                <c:pt idx="5316">
                  <c:v>172.70500000000001</c:v>
                </c:pt>
                <c:pt idx="5317">
                  <c:v>172.73699999999999</c:v>
                </c:pt>
                <c:pt idx="5318">
                  <c:v>172.768</c:v>
                </c:pt>
                <c:pt idx="5319">
                  <c:v>172.79900000000001</c:v>
                </c:pt>
                <c:pt idx="5320">
                  <c:v>172.83</c:v>
                </c:pt>
                <c:pt idx="5321">
                  <c:v>172.86099999999999</c:v>
                </c:pt>
                <c:pt idx="5322">
                  <c:v>172.893</c:v>
                </c:pt>
                <c:pt idx="5323">
                  <c:v>172.92400000000001</c:v>
                </c:pt>
                <c:pt idx="5324">
                  <c:v>172.95500000000001</c:v>
                </c:pt>
                <c:pt idx="5325">
                  <c:v>172.98599999999999</c:v>
                </c:pt>
                <c:pt idx="5326">
                  <c:v>173.017</c:v>
                </c:pt>
                <c:pt idx="5327">
                  <c:v>173.04900000000001</c:v>
                </c:pt>
                <c:pt idx="5328">
                  <c:v>173.08</c:v>
                </c:pt>
                <c:pt idx="5329">
                  <c:v>173.11099999999999</c:v>
                </c:pt>
                <c:pt idx="5330">
                  <c:v>173.142</c:v>
                </c:pt>
                <c:pt idx="5331">
                  <c:v>173.173</c:v>
                </c:pt>
                <c:pt idx="5332">
                  <c:v>173.20500000000001</c:v>
                </c:pt>
                <c:pt idx="5333">
                  <c:v>173.23599999999999</c:v>
                </c:pt>
                <c:pt idx="5334">
                  <c:v>173.267</c:v>
                </c:pt>
                <c:pt idx="5335">
                  <c:v>173.298</c:v>
                </c:pt>
                <c:pt idx="5336">
                  <c:v>173.33</c:v>
                </c:pt>
                <c:pt idx="5337">
                  <c:v>173.36099999999999</c:v>
                </c:pt>
                <c:pt idx="5338">
                  <c:v>173.392</c:v>
                </c:pt>
                <c:pt idx="5339">
                  <c:v>173.423</c:v>
                </c:pt>
                <c:pt idx="5340">
                  <c:v>173.45400000000001</c:v>
                </c:pt>
                <c:pt idx="5341">
                  <c:v>173.48599999999999</c:v>
                </c:pt>
                <c:pt idx="5342">
                  <c:v>173.517</c:v>
                </c:pt>
                <c:pt idx="5343">
                  <c:v>173.548</c:v>
                </c:pt>
                <c:pt idx="5344">
                  <c:v>173.58099999999999</c:v>
                </c:pt>
                <c:pt idx="5345">
                  <c:v>173.61</c:v>
                </c:pt>
                <c:pt idx="5346">
                  <c:v>173.642</c:v>
                </c:pt>
                <c:pt idx="5347">
                  <c:v>173.673</c:v>
                </c:pt>
                <c:pt idx="5348">
                  <c:v>173.70400000000001</c:v>
                </c:pt>
                <c:pt idx="5349">
                  <c:v>173.73500000000001</c:v>
                </c:pt>
                <c:pt idx="5350">
                  <c:v>173.767</c:v>
                </c:pt>
                <c:pt idx="5351">
                  <c:v>173.798</c:v>
                </c:pt>
                <c:pt idx="5352">
                  <c:v>173.82900000000001</c:v>
                </c:pt>
                <c:pt idx="5353">
                  <c:v>173.86</c:v>
                </c:pt>
                <c:pt idx="5354">
                  <c:v>173.89099999999999</c:v>
                </c:pt>
                <c:pt idx="5355">
                  <c:v>173.922</c:v>
                </c:pt>
                <c:pt idx="5356">
                  <c:v>173.95400000000001</c:v>
                </c:pt>
                <c:pt idx="5357">
                  <c:v>173.98500000000001</c:v>
                </c:pt>
                <c:pt idx="5358">
                  <c:v>174.01599999999999</c:v>
                </c:pt>
                <c:pt idx="5359">
                  <c:v>174.047</c:v>
                </c:pt>
                <c:pt idx="5360">
                  <c:v>174.078</c:v>
                </c:pt>
                <c:pt idx="5361">
                  <c:v>174.11</c:v>
                </c:pt>
                <c:pt idx="5362">
                  <c:v>174.14099999999999</c:v>
                </c:pt>
                <c:pt idx="5363">
                  <c:v>174.172</c:v>
                </c:pt>
                <c:pt idx="5364">
                  <c:v>174.203</c:v>
                </c:pt>
                <c:pt idx="5365">
                  <c:v>174.23400000000001</c:v>
                </c:pt>
                <c:pt idx="5366">
                  <c:v>174.26599999999999</c:v>
                </c:pt>
                <c:pt idx="5367">
                  <c:v>174.297</c:v>
                </c:pt>
                <c:pt idx="5368">
                  <c:v>174.328</c:v>
                </c:pt>
                <c:pt idx="5369">
                  <c:v>174.35900000000001</c:v>
                </c:pt>
                <c:pt idx="5370">
                  <c:v>174.39</c:v>
                </c:pt>
                <c:pt idx="5371">
                  <c:v>174.422</c:v>
                </c:pt>
                <c:pt idx="5372">
                  <c:v>174.453</c:v>
                </c:pt>
                <c:pt idx="5373">
                  <c:v>174.48400000000001</c:v>
                </c:pt>
                <c:pt idx="5374">
                  <c:v>174.51499999999999</c:v>
                </c:pt>
                <c:pt idx="5375">
                  <c:v>174.54599999999999</c:v>
                </c:pt>
                <c:pt idx="5376">
                  <c:v>174.578</c:v>
                </c:pt>
                <c:pt idx="5377">
                  <c:v>174.60900000000001</c:v>
                </c:pt>
                <c:pt idx="5378">
                  <c:v>174.64</c:v>
                </c:pt>
                <c:pt idx="5379">
                  <c:v>174.67099999999999</c:v>
                </c:pt>
                <c:pt idx="5380">
                  <c:v>174.702</c:v>
                </c:pt>
                <c:pt idx="5381">
                  <c:v>174.73400000000001</c:v>
                </c:pt>
                <c:pt idx="5382">
                  <c:v>174.76499999999999</c:v>
                </c:pt>
                <c:pt idx="5383">
                  <c:v>174.79599999999999</c:v>
                </c:pt>
                <c:pt idx="5384">
                  <c:v>174.827</c:v>
                </c:pt>
                <c:pt idx="5385">
                  <c:v>174.863</c:v>
                </c:pt>
                <c:pt idx="5386">
                  <c:v>174.89099999999999</c:v>
                </c:pt>
                <c:pt idx="5387">
                  <c:v>174.92099999999999</c:v>
                </c:pt>
                <c:pt idx="5388">
                  <c:v>174.952</c:v>
                </c:pt>
                <c:pt idx="5389">
                  <c:v>174.983</c:v>
                </c:pt>
                <c:pt idx="5390">
                  <c:v>175.01400000000001</c:v>
                </c:pt>
                <c:pt idx="5391">
                  <c:v>175.04599999999999</c:v>
                </c:pt>
                <c:pt idx="5392">
                  <c:v>175.077</c:v>
                </c:pt>
                <c:pt idx="5393">
                  <c:v>175.108</c:v>
                </c:pt>
                <c:pt idx="5394">
                  <c:v>175.13900000000001</c:v>
                </c:pt>
                <c:pt idx="5395">
                  <c:v>175.17</c:v>
                </c:pt>
                <c:pt idx="5396">
                  <c:v>175.202</c:v>
                </c:pt>
                <c:pt idx="5397">
                  <c:v>175.233</c:v>
                </c:pt>
                <c:pt idx="5398">
                  <c:v>175.26400000000001</c:v>
                </c:pt>
                <c:pt idx="5399">
                  <c:v>175.29499999999999</c:v>
                </c:pt>
                <c:pt idx="5400">
                  <c:v>175.32599999999999</c:v>
                </c:pt>
                <c:pt idx="5401">
                  <c:v>175.358</c:v>
                </c:pt>
                <c:pt idx="5402">
                  <c:v>175.38900000000001</c:v>
                </c:pt>
                <c:pt idx="5403">
                  <c:v>175.42</c:v>
                </c:pt>
                <c:pt idx="5404">
                  <c:v>175.45099999999999</c:v>
                </c:pt>
                <c:pt idx="5405">
                  <c:v>175.482</c:v>
                </c:pt>
                <c:pt idx="5406">
                  <c:v>175.51400000000001</c:v>
                </c:pt>
                <c:pt idx="5407">
                  <c:v>175.54499999999999</c:v>
                </c:pt>
                <c:pt idx="5408">
                  <c:v>175.57599999999999</c:v>
                </c:pt>
                <c:pt idx="5409">
                  <c:v>175.607</c:v>
                </c:pt>
                <c:pt idx="5410">
                  <c:v>175.63800000000001</c:v>
                </c:pt>
                <c:pt idx="5411">
                  <c:v>175.67</c:v>
                </c:pt>
                <c:pt idx="5412">
                  <c:v>175.70099999999999</c:v>
                </c:pt>
                <c:pt idx="5413">
                  <c:v>175.732</c:v>
                </c:pt>
                <c:pt idx="5414">
                  <c:v>175.76300000000001</c:v>
                </c:pt>
                <c:pt idx="5415">
                  <c:v>175.79400000000001</c:v>
                </c:pt>
                <c:pt idx="5416">
                  <c:v>175.82499999999999</c:v>
                </c:pt>
                <c:pt idx="5417">
                  <c:v>175.857</c:v>
                </c:pt>
                <c:pt idx="5418">
                  <c:v>175.88800000000001</c:v>
                </c:pt>
                <c:pt idx="5419">
                  <c:v>175.91900000000001</c:v>
                </c:pt>
                <c:pt idx="5420">
                  <c:v>175.95</c:v>
                </c:pt>
                <c:pt idx="5421">
                  <c:v>175.982</c:v>
                </c:pt>
                <c:pt idx="5422">
                  <c:v>176.01300000000001</c:v>
                </c:pt>
                <c:pt idx="5423">
                  <c:v>176.04400000000001</c:v>
                </c:pt>
                <c:pt idx="5424">
                  <c:v>176.07499999999999</c:v>
                </c:pt>
                <c:pt idx="5425">
                  <c:v>176.10599999999999</c:v>
                </c:pt>
                <c:pt idx="5426">
                  <c:v>176.13800000000001</c:v>
                </c:pt>
                <c:pt idx="5427">
                  <c:v>176.16900000000001</c:v>
                </c:pt>
                <c:pt idx="5428">
                  <c:v>176.2</c:v>
                </c:pt>
                <c:pt idx="5429">
                  <c:v>176.23099999999999</c:v>
                </c:pt>
                <c:pt idx="5430">
                  <c:v>176.26300000000001</c:v>
                </c:pt>
                <c:pt idx="5431">
                  <c:v>176.29300000000001</c:v>
                </c:pt>
                <c:pt idx="5432">
                  <c:v>176.32499999999999</c:v>
                </c:pt>
                <c:pt idx="5433">
                  <c:v>176.358</c:v>
                </c:pt>
                <c:pt idx="5434">
                  <c:v>176.387</c:v>
                </c:pt>
                <c:pt idx="5435">
                  <c:v>176.41800000000001</c:v>
                </c:pt>
                <c:pt idx="5436">
                  <c:v>176.45</c:v>
                </c:pt>
                <c:pt idx="5437">
                  <c:v>176.48099999999999</c:v>
                </c:pt>
                <c:pt idx="5438">
                  <c:v>176.512</c:v>
                </c:pt>
                <c:pt idx="5439">
                  <c:v>176.54300000000001</c:v>
                </c:pt>
                <c:pt idx="5440">
                  <c:v>176.57400000000001</c:v>
                </c:pt>
                <c:pt idx="5441">
                  <c:v>176.60599999999999</c:v>
                </c:pt>
                <c:pt idx="5442">
                  <c:v>176.637</c:v>
                </c:pt>
                <c:pt idx="5443">
                  <c:v>176.66800000000001</c:v>
                </c:pt>
                <c:pt idx="5444">
                  <c:v>176.69900000000001</c:v>
                </c:pt>
                <c:pt idx="5445">
                  <c:v>176.73</c:v>
                </c:pt>
                <c:pt idx="5446">
                  <c:v>176.762</c:v>
                </c:pt>
                <c:pt idx="5447">
                  <c:v>176.79300000000001</c:v>
                </c:pt>
                <c:pt idx="5448">
                  <c:v>176.82400000000001</c:v>
                </c:pt>
                <c:pt idx="5449">
                  <c:v>176.85499999999999</c:v>
                </c:pt>
                <c:pt idx="5450">
                  <c:v>176.886</c:v>
                </c:pt>
                <c:pt idx="5451">
                  <c:v>176.91800000000001</c:v>
                </c:pt>
                <c:pt idx="5452">
                  <c:v>176.94900000000001</c:v>
                </c:pt>
                <c:pt idx="5453">
                  <c:v>176.98</c:v>
                </c:pt>
                <c:pt idx="5454">
                  <c:v>177.011</c:v>
                </c:pt>
                <c:pt idx="5455">
                  <c:v>177.04400000000001</c:v>
                </c:pt>
                <c:pt idx="5456">
                  <c:v>177.07400000000001</c:v>
                </c:pt>
                <c:pt idx="5457">
                  <c:v>177.10499999999999</c:v>
                </c:pt>
                <c:pt idx="5458">
                  <c:v>177.136</c:v>
                </c:pt>
                <c:pt idx="5459">
                  <c:v>177.167</c:v>
                </c:pt>
                <c:pt idx="5460">
                  <c:v>177.19900000000001</c:v>
                </c:pt>
                <c:pt idx="5461">
                  <c:v>177.23</c:v>
                </c:pt>
                <c:pt idx="5462">
                  <c:v>177.261</c:v>
                </c:pt>
                <c:pt idx="5463">
                  <c:v>177.292</c:v>
                </c:pt>
                <c:pt idx="5464">
                  <c:v>177.32300000000001</c:v>
                </c:pt>
                <c:pt idx="5465">
                  <c:v>177.35400000000001</c:v>
                </c:pt>
                <c:pt idx="5466">
                  <c:v>177.386</c:v>
                </c:pt>
                <c:pt idx="5467">
                  <c:v>177.417</c:v>
                </c:pt>
                <c:pt idx="5468">
                  <c:v>177.44800000000001</c:v>
                </c:pt>
                <c:pt idx="5469">
                  <c:v>177.47900000000001</c:v>
                </c:pt>
                <c:pt idx="5470">
                  <c:v>177.51</c:v>
                </c:pt>
                <c:pt idx="5471">
                  <c:v>177.541</c:v>
                </c:pt>
                <c:pt idx="5472">
                  <c:v>177.57300000000001</c:v>
                </c:pt>
                <c:pt idx="5473">
                  <c:v>177.60400000000001</c:v>
                </c:pt>
                <c:pt idx="5474">
                  <c:v>177.63499999999999</c:v>
                </c:pt>
                <c:pt idx="5475">
                  <c:v>177.666</c:v>
                </c:pt>
                <c:pt idx="5476">
                  <c:v>177.69800000000001</c:v>
                </c:pt>
                <c:pt idx="5477">
                  <c:v>177.72900000000001</c:v>
                </c:pt>
                <c:pt idx="5478">
                  <c:v>177.76</c:v>
                </c:pt>
                <c:pt idx="5479">
                  <c:v>177.791</c:v>
                </c:pt>
                <c:pt idx="5480">
                  <c:v>177.82300000000001</c:v>
                </c:pt>
                <c:pt idx="5481">
                  <c:v>177.85400000000001</c:v>
                </c:pt>
                <c:pt idx="5482">
                  <c:v>177.88499999999999</c:v>
                </c:pt>
                <c:pt idx="5483">
                  <c:v>177.916</c:v>
                </c:pt>
                <c:pt idx="5484">
                  <c:v>177.947</c:v>
                </c:pt>
                <c:pt idx="5485">
                  <c:v>177.97800000000001</c:v>
                </c:pt>
                <c:pt idx="5486">
                  <c:v>178.01</c:v>
                </c:pt>
                <c:pt idx="5487">
                  <c:v>178.041</c:v>
                </c:pt>
                <c:pt idx="5488">
                  <c:v>178.072</c:v>
                </c:pt>
                <c:pt idx="5489">
                  <c:v>178.10300000000001</c:v>
                </c:pt>
                <c:pt idx="5490">
                  <c:v>178.13399999999999</c:v>
                </c:pt>
                <c:pt idx="5491">
                  <c:v>178.166</c:v>
                </c:pt>
                <c:pt idx="5492">
                  <c:v>178.197</c:v>
                </c:pt>
                <c:pt idx="5493">
                  <c:v>178.22800000000001</c:v>
                </c:pt>
                <c:pt idx="5494">
                  <c:v>178.25899999999999</c:v>
                </c:pt>
                <c:pt idx="5495">
                  <c:v>178.29</c:v>
                </c:pt>
                <c:pt idx="5496">
                  <c:v>178.32300000000001</c:v>
                </c:pt>
                <c:pt idx="5497">
                  <c:v>178.35300000000001</c:v>
                </c:pt>
                <c:pt idx="5498">
                  <c:v>178.38399999999999</c:v>
                </c:pt>
                <c:pt idx="5499">
                  <c:v>178.41499999999999</c:v>
                </c:pt>
                <c:pt idx="5500">
                  <c:v>178.446</c:v>
                </c:pt>
                <c:pt idx="5501">
                  <c:v>178.47800000000001</c:v>
                </c:pt>
                <c:pt idx="5502">
                  <c:v>178.50899999999999</c:v>
                </c:pt>
                <c:pt idx="5503">
                  <c:v>178.54</c:v>
                </c:pt>
                <c:pt idx="5504">
                  <c:v>178.571</c:v>
                </c:pt>
                <c:pt idx="5505">
                  <c:v>178.602</c:v>
                </c:pt>
                <c:pt idx="5506">
                  <c:v>178.63399999999999</c:v>
                </c:pt>
                <c:pt idx="5507">
                  <c:v>178.66499999999999</c:v>
                </c:pt>
                <c:pt idx="5508">
                  <c:v>178.696</c:v>
                </c:pt>
                <c:pt idx="5509">
                  <c:v>178.727</c:v>
                </c:pt>
                <c:pt idx="5510">
                  <c:v>178.75800000000001</c:v>
                </c:pt>
                <c:pt idx="5511">
                  <c:v>178.79</c:v>
                </c:pt>
                <c:pt idx="5512">
                  <c:v>178.821</c:v>
                </c:pt>
                <c:pt idx="5513">
                  <c:v>178.852</c:v>
                </c:pt>
                <c:pt idx="5514">
                  <c:v>178.88300000000001</c:v>
                </c:pt>
                <c:pt idx="5515">
                  <c:v>178.91399999999999</c:v>
                </c:pt>
                <c:pt idx="5516">
                  <c:v>178.946</c:v>
                </c:pt>
                <c:pt idx="5517">
                  <c:v>178.977</c:v>
                </c:pt>
                <c:pt idx="5518">
                  <c:v>179.00800000000001</c:v>
                </c:pt>
                <c:pt idx="5519">
                  <c:v>179.03899999999999</c:v>
                </c:pt>
                <c:pt idx="5520">
                  <c:v>179.07</c:v>
                </c:pt>
                <c:pt idx="5521">
                  <c:v>179.101</c:v>
                </c:pt>
                <c:pt idx="5522">
                  <c:v>179.13300000000001</c:v>
                </c:pt>
                <c:pt idx="5523">
                  <c:v>179.16399999999999</c:v>
                </c:pt>
                <c:pt idx="5524">
                  <c:v>179.19499999999999</c:v>
                </c:pt>
                <c:pt idx="5525">
                  <c:v>179.226</c:v>
                </c:pt>
                <c:pt idx="5526">
                  <c:v>179.25800000000001</c:v>
                </c:pt>
                <c:pt idx="5527">
                  <c:v>179.28899999999999</c:v>
                </c:pt>
                <c:pt idx="5528">
                  <c:v>179.32</c:v>
                </c:pt>
                <c:pt idx="5529">
                  <c:v>179.351</c:v>
                </c:pt>
                <c:pt idx="5530">
                  <c:v>179.38200000000001</c:v>
                </c:pt>
                <c:pt idx="5531">
                  <c:v>179.41399999999999</c:v>
                </c:pt>
                <c:pt idx="5532">
                  <c:v>179.44499999999999</c:v>
                </c:pt>
                <c:pt idx="5533">
                  <c:v>179.476</c:v>
                </c:pt>
                <c:pt idx="5534">
                  <c:v>179.50700000000001</c:v>
                </c:pt>
                <c:pt idx="5535">
                  <c:v>179.53800000000001</c:v>
                </c:pt>
                <c:pt idx="5536">
                  <c:v>179.57</c:v>
                </c:pt>
                <c:pt idx="5537">
                  <c:v>179.601</c:v>
                </c:pt>
                <c:pt idx="5538">
                  <c:v>179.63200000000001</c:v>
                </c:pt>
                <c:pt idx="5539">
                  <c:v>179.66300000000001</c:v>
                </c:pt>
                <c:pt idx="5540">
                  <c:v>179.69399999999999</c:v>
                </c:pt>
                <c:pt idx="5541">
                  <c:v>179.726</c:v>
                </c:pt>
                <c:pt idx="5542">
                  <c:v>179.75700000000001</c:v>
                </c:pt>
                <c:pt idx="5543">
                  <c:v>179.79400000000001</c:v>
                </c:pt>
                <c:pt idx="5544">
                  <c:v>179.82</c:v>
                </c:pt>
                <c:pt idx="5545">
                  <c:v>179.85</c:v>
                </c:pt>
                <c:pt idx="5546">
                  <c:v>179.88200000000001</c:v>
                </c:pt>
                <c:pt idx="5547">
                  <c:v>179.91300000000001</c:v>
                </c:pt>
                <c:pt idx="5548">
                  <c:v>179.94399999999999</c:v>
                </c:pt>
                <c:pt idx="5549">
                  <c:v>179.97499999999999</c:v>
                </c:pt>
                <c:pt idx="5550">
                  <c:v>180.006</c:v>
                </c:pt>
                <c:pt idx="5551">
                  <c:v>180.03800000000001</c:v>
                </c:pt>
                <c:pt idx="5552">
                  <c:v>180.06899999999999</c:v>
                </c:pt>
                <c:pt idx="5553">
                  <c:v>180.1</c:v>
                </c:pt>
                <c:pt idx="5554">
                  <c:v>180.131</c:v>
                </c:pt>
                <c:pt idx="5555">
                  <c:v>180.16200000000001</c:v>
                </c:pt>
                <c:pt idx="5556">
                  <c:v>180.19399999999999</c:v>
                </c:pt>
                <c:pt idx="5557">
                  <c:v>180.22499999999999</c:v>
                </c:pt>
                <c:pt idx="5558">
                  <c:v>180.256</c:v>
                </c:pt>
                <c:pt idx="5559">
                  <c:v>180.28700000000001</c:v>
                </c:pt>
                <c:pt idx="5560">
                  <c:v>180.31899999999999</c:v>
                </c:pt>
                <c:pt idx="5561">
                  <c:v>180.35</c:v>
                </c:pt>
                <c:pt idx="5562">
                  <c:v>180.381</c:v>
                </c:pt>
                <c:pt idx="5563">
                  <c:v>180.41200000000001</c:v>
                </c:pt>
                <c:pt idx="5564">
                  <c:v>180.44300000000001</c:v>
                </c:pt>
                <c:pt idx="5565">
                  <c:v>180.47399999999999</c:v>
                </c:pt>
                <c:pt idx="5566">
                  <c:v>180.506</c:v>
                </c:pt>
                <c:pt idx="5567">
                  <c:v>180.53700000000001</c:v>
                </c:pt>
                <c:pt idx="5568">
                  <c:v>180.56800000000001</c:v>
                </c:pt>
                <c:pt idx="5569">
                  <c:v>180.59899999999999</c:v>
                </c:pt>
                <c:pt idx="5570">
                  <c:v>180.63</c:v>
                </c:pt>
                <c:pt idx="5571">
                  <c:v>180.66200000000001</c:v>
                </c:pt>
                <c:pt idx="5572">
                  <c:v>180.69300000000001</c:v>
                </c:pt>
                <c:pt idx="5573">
                  <c:v>180.72399999999999</c:v>
                </c:pt>
                <c:pt idx="5574">
                  <c:v>180.755</c:v>
                </c:pt>
                <c:pt idx="5575">
                  <c:v>180.786</c:v>
                </c:pt>
                <c:pt idx="5576">
                  <c:v>180.81800000000001</c:v>
                </c:pt>
                <c:pt idx="5577">
                  <c:v>180.84899999999999</c:v>
                </c:pt>
                <c:pt idx="5578">
                  <c:v>180.88</c:v>
                </c:pt>
                <c:pt idx="5579">
                  <c:v>180.911</c:v>
                </c:pt>
                <c:pt idx="5580">
                  <c:v>180.94200000000001</c:v>
                </c:pt>
                <c:pt idx="5581">
                  <c:v>180.97399999999999</c:v>
                </c:pt>
                <c:pt idx="5582">
                  <c:v>181.005</c:v>
                </c:pt>
                <c:pt idx="5583">
                  <c:v>181.036</c:v>
                </c:pt>
                <c:pt idx="5584">
                  <c:v>181.06700000000001</c:v>
                </c:pt>
                <c:pt idx="5585">
                  <c:v>181.09800000000001</c:v>
                </c:pt>
                <c:pt idx="5586">
                  <c:v>181.12799999999999</c:v>
                </c:pt>
                <c:pt idx="5587">
                  <c:v>181.161</c:v>
                </c:pt>
                <c:pt idx="5588">
                  <c:v>181.19200000000001</c:v>
                </c:pt>
                <c:pt idx="5589">
                  <c:v>181.22300000000001</c:v>
                </c:pt>
                <c:pt idx="5590">
                  <c:v>181.25399999999999</c:v>
                </c:pt>
                <c:pt idx="5591">
                  <c:v>181.286</c:v>
                </c:pt>
                <c:pt idx="5592">
                  <c:v>181.31700000000001</c:v>
                </c:pt>
                <c:pt idx="5593">
                  <c:v>181.34800000000001</c:v>
                </c:pt>
                <c:pt idx="5594">
                  <c:v>181.37899999999999</c:v>
                </c:pt>
                <c:pt idx="5595">
                  <c:v>181.41</c:v>
                </c:pt>
                <c:pt idx="5596">
                  <c:v>181.44200000000001</c:v>
                </c:pt>
                <c:pt idx="5597">
                  <c:v>181.47300000000001</c:v>
                </c:pt>
                <c:pt idx="5598">
                  <c:v>181.50399999999999</c:v>
                </c:pt>
                <c:pt idx="5599">
                  <c:v>181.535</c:v>
                </c:pt>
                <c:pt idx="5600">
                  <c:v>181.566</c:v>
                </c:pt>
                <c:pt idx="5601">
                  <c:v>181.59800000000001</c:v>
                </c:pt>
                <c:pt idx="5602">
                  <c:v>181.62899999999999</c:v>
                </c:pt>
                <c:pt idx="5603">
                  <c:v>181.66</c:v>
                </c:pt>
                <c:pt idx="5604">
                  <c:v>181.691</c:v>
                </c:pt>
                <c:pt idx="5605">
                  <c:v>181.72200000000001</c:v>
                </c:pt>
                <c:pt idx="5606">
                  <c:v>181.75399999999999</c:v>
                </c:pt>
                <c:pt idx="5607">
                  <c:v>181.785</c:v>
                </c:pt>
                <c:pt idx="5608">
                  <c:v>181.816</c:v>
                </c:pt>
                <c:pt idx="5609">
                  <c:v>181.846</c:v>
                </c:pt>
                <c:pt idx="5610">
                  <c:v>181.87799999999999</c:v>
                </c:pt>
                <c:pt idx="5611">
                  <c:v>181.911</c:v>
                </c:pt>
                <c:pt idx="5612">
                  <c:v>181.94</c:v>
                </c:pt>
                <c:pt idx="5613">
                  <c:v>181.97200000000001</c:v>
                </c:pt>
                <c:pt idx="5614">
                  <c:v>182.00299999999999</c:v>
                </c:pt>
                <c:pt idx="5615">
                  <c:v>182.03399999999999</c:v>
                </c:pt>
                <c:pt idx="5616">
                  <c:v>182.066</c:v>
                </c:pt>
                <c:pt idx="5617">
                  <c:v>182.09700000000001</c:v>
                </c:pt>
                <c:pt idx="5618">
                  <c:v>182.12799999999999</c:v>
                </c:pt>
                <c:pt idx="5619">
                  <c:v>182.15899999999999</c:v>
                </c:pt>
                <c:pt idx="5620">
                  <c:v>182.191</c:v>
                </c:pt>
                <c:pt idx="5621">
                  <c:v>182.22200000000001</c:v>
                </c:pt>
                <c:pt idx="5622">
                  <c:v>182.25200000000001</c:v>
                </c:pt>
                <c:pt idx="5623">
                  <c:v>182.28299999999999</c:v>
                </c:pt>
                <c:pt idx="5624">
                  <c:v>182.315</c:v>
                </c:pt>
                <c:pt idx="5625">
                  <c:v>182.345</c:v>
                </c:pt>
                <c:pt idx="5626">
                  <c:v>182.37700000000001</c:v>
                </c:pt>
                <c:pt idx="5627">
                  <c:v>182.40799999999999</c:v>
                </c:pt>
                <c:pt idx="5628">
                  <c:v>182.43899999999999</c:v>
                </c:pt>
                <c:pt idx="5629">
                  <c:v>182.471</c:v>
                </c:pt>
                <c:pt idx="5630">
                  <c:v>182.50200000000001</c:v>
                </c:pt>
                <c:pt idx="5631">
                  <c:v>182.53299999999999</c:v>
                </c:pt>
                <c:pt idx="5632">
                  <c:v>182.565</c:v>
                </c:pt>
                <c:pt idx="5633">
                  <c:v>182.596</c:v>
                </c:pt>
                <c:pt idx="5634">
                  <c:v>182.62700000000001</c:v>
                </c:pt>
                <c:pt idx="5635">
                  <c:v>182.65899999999999</c:v>
                </c:pt>
                <c:pt idx="5636">
                  <c:v>182.69</c:v>
                </c:pt>
                <c:pt idx="5637">
                  <c:v>182.72</c:v>
                </c:pt>
                <c:pt idx="5638">
                  <c:v>182.75200000000001</c:v>
                </c:pt>
                <c:pt idx="5639">
                  <c:v>182.78200000000001</c:v>
                </c:pt>
                <c:pt idx="5640">
                  <c:v>182.81399999999999</c:v>
                </c:pt>
                <c:pt idx="5641">
                  <c:v>182.845</c:v>
                </c:pt>
                <c:pt idx="5642">
                  <c:v>182.876</c:v>
                </c:pt>
                <c:pt idx="5643">
                  <c:v>182.90700000000001</c:v>
                </c:pt>
                <c:pt idx="5644">
                  <c:v>182.93799999999999</c:v>
                </c:pt>
                <c:pt idx="5645">
                  <c:v>182.96899999999999</c:v>
                </c:pt>
                <c:pt idx="5646">
                  <c:v>183.001</c:v>
                </c:pt>
                <c:pt idx="5647">
                  <c:v>183.03200000000001</c:v>
                </c:pt>
                <c:pt idx="5648">
                  <c:v>183.06299999999999</c:v>
                </c:pt>
                <c:pt idx="5649">
                  <c:v>183.09399999999999</c:v>
                </c:pt>
                <c:pt idx="5650">
                  <c:v>183.126</c:v>
                </c:pt>
                <c:pt idx="5651">
                  <c:v>183.15600000000001</c:v>
                </c:pt>
                <c:pt idx="5652">
                  <c:v>183.18799999999999</c:v>
                </c:pt>
                <c:pt idx="5653">
                  <c:v>183.22</c:v>
                </c:pt>
                <c:pt idx="5654">
                  <c:v>183.251</c:v>
                </c:pt>
                <c:pt idx="5655">
                  <c:v>183.28100000000001</c:v>
                </c:pt>
                <c:pt idx="5656">
                  <c:v>183.31299999999999</c:v>
                </c:pt>
                <c:pt idx="5657">
                  <c:v>183.345</c:v>
                </c:pt>
                <c:pt idx="5658">
                  <c:v>183.375</c:v>
                </c:pt>
                <c:pt idx="5659">
                  <c:v>183.40600000000001</c:v>
                </c:pt>
                <c:pt idx="5660">
                  <c:v>183.43700000000001</c:v>
                </c:pt>
                <c:pt idx="5661">
                  <c:v>183.46899999999999</c:v>
                </c:pt>
                <c:pt idx="5662">
                  <c:v>183.5</c:v>
                </c:pt>
                <c:pt idx="5663">
                  <c:v>183.53100000000001</c:v>
                </c:pt>
                <c:pt idx="5664">
                  <c:v>183.56200000000001</c:v>
                </c:pt>
                <c:pt idx="5665">
                  <c:v>183.59299999999999</c:v>
                </c:pt>
                <c:pt idx="5666">
                  <c:v>183.625</c:v>
                </c:pt>
                <c:pt idx="5667">
                  <c:v>183.65600000000001</c:v>
                </c:pt>
                <c:pt idx="5668">
                  <c:v>183.68700000000001</c:v>
                </c:pt>
                <c:pt idx="5669">
                  <c:v>183.71799999999999</c:v>
                </c:pt>
                <c:pt idx="5670">
                  <c:v>183.75</c:v>
                </c:pt>
                <c:pt idx="5671">
                  <c:v>183.78100000000001</c:v>
                </c:pt>
                <c:pt idx="5672">
                  <c:v>183.81200000000001</c:v>
                </c:pt>
                <c:pt idx="5673">
                  <c:v>183.84299999999999</c:v>
                </c:pt>
                <c:pt idx="5674">
                  <c:v>183.874</c:v>
                </c:pt>
                <c:pt idx="5675">
                  <c:v>183.90600000000001</c:v>
                </c:pt>
                <c:pt idx="5676">
                  <c:v>183.93700000000001</c:v>
                </c:pt>
                <c:pt idx="5677">
                  <c:v>183.96799999999999</c:v>
                </c:pt>
                <c:pt idx="5678">
                  <c:v>183.999</c:v>
                </c:pt>
                <c:pt idx="5679">
                  <c:v>184.03</c:v>
                </c:pt>
                <c:pt idx="5680">
                  <c:v>184.06200000000001</c:v>
                </c:pt>
                <c:pt idx="5681">
                  <c:v>184.09399999999999</c:v>
                </c:pt>
                <c:pt idx="5682">
                  <c:v>184.124</c:v>
                </c:pt>
                <c:pt idx="5683">
                  <c:v>184.155</c:v>
                </c:pt>
                <c:pt idx="5684">
                  <c:v>184.18600000000001</c:v>
                </c:pt>
                <c:pt idx="5685">
                  <c:v>184.21799999999999</c:v>
                </c:pt>
                <c:pt idx="5686">
                  <c:v>184.249</c:v>
                </c:pt>
                <c:pt idx="5687">
                  <c:v>184.28</c:v>
                </c:pt>
                <c:pt idx="5688">
                  <c:v>184.31100000000001</c:v>
                </c:pt>
                <c:pt idx="5689">
                  <c:v>184.34200000000001</c:v>
                </c:pt>
                <c:pt idx="5690">
                  <c:v>184.37299999999999</c:v>
                </c:pt>
                <c:pt idx="5691">
                  <c:v>184.405</c:v>
                </c:pt>
                <c:pt idx="5692">
                  <c:v>184.43600000000001</c:v>
                </c:pt>
                <c:pt idx="5693">
                  <c:v>184.46700000000001</c:v>
                </c:pt>
                <c:pt idx="5694">
                  <c:v>184.49799999999999</c:v>
                </c:pt>
                <c:pt idx="5695">
                  <c:v>184.529</c:v>
                </c:pt>
                <c:pt idx="5696">
                  <c:v>184.56100000000001</c:v>
                </c:pt>
                <c:pt idx="5697">
                  <c:v>184.59200000000001</c:v>
                </c:pt>
                <c:pt idx="5698">
                  <c:v>184.62299999999999</c:v>
                </c:pt>
                <c:pt idx="5699">
                  <c:v>184.654</c:v>
                </c:pt>
                <c:pt idx="5700">
                  <c:v>184.685</c:v>
                </c:pt>
                <c:pt idx="5701">
                  <c:v>184.71700000000001</c:v>
                </c:pt>
                <c:pt idx="5702">
                  <c:v>184.74799999999999</c:v>
                </c:pt>
                <c:pt idx="5703">
                  <c:v>184.779</c:v>
                </c:pt>
                <c:pt idx="5704">
                  <c:v>184.81</c:v>
                </c:pt>
                <c:pt idx="5705">
                  <c:v>184.84100000000001</c:v>
                </c:pt>
                <c:pt idx="5706">
                  <c:v>184.87299999999999</c:v>
                </c:pt>
                <c:pt idx="5707">
                  <c:v>184.904</c:v>
                </c:pt>
                <c:pt idx="5708">
                  <c:v>184.935</c:v>
                </c:pt>
                <c:pt idx="5709">
                  <c:v>184.96600000000001</c:v>
                </c:pt>
                <c:pt idx="5710">
                  <c:v>184.99799999999999</c:v>
                </c:pt>
                <c:pt idx="5711">
                  <c:v>185.029</c:v>
                </c:pt>
                <c:pt idx="5712">
                  <c:v>185.06</c:v>
                </c:pt>
                <c:pt idx="5713">
                  <c:v>185.09100000000001</c:v>
                </c:pt>
                <c:pt idx="5714">
                  <c:v>185.12200000000001</c:v>
                </c:pt>
                <c:pt idx="5715">
                  <c:v>185.15299999999999</c:v>
                </c:pt>
                <c:pt idx="5716">
                  <c:v>185.185</c:v>
                </c:pt>
                <c:pt idx="5717">
                  <c:v>185.21600000000001</c:v>
                </c:pt>
                <c:pt idx="5718">
                  <c:v>185.24700000000001</c:v>
                </c:pt>
                <c:pt idx="5719">
                  <c:v>185.27799999999999</c:v>
                </c:pt>
                <c:pt idx="5720">
                  <c:v>185.309</c:v>
                </c:pt>
                <c:pt idx="5721">
                  <c:v>185.34100000000001</c:v>
                </c:pt>
                <c:pt idx="5722">
                  <c:v>185.37200000000001</c:v>
                </c:pt>
                <c:pt idx="5723">
                  <c:v>185.40299999999999</c:v>
                </c:pt>
                <c:pt idx="5724">
                  <c:v>185.434</c:v>
                </c:pt>
                <c:pt idx="5725">
                  <c:v>185.465</c:v>
                </c:pt>
                <c:pt idx="5726">
                  <c:v>185.49700000000001</c:v>
                </c:pt>
                <c:pt idx="5727">
                  <c:v>185.53200000000001</c:v>
                </c:pt>
                <c:pt idx="5728">
                  <c:v>185.559</c:v>
                </c:pt>
                <c:pt idx="5729">
                  <c:v>185.59</c:v>
                </c:pt>
                <c:pt idx="5730">
                  <c:v>185.62100000000001</c:v>
                </c:pt>
                <c:pt idx="5731">
                  <c:v>185.65299999999999</c:v>
                </c:pt>
                <c:pt idx="5732">
                  <c:v>185.684</c:v>
                </c:pt>
                <c:pt idx="5733">
                  <c:v>185.715</c:v>
                </c:pt>
                <c:pt idx="5734">
                  <c:v>185.74600000000001</c:v>
                </c:pt>
                <c:pt idx="5735">
                  <c:v>185.77699999999999</c:v>
                </c:pt>
                <c:pt idx="5736">
                  <c:v>185.809</c:v>
                </c:pt>
                <c:pt idx="5737">
                  <c:v>185.84</c:v>
                </c:pt>
                <c:pt idx="5738">
                  <c:v>185.87100000000001</c:v>
                </c:pt>
                <c:pt idx="5739">
                  <c:v>185.90199999999999</c:v>
                </c:pt>
                <c:pt idx="5740">
                  <c:v>185.934</c:v>
                </c:pt>
                <c:pt idx="5741">
                  <c:v>185.965</c:v>
                </c:pt>
                <c:pt idx="5742">
                  <c:v>185.99600000000001</c:v>
                </c:pt>
                <c:pt idx="5743">
                  <c:v>186.02699999999999</c:v>
                </c:pt>
                <c:pt idx="5744">
                  <c:v>186.05799999999999</c:v>
                </c:pt>
                <c:pt idx="5745">
                  <c:v>186.089</c:v>
                </c:pt>
                <c:pt idx="5746">
                  <c:v>186.12100000000001</c:v>
                </c:pt>
                <c:pt idx="5747">
                  <c:v>186.15199999999999</c:v>
                </c:pt>
                <c:pt idx="5748">
                  <c:v>186.18299999999999</c:v>
                </c:pt>
                <c:pt idx="5749">
                  <c:v>186.214</c:v>
                </c:pt>
                <c:pt idx="5750">
                  <c:v>186.245</c:v>
                </c:pt>
                <c:pt idx="5751">
                  <c:v>186.27699999999999</c:v>
                </c:pt>
                <c:pt idx="5752">
                  <c:v>186.30799999999999</c:v>
                </c:pt>
                <c:pt idx="5753">
                  <c:v>186.339</c:v>
                </c:pt>
                <c:pt idx="5754">
                  <c:v>186.37</c:v>
                </c:pt>
                <c:pt idx="5755">
                  <c:v>186.40199999999999</c:v>
                </c:pt>
                <c:pt idx="5756">
                  <c:v>186.43299999999999</c:v>
                </c:pt>
                <c:pt idx="5757">
                  <c:v>186.464</c:v>
                </c:pt>
                <c:pt idx="5758">
                  <c:v>186.495</c:v>
                </c:pt>
                <c:pt idx="5759">
                  <c:v>186.52600000000001</c:v>
                </c:pt>
                <c:pt idx="5760">
                  <c:v>186.55799999999999</c:v>
                </c:pt>
                <c:pt idx="5761">
                  <c:v>186.589</c:v>
                </c:pt>
                <c:pt idx="5762">
                  <c:v>186.62</c:v>
                </c:pt>
                <c:pt idx="5763">
                  <c:v>186.65100000000001</c:v>
                </c:pt>
                <c:pt idx="5764">
                  <c:v>186.68199999999999</c:v>
                </c:pt>
                <c:pt idx="5765">
                  <c:v>186.714</c:v>
                </c:pt>
                <c:pt idx="5766">
                  <c:v>186.745</c:v>
                </c:pt>
                <c:pt idx="5767">
                  <c:v>186.77600000000001</c:v>
                </c:pt>
                <c:pt idx="5768">
                  <c:v>186.80699999999999</c:v>
                </c:pt>
                <c:pt idx="5769">
                  <c:v>186.83799999999999</c:v>
                </c:pt>
                <c:pt idx="5770">
                  <c:v>186.869</c:v>
                </c:pt>
                <c:pt idx="5771">
                  <c:v>186.90100000000001</c:v>
                </c:pt>
                <c:pt idx="5772">
                  <c:v>186.93199999999999</c:v>
                </c:pt>
                <c:pt idx="5773">
                  <c:v>186.96600000000001</c:v>
                </c:pt>
                <c:pt idx="5774">
                  <c:v>186.994</c:v>
                </c:pt>
                <c:pt idx="5775">
                  <c:v>187.02500000000001</c:v>
                </c:pt>
                <c:pt idx="5776">
                  <c:v>187.05699999999999</c:v>
                </c:pt>
                <c:pt idx="5777">
                  <c:v>187.08799999999999</c:v>
                </c:pt>
                <c:pt idx="5778">
                  <c:v>187.119</c:v>
                </c:pt>
                <c:pt idx="5779">
                  <c:v>187.15</c:v>
                </c:pt>
                <c:pt idx="5780">
                  <c:v>187.18100000000001</c:v>
                </c:pt>
                <c:pt idx="5781">
                  <c:v>187.21299999999999</c:v>
                </c:pt>
                <c:pt idx="5782">
                  <c:v>187.244</c:v>
                </c:pt>
                <c:pt idx="5783">
                  <c:v>187.27500000000001</c:v>
                </c:pt>
                <c:pt idx="5784">
                  <c:v>187.30600000000001</c:v>
                </c:pt>
                <c:pt idx="5785">
                  <c:v>187.33699999999999</c:v>
                </c:pt>
                <c:pt idx="5786">
                  <c:v>187.369</c:v>
                </c:pt>
                <c:pt idx="5787">
                  <c:v>187.4</c:v>
                </c:pt>
                <c:pt idx="5788">
                  <c:v>187.43100000000001</c:v>
                </c:pt>
                <c:pt idx="5789">
                  <c:v>187.46199999999999</c:v>
                </c:pt>
                <c:pt idx="5790">
                  <c:v>187.494</c:v>
                </c:pt>
                <c:pt idx="5791">
                  <c:v>187.52500000000001</c:v>
                </c:pt>
                <c:pt idx="5792">
                  <c:v>187.55600000000001</c:v>
                </c:pt>
                <c:pt idx="5793">
                  <c:v>187.58699999999999</c:v>
                </c:pt>
                <c:pt idx="5794">
                  <c:v>187.61799999999999</c:v>
                </c:pt>
                <c:pt idx="5795">
                  <c:v>187.65</c:v>
                </c:pt>
                <c:pt idx="5796">
                  <c:v>187.68100000000001</c:v>
                </c:pt>
                <c:pt idx="5797">
                  <c:v>187.71299999999999</c:v>
                </c:pt>
                <c:pt idx="5798">
                  <c:v>187.74299999999999</c:v>
                </c:pt>
                <c:pt idx="5799">
                  <c:v>187.774</c:v>
                </c:pt>
                <c:pt idx="5800">
                  <c:v>187.80500000000001</c:v>
                </c:pt>
                <c:pt idx="5801">
                  <c:v>187.83699999999999</c:v>
                </c:pt>
                <c:pt idx="5802">
                  <c:v>187.86799999999999</c:v>
                </c:pt>
                <c:pt idx="5803">
                  <c:v>187.899</c:v>
                </c:pt>
                <c:pt idx="5804">
                  <c:v>187.93</c:v>
                </c:pt>
                <c:pt idx="5805">
                  <c:v>187.96100000000001</c:v>
                </c:pt>
                <c:pt idx="5806">
                  <c:v>187.99299999999999</c:v>
                </c:pt>
                <c:pt idx="5807">
                  <c:v>188.024</c:v>
                </c:pt>
                <c:pt idx="5808">
                  <c:v>188.05500000000001</c:v>
                </c:pt>
                <c:pt idx="5809">
                  <c:v>188.08600000000001</c:v>
                </c:pt>
                <c:pt idx="5810">
                  <c:v>188.11699999999999</c:v>
                </c:pt>
                <c:pt idx="5811">
                  <c:v>188.149</c:v>
                </c:pt>
                <c:pt idx="5812">
                  <c:v>188.18</c:v>
                </c:pt>
                <c:pt idx="5813">
                  <c:v>188.21100000000001</c:v>
                </c:pt>
                <c:pt idx="5814">
                  <c:v>188.24199999999999</c:v>
                </c:pt>
                <c:pt idx="5815">
                  <c:v>188.273</c:v>
                </c:pt>
                <c:pt idx="5816">
                  <c:v>188.30500000000001</c:v>
                </c:pt>
                <c:pt idx="5817">
                  <c:v>188.33600000000001</c:v>
                </c:pt>
                <c:pt idx="5818">
                  <c:v>188.36699999999999</c:v>
                </c:pt>
                <c:pt idx="5819">
                  <c:v>188.398</c:v>
                </c:pt>
                <c:pt idx="5820">
                  <c:v>188.429</c:v>
                </c:pt>
                <c:pt idx="5821">
                  <c:v>188.46100000000001</c:v>
                </c:pt>
                <c:pt idx="5822">
                  <c:v>188.49199999999999</c:v>
                </c:pt>
                <c:pt idx="5823">
                  <c:v>188.523</c:v>
                </c:pt>
                <c:pt idx="5824">
                  <c:v>188.554</c:v>
                </c:pt>
                <c:pt idx="5825">
                  <c:v>188.58600000000001</c:v>
                </c:pt>
                <c:pt idx="5826">
                  <c:v>188.61699999999999</c:v>
                </c:pt>
                <c:pt idx="5827">
                  <c:v>188.648</c:v>
                </c:pt>
                <c:pt idx="5828">
                  <c:v>188.679</c:v>
                </c:pt>
                <c:pt idx="5829">
                  <c:v>188.71</c:v>
                </c:pt>
                <c:pt idx="5830">
                  <c:v>188.74100000000001</c:v>
                </c:pt>
                <c:pt idx="5831">
                  <c:v>188.773</c:v>
                </c:pt>
                <c:pt idx="5832">
                  <c:v>188.804</c:v>
                </c:pt>
                <c:pt idx="5833">
                  <c:v>188.83500000000001</c:v>
                </c:pt>
                <c:pt idx="5834">
                  <c:v>188.86600000000001</c:v>
                </c:pt>
                <c:pt idx="5835">
                  <c:v>188.89699999999999</c:v>
                </c:pt>
                <c:pt idx="5836">
                  <c:v>188.929</c:v>
                </c:pt>
                <c:pt idx="5837">
                  <c:v>188.96</c:v>
                </c:pt>
                <c:pt idx="5838">
                  <c:v>188.99100000000001</c:v>
                </c:pt>
                <c:pt idx="5839">
                  <c:v>189.02199999999999</c:v>
                </c:pt>
                <c:pt idx="5840">
                  <c:v>189.053</c:v>
                </c:pt>
                <c:pt idx="5841">
                  <c:v>189.08500000000001</c:v>
                </c:pt>
                <c:pt idx="5842">
                  <c:v>189.11600000000001</c:v>
                </c:pt>
                <c:pt idx="5843">
                  <c:v>189.14699999999999</c:v>
                </c:pt>
                <c:pt idx="5844">
                  <c:v>189.178</c:v>
                </c:pt>
                <c:pt idx="5845">
                  <c:v>189.209</c:v>
                </c:pt>
                <c:pt idx="5846">
                  <c:v>189.24100000000001</c:v>
                </c:pt>
                <c:pt idx="5847">
                  <c:v>189.27199999999999</c:v>
                </c:pt>
                <c:pt idx="5848">
                  <c:v>189.303</c:v>
                </c:pt>
                <c:pt idx="5849">
                  <c:v>189.334</c:v>
                </c:pt>
                <c:pt idx="5850">
                  <c:v>189.36500000000001</c:v>
                </c:pt>
                <c:pt idx="5851">
                  <c:v>189.39699999999999</c:v>
                </c:pt>
                <c:pt idx="5852">
                  <c:v>189.428</c:v>
                </c:pt>
                <c:pt idx="5853">
                  <c:v>189.459</c:v>
                </c:pt>
                <c:pt idx="5854">
                  <c:v>189.49</c:v>
                </c:pt>
                <c:pt idx="5855">
                  <c:v>189.52099999999999</c:v>
                </c:pt>
                <c:pt idx="5856">
                  <c:v>189.553</c:v>
                </c:pt>
                <c:pt idx="5857">
                  <c:v>189.584</c:v>
                </c:pt>
                <c:pt idx="5858">
                  <c:v>189.61500000000001</c:v>
                </c:pt>
                <c:pt idx="5859">
                  <c:v>189.64599999999999</c:v>
                </c:pt>
                <c:pt idx="5860">
                  <c:v>189.678</c:v>
                </c:pt>
                <c:pt idx="5861">
                  <c:v>189.709</c:v>
                </c:pt>
                <c:pt idx="5862">
                  <c:v>189.74</c:v>
                </c:pt>
                <c:pt idx="5863">
                  <c:v>189.77099999999999</c:v>
                </c:pt>
                <c:pt idx="5864">
                  <c:v>189.80199999999999</c:v>
                </c:pt>
                <c:pt idx="5865">
                  <c:v>189.833</c:v>
                </c:pt>
                <c:pt idx="5866">
                  <c:v>189.86500000000001</c:v>
                </c:pt>
                <c:pt idx="5867">
                  <c:v>189.89599999999999</c:v>
                </c:pt>
                <c:pt idx="5868">
                  <c:v>189.92699999999999</c:v>
                </c:pt>
                <c:pt idx="5869">
                  <c:v>189.958</c:v>
                </c:pt>
                <c:pt idx="5870">
                  <c:v>189.989</c:v>
                </c:pt>
                <c:pt idx="5871">
                  <c:v>190.02099999999999</c:v>
                </c:pt>
                <c:pt idx="5872">
                  <c:v>190.05199999999999</c:v>
                </c:pt>
                <c:pt idx="5873">
                  <c:v>190.083</c:v>
                </c:pt>
                <c:pt idx="5874">
                  <c:v>190.114</c:v>
                </c:pt>
                <c:pt idx="5875">
                  <c:v>190.14500000000001</c:v>
                </c:pt>
                <c:pt idx="5876">
                  <c:v>190.17699999999999</c:v>
                </c:pt>
                <c:pt idx="5877">
                  <c:v>190.208</c:v>
                </c:pt>
                <c:pt idx="5878">
                  <c:v>190.239</c:v>
                </c:pt>
                <c:pt idx="5879">
                  <c:v>190.27</c:v>
                </c:pt>
                <c:pt idx="5880">
                  <c:v>190.30099999999999</c:v>
                </c:pt>
                <c:pt idx="5881">
                  <c:v>190.333</c:v>
                </c:pt>
                <c:pt idx="5882">
                  <c:v>190.364</c:v>
                </c:pt>
                <c:pt idx="5883">
                  <c:v>190.39500000000001</c:v>
                </c:pt>
                <c:pt idx="5884">
                  <c:v>190.42599999999999</c:v>
                </c:pt>
                <c:pt idx="5885">
                  <c:v>190.45699999999999</c:v>
                </c:pt>
                <c:pt idx="5886">
                  <c:v>190.489</c:v>
                </c:pt>
                <c:pt idx="5887">
                  <c:v>190.52</c:v>
                </c:pt>
                <c:pt idx="5888">
                  <c:v>190.554</c:v>
                </c:pt>
                <c:pt idx="5889">
                  <c:v>190.584</c:v>
                </c:pt>
                <c:pt idx="5890">
                  <c:v>190.613</c:v>
                </c:pt>
                <c:pt idx="5891">
                  <c:v>190.64500000000001</c:v>
                </c:pt>
                <c:pt idx="5892">
                  <c:v>190.67599999999999</c:v>
                </c:pt>
                <c:pt idx="5893">
                  <c:v>190.70699999999999</c:v>
                </c:pt>
                <c:pt idx="5894">
                  <c:v>190.738</c:v>
                </c:pt>
                <c:pt idx="5895">
                  <c:v>190.76900000000001</c:v>
                </c:pt>
                <c:pt idx="5896">
                  <c:v>190.80099999999999</c:v>
                </c:pt>
                <c:pt idx="5897">
                  <c:v>190.83199999999999</c:v>
                </c:pt>
                <c:pt idx="5898">
                  <c:v>190.863</c:v>
                </c:pt>
                <c:pt idx="5899">
                  <c:v>190.89400000000001</c:v>
                </c:pt>
                <c:pt idx="5900">
                  <c:v>190.92500000000001</c:v>
                </c:pt>
                <c:pt idx="5901">
                  <c:v>190.95699999999999</c:v>
                </c:pt>
                <c:pt idx="5902">
                  <c:v>190.988</c:v>
                </c:pt>
                <c:pt idx="5903">
                  <c:v>191.01900000000001</c:v>
                </c:pt>
                <c:pt idx="5904">
                  <c:v>191.05</c:v>
                </c:pt>
                <c:pt idx="5905">
                  <c:v>191.08099999999999</c:v>
                </c:pt>
                <c:pt idx="5906">
                  <c:v>191.113</c:v>
                </c:pt>
                <c:pt idx="5907">
                  <c:v>191.14400000000001</c:v>
                </c:pt>
                <c:pt idx="5908">
                  <c:v>191.17500000000001</c:v>
                </c:pt>
                <c:pt idx="5909">
                  <c:v>191.20599999999999</c:v>
                </c:pt>
                <c:pt idx="5910">
                  <c:v>191.23699999999999</c:v>
                </c:pt>
                <c:pt idx="5911">
                  <c:v>191.268</c:v>
                </c:pt>
                <c:pt idx="5912">
                  <c:v>191.3</c:v>
                </c:pt>
                <c:pt idx="5913">
                  <c:v>191.33099999999999</c:v>
                </c:pt>
                <c:pt idx="5914">
                  <c:v>191.36199999999999</c:v>
                </c:pt>
                <c:pt idx="5915">
                  <c:v>191.393</c:v>
                </c:pt>
                <c:pt idx="5916">
                  <c:v>191.42500000000001</c:v>
                </c:pt>
                <c:pt idx="5917">
                  <c:v>191.45599999999999</c:v>
                </c:pt>
                <c:pt idx="5918">
                  <c:v>191.48699999999999</c:v>
                </c:pt>
                <c:pt idx="5919">
                  <c:v>191.518</c:v>
                </c:pt>
                <c:pt idx="5920">
                  <c:v>191.54900000000001</c:v>
                </c:pt>
                <c:pt idx="5921">
                  <c:v>191.58099999999999</c:v>
                </c:pt>
                <c:pt idx="5922">
                  <c:v>191.61199999999999</c:v>
                </c:pt>
                <c:pt idx="5923">
                  <c:v>191.643</c:v>
                </c:pt>
                <c:pt idx="5924">
                  <c:v>191.67400000000001</c:v>
                </c:pt>
                <c:pt idx="5925">
                  <c:v>191.70500000000001</c:v>
                </c:pt>
                <c:pt idx="5926">
                  <c:v>191.73699999999999</c:v>
                </c:pt>
                <c:pt idx="5927">
                  <c:v>191.768</c:v>
                </c:pt>
                <c:pt idx="5928">
                  <c:v>191.79900000000001</c:v>
                </c:pt>
                <c:pt idx="5929">
                  <c:v>191.83</c:v>
                </c:pt>
                <c:pt idx="5930">
                  <c:v>191.86099999999999</c:v>
                </c:pt>
                <c:pt idx="5931">
                  <c:v>191.893</c:v>
                </c:pt>
                <c:pt idx="5932">
                  <c:v>191.92400000000001</c:v>
                </c:pt>
                <c:pt idx="5933">
                  <c:v>191.95500000000001</c:v>
                </c:pt>
                <c:pt idx="5934">
                  <c:v>191.98599999999999</c:v>
                </c:pt>
                <c:pt idx="5935">
                  <c:v>192.017</c:v>
                </c:pt>
                <c:pt idx="5936">
                  <c:v>192.04900000000001</c:v>
                </c:pt>
                <c:pt idx="5937">
                  <c:v>192.08</c:v>
                </c:pt>
                <c:pt idx="5938">
                  <c:v>192.11099999999999</c:v>
                </c:pt>
                <c:pt idx="5939">
                  <c:v>192.142</c:v>
                </c:pt>
                <c:pt idx="5940">
                  <c:v>192.173</c:v>
                </c:pt>
                <c:pt idx="5941">
                  <c:v>192.20500000000001</c:v>
                </c:pt>
                <c:pt idx="5942">
                  <c:v>192.23599999999999</c:v>
                </c:pt>
                <c:pt idx="5943">
                  <c:v>192.267</c:v>
                </c:pt>
                <c:pt idx="5944">
                  <c:v>192.298</c:v>
                </c:pt>
                <c:pt idx="5945">
                  <c:v>192.32900000000001</c:v>
                </c:pt>
                <c:pt idx="5946">
                  <c:v>192.36099999999999</c:v>
                </c:pt>
                <c:pt idx="5947">
                  <c:v>192.392</c:v>
                </c:pt>
                <c:pt idx="5948">
                  <c:v>192.423</c:v>
                </c:pt>
                <c:pt idx="5949">
                  <c:v>192.45400000000001</c:v>
                </c:pt>
                <c:pt idx="5950">
                  <c:v>192.48500000000001</c:v>
                </c:pt>
                <c:pt idx="5951">
                  <c:v>192.517</c:v>
                </c:pt>
                <c:pt idx="5952">
                  <c:v>192.548</c:v>
                </c:pt>
                <c:pt idx="5953">
                  <c:v>192.57900000000001</c:v>
                </c:pt>
                <c:pt idx="5954">
                  <c:v>192.61</c:v>
                </c:pt>
                <c:pt idx="5955">
                  <c:v>192.64099999999999</c:v>
                </c:pt>
                <c:pt idx="5956">
                  <c:v>192.67400000000001</c:v>
                </c:pt>
                <c:pt idx="5957">
                  <c:v>192.70400000000001</c:v>
                </c:pt>
                <c:pt idx="5958">
                  <c:v>192.73500000000001</c:v>
                </c:pt>
                <c:pt idx="5959">
                  <c:v>192.76599999999999</c:v>
                </c:pt>
                <c:pt idx="5960">
                  <c:v>192.797</c:v>
                </c:pt>
                <c:pt idx="5961">
                  <c:v>192.82900000000001</c:v>
                </c:pt>
                <c:pt idx="5962">
                  <c:v>192.86</c:v>
                </c:pt>
                <c:pt idx="5963">
                  <c:v>192.89099999999999</c:v>
                </c:pt>
                <c:pt idx="5964">
                  <c:v>192.922</c:v>
                </c:pt>
                <c:pt idx="5965">
                  <c:v>192.95400000000001</c:v>
                </c:pt>
                <c:pt idx="5966">
                  <c:v>192.98500000000001</c:v>
                </c:pt>
                <c:pt idx="5967">
                  <c:v>193.01599999999999</c:v>
                </c:pt>
                <c:pt idx="5968">
                  <c:v>193.047</c:v>
                </c:pt>
                <c:pt idx="5969">
                  <c:v>193.078</c:v>
                </c:pt>
                <c:pt idx="5970">
                  <c:v>193.10900000000001</c:v>
                </c:pt>
                <c:pt idx="5971">
                  <c:v>193.14099999999999</c:v>
                </c:pt>
                <c:pt idx="5972">
                  <c:v>193.172</c:v>
                </c:pt>
                <c:pt idx="5973">
                  <c:v>193.203</c:v>
                </c:pt>
                <c:pt idx="5974">
                  <c:v>193.23400000000001</c:v>
                </c:pt>
                <c:pt idx="5975">
                  <c:v>193.26499999999999</c:v>
                </c:pt>
                <c:pt idx="5976">
                  <c:v>193.297</c:v>
                </c:pt>
                <c:pt idx="5977">
                  <c:v>193.328</c:v>
                </c:pt>
                <c:pt idx="5978">
                  <c:v>193.35900000000001</c:v>
                </c:pt>
                <c:pt idx="5979">
                  <c:v>193.39</c:v>
                </c:pt>
                <c:pt idx="5980">
                  <c:v>193.42099999999999</c:v>
                </c:pt>
                <c:pt idx="5981">
                  <c:v>193.453</c:v>
                </c:pt>
                <c:pt idx="5982">
                  <c:v>193.48400000000001</c:v>
                </c:pt>
                <c:pt idx="5983">
                  <c:v>193.51499999999999</c:v>
                </c:pt>
                <c:pt idx="5984">
                  <c:v>193.54599999999999</c:v>
                </c:pt>
                <c:pt idx="5985">
                  <c:v>193.577</c:v>
                </c:pt>
                <c:pt idx="5986">
                  <c:v>193.60900000000001</c:v>
                </c:pt>
                <c:pt idx="5987">
                  <c:v>193.64</c:v>
                </c:pt>
                <c:pt idx="5988">
                  <c:v>193.67099999999999</c:v>
                </c:pt>
                <c:pt idx="5989">
                  <c:v>193.702</c:v>
                </c:pt>
                <c:pt idx="5990">
                  <c:v>193.733</c:v>
                </c:pt>
                <c:pt idx="5991">
                  <c:v>193.76400000000001</c:v>
                </c:pt>
                <c:pt idx="5992">
                  <c:v>193.79599999999999</c:v>
                </c:pt>
                <c:pt idx="5993">
                  <c:v>193.827</c:v>
                </c:pt>
                <c:pt idx="5994">
                  <c:v>193.858</c:v>
                </c:pt>
                <c:pt idx="5995">
                  <c:v>193.88900000000001</c:v>
                </c:pt>
                <c:pt idx="5996">
                  <c:v>193.92099999999999</c:v>
                </c:pt>
                <c:pt idx="5997">
                  <c:v>193.952</c:v>
                </c:pt>
                <c:pt idx="5998">
                  <c:v>193.983</c:v>
                </c:pt>
                <c:pt idx="5999">
                  <c:v>194.01400000000001</c:v>
                </c:pt>
                <c:pt idx="6000">
                  <c:v>194.04499999999999</c:v>
                </c:pt>
                <c:pt idx="6001">
                  <c:v>194.077</c:v>
                </c:pt>
                <c:pt idx="6002">
                  <c:v>194.108</c:v>
                </c:pt>
                <c:pt idx="6003">
                  <c:v>194.14099999999999</c:v>
                </c:pt>
                <c:pt idx="6004">
                  <c:v>194.17</c:v>
                </c:pt>
                <c:pt idx="6005">
                  <c:v>194.20099999999999</c:v>
                </c:pt>
                <c:pt idx="6006">
                  <c:v>194.233</c:v>
                </c:pt>
                <c:pt idx="6007">
                  <c:v>194.26400000000001</c:v>
                </c:pt>
                <c:pt idx="6008">
                  <c:v>194.29499999999999</c:v>
                </c:pt>
                <c:pt idx="6009">
                  <c:v>194.32599999999999</c:v>
                </c:pt>
                <c:pt idx="6010">
                  <c:v>194.357</c:v>
                </c:pt>
                <c:pt idx="6011">
                  <c:v>194.38900000000001</c:v>
                </c:pt>
                <c:pt idx="6012">
                  <c:v>194.42</c:v>
                </c:pt>
                <c:pt idx="6013">
                  <c:v>194.45099999999999</c:v>
                </c:pt>
                <c:pt idx="6014">
                  <c:v>194.482</c:v>
                </c:pt>
                <c:pt idx="6015">
                  <c:v>194.51300000000001</c:v>
                </c:pt>
                <c:pt idx="6016">
                  <c:v>194.54499999999999</c:v>
                </c:pt>
                <c:pt idx="6017">
                  <c:v>194.57599999999999</c:v>
                </c:pt>
                <c:pt idx="6018">
                  <c:v>194.607</c:v>
                </c:pt>
                <c:pt idx="6019">
                  <c:v>194.63800000000001</c:v>
                </c:pt>
                <c:pt idx="6020">
                  <c:v>194.67</c:v>
                </c:pt>
                <c:pt idx="6021">
                  <c:v>194.702</c:v>
                </c:pt>
                <c:pt idx="6022">
                  <c:v>194.732</c:v>
                </c:pt>
                <c:pt idx="6023">
                  <c:v>194.76300000000001</c:v>
                </c:pt>
                <c:pt idx="6024">
                  <c:v>194.79400000000001</c:v>
                </c:pt>
                <c:pt idx="6025">
                  <c:v>194.82499999999999</c:v>
                </c:pt>
                <c:pt idx="6026">
                  <c:v>194.857</c:v>
                </c:pt>
                <c:pt idx="6027">
                  <c:v>194.88800000000001</c:v>
                </c:pt>
                <c:pt idx="6028">
                  <c:v>194.91900000000001</c:v>
                </c:pt>
                <c:pt idx="6029">
                  <c:v>194.95</c:v>
                </c:pt>
                <c:pt idx="6030">
                  <c:v>194.98099999999999</c:v>
                </c:pt>
                <c:pt idx="6031">
                  <c:v>195.01300000000001</c:v>
                </c:pt>
                <c:pt idx="6032">
                  <c:v>195.04400000000001</c:v>
                </c:pt>
                <c:pt idx="6033">
                  <c:v>195.07499999999999</c:v>
                </c:pt>
                <c:pt idx="6034">
                  <c:v>195.10599999999999</c:v>
                </c:pt>
                <c:pt idx="6035">
                  <c:v>195.137</c:v>
                </c:pt>
                <c:pt idx="6036">
                  <c:v>195.16900000000001</c:v>
                </c:pt>
                <c:pt idx="6037">
                  <c:v>195.2</c:v>
                </c:pt>
                <c:pt idx="6038">
                  <c:v>195.23099999999999</c:v>
                </c:pt>
                <c:pt idx="6039">
                  <c:v>195.262</c:v>
                </c:pt>
                <c:pt idx="6040">
                  <c:v>195.29300000000001</c:v>
                </c:pt>
                <c:pt idx="6041">
                  <c:v>195.32499999999999</c:v>
                </c:pt>
                <c:pt idx="6042">
                  <c:v>195.35599999999999</c:v>
                </c:pt>
                <c:pt idx="6043">
                  <c:v>195.387</c:v>
                </c:pt>
                <c:pt idx="6044">
                  <c:v>195.417</c:v>
                </c:pt>
                <c:pt idx="6045">
                  <c:v>195.44900000000001</c:v>
                </c:pt>
                <c:pt idx="6046">
                  <c:v>195.48</c:v>
                </c:pt>
                <c:pt idx="6047">
                  <c:v>195.512</c:v>
                </c:pt>
                <c:pt idx="6048">
                  <c:v>195.54300000000001</c:v>
                </c:pt>
                <c:pt idx="6049">
                  <c:v>195.57400000000001</c:v>
                </c:pt>
                <c:pt idx="6050">
                  <c:v>195.60499999999999</c:v>
                </c:pt>
                <c:pt idx="6051">
                  <c:v>195.637</c:v>
                </c:pt>
                <c:pt idx="6052">
                  <c:v>195.66800000000001</c:v>
                </c:pt>
                <c:pt idx="6053">
                  <c:v>195.69900000000001</c:v>
                </c:pt>
                <c:pt idx="6054">
                  <c:v>195.73</c:v>
                </c:pt>
                <c:pt idx="6055">
                  <c:v>195.761</c:v>
                </c:pt>
                <c:pt idx="6056">
                  <c:v>195.79300000000001</c:v>
                </c:pt>
                <c:pt idx="6057">
                  <c:v>195.82400000000001</c:v>
                </c:pt>
                <c:pt idx="6058">
                  <c:v>195.85499999999999</c:v>
                </c:pt>
                <c:pt idx="6059">
                  <c:v>195.886</c:v>
                </c:pt>
                <c:pt idx="6060">
                  <c:v>195.91800000000001</c:v>
                </c:pt>
                <c:pt idx="6061">
                  <c:v>195.94900000000001</c:v>
                </c:pt>
                <c:pt idx="6062">
                  <c:v>195.98</c:v>
                </c:pt>
                <c:pt idx="6063">
                  <c:v>196.011</c:v>
                </c:pt>
                <c:pt idx="6064">
                  <c:v>196.042</c:v>
                </c:pt>
                <c:pt idx="6065">
                  <c:v>196.07400000000001</c:v>
                </c:pt>
                <c:pt idx="6066">
                  <c:v>196.10499999999999</c:v>
                </c:pt>
                <c:pt idx="6067">
                  <c:v>196.13800000000001</c:v>
                </c:pt>
                <c:pt idx="6068">
                  <c:v>196.167</c:v>
                </c:pt>
                <c:pt idx="6069">
                  <c:v>196.19800000000001</c:v>
                </c:pt>
                <c:pt idx="6070">
                  <c:v>196.22900000000001</c:v>
                </c:pt>
                <c:pt idx="6071">
                  <c:v>196.261</c:v>
                </c:pt>
                <c:pt idx="6072">
                  <c:v>196.292</c:v>
                </c:pt>
                <c:pt idx="6073">
                  <c:v>196.32300000000001</c:v>
                </c:pt>
                <c:pt idx="6074">
                  <c:v>196.35400000000001</c:v>
                </c:pt>
                <c:pt idx="6075">
                  <c:v>196.386</c:v>
                </c:pt>
                <c:pt idx="6076">
                  <c:v>196.417</c:v>
                </c:pt>
                <c:pt idx="6077">
                  <c:v>196.44800000000001</c:v>
                </c:pt>
                <c:pt idx="6078">
                  <c:v>196.47900000000001</c:v>
                </c:pt>
                <c:pt idx="6079">
                  <c:v>196.51</c:v>
                </c:pt>
                <c:pt idx="6080">
                  <c:v>196.541</c:v>
                </c:pt>
                <c:pt idx="6081">
                  <c:v>196.57300000000001</c:v>
                </c:pt>
                <c:pt idx="6082">
                  <c:v>196.60400000000001</c:v>
                </c:pt>
                <c:pt idx="6083">
                  <c:v>196.63499999999999</c:v>
                </c:pt>
                <c:pt idx="6084">
                  <c:v>196.66499999999999</c:v>
                </c:pt>
                <c:pt idx="6085">
                  <c:v>196.696</c:v>
                </c:pt>
                <c:pt idx="6086">
                  <c:v>196.72800000000001</c:v>
                </c:pt>
                <c:pt idx="6087">
                  <c:v>196.75899999999999</c:v>
                </c:pt>
                <c:pt idx="6088">
                  <c:v>196.79</c:v>
                </c:pt>
                <c:pt idx="6089">
                  <c:v>196.821</c:v>
                </c:pt>
                <c:pt idx="6090">
                  <c:v>196.852</c:v>
                </c:pt>
                <c:pt idx="6091">
                  <c:v>196.88399999999999</c:v>
                </c:pt>
                <c:pt idx="6092">
                  <c:v>196.916</c:v>
                </c:pt>
                <c:pt idx="6093">
                  <c:v>196.947</c:v>
                </c:pt>
                <c:pt idx="6094">
                  <c:v>196.97800000000001</c:v>
                </c:pt>
                <c:pt idx="6095">
                  <c:v>197.00899999999999</c:v>
                </c:pt>
                <c:pt idx="6096">
                  <c:v>197.041</c:v>
                </c:pt>
                <c:pt idx="6097">
                  <c:v>197.072</c:v>
                </c:pt>
                <c:pt idx="6098">
                  <c:v>197.10300000000001</c:v>
                </c:pt>
                <c:pt idx="6099">
                  <c:v>197.13399999999999</c:v>
                </c:pt>
                <c:pt idx="6100">
                  <c:v>197.16499999999999</c:v>
                </c:pt>
                <c:pt idx="6101">
                  <c:v>197.196</c:v>
                </c:pt>
                <c:pt idx="6102">
                  <c:v>197.227</c:v>
                </c:pt>
                <c:pt idx="6103">
                  <c:v>197.25800000000001</c:v>
                </c:pt>
                <c:pt idx="6104">
                  <c:v>197.29</c:v>
                </c:pt>
                <c:pt idx="6105">
                  <c:v>197.321</c:v>
                </c:pt>
                <c:pt idx="6106">
                  <c:v>197.352</c:v>
                </c:pt>
                <c:pt idx="6107">
                  <c:v>197.38300000000001</c:v>
                </c:pt>
                <c:pt idx="6108">
                  <c:v>197.41399999999999</c:v>
                </c:pt>
                <c:pt idx="6109">
                  <c:v>197.44499999999999</c:v>
                </c:pt>
                <c:pt idx="6110">
                  <c:v>197.477</c:v>
                </c:pt>
                <c:pt idx="6111">
                  <c:v>197.50800000000001</c:v>
                </c:pt>
                <c:pt idx="6112">
                  <c:v>197.53899999999999</c:v>
                </c:pt>
                <c:pt idx="6113">
                  <c:v>197.57</c:v>
                </c:pt>
                <c:pt idx="6114">
                  <c:v>197.601</c:v>
                </c:pt>
                <c:pt idx="6115">
                  <c:v>197.63300000000001</c:v>
                </c:pt>
                <c:pt idx="6116">
                  <c:v>197.66399999999999</c:v>
                </c:pt>
                <c:pt idx="6117">
                  <c:v>197.69499999999999</c:v>
                </c:pt>
                <c:pt idx="6118">
                  <c:v>197.726</c:v>
                </c:pt>
                <c:pt idx="6119">
                  <c:v>197.75700000000001</c:v>
                </c:pt>
                <c:pt idx="6120">
                  <c:v>197.78800000000001</c:v>
                </c:pt>
                <c:pt idx="6121">
                  <c:v>197.82</c:v>
                </c:pt>
                <c:pt idx="6122">
                  <c:v>197.851</c:v>
                </c:pt>
                <c:pt idx="6123">
                  <c:v>197.88200000000001</c:v>
                </c:pt>
                <c:pt idx="6124">
                  <c:v>197.91300000000001</c:v>
                </c:pt>
                <c:pt idx="6125">
                  <c:v>197.94399999999999</c:v>
                </c:pt>
                <c:pt idx="6126">
                  <c:v>197.976</c:v>
                </c:pt>
                <c:pt idx="6127">
                  <c:v>198.00700000000001</c:v>
                </c:pt>
                <c:pt idx="6128">
                  <c:v>198.03800000000001</c:v>
                </c:pt>
                <c:pt idx="6129">
                  <c:v>198.06899999999999</c:v>
                </c:pt>
                <c:pt idx="6130">
                  <c:v>198.1</c:v>
                </c:pt>
                <c:pt idx="6131">
                  <c:v>198.13200000000001</c:v>
                </c:pt>
                <c:pt idx="6132">
                  <c:v>198.16300000000001</c:v>
                </c:pt>
                <c:pt idx="6133">
                  <c:v>198.19399999999999</c:v>
                </c:pt>
                <c:pt idx="6134">
                  <c:v>198.22499999999999</c:v>
                </c:pt>
                <c:pt idx="6135">
                  <c:v>198.256</c:v>
                </c:pt>
                <c:pt idx="6136">
                  <c:v>198.28800000000001</c:v>
                </c:pt>
                <c:pt idx="6137">
                  <c:v>198.31899999999999</c:v>
                </c:pt>
                <c:pt idx="6138">
                  <c:v>198.35</c:v>
                </c:pt>
                <c:pt idx="6139">
                  <c:v>198.381</c:v>
                </c:pt>
                <c:pt idx="6140">
                  <c:v>198.41200000000001</c:v>
                </c:pt>
                <c:pt idx="6141">
                  <c:v>198.44399999999999</c:v>
                </c:pt>
                <c:pt idx="6142">
                  <c:v>198.47499999999999</c:v>
                </c:pt>
                <c:pt idx="6143">
                  <c:v>198.506</c:v>
                </c:pt>
                <c:pt idx="6144">
                  <c:v>198.53700000000001</c:v>
                </c:pt>
                <c:pt idx="6145">
                  <c:v>198.56800000000001</c:v>
                </c:pt>
                <c:pt idx="6146">
                  <c:v>198.6</c:v>
                </c:pt>
                <c:pt idx="6147">
                  <c:v>198.631</c:v>
                </c:pt>
                <c:pt idx="6148">
                  <c:v>198.66200000000001</c:v>
                </c:pt>
                <c:pt idx="6149">
                  <c:v>198.69300000000001</c:v>
                </c:pt>
                <c:pt idx="6150">
                  <c:v>198.72499999999999</c:v>
                </c:pt>
                <c:pt idx="6151">
                  <c:v>198.756</c:v>
                </c:pt>
                <c:pt idx="6152">
                  <c:v>198.78700000000001</c:v>
                </c:pt>
                <c:pt idx="6153">
                  <c:v>198.81800000000001</c:v>
                </c:pt>
                <c:pt idx="6154">
                  <c:v>198.84899999999999</c:v>
                </c:pt>
                <c:pt idx="6155">
                  <c:v>198.88</c:v>
                </c:pt>
                <c:pt idx="6156">
                  <c:v>198.91200000000001</c:v>
                </c:pt>
                <c:pt idx="6157">
                  <c:v>198.94300000000001</c:v>
                </c:pt>
                <c:pt idx="6158">
                  <c:v>198.97399999999999</c:v>
                </c:pt>
                <c:pt idx="6159">
                  <c:v>199.005</c:v>
                </c:pt>
                <c:pt idx="6160">
                  <c:v>199.036</c:v>
                </c:pt>
                <c:pt idx="6161">
                  <c:v>199.06800000000001</c:v>
                </c:pt>
                <c:pt idx="6162">
                  <c:v>199.09899999999999</c:v>
                </c:pt>
                <c:pt idx="6163">
                  <c:v>199.13</c:v>
                </c:pt>
                <c:pt idx="6164">
                  <c:v>199.161</c:v>
                </c:pt>
                <c:pt idx="6165">
                  <c:v>199.19200000000001</c:v>
                </c:pt>
                <c:pt idx="6166">
                  <c:v>199.22399999999999</c:v>
                </c:pt>
                <c:pt idx="6167">
                  <c:v>199.255</c:v>
                </c:pt>
                <c:pt idx="6168">
                  <c:v>199.286</c:v>
                </c:pt>
                <c:pt idx="6169">
                  <c:v>199.31700000000001</c:v>
                </c:pt>
                <c:pt idx="6170">
                  <c:v>199.34899999999999</c:v>
                </c:pt>
                <c:pt idx="6171">
                  <c:v>199.38</c:v>
                </c:pt>
                <c:pt idx="6172">
                  <c:v>199.411</c:v>
                </c:pt>
                <c:pt idx="6173">
                  <c:v>199.44200000000001</c:v>
                </c:pt>
                <c:pt idx="6174">
                  <c:v>199.47300000000001</c:v>
                </c:pt>
                <c:pt idx="6175">
                  <c:v>199.50399999999999</c:v>
                </c:pt>
                <c:pt idx="6176">
                  <c:v>199.536</c:v>
                </c:pt>
                <c:pt idx="6177">
                  <c:v>199.56700000000001</c:v>
                </c:pt>
                <c:pt idx="6178">
                  <c:v>199.59800000000001</c:v>
                </c:pt>
                <c:pt idx="6179">
                  <c:v>199.62899999999999</c:v>
                </c:pt>
                <c:pt idx="6180">
                  <c:v>199.661</c:v>
                </c:pt>
                <c:pt idx="6181">
                  <c:v>199.69200000000001</c:v>
                </c:pt>
                <c:pt idx="6182">
                  <c:v>199.72300000000001</c:v>
                </c:pt>
                <c:pt idx="6183">
                  <c:v>199.75399999999999</c:v>
                </c:pt>
                <c:pt idx="6184">
                  <c:v>199.785</c:v>
                </c:pt>
                <c:pt idx="6185">
                  <c:v>199.81800000000001</c:v>
                </c:pt>
                <c:pt idx="6186">
                  <c:v>199.84800000000001</c:v>
                </c:pt>
                <c:pt idx="6187">
                  <c:v>199.87899999999999</c:v>
                </c:pt>
                <c:pt idx="6188">
                  <c:v>199.91</c:v>
                </c:pt>
                <c:pt idx="6189">
                  <c:v>199.941</c:v>
                </c:pt>
                <c:pt idx="6190">
                  <c:v>199.97300000000001</c:v>
                </c:pt>
                <c:pt idx="6191">
                  <c:v>200.00399999999999</c:v>
                </c:pt>
                <c:pt idx="6192">
                  <c:v>200.035</c:v>
                </c:pt>
                <c:pt idx="6193">
                  <c:v>200.066</c:v>
                </c:pt>
                <c:pt idx="6194">
                  <c:v>200.09700000000001</c:v>
                </c:pt>
                <c:pt idx="6195">
                  <c:v>200.12899999999999</c:v>
                </c:pt>
                <c:pt idx="6196">
                  <c:v>200.16</c:v>
                </c:pt>
                <c:pt idx="6197">
                  <c:v>200.191</c:v>
                </c:pt>
                <c:pt idx="6198">
                  <c:v>200.22200000000001</c:v>
                </c:pt>
                <c:pt idx="6199">
                  <c:v>200.25299999999999</c:v>
                </c:pt>
                <c:pt idx="6200">
                  <c:v>200.28399999999999</c:v>
                </c:pt>
                <c:pt idx="6201">
                  <c:v>200.316</c:v>
                </c:pt>
                <c:pt idx="6202">
                  <c:v>200.34700000000001</c:v>
                </c:pt>
                <c:pt idx="6203">
                  <c:v>200.37799999999999</c:v>
                </c:pt>
                <c:pt idx="6204">
                  <c:v>200.40899999999999</c:v>
                </c:pt>
                <c:pt idx="6205">
                  <c:v>200.441</c:v>
                </c:pt>
                <c:pt idx="6206">
                  <c:v>200.47200000000001</c:v>
                </c:pt>
                <c:pt idx="6207">
                  <c:v>200.50299999999999</c:v>
                </c:pt>
                <c:pt idx="6208">
                  <c:v>200.53399999999999</c:v>
                </c:pt>
                <c:pt idx="6209">
                  <c:v>200.565</c:v>
                </c:pt>
                <c:pt idx="6210">
                  <c:v>200.596</c:v>
                </c:pt>
                <c:pt idx="6211">
                  <c:v>200.62799999999999</c:v>
                </c:pt>
                <c:pt idx="6212">
                  <c:v>200.65899999999999</c:v>
                </c:pt>
                <c:pt idx="6213">
                  <c:v>200.69</c:v>
                </c:pt>
                <c:pt idx="6214">
                  <c:v>200.721</c:v>
                </c:pt>
                <c:pt idx="6215">
                  <c:v>200.75200000000001</c:v>
                </c:pt>
                <c:pt idx="6216">
                  <c:v>200.78399999999999</c:v>
                </c:pt>
                <c:pt idx="6217">
                  <c:v>200.815</c:v>
                </c:pt>
                <c:pt idx="6218">
                  <c:v>200.846</c:v>
                </c:pt>
                <c:pt idx="6219">
                  <c:v>200.87700000000001</c:v>
                </c:pt>
                <c:pt idx="6220">
                  <c:v>200.90799999999999</c:v>
                </c:pt>
                <c:pt idx="6221">
                  <c:v>200.94</c:v>
                </c:pt>
                <c:pt idx="6222">
                  <c:v>200.971</c:v>
                </c:pt>
                <c:pt idx="6223">
                  <c:v>201.00200000000001</c:v>
                </c:pt>
                <c:pt idx="6224">
                  <c:v>201.03299999999999</c:v>
                </c:pt>
                <c:pt idx="6225">
                  <c:v>201.065</c:v>
                </c:pt>
                <c:pt idx="6226">
                  <c:v>201.096</c:v>
                </c:pt>
                <c:pt idx="6227">
                  <c:v>201.12700000000001</c:v>
                </c:pt>
                <c:pt idx="6228">
                  <c:v>201.15799999999999</c:v>
                </c:pt>
                <c:pt idx="6229">
                  <c:v>201.18899999999999</c:v>
                </c:pt>
                <c:pt idx="6230">
                  <c:v>201.221</c:v>
                </c:pt>
                <c:pt idx="6231">
                  <c:v>201.25200000000001</c:v>
                </c:pt>
                <c:pt idx="6232">
                  <c:v>201.28299999999999</c:v>
                </c:pt>
                <c:pt idx="6233">
                  <c:v>201.31399999999999</c:v>
                </c:pt>
                <c:pt idx="6234">
                  <c:v>201.35</c:v>
                </c:pt>
                <c:pt idx="6235">
                  <c:v>201.376</c:v>
                </c:pt>
                <c:pt idx="6236">
                  <c:v>201.40799999999999</c:v>
                </c:pt>
                <c:pt idx="6237">
                  <c:v>201.43899999999999</c:v>
                </c:pt>
                <c:pt idx="6238">
                  <c:v>201.47</c:v>
                </c:pt>
                <c:pt idx="6239">
                  <c:v>201.501</c:v>
                </c:pt>
                <c:pt idx="6240">
                  <c:v>201.53200000000001</c:v>
                </c:pt>
                <c:pt idx="6241">
                  <c:v>201.56399999999999</c:v>
                </c:pt>
                <c:pt idx="6242">
                  <c:v>201.595</c:v>
                </c:pt>
                <c:pt idx="6243">
                  <c:v>201.626</c:v>
                </c:pt>
                <c:pt idx="6244">
                  <c:v>201.65700000000001</c:v>
                </c:pt>
                <c:pt idx="6245">
                  <c:v>201.68799999999999</c:v>
                </c:pt>
                <c:pt idx="6246">
                  <c:v>201.72</c:v>
                </c:pt>
                <c:pt idx="6247">
                  <c:v>201.751</c:v>
                </c:pt>
                <c:pt idx="6248">
                  <c:v>201.78200000000001</c:v>
                </c:pt>
                <c:pt idx="6249">
                  <c:v>201.81299999999999</c:v>
                </c:pt>
                <c:pt idx="6250">
                  <c:v>201.84399999999999</c:v>
                </c:pt>
                <c:pt idx="6251">
                  <c:v>201.876</c:v>
                </c:pt>
                <c:pt idx="6252">
                  <c:v>201.90700000000001</c:v>
                </c:pt>
                <c:pt idx="6253">
                  <c:v>201.93799999999999</c:v>
                </c:pt>
                <c:pt idx="6254">
                  <c:v>201.96899999999999</c:v>
                </c:pt>
                <c:pt idx="6255">
                  <c:v>202</c:v>
                </c:pt>
                <c:pt idx="6256">
                  <c:v>202.03200000000001</c:v>
                </c:pt>
                <c:pt idx="6257">
                  <c:v>202.06299999999999</c:v>
                </c:pt>
                <c:pt idx="6258">
                  <c:v>202.09700000000001</c:v>
                </c:pt>
                <c:pt idx="6259">
                  <c:v>202.125</c:v>
                </c:pt>
                <c:pt idx="6260">
                  <c:v>202.15700000000001</c:v>
                </c:pt>
                <c:pt idx="6261">
                  <c:v>202.18799999999999</c:v>
                </c:pt>
                <c:pt idx="6262">
                  <c:v>202.21899999999999</c:v>
                </c:pt>
                <c:pt idx="6263">
                  <c:v>202.25</c:v>
                </c:pt>
                <c:pt idx="6264">
                  <c:v>202.28100000000001</c:v>
                </c:pt>
                <c:pt idx="6265">
                  <c:v>202.31200000000001</c:v>
                </c:pt>
                <c:pt idx="6266">
                  <c:v>202.34399999999999</c:v>
                </c:pt>
                <c:pt idx="6267">
                  <c:v>202.375</c:v>
                </c:pt>
                <c:pt idx="6268">
                  <c:v>202.40600000000001</c:v>
                </c:pt>
                <c:pt idx="6269">
                  <c:v>202.43700000000001</c:v>
                </c:pt>
                <c:pt idx="6270">
                  <c:v>202.46799999999999</c:v>
                </c:pt>
                <c:pt idx="6271">
                  <c:v>202.5</c:v>
                </c:pt>
                <c:pt idx="6272">
                  <c:v>202.53100000000001</c:v>
                </c:pt>
                <c:pt idx="6273">
                  <c:v>202.56200000000001</c:v>
                </c:pt>
                <c:pt idx="6274">
                  <c:v>202.59299999999999</c:v>
                </c:pt>
                <c:pt idx="6275">
                  <c:v>202.624</c:v>
                </c:pt>
                <c:pt idx="6276">
                  <c:v>202.65600000000001</c:v>
                </c:pt>
                <c:pt idx="6277">
                  <c:v>202.68700000000001</c:v>
                </c:pt>
                <c:pt idx="6278">
                  <c:v>202.71799999999999</c:v>
                </c:pt>
                <c:pt idx="6279">
                  <c:v>202.749</c:v>
                </c:pt>
                <c:pt idx="6280">
                  <c:v>202.78</c:v>
                </c:pt>
                <c:pt idx="6281">
                  <c:v>202.81200000000001</c:v>
                </c:pt>
                <c:pt idx="6282">
                  <c:v>202.84299999999999</c:v>
                </c:pt>
                <c:pt idx="6283">
                  <c:v>202.874</c:v>
                </c:pt>
                <c:pt idx="6284">
                  <c:v>202.905</c:v>
                </c:pt>
                <c:pt idx="6285">
                  <c:v>202.93600000000001</c:v>
                </c:pt>
                <c:pt idx="6286">
                  <c:v>202.96799999999999</c:v>
                </c:pt>
                <c:pt idx="6287">
                  <c:v>202.999</c:v>
                </c:pt>
                <c:pt idx="6288">
                  <c:v>203.03</c:v>
                </c:pt>
                <c:pt idx="6289">
                  <c:v>203.06100000000001</c:v>
                </c:pt>
                <c:pt idx="6290">
                  <c:v>203.09200000000001</c:v>
                </c:pt>
                <c:pt idx="6291">
                  <c:v>203.124</c:v>
                </c:pt>
                <c:pt idx="6292">
                  <c:v>203.155</c:v>
                </c:pt>
                <c:pt idx="6293">
                  <c:v>203.18600000000001</c:v>
                </c:pt>
                <c:pt idx="6294">
                  <c:v>203.21700000000001</c:v>
                </c:pt>
                <c:pt idx="6295">
                  <c:v>203.24799999999999</c:v>
                </c:pt>
                <c:pt idx="6296">
                  <c:v>203.28</c:v>
                </c:pt>
                <c:pt idx="6297">
                  <c:v>203.31100000000001</c:v>
                </c:pt>
                <c:pt idx="6298">
                  <c:v>203.34200000000001</c:v>
                </c:pt>
                <c:pt idx="6299">
                  <c:v>203.37299999999999</c:v>
                </c:pt>
                <c:pt idx="6300">
                  <c:v>203.405</c:v>
                </c:pt>
                <c:pt idx="6301">
                  <c:v>203.43600000000001</c:v>
                </c:pt>
                <c:pt idx="6302">
                  <c:v>203.46700000000001</c:v>
                </c:pt>
                <c:pt idx="6303">
                  <c:v>203.49799999999999</c:v>
                </c:pt>
                <c:pt idx="6304">
                  <c:v>203.535</c:v>
                </c:pt>
                <c:pt idx="6305">
                  <c:v>203.56</c:v>
                </c:pt>
                <c:pt idx="6306">
                  <c:v>203.59200000000001</c:v>
                </c:pt>
                <c:pt idx="6307">
                  <c:v>203.62299999999999</c:v>
                </c:pt>
                <c:pt idx="6308">
                  <c:v>203.654</c:v>
                </c:pt>
                <c:pt idx="6309">
                  <c:v>203.685</c:v>
                </c:pt>
                <c:pt idx="6310">
                  <c:v>203.71600000000001</c:v>
                </c:pt>
                <c:pt idx="6311">
                  <c:v>203.74799999999999</c:v>
                </c:pt>
                <c:pt idx="6312">
                  <c:v>203.779</c:v>
                </c:pt>
                <c:pt idx="6313">
                  <c:v>203.81</c:v>
                </c:pt>
                <c:pt idx="6314">
                  <c:v>203.84100000000001</c:v>
                </c:pt>
                <c:pt idx="6315">
                  <c:v>203.87200000000001</c:v>
                </c:pt>
                <c:pt idx="6316">
                  <c:v>203.904</c:v>
                </c:pt>
                <c:pt idx="6317">
                  <c:v>203.935</c:v>
                </c:pt>
                <c:pt idx="6318">
                  <c:v>203.96600000000001</c:v>
                </c:pt>
                <c:pt idx="6319">
                  <c:v>203.99700000000001</c:v>
                </c:pt>
                <c:pt idx="6320">
                  <c:v>204.02799999999999</c:v>
                </c:pt>
                <c:pt idx="6321">
                  <c:v>204.06</c:v>
                </c:pt>
                <c:pt idx="6322">
                  <c:v>204.09100000000001</c:v>
                </c:pt>
                <c:pt idx="6323">
                  <c:v>204.12200000000001</c:v>
                </c:pt>
                <c:pt idx="6324">
                  <c:v>204.15299999999999</c:v>
                </c:pt>
                <c:pt idx="6325">
                  <c:v>204.184</c:v>
                </c:pt>
                <c:pt idx="6326">
                  <c:v>204.21600000000001</c:v>
                </c:pt>
                <c:pt idx="6327">
                  <c:v>204.24700000000001</c:v>
                </c:pt>
                <c:pt idx="6328">
                  <c:v>204.27799999999999</c:v>
                </c:pt>
                <c:pt idx="6329">
                  <c:v>204.309</c:v>
                </c:pt>
                <c:pt idx="6330">
                  <c:v>204.34</c:v>
                </c:pt>
                <c:pt idx="6331">
                  <c:v>204.37200000000001</c:v>
                </c:pt>
                <c:pt idx="6332">
                  <c:v>204.40299999999999</c:v>
                </c:pt>
                <c:pt idx="6333">
                  <c:v>204.434</c:v>
                </c:pt>
                <c:pt idx="6334">
                  <c:v>204.465</c:v>
                </c:pt>
                <c:pt idx="6335">
                  <c:v>204.49600000000001</c:v>
                </c:pt>
                <c:pt idx="6336">
                  <c:v>204.52799999999999</c:v>
                </c:pt>
                <c:pt idx="6337">
                  <c:v>204.559</c:v>
                </c:pt>
                <c:pt idx="6338">
                  <c:v>204.59</c:v>
                </c:pt>
                <c:pt idx="6339">
                  <c:v>204.62100000000001</c:v>
                </c:pt>
                <c:pt idx="6340">
                  <c:v>204.65199999999999</c:v>
                </c:pt>
                <c:pt idx="6341">
                  <c:v>204.684</c:v>
                </c:pt>
                <c:pt idx="6342">
                  <c:v>204.715</c:v>
                </c:pt>
                <c:pt idx="6343">
                  <c:v>204.74600000000001</c:v>
                </c:pt>
                <c:pt idx="6344">
                  <c:v>204.77699999999999</c:v>
                </c:pt>
                <c:pt idx="6345">
                  <c:v>204.80799999999999</c:v>
                </c:pt>
                <c:pt idx="6346">
                  <c:v>204.84</c:v>
                </c:pt>
                <c:pt idx="6347">
                  <c:v>204.87100000000001</c:v>
                </c:pt>
                <c:pt idx="6348">
                  <c:v>204.90199999999999</c:v>
                </c:pt>
                <c:pt idx="6349">
                  <c:v>204.93299999999999</c:v>
                </c:pt>
                <c:pt idx="6350">
                  <c:v>204.964</c:v>
                </c:pt>
                <c:pt idx="6351">
                  <c:v>204.99600000000001</c:v>
                </c:pt>
                <c:pt idx="6352">
                  <c:v>205.03200000000001</c:v>
                </c:pt>
                <c:pt idx="6353">
                  <c:v>205.05799999999999</c:v>
                </c:pt>
                <c:pt idx="6354">
                  <c:v>205.089</c:v>
                </c:pt>
                <c:pt idx="6355">
                  <c:v>205.12</c:v>
                </c:pt>
                <c:pt idx="6356">
                  <c:v>205.15199999999999</c:v>
                </c:pt>
                <c:pt idx="6357">
                  <c:v>205.18299999999999</c:v>
                </c:pt>
                <c:pt idx="6358">
                  <c:v>205.214</c:v>
                </c:pt>
                <c:pt idx="6359">
                  <c:v>205.245</c:v>
                </c:pt>
                <c:pt idx="6360">
                  <c:v>205.27600000000001</c:v>
                </c:pt>
                <c:pt idx="6361">
                  <c:v>205.30799999999999</c:v>
                </c:pt>
                <c:pt idx="6362">
                  <c:v>205.339</c:v>
                </c:pt>
                <c:pt idx="6363">
                  <c:v>205.37</c:v>
                </c:pt>
                <c:pt idx="6364">
                  <c:v>205.40100000000001</c:v>
                </c:pt>
                <c:pt idx="6365">
                  <c:v>205.43299999999999</c:v>
                </c:pt>
                <c:pt idx="6366">
                  <c:v>205.464</c:v>
                </c:pt>
                <c:pt idx="6367">
                  <c:v>205.495</c:v>
                </c:pt>
                <c:pt idx="6368">
                  <c:v>205.52600000000001</c:v>
                </c:pt>
                <c:pt idx="6369">
                  <c:v>205.55699999999999</c:v>
                </c:pt>
                <c:pt idx="6370">
                  <c:v>205.58799999999999</c:v>
                </c:pt>
                <c:pt idx="6371">
                  <c:v>205.62</c:v>
                </c:pt>
                <c:pt idx="6372">
                  <c:v>205.65100000000001</c:v>
                </c:pt>
                <c:pt idx="6373">
                  <c:v>205.68199999999999</c:v>
                </c:pt>
                <c:pt idx="6374">
                  <c:v>205.71299999999999</c:v>
                </c:pt>
                <c:pt idx="6375">
                  <c:v>205.744</c:v>
                </c:pt>
                <c:pt idx="6376">
                  <c:v>205.77600000000001</c:v>
                </c:pt>
                <c:pt idx="6377">
                  <c:v>205.80699999999999</c:v>
                </c:pt>
                <c:pt idx="6378">
                  <c:v>205.83799999999999</c:v>
                </c:pt>
                <c:pt idx="6379">
                  <c:v>205.869</c:v>
                </c:pt>
                <c:pt idx="6380">
                  <c:v>205.9</c:v>
                </c:pt>
                <c:pt idx="6381">
                  <c:v>205.93199999999999</c:v>
                </c:pt>
                <c:pt idx="6382">
                  <c:v>205.96299999999999</c:v>
                </c:pt>
                <c:pt idx="6383">
                  <c:v>205.994</c:v>
                </c:pt>
                <c:pt idx="6384">
                  <c:v>206.02500000000001</c:v>
                </c:pt>
                <c:pt idx="6385">
                  <c:v>206.05600000000001</c:v>
                </c:pt>
                <c:pt idx="6386">
                  <c:v>206.08799999999999</c:v>
                </c:pt>
                <c:pt idx="6387">
                  <c:v>206.119</c:v>
                </c:pt>
                <c:pt idx="6388">
                  <c:v>206.15</c:v>
                </c:pt>
                <c:pt idx="6389">
                  <c:v>206.18100000000001</c:v>
                </c:pt>
                <c:pt idx="6390">
                  <c:v>206.21199999999999</c:v>
                </c:pt>
                <c:pt idx="6391">
                  <c:v>206.244</c:v>
                </c:pt>
                <c:pt idx="6392">
                  <c:v>206.27500000000001</c:v>
                </c:pt>
                <c:pt idx="6393">
                  <c:v>206.30600000000001</c:v>
                </c:pt>
                <c:pt idx="6394">
                  <c:v>206.33699999999999</c:v>
                </c:pt>
                <c:pt idx="6395">
                  <c:v>206.36799999999999</c:v>
                </c:pt>
                <c:pt idx="6396">
                  <c:v>206.4</c:v>
                </c:pt>
                <c:pt idx="6397">
                  <c:v>206.43100000000001</c:v>
                </c:pt>
                <c:pt idx="6398">
                  <c:v>206.46199999999999</c:v>
                </c:pt>
                <c:pt idx="6399">
                  <c:v>206.49299999999999</c:v>
                </c:pt>
                <c:pt idx="6400">
                  <c:v>206.524</c:v>
                </c:pt>
                <c:pt idx="6401">
                  <c:v>206.55600000000001</c:v>
                </c:pt>
                <c:pt idx="6402">
                  <c:v>206.58699999999999</c:v>
                </c:pt>
                <c:pt idx="6403">
                  <c:v>206.61799999999999</c:v>
                </c:pt>
                <c:pt idx="6404">
                  <c:v>206.649</c:v>
                </c:pt>
                <c:pt idx="6405">
                  <c:v>206.68100000000001</c:v>
                </c:pt>
                <c:pt idx="6406">
                  <c:v>206.71199999999999</c:v>
                </c:pt>
                <c:pt idx="6407">
                  <c:v>206.74299999999999</c:v>
                </c:pt>
                <c:pt idx="6408">
                  <c:v>206.774</c:v>
                </c:pt>
                <c:pt idx="6409">
                  <c:v>206.80500000000001</c:v>
                </c:pt>
                <c:pt idx="6410">
                  <c:v>206.83600000000001</c:v>
                </c:pt>
                <c:pt idx="6411">
                  <c:v>206.86799999999999</c:v>
                </c:pt>
                <c:pt idx="6412">
                  <c:v>206.899</c:v>
                </c:pt>
                <c:pt idx="6413">
                  <c:v>206.93</c:v>
                </c:pt>
                <c:pt idx="6414">
                  <c:v>206.96100000000001</c:v>
                </c:pt>
                <c:pt idx="6415">
                  <c:v>206.99299999999999</c:v>
                </c:pt>
                <c:pt idx="6416">
                  <c:v>207.024</c:v>
                </c:pt>
                <c:pt idx="6417">
                  <c:v>207.05500000000001</c:v>
                </c:pt>
                <c:pt idx="6418">
                  <c:v>207.08600000000001</c:v>
                </c:pt>
                <c:pt idx="6419">
                  <c:v>207.11699999999999</c:v>
                </c:pt>
                <c:pt idx="6420">
                  <c:v>207.148</c:v>
                </c:pt>
                <c:pt idx="6421">
                  <c:v>207.18</c:v>
                </c:pt>
                <c:pt idx="6422">
                  <c:v>207.21100000000001</c:v>
                </c:pt>
                <c:pt idx="6423">
                  <c:v>207.24199999999999</c:v>
                </c:pt>
                <c:pt idx="6424">
                  <c:v>207.273</c:v>
                </c:pt>
                <c:pt idx="6425">
                  <c:v>207.304</c:v>
                </c:pt>
                <c:pt idx="6426">
                  <c:v>207.33600000000001</c:v>
                </c:pt>
                <c:pt idx="6427">
                  <c:v>207.36699999999999</c:v>
                </c:pt>
                <c:pt idx="6428">
                  <c:v>207.398</c:v>
                </c:pt>
                <c:pt idx="6429">
                  <c:v>207.429</c:v>
                </c:pt>
                <c:pt idx="6430">
                  <c:v>207.46</c:v>
                </c:pt>
                <c:pt idx="6431">
                  <c:v>207.49199999999999</c:v>
                </c:pt>
                <c:pt idx="6432">
                  <c:v>207.523</c:v>
                </c:pt>
                <c:pt idx="6433">
                  <c:v>207.554</c:v>
                </c:pt>
                <c:pt idx="6434">
                  <c:v>207.58500000000001</c:v>
                </c:pt>
                <c:pt idx="6435">
                  <c:v>207.61600000000001</c:v>
                </c:pt>
                <c:pt idx="6436">
                  <c:v>207.648</c:v>
                </c:pt>
                <c:pt idx="6437">
                  <c:v>207.679</c:v>
                </c:pt>
                <c:pt idx="6438">
                  <c:v>207.71</c:v>
                </c:pt>
                <c:pt idx="6439">
                  <c:v>207.74100000000001</c:v>
                </c:pt>
                <c:pt idx="6440">
                  <c:v>207.77199999999999</c:v>
                </c:pt>
                <c:pt idx="6441">
                  <c:v>207.804</c:v>
                </c:pt>
                <c:pt idx="6442">
                  <c:v>207.83500000000001</c:v>
                </c:pt>
                <c:pt idx="6443">
                  <c:v>207.86600000000001</c:v>
                </c:pt>
                <c:pt idx="6444">
                  <c:v>207.89699999999999</c:v>
                </c:pt>
                <c:pt idx="6445">
                  <c:v>207.928</c:v>
                </c:pt>
                <c:pt idx="6446">
                  <c:v>207.96</c:v>
                </c:pt>
                <c:pt idx="6447">
                  <c:v>207.99100000000001</c:v>
                </c:pt>
                <c:pt idx="6448">
                  <c:v>208.02199999999999</c:v>
                </c:pt>
                <c:pt idx="6449">
                  <c:v>208.053</c:v>
                </c:pt>
                <c:pt idx="6450">
                  <c:v>208.084</c:v>
                </c:pt>
                <c:pt idx="6451">
                  <c:v>208.11600000000001</c:v>
                </c:pt>
                <c:pt idx="6452">
                  <c:v>208.14699999999999</c:v>
                </c:pt>
                <c:pt idx="6453">
                  <c:v>208.178</c:v>
                </c:pt>
                <c:pt idx="6454">
                  <c:v>208.209</c:v>
                </c:pt>
                <c:pt idx="6455">
                  <c:v>208.24100000000001</c:v>
                </c:pt>
                <c:pt idx="6456">
                  <c:v>208.27199999999999</c:v>
                </c:pt>
                <c:pt idx="6457">
                  <c:v>208.303</c:v>
                </c:pt>
                <c:pt idx="6458">
                  <c:v>208.33799999999999</c:v>
                </c:pt>
                <c:pt idx="6459">
                  <c:v>208.36600000000001</c:v>
                </c:pt>
                <c:pt idx="6460">
                  <c:v>208.39599999999999</c:v>
                </c:pt>
                <c:pt idx="6461">
                  <c:v>208.428</c:v>
                </c:pt>
                <c:pt idx="6462">
                  <c:v>208.459</c:v>
                </c:pt>
                <c:pt idx="6463">
                  <c:v>208.49</c:v>
                </c:pt>
                <c:pt idx="6464">
                  <c:v>208.52099999999999</c:v>
                </c:pt>
                <c:pt idx="6465">
                  <c:v>208.55199999999999</c:v>
                </c:pt>
                <c:pt idx="6466">
                  <c:v>208.584</c:v>
                </c:pt>
                <c:pt idx="6467">
                  <c:v>208.61500000000001</c:v>
                </c:pt>
                <c:pt idx="6468">
                  <c:v>208.64599999999999</c:v>
                </c:pt>
                <c:pt idx="6469">
                  <c:v>208.67699999999999</c:v>
                </c:pt>
                <c:pt idx="6470">
                  <c:v>208.708</c:v>
                </c:pt>
                <c:pt idx="6471">
                  <c:v>208.74</c:v>
                </c:pt>
                <c:pt idx="6472">
                  <c:v>208.77099999999999</c:v>
                </c:pt>
                <c:pt idx="6473">
                  <c:v>208.80199999999999</c:v>
                </c:pt>
                <c:pt idx="6474">
                  <c:v>208.833</c:v>
                </c:pt>
                <c:pt idx="6475">
                  <c:v>208.864</c:v>
                </c:pt>
                <c:pt idx="6476">
                  <c:v>208.89599999999999</c:v>
                </c:pt>
                <c:pt idx="6477">
                  <c:v>208.92699999999999</c:v>
                </c:pt>
                <c:pt idx="6478">
                  <c:v>208.958</c:v>
                </c:pt>
                <c:pt idx="6479">
                  <c:v>208.989</c:v>
                </c:pt>
                <c:pt idx="6480">
                  <c:v>209.02</c:v>
                </c:pt>
                <c:pt idx="6481">
                  <c:v>209.053</c:v>
                </c:pt>
                <c:pt idx="6482">
                  <c:v>209.083</c:v>
                </c:pt>
                <c:pt idx="6483">
                  <c:v>209.114</c:v>
                </c:pt>
                <c:pt idx="6484">
                  <c:v>209.14500000000001</c:v>
                </c:pt>
                <c:pt idx="6485">
                  <c:v>209.17599999999999</c:v>
                </c:pt>
                <c:pt idx="6486">
                  <c:v>209.208</c:v>
                </c:pt>
                <c:pt idx="6487">
                  <c:v>209.239</c:v>
                </c:pt>
                <c:pt idx="6488">
                  <c:v>209.27</c:v>
                </c:pt>
                <c:pt idx="6489">
                  <c:v>209.30099999999999</c:v>
                </c:pt>
                <c:pt idx="6490">
                  <c:v>209.333</c:v>
                </c:pt>
                <c:pt idx="6491">
                  <c:v>209.364</c:v>
                </c:pt>
                <c:pt idx="6492">
                  <c:v>209.39500000000001</c:v>
                </c:pt>
                <c:pt idx="6493">
                  <c:v>209.42599999999999</c:v>
                </c:pt>
                <c:pt idx="6494">
                  <c:v>209.45699999999999</c:v>
                </c:pt>
                <c:pt idx="6495">
                  <c:v>209.488</c:v>
                </c:pt>
                <c:pt idx="6496">
                  <c:v>209.52</c:v>
                </c:pt>
                <c:pt idx="6497">
                  <c:v>209.55099999999999</c:v>
                </c:pt>
                <c:pt idx="6498">
                  <c:v>209.58199999999999</c:v>
                </c:pt>
                <c:pt idx="6499">
                  <c:v>209.613</c:v>
                </c:pt>
                <c:pt idx="6500">
                  <c:v>209.64500000000001</c:v>
                </c:pt>
                <c:pt idx="6501">
                  <c:v>209.67599999999999</c:v>
                </c:pt>
                <c:pt idx="6502">
                  <c:v>209.70699999999999</c:v>
                </c:pt>
                <c:pt idx="6503">
                  <c:v>209.738</c:v>
                </c:pt>
                <c:pt idx="6504">
                  <c:v>209.76900000000001</c:v>
                </c:pt>
                <c:pt idx="6505">
                  <c:v>209.8</c:v>
                </c:pt>
                <c:pt idx="6506">
                  <c:v>209.83199999999999</c:v>
                </c:pt>
                <c:pt idx="6507">
                  <c:v>209.863</c:v>
                </c:pt>
                <c:pt idx="6508">
                  <c:v>209.89400000000001</c:v>
                </c:pt>
                <c:pt idx="6509">
                  <c:v>209.92500000000001</c:v>
                </c:pt>
                <c:pt idx="6510">
                  <c:v>209.95699999999999</c:v>
                </c:pt>
                <c:pt idx="6511">
                  <c:v>209.988</c:v>
                </c:pt>
                <c:pt idx="6512">
                  <c:v>210.01900000000001</c:v>
                </c:pt>
                <c:pt idx="6513">
                  <c:v>210.05</c:v>
                </c:pt>
                <c:pt idx="6514">
                  <c:v>210.08099999999999</c:v>
                </c:pt>
                <c:pt idx="6515">
                  <c:v>210.11199999999999</c:v>
                </c:pt>
                <c:pt idx="6516">
                  <c:v>210.14400000000001</c:v>
                </c:pt>
                <c:pt idx="6517">
                  <c:v>210.17500000000001</c:v>
                </c:pt>
                <c:pt idx="6518">
                  <c:v>210.20599999999999</c:v>
                </c:pt>
                <c:pt idx="6519">
                  <c:v>210.23699999999999</c:v>
                </c:pt>
                <c:pt idx="6520">
                  <c:v>210.268</c:v>
                </c:pt>
                <c:pt idx="6521">
                  <c:v>210.3</c:v>
                </c:pt>
                <c:pt idx="6522">
                  <c:v>210.334</c:v>
                </c:pt>
                <c:pt idx="6523">
                  <c:v>210.36099999999999</c:v>
                </c:pt>
                <c:pt idx="6524">
                  <c:v>210.393</c:v>
                </c:pt>
                <c:pt idx="6525">
                  <c:v>210.423</c:v>
                </c:pt>
                <c:pt idx="6526">
                  <c:v>210.45599999999999</c:v>
                </c:pt>
                <c:pt idx="6527">
                  <c:v>210.48699999999999</c:v>
                </c:pt>
                <c:pt idx="6528">
                  <c:v>210.518</c:v>
                </c:pt>
                <c:pt idx="6529">
                  <c:v>210.548</c:v>
                </c:pt>
                <c:pt idx="6530">
                  <c:v>210.57900000000001</c:v>
                </c:pt>
                <c:pt idx="6531">
                  <c:v>210.61099999999999</c:v>
                </c:pt>
                <c:pt idx="6532">
                  <c:v>210.643</c:v>
                </c:pt>
                <c:pt idx="6533">
                  <c:v>210.67400000000001</c:v>
                </c:pt>
                <c:pt idx="6534">
                  <c:v>210.70500000000001</c:v>
                </c:pt>
                <c:pt idx="6535">
                  <c:v>210.73599999999999</c:v>
                </c:pt>
                <c:pt idx="6536">
                  <c:v>210.768</c:v>
                </c:pt>
                <c:pt idx="6537">
                  <c:v>210.79900000000001</c:v>
                </c:pt>
                <c:pt idx="6538">
                  <c:v>210.83</c:v>
                </c:pt>
                <c:pt idx="6539">
                  <c:v>210.86099999999999</c:v>
                </c:pt>
                <c:pt idx="6540">
                  <c:v>210.892</c:v>
                </c:pt>
                <c:pt idx="6541">
                  <c:v>210.92400000000001</c:v>
                </c:pt>
                <c:pt idx="6542">
                  <c:v>210.95500000000001</c:v>
                </c:pt>
                <c:pt idx="6543">
                  <c:v>210.98500000000001</c:v>
                </c:pt>
                <c:pt idx="6544">
                  <c:v>211.017</c:v>
                </c:pt>
                <c:pt idx="6545">
                  <c:v>211.047</c:v>
                </c:pt>
                <c:pt idx="6546">
                  <c:v>211.08</c:v>
                </c:pt>
                <c:pt idx="6547">
                  <c:v>211.11099999999999</c:v>
                </c:pt>
                <c:pt idx="6548">
                  <c:v>211.142</c:v>
                </c:pt>
                <c:pt idx="6549">
                  <c:v>211.173</c:v>
                </c:pt>
                <c:pt idx="6550">
                  <c:v>211.20400000000001</c:v>
                </c:pt>
                <c:pt idx="6551">
                  <c:v>211.23599999999999</c:v>
                </c:pt>
                <c:pt idx="6552">
                  <c:v>211.267</c:v>
                </c:pt>
                <c:pt idx="6553">
                  <c:v>211.297</c:v>
                </c:pt>
                <c:pt idx="6554">
                  <c:v>211.328</c:v>
                </c:pt>
                <c:pt idx="6555">
                  <c:v>211.35900000000001</c:v>
                </c:pt>
                <c:pt idx="6556">
                  <c:v>211.39099999999999</c:v>
                </c:pt>
                <c:pt idx="6557">
                  <c:v>211.423</c:v>
                </c:pt>
                <c:pt idx="6558">
                  <c:v>211.453</c:v>
                </c:pt>
                <c:pt idx="6559">
                  <c:v>211.48500000000001</c:v>
                </c:pt>
                <c:pt idx="6560">
                  <c:v>211.51499999999999</c:v>
                </c:pt>
                <c:pt idx="6561">
                  <c:v>211.548</c:v>
                </c:pt>
                <c:pt idx="6562">
                  <c:v>211.578</c:v>
                </c:pt>
                <c:pt idx="6563">
                  <c:v>211.60900000000001</c:v>
                </c:pt>
                <c:pt idx="6564">
                  <c:v>211.64</c:v>
                </c:pt>
                <c:pt idx="6565">
                  <c:v>211.672</c:v>
                </c:pt>
                <c:pt idx="6566">
                  <c:v>211.70400000000001</c:v>
                </c:pt>
                <c:pt idx="6567">
                  <c:v>211.73699999999999</c:v>
                </c:pt>
                <c:pt idx="6568">
                  <c:v>211.76499999999999</c:v>
                </c:pt>
                <c:pt idx="6569">
                  <c:v>211.79599999999999</c:v>
                </c:pt>
                <c:pt idx="6570">
                  <c:v>211.827</c:v>
                </c:pt>
                <c:pt idx="6571">
                  <c:v>211.85900000000001</c:v>
                </c:pt>
                <c:pt idx="6572">
                  <c:v>211.89</c:v>
                </c:pt>
                <c:pt idx="6573">
                  <c:v>211.92099999999999</c:v>
                </c:pt>
                <c:pt idx="6574">
                  <c:v>211.952</c:v>
                </c:pt>
                <c:pt idx="6575">
                  <c:v>211.98500000000001</c:v>
                </c:pt>
                <c:pt idx="6576">
                  <c:v>212.01499999999999</c:v>
                </c:pt>
                <c:pt idx="6577">
                  <c:v>212.047</c:v>
                </c:pt>
                <c:pt idx="6578">
                  <c:v>212.077</c:v>
                </c:pt>
                <c:pt idx="6579">
                  <c:v>212.108</c:v>
                </c:pt>
                <c:pt idx="6580">
                  <c:v>212.13900000000001</c:v>
                </c:pt>
                <c:pt idx="6581">
                  <c:v>212.17099999999999</c:v>
                </c:pt>
                <c:pt idx="6582">
                  <c:v>212.202</c:v>
                </c:pt>
                <c:pt idx="6583">
                  <c:v>212.233</c:v>
                </c:pt>
                <c:pt idx="6584">
                  <c:v>212.26400000000001</c:v>
                </c:pt>
                <c:pt idx="6585">
                  <c:v>212.29599999999999</c:v>
                </c:pt>
                <c:pt idx="6586">
                  <c:v>212.327</c:v>
                </c:pt>
                <c:pt idx="6587">
                  <c:v>212.358</c:v>
                </c:pt>
                <c:pt idx="6588">
                  <c:v>212.38900000000001</c:v>
                </c:pt>
                <c:pt idx="6589">
                  <c:v>212.42</c:v>
                </c:pt>
                <c:pt idx="6590">
                  <c:v>212.45099999999999</c:v>
                </c:pt>
                <c:pt idx="6591">
                  <c:v>212.483</c:v>
                </c:pt>
                <c:pt idx="6592">
                  <c:v>212.51400000000001</c:v>
                </c:pt>
                <c:pt idx="6593">
                  <c:v>212.54499999999999</c:v>
                </c:pt>
                <c:pt idx="6594">
                  <c:v>212.57599999999999</c:v>
                </c:pt>
                <c:pt idx="6595">
                  <c:v>212.608</c:v>
                </c:pt>
                <c:pt idx="6596">
                  <c:v>212.64</c:v>
                </c:pt>
                <c:pt idx="6597">
                  <c:v>212.67</c:v>
                </c:pt>
                <c:pt idx="6598">
                  <c:v>212.70099999999999</c:v>
                </c:pt>
                <c:pt idx="6599">
                  <c:v>212.732</c:v>
                </c:pt>
                <c:pt idx="6600">
                  <c:v>212.76400000000001</c:v>
                </c:pt>
                <c:pt idx="6601">
                  <c:v>212.79499999999999</c:v>
                </c:pt>
                <c:pt idx="6602">
                  <c:v>212.82599999999999</c:v>
                </c:pt>
                <c:pt idx="6603">
                  <c:v>212.857</c:v>
                </c:pt>
                <c:pt idx="6604">
                  <c:v>212.88800000000001</c:v>
                </c:pt>
                <c:pt idx="6605">
                  <c:v>212.91900000000001</c:v>
                </c:pt>
                <c:pt idx="6606">
                  <c:v>212.95099999999999</c:v>
                </c:pt>
                <c:pt idx="6607">
                  <c:v>212.982</c:v>
                </c:pt>
                <c:pt idx="6608">
                  <c:v>213.01300000000001</c:v>
                </c:pt>
                <c:pt idx="6609">
                  <c:v>213.04400000000001</c:v>
                </c:pt>
                <c:pt idx="6610">
                  <c:v>213.07499999999999</c:v>
                </c:pt>
                <c:pt idx="6611">
                  <c:v>213.107</c:v>
                </c:pt>
                <c:pt idx="6612">
                  <c:v>213.13800000000001</c:v>
                </c:pt>
                <c:pt idx="6613">
                  <c:v>213.16900000000001</c:v>
                </c:pt>
                <c:pt idx="6614">
                  <c:v>213.2</c:v>
                </c:pt>
                <c:pt idx="6615">
                  <c:v>213.232</c:v>
                </c:pt>
                <c:pt idx="6616">
                  <c:v>213.26300000000001</c:v>
                </c:pt>
                <c:pt idx="6617">
                  <c:v>213.29400000000001</c:v>
                </c:pt>
                <c:pt idx="6618">
                  <c:v>213.32499999999999</c:v>
                </c:pt>
                <c:pt idx="6619">
                  <c:v>213.35599999999999</c:v>
                </c:pt>
                <c:pt idx="6620">
                  <c:v>213.38800000000001</c:v>
                </c:pt>
                <c:pt idx="6621">
                  <c:v>213.41900000000001</c:v>
                </c:pt>
                <c:pt idx="6622">
                  <c:v>213.45</c:v>
                </c:pt>
                <c:pt idx="6623">
                  <c:v>213.48099999999999</c:v>
                </c:pt>
                <c:pt idx="6624">
                  <c:v>213.512</c:v>
                </c:pt>
                <c:pt idx="6625">
                  <c:v>213.54300000000001</c:v>
                </c:pt>
                <c:pt idx="6626">
                  <c:v>213.57499999999999</c:v>
                </c:pt>
                <c:pt idx="6627">
                  <c:v>213.60599999999999</c:v>
                </c:pt>
                <c:pt idx="6628">
                  <c:v>213.637</c:v>
                </c:pt>
                <c:pt idx="6629">
                  <c:v>213.66800000000001</c:v>
                </c:pt>
                <c:pt idx="6630">
                  <c:v>213.7</c:v>
                </c:pt>
                <c:pt idx="6631">
                  <c:v>213.73099999999999</c:v>
                </c:pt>
                <c:pt idx="6632">
                  <c:v>213.76300000000001</c:v>
                </c:pt>
                <c:pt idx="6633">
                  <c:v>213.79300000000001</c:v>
                </c:pt>
                <c:pt idx="6634">
                  <c:v>213.82400000000001</c:v>
                </c:pt>
                <c:pt idx="6635">
                  <c:v>213.85499999999999</c:v>
                </c:pt>
                <c:pt idx="6636">
                  <c:v>213.887</c:v>
                </c:pt>
                <c:pt idx="6637">
                  <c:v>213.91800000000001</c:v>
                </c:pt>
                <c:pt idx="6638">
                  <c:v>213.95500000000001</c:v>
                </c:pt>
                <c:pt idx="6639">
                  <c:v>213.98</c:v>
                </c:pt>
                <c:pt idx="6640">
                  <c:v>214.011</c:v>
                </c:pt>
              </c:numCache>
            </c:numRef>
          </c:xVal>
          <c:yVal>
            <c:numRef>
              <c:f>Sheet1!$B$5:$B$6645</c:f>
              <c:numCache>
                <c:formatCode>General</c:formatCode>
                <c:ptCount val="6641"/>
                <c:pt idx="0">
                  <c:v>48.356978264550797</c:v>
                </c:pt>
                <c:pt idx="1">
                  <c:v>45.648987481732</c:v>
                </c:pt>
                <c:pt idx="2">
                  <c:v>46.809554960131102</c:v>
                </c:pt>
                <c:pt idx="3">
                  <c:v>46.809554960131102</c:v>
                </c:pt>
                <c:pt idx="4">
                  <c:v>47.749061966386002</c:v>
                </c:pt>
                <c:pt idx="5">
                  <c:v>46.477964252041097</c:v>
                </c:pt>
                <c:pt idx="6">
                  <c:v>47.362206140281003</c:v>
                </c:pt>
                <c:pt idx="7">
                  <c:v>48.301713146535903</c:v>
                </c:pt>
                <c:pt idx="8">
                  <c:v>48.799099208670803</c:v>
                </c:pt>
                <c:pt idx="9">
                  <c:v>49.462280624934998</c:v>
                </c:pt>
                <c:pt idx="10">
                  <c:v>48.5780387366108</c:v>
                </c:pt>
                <c:pt idx="11">
                  <c:v>49.738606215010002</c:v>
                </c:pt>
                <c:pt idx="12">
                  <c:v>50.346522513174897</c:v>
                </c:pt>
                <c:pt idx="13">
                  <c:v>48.522773618595799</c:v>
                </c:pt>
                <c:pt idx="14">
                  <c:v>49.462280624934998</c:v>
                </c:pt>
                <c:pt idx="15">
                  <c:v>50.5675829852348</c:v>
                </c:pt>
                <c:pt idx="16">
                  <c:v>50.843908575309797</c:v>
                </c:pt>
                <c:pt idx="17">
                  <c:v>50.457052749204799</c:v>
                </c:pt>
                <c:pt idx="18">
                  <c:v>51.286029519429697</c:v>
                </c:pt>
                <c:pt idx="19">
                  <c:v>50.733378339279803</c:v>
                </c:pt>
                <c:pt idx="20">
                  <c:v>52.336066761798897</c:v>
                </c:pt>
                <c:pt idx="21">
                  <c:v>51.396559755459698</c:v>
                </c:pt>
                <c:pt idx="22">
                  <c:v>52.336066761798897</c:v>
                </c:pt>
                <c:pt idx="23">
                  <c:v>52.722922587903803</c:v>
                </c:pt>
                <c:pt idx="24">
                  <c:v>53.607164476143701</c:v>
                </c:pt>
                <c:pt idx="25">
                  <c:v>54.988792426602799</c:v>
                </c:pt>
                <c:pt idx="26">
                  <c:v>54.933527308587799</c:v>
                </c:pt>
                <c:pt idx="27">
                  <c:v>55.9282994328576</c:v>
                </c:pt>
                <c:pt idx="28">
                  <c:v>53.109778414008701</c:v>
                </c:pt>
                <c:pt idx="29">
                  <c:v>55.9282994328576</c:v>
                </c:pt>
                <c:pt idx="30">
                  <c:v>56.757276203082498</c:v>
                </c:pt>
                <c:pt idx="31">
                  <c:v>57.3651925012474</c:v>
                </c:pt>
                <c:pt idx="32">
                  <c:v>55.9835645508726</c:v>
                </c:pt>
                <c:pt idx="33">
                  <c:v>58.802085569721498</c:v>
                </c:pt>
                <c:pt idx="34">
                  <c:v>57.696783209421703</c:v>
                </c:pt>
                <c:pt idx="35">
                  <c:v>59.244206513841398</c:v>
                </c:pt>
                <c:pt idx="36">
                  <c:v>58.857350687736499</c:v>
                </c:pt>
                <c:pt idx="37">
                  <c:v>61.123220526435396</c:v>
                </c:pt>
                <c:pt idx="38">
                  <c:v>61.3995461165104</c:v>
                </c:pt>
                <c:pt idx="39">
                  <c:v>61.620606588570404</c:v>
                </c:pt>
                <c:pt idx="40">
                  <c:v>61.067955408420502</c:v>
                </c:pt>
                <c:pt idx="41">
                  <c:v>63.168029893074497</c:v>
                </c:pt>
                <c:pt idx="42">
                  <c:v>62.560113594825197</c:v>
                </c:pt>
                <c:pt idx="43">
                  <c:v>62.117992650705297</c:v>
                </c:pt>
                <c:pt idx="44">
                  <c:v>64.439127607419195</c:v>
                </c:pt>
                <c:pt idx="45">
                  <c:v>63.057499657044502</c:v>
                </c:pt>
                <c:pt idx="46">
                  <c:v>64.218067135359306</c:v>
                </c:pt>
                <c:pt idx="47">
                  <c:v>66.870792800163201</c:v>
                </c:pt>
                <c:pt idx="48">
                  <c:v>66.428671856043294</c:v>
                </c:pt>
                <c:pt idx="49">
                  <c:v>66.318141620013293</c:v>
                </c:pt>
                <c:pt idx="50">
                  <c:v>68.584011458712197</c:v>
                </c:pt>
                <c:pt idx="51">
                  <c:v>67.865564924433002</c:v>
                </c:pt>
                <c:pt idx="52">
                  <c:v>67.920830042448003</c:v>
                </c:pt>
                <c:pt idx="53">
                  <c:v>71.292002241531094</c:v>
                </c:pt>
                <c:pt idx="54">
                  <c:v>71.181472005416794</c:v>
                </c:pt>
                <c:pt idx="55">
                  <c:v>71.678858067636099</c:v>
                </c:pt>
                <c:pt idx="56">
                  <c:v>73.171016254040794</c:v>
                </c:pt>
                <c:pt idx="57">
                  <c:v>72.563099955875899</c:v>
                </c:pt>
                <c:pt idx="58">
                  <c:v>73.171016254040794</c:v>
                </c:pt>
                <c:pt idx="59">
                  <c:v>74.386848850454996</c:v>
                </c:pt>
                <c:pt idx="60">
                  <c:v>75.381620974724797</c:v>
                </c:pt>
                <c:pt idx="61">
                  <c:v>76.155332626934694</c:v>
                </c:pt>
                <c:pt idx="62">
                  <c:v>76.707983807084602</c:v>
                </c:pt>
                <c:pt idx="63">
                  <c:v>77.868551285483704</c:v>
                </c:pt>
                <c:pt idx="64">
                  <c:v>77.702755931438801</c:v>
                </c:pt>
                <c:pt idx="65">
                  <c:v>78.697528055708602</c:v>
                </c:pt>
                <c:pt idx="66">
                  <c:v>80.852867658377605</c:v>
                </c:pt>
                <c:pt idx="67">
                  <c:v>81.350253720512498</c:v>
                </c:pt>
                <c:pt idx="68">
                  <c:v>82.621351434941701</c:v>
                </c:pt>
                <c:pt idx="69">
                  <c:v>84.224039857376397</c:v>
                </c:pt>
                <c:pt idx="70">
                  <c:v>83.892449149286406</c:v>
                </c:pt>
                <c:pt idx="71">
                  <c:v>86.103053869970395</c:v>
                </c:pt>
                <c:pt idx="72">
                  <c:v>84.666160801496304</c:v>
                </c:pt>
                <c:pt idx="73">
                  <c:v>86.876765522180307</c:v>
                </c:pt>
                <c:pt idx="74">
                  <c:v>87.3741515843152</c:v>
                </c:pt>
                <c:pt idx="75">
                  <c:v>89.142635360879297</c:v>
                </c:pt>
                <c:pt idx="76">
                  <c:v>90.247937721179099</c:v>
                </c:pt>
                <c:pt idx="77">
                  <c:v>91.076914491488296</c:v>
                </c:pt>
                <c:pt idx="78">
                  <c:v>92.348012205833101</c:v>
                </c:pt>
                <c:pt idx="79">
                  <c:v>93.011193622012996</c:v>
                </c:pt>
                <c:pt idx="80">
                  <c:v>93.287519212087901</c:v>
                </c:pt>
                <c:pt idx="81">
                  <c:v>95.387593696741902</c:v>
                </c:pt>
                <c:pt idx="82">
                  <c:v>96.492896057126103</c:v>
                </c:pt>
                <c:pt idx="83">
                  <c:v>96.713956529186007</c:v>
                </c:pt>
                <c:pt idx="84">
                  <c:v>97.266607709335901</c:v>
                </c:pt>
                <c:pt idx="85">
                  <c:v>99.366682193989902</c:v>
                </c:pt>
                <c:pt idx="86">
                  <c:v>100.416719436275</c:v>
                </c:pt>
                <c:pt idx="87">
                  <c:v>101.85361250474899</c:v>
                </c:pt>
                <c:pt idx="88">
                  <c:v>101.68781715070401</c:v>
                </c:pt>
                <c:pt idx="89">
                  <c:v>105.058989349703</c:v>
                </c:pt>
                <c:pt idx="90">
                  <c:v>104.506338169553</c:v>
                </c:pt>
                <c:pt idx="91">
                  <c:v>105.61164052985301</c:v>
                </c:pt>
                <c:pt idx="92">
                  <c:v>105.887966119928</c:v>
                </c:pt>
                <c:pt idx="93">
                  <c:v>107.380124306417</c:v>
                </c:pt>
                <c:pt idx="94">
                  <c:v>109.36966855495599</c:v>
                </c:pt>
                <c:pt idx="95">
                  <c:v>111.69080351167</c:v>
                </c:pt>
                <c:pt idx="96">
                  <c:v>112.02239421976</c:v>
                </c:pt>
                <c:pt idx="97">
                  <c:v>113.625082642279</c:v>
                </c:pt>
                <c:pt idx="98">
                  <c:v>113.956673350369</c:v>
                </c:pt>
                <c:pt idx="99">
                  <c:v>115.117240828684</c:v>
                </c:pt>
                <c:pt idx="100">
                  <c:v>117.769966493488</c:v>
                </c:pt>
                <c:pt idx="101">
                  <c:v>119.20685956196201</c:v>
                </c:pt>
                <c:pt idx="102">
                  <c:v>119.648980506082</c:v>
                </c:pt>
                <c:pt idx="103">
                  <c:v>119.759510742112</c:v>
                </c:pt>
                <c:pt idx="104">
                  <c:v>121.030608456541</c:v>
                </c:pt>
                <c:pt idx="105">
                  <c:v>121.749054990736</c:v>
                </c:pt>
                <c:pt idx="106">
                  <c:v>124.899166717675</c:v>
                </c:pt>
                <c:pt idx="107">
                  <c:v>125.17549230775001</c:v>
                </c:pt>
                <c:pt idx="108">
                  <c:v>126.888710966299</c:v>
                </c:pt>
                <c:pt idx="109">
                  <c:v>128.76772497880901</c:v>
                </c:pt>
                <c:pt idx="110">
                  <c:v>128.21507379865901</c:v>
                </c:pt>
                <c:pt idx="111">
                  <c:v>129.98355757522299</c:v>
                </c:pt>
                <c:pt idx="112">
                  <c:v>130.702004109418</c:v>
                </c:pt>
                <c:pt idx="113">
                  <c:v>133.96264607238601</c:v>
                </c:pt>
                <c:pt idx="114">
                  <c:v>135.84166008497999</c:v>
                </c:pt>
                <c:pt idx="115">
                  <c:v>136.2837810291</c:v>
                </c:pt>
                <c:pt idx="116">
                  <c:v>138.21806015970901</c:v>
                </c:pt>
                <c:pt idx="117">
                  <c:v>139.87601370015901</c:v>
                </c:pt>
                <c:pt idx="118">
                  <c:v>140.81552070649801</c:v>
                </c:pt>
                <c:pt idx="119">
                  <c:v>142.639269600993</c:v>
                </c:pt>
                <c:pt idx="120">
                  <c:v>144.51828361358699</c:v>
                </c:pt>
                <c:pt idx="121">
                  <c:v>145.126199911752</c:v>
                </c:pt>
                <c:pt idx="122">
                  <c:v>146.231502272136</c:v>
                </c:pt>
                <c:pt idx="123">
                  <c:v>147.66839534052599</c:v>
                </c:pt>
                <c:pt idx="124">
                  <c:v>151.86854430983399</c:v>
                </c:pt>
                <c:pt idx="125">
                  <c:v>152.034339663879</c:v>
                </c:pt>
                <c:pt idx="126">
                  <c:v>153.19490714219401</c:v>
                </c:pt>
                <c:pt idx="127">
                  <c:v>154.90812580074299</c:v>
                </c:pt>
                <c:pt idx="128">
                  <c:v>156.45554910516199</c:v>
                </c:pt>
                <c:pt idx="129">
                  <c:v>157.61611658356199</c:v>
                </c:pt>
                <c:pt idx="130">
                  <c:v>159.27407012401099</c:v>
                </c:pt>
                <c:pt idx="131">
                  <c:v>160.932023664545</c:v>
                </c:pt>
                <c:pt idx="132">
                  <c:v>161.37414460866501</c:v>
                </c:pt>
                <c:pt idx="133">
                  <c:v>164.35846098155901</c:v>
                </c:pt>
                <c:pt idx="134">
                  <c:v>163.25315862125899</c:v>
                </c:pt>
                <c:pt idx="135">
                  <c:v>166.679595938273</c:v>
                </c:pt>
                <c:pt idx="136">
                  <c:v>167.287512236438</c:v>
                </c:pt>
                <c:pt idx="137">
                  <c:v>169.00073089498699</c:v>
                </c:pt>
                <c:pt idx="138">
                  <c:v>172.15084262192599</c:v>
                </c:pt>
                <c:pt idx="139">
                  <c:v>173.200879864211</c:v>
                </c:pt>
                <c:pt idx="140">
                  <c:v>174.25091710658</c:v>
                </c:pt>
                <c:pt idx="141">
                  <c:v>174.85883340474501</c:v>
                </c:pt>
                <c:pt idx="142">
                  <c:v>176.51678694527899</c:v>
                </c:pt>
                <c:pt idx="143">
                  <c:v>177.56682418756401</c:v>
                </c:pt>
                <c:pt idx="144">
                  <c:v>178.616861429848</c:v>
                </c:pt>
                <c:pt idx="145">
                  <c:v>182.761745281141</c:v>
                </c:pt>
                <c:pt idx="146">
                  <c:v>184.364433703576</c:v>
                </c:pt>
                <c:pt idx="147">
                  <c:v>183.86704764144099</c:v>
                </c:pt>
                <c:pt idx="148">
                  <c:v>185.80132677205</c:v>
                </c:pt>
                <c:pt idx="149">
                  <c:v>187.51454543059899</c:v>
                </c:pt>
                <c:pt idx="150">
                  <c:v>188.840908262959</c:v>
                </c:pt>
                <c:pt idx="151">
                  <c:v>188.730378026929</c:v>
                </c:pt>
                <c:pt idx="152">
                  <c:v>190.71992227555299</c:v>
                </c:pt>
                <c:pt idx="153">
                  <c:v>194.201624710582</c:v>
                </c:pt>
                <c:pt idx="154">
                  <c:v>194.03582935653699</c:v>
                </c:pt>
                <c:pt idx="155">
                  <c:v>195.583252661041</c:v>
                </c:pt>
                <c:pt idx="156">
                  <c:v>196.90961549340099</c:v>
                </c:pt>
                <c:pt idx="157">
                  <c:v>198.788629505995</c:v>
                </c:pt>
                <c:pt idx="158">
                  <c:v>200.39131792843</c:v>
                </c:pt>
                <c:pt idx="159">
                  <c:v>203.154573829264</c:v>
                </c:pt>
                <c:pt idx="160">
                  <c:v>204.149345953618</c:v>
                </c:pt>
                <c:pt idx="161">
                  <c:v>205.19938319590199</c:v>
                </c:pt>
                <c:pt idx="162">
                  <c:v>207.07839720849699</c:v>
                </c:pt>
                <c:pt idx="163">
                  <c:v>208.40476004085599</c:v>
                </c:pt>
                <c:pt idx="164">
                  <c:v>208.846880984976</c:v>
                </c:pt>
                <c:pt idx="165">
                  <c:v>211.16801594168999</c:v>
                </c:pt>
                <c:pt idx="166">
                  <c:v>212.32858342008899</c:v>
                </c:pt>
                <c:pt idx="167">
                  <c:v>213.102295072299</c:v>
                </c:pt>
                <c:pt idx="168">
                  <c:v>214.870778848779</c:v>
                </c:pt>
                <c:pt idx="169">
                  <c:v>215.31289979298299</c:v>
                </c:pt>
                <c:pt idx="170">
                  <c:v>217.96562545778701</c:v>
                </c:pt>
                <c:pt idx="171">
                  <c:v>218.905132464042</c:v>
                </c:pt>
                <c:pt idx="172">
                  <c:v>219.95516970632701</c:v>
                </c:pt>
                <c:pt idx="173">
                  <c:v>221.61312324686099</c:v>
                </c:pt>
                <c:pt idx="174">
                  <c:v>223.54740237747001</c:v>
                </c:pt>
                <c:pt idx="175">
                  <c:v>225.59221174402501</c:v>
                </c:pt>
                <c:pt idx="176">
                  <c:v>226.365923396319</c:v>
                </c:pt>
                <c:pt idx="177">
                  <c:v>226.97383969448401</c:v>
                </c:pt>
                <c:pt idx="178">
                  <c:v>229.073914179138</c:v>
                </c:pt>
                <c:pt idx="179">
                  <c:v>230.455542129512</c:v>
                </c:pt>
                <c:pt idx="180">
                  <c:v>232.44508637813601</c:v>
                </c:pt>
                <c:pt idx="181">
                  <c:v>232.55561661416601</c:v>
                </c:pt>
                <c:pt idx="182">
                  <c:v>234.54516086279</c:v>
                </c:pt>
                <c:pt idx="183">
                  <c:v>236.64523534736</c:v>
                </c:pt>
                <c:pt idx="184">
                  <c:v>239.740081956284</c:v>
                </c:pt>
                <c:pt idx="185">
                  <c:v>238.19265865186401</c:v>
                </c:pt>
                <c:pt idx="186">
                  <c:v>240.513793608578</c:v>
                </c:pt>
                <c:pt idx="187">
                  <c:v>242.89019368330699</c:v>
                </c:pt>
                <c:pt idx="188">
                  <c:v>245.26659375795199</c:v>
                </c:pt>
                <c:pt idx="189">
                  <c:v>245.37712399406601</c:v>
                </c:pt>
                <c:pt idx="190">
                  <c:v>246.869282180471</c:v>
                </c:pt>
                <c:pt idx="191">
                  <c:v>247.97458454077099</c:v>
                </c:pt>
                <c:pt idx="192">
                  <c:v>251.23522650382401</c:v>
                </c:pt>
                <c:pt idx="193">
                  <c:v>251.01416603176401</c:v>
                </c:pt>
                <c:pt idx="194">
                  <c:v>254.27480799473301</c:v>
                </c:pt>
                <c:pt idx="195">
                  <c:v>255.93276153518201</c:v>
                </c:pt>
                <c:pt idx="196">
                  <c:v>256.09855688922698</c:v>
                </c:pt>
                <c:pt idx="197">
                  <c:v>258.474956963956</c:v>
                </c:pt>
                <c:pt idx="198">
                  <c:v>258.80654767204601</c:v>
                </c:pt>
                <c:pt idx="199">
                  <c:v>260.29870585853502</c:v>
                </c:pt>
                <c:pt idx="200">
                  <c:v>263.61461293951902</c:v>
                </c:pt>
                <c:pt idx="201">
                  <c:v>263.39355246745902</c:v>
                </c:pt>
                <c:pt idx="202">
                  <c:v>264.88571065394802</c:v>
                </c:pt>
                <c:pt idx="203">
                  <c:v>266.76472466645799</c:v>
                </c:pt>
                <c:pt idx="204">
                  <c:v>267.42790608272202</c:v>
                </c:pt>
                <c:pt idx="205">
                  <c:v>270.19116198355601</c:v>
                </c:pt>
                <c:pt idx="206">
                  <c:v>270.79907828172099</c:v>
                </c:pt>
                <c:pt idx="207">
                  <c:v>272.29123646812599</c:v>
                </c:pt>
                <c:pt idx="208">
                  <c:v>272.18070623209599</c:v>
                </c:pt>
                <c:pt idx="209">
                  <c:v>275.49661331307902</c:v>
                </c:pt>
                <c:pt idx="210">
                  <c:v>275.88346913926898</c:v>
                </c:pt>
                <c:pt idx="211">
                  <c:v>276.49138543743402</c:v>
                </c:pt>
                <c:pt idx="212">
                  <c:v>278.37039944994302</c:v>
                </c:pt>
                <c:pt idx="213">
                  <c:v>279.36517157429802</c:v>
                </c:pt>
                <c:pt idx="214">
                  <c:v>279.475701810327</c:v>
                </c:pt>
                <c:pt idx="215">
                  <c:v>283.06793448138598</c:v>
                </c:pt>
                <c:pt idx="216">
                  <c:v>283.28899495344598</c:v>
                </c:pt>
                <c:pt idx="217">
                  <c:v>284.94694849398002</c:v>
                </c:pt>
                <c:pt idx="218">
                  <c:v>285.886455500235</c:v>
                </c:pt>
                <c:pt idx="219">
                  <c:v>287.21281833267898</c:v>
                </c:pt>
                <c:pt idx="220">
                  <c:v>289.20236258121901</c:v>
                </c:pt>
                <c:pt idx="221">
                  <c:v>290.86031612175299</c:v>
                </c:pt>
                <c:pt idx="222">
                  <c:v>292.076148718083</c:v>
                </c:pt>
                <c:pt idx="223">
                  <c:v>291.13664171182802</c:v>
                </c:pt>
                <c:pt idx="224">
                  <c:v>293.40251155052698</c:v>
                </c:pt>
                <c:pt idx="225">
                  <c:v>295.06046509106102</c:v>
                </c:pt>
                <c:pt idx="226">
                  <c:v>297.21580469364602</c:v>
                </c:pt>
                <c:pt idx="227">
                  <c:v>298.04478146395502</c:v>
                </c:pt>
                <c:pt idx="228">
                  <c:v>299.48167453234498</c:v>
                </c:pt>
                <c:pt idx="229">
                  <c:v>300.86330248280399</c:v>
                </c:pt>
                <c:pt idx="230">
                  <c:v>302.02386996111801</c:v>
                </c:pt>
                <c:pt idx="231">
                  <c:v>303.184437439433</c:v>
                </c:pt>
                <c:pt idx="232">
                  <c:v>303.40549791157798</c:v>
                </c:pt>
                <c:pt idx="233">
                  <c:v>305.06345145202698</c:v>
                </c:pt>
                <c:pt idx="234">
                  <c:v>306.11348869439701</c:v>
                </c:pt>
                <c:pt idx="235">
                  <c:v>308.32409341499601</c:v>
                </c:pt>
                <c:pt idx="236">
                  <c:v>308.65568412308602</c:v>
                </c:pt>
                <c:pt idx="237">
                  <c:v>309.87151671949999</c:v>
                </c:pt>
                <c:pt idx="238">
                  <c:v>311.75053073209398</c:v>
                </c:pt>
                <c:pt idx="239">
                  <c:v>312.91109821040902</c:v>
                </c:pt>
                <c:pt idx="240">
                  <c:v>312.80056797437902</c:v>
                </c:pt>
                <c:pt idx="241">
                  <c:v>315.61908899322799</c:v>
                </c:pt>
                <c:pt idx="242">
                  <c:v>316.72439135352801</c:v>
                </c:pt>
                <c:pt idx="243">
                  <c:v>315.78488434727302</c:v>
                </c:pt>
                <c:pt idx="244">
                  <c:v>318.71393560215199</c:v>
                </c:pt>
                <c:pt idx="245">
                  <c:v>318.32707977604701</c:v>
                </c:pt>
                <c:pt idx="246">
                  <c:v>320.04029843459602</c:v>
                </c:pt>
                <c:pt idx="247">
                  <c:v>321.80878221107599</c:v>
                </c:pt>
                <c:pt idx="248">
                  <c:v>322.250903155196</c:v>
                </c:pt>
                <c:pt idx="249">
                  <c:v>322.361433391226</c:v>
                </c:pt>
                <c:pt idx="250">
                  <c:v>324.12991716778998</c:v>
                </c:pt>
                <c:pt idx="251">
                  <c:v>325.06942417404503</c:v>
                </c:pt>
                <c:pt idx="252">
                  <c:v>325.45628000023402</c:v>
                </c:pt>
                <c:pt idx="253">
                  <c:v>327.50108936678799</c:v>
                </c:pt>
                <c:pt idx="254">
                  <c:v>328.66165684518802</c:v>
                </c:pt>
                <c:pt idx="255">
                  <c:v>330.20908014960702</c:v>
                </c:pt>
                <c:pt idx="256">
                  <c:v>332.69601046036598</c:v>
                </c:pt>
                <c:pt idx="257">
                  <c:v>331.756503454111</c:v>
                </c:pt>
                <c:pt idx="258">
                  <c:v>332.30915463426101</c:v>
                </c:pt>
                <c:pt idx="259">
                  <c:v>334.46449423693002</c:v>
                </c:pt>
                <c:pt idx="260">
                  <c:v>336.12244777737999</c:v>
                </c:pt>
                <c:pt idx="261">
                  <c:v>336.28824313142502</c:v>
                </c:pt>
                <c:pt idx="262">
                  <c:v>339.65941533050801</c:v>
                </c:pt>
                <c:pt idx="263">
                  <c:v>340.15680139264299</c:v>
                </c:pt>
                <c:pt idx="264">
                  <c:v>340.26733162867299</c:v>
                </c:pt>
                <c:pt idx="265">
                  <c:v>340.32259674668802</c:v>
                </c:pt>
                <c:pt idx="266">
                  <c:v>343.25164800156699</c:v>
                </c:pt>
                <c:pt idx="267">
                  <c:v>343.36217823759699</c:v>
                </c:pt>
                <c:pt idx="268">
                  <c:v>345.51751784026601</c:v>
                </c:pt>
                <c:pt idx="269">
                  <c:v>346.899145790641</c:v>
                </c:pt>
                <c:pt idx="270">
                  <c:v>347.61759232492</c:v>
                </c:pt>
                <c:pt idx="271">
                  <c:v>347.009676026671</c:v>
                </c:pt>
                <c:pt idx="272">
                  <c:v>349.16501562934002</c:v>
                </c:pt>
                <c:pt idx="273">
                  <c:v>351.154559877964</c:v>
                </c:pt>
                <c:pt idx="274">
                  <c:v>351.37562035002298</c:v>
                </c:pt>
                <c:pt idx="275">
                  <c:v>353.25463436261799</c:v>
                </c:pt>
                <c:pt idx="276">
                  <c:v>351.70721105811299</c:v>
                </c:pt>
                <c:pt idx="277">
                  <c:v>355.354708847187</c:v>
                </c:pt>
                <c:pt idx="278">
                  <c:v>356.404746089556</c:v>
                </c:pt>
                <c:pt idx="279">
                  <c:v>355.686299555277</c:v>
                </c:pt>
                <c:pt idx="280">
                  <c:v>357.67584380390099</c:v>
                </c:pt>
                <c:pt idx="281">
                  <c:v>359.49959269848</c:v>
                </c:pt>
                <c:pt idx="282">
                  <c:v>359.94171364260001</c:v>
                </c:pt>
                <c:pt idx="283">
                  <c:v>359.66538805252497</c:v>
                </c:pt>
                <c:pt idx="284">
                  <c:v>359.94171364260001</c:v>
                </c:pt>
                <c:pt idx="285">
                  <c:v>362.483909071374</c:v>
                </c:pt>
                <c:pt idx="286">
                  <c:v>363.14709048755401</c:v>
                </c:pt>
                <c:pt idx="287">
                  <c:v>363.64447654968899</c:v>
                </c:pt>
                <c:pt idx="288">
                  <c:v>364.69451379205799</c:v>
                </c:pt>
                <c:pt idx="289">
                  <c:v>366.84985339464299</c:v>
                </c:pt>
                <c:pt idx="290">
                  <c:v>369.39204882341699</c:v>
                </c:pt>
                <c:pt idx="291">
                  <c:v>370.11049535769598</c:v>
                </c:pt>
                <c:pt idx="292">
                  <c:v>369.99996512166598</c:v>
                </c:pt>
                <c:pt idx="293">
                  <c:v>371.05000236395102</c:v>
                </c:pt>
                <c:pt idx="294">
                  <c:v>371.49212330807097</c:v>
                </c:pt>
                <c:pt idx="295">
                  <c:v>374.53170479897898</c:v>
                </c:pt>
                <c:pt idx="296">
                  <c:v>375.08435597912899</c:v>
                </c:pt>
                <c:pt idx="297">
                  <c:v>376.30018857554302</c:v>
                </c:pt>
                <c:pt idx="298">
                  <c:v>377.350225817828</c:v>
                </c:pt>
                <c:pt idx="299">
                  <c:v>379.00817935836199</c:v>
                </c:pt>
                <c:pt idx="300">
                  <c:v>380.27927707270698</c:v>
                </c:pt>
                <c:pt idx="301">
                  <c:v>379.22923983042199</c:v>
                </c:pt>
                <c:pt idx="302">
                  <c:v>379.39503518446702</c:v>
                </c:pt>
                <c:pt idx="303">
                  <c:v>381.49510966912101</c:v>
                </c:pt>
                <c:pt idx="304">
                  <c:v>382.987267855526</c:v>
                </c:pt>
                <c:pt idx="305">
                  <c:v>382.93200273751103</c:v>
                </c:pt>
                <c:pt idx="306">
                  <c:v>383.097798091556</c:v>
                </c:pt>
                <c:pt idx="307">
                  <c:v>384.58995627804501</c:v>
                </c:pt>
                <c:pt idx="308">
                  <c:v>384.31363068796998</c:v>
                </c:pt>
                <c:pt idx="309">
                  <c:v>387.132151706819</c:v>
                </c:pt>
                <c:pt idx="310">
                  <c:v>387.74006800498398</c:v>
                </c:pt>
                <c:pt idx="311">
                  <c:v>389.39802154551802</c:v>
                </c:pt>
                <c:pt idx="312">
                  <c:v>388.45851453917902</c:v>
                </c:pt>
                <c:pt idx="313">
                  <c:v>390.39279366978798</c:v>
                </c:pt>
                <c:pt idx="314">
                  <c:v>389.84014248963803</c:v>
                </c:pt>
                <c:pt idx="315">
                  <c:v>392.82445886253203</c:v>
                </c:pt>
                <c:pt idx="316">
                  <c:v>391.44283091207302</c:v>
                </c:pt>
                <c:pt idx="317">
                  <c:v>394.26135193092199</c:v>
                </c:pt>
                <c:pt idx="318">
                  <c:v>395.20085893726099</c:v>
                </c:pt>
                <c:pt idx="319">
                  <c:v>395.09032870123099</c:v>
                </c:pt>
                <c:pt idx="320">
                  <c:v>395.53244964535099</c:v>
                </c:pt>
                <c:pt idx="321">
                  <c:v>396.63775200565101</c:v>
                </c:pt>
                <c:pt idx="322">
                  <c:v>397.68778924802001</c:v>
                </c:pt>
                <c:pt idx="323">
                  <c:v>398.24044042817002</c:v>
                </c:pt>
                <c:pt idx="324">
                  <c:v>398.07464507412499</c:v>
                </c:pt>
                <c:pt idx="325">
                  <c:v>400.78263585694299</c:v>
                </c:pt>
                <c:pt idx="326">
                  <c:v>400.78263585694299</c:v>
                </c:pt>
                <c:pt idx="327">
                  <c:v>404.09854293792699</c:v>
                </c:pt>
                <c:pt idx="328">
                  <c:v>402.44058939739301</c:v>
                </c:pt>
                <c:pt idx="329">
                  <c:v>402.55111963342301</c:v>
                </c:pt>
                <c:pt idx="330">
                  <c:v>405.811761596476</c:v>
                </c:pt>
                <c:pt idx="331">
                  <c:v>407.46971513692603</c:v>
                </c:pt>
                <c:pt idx="332">
                  <c:v>408.29869190715101</c:v>
                </c:pt>
                <c:pt idx="333">
                  <c:v>408.74081285135497</c:v>
                </c:pt>
                <c:pt idx="334">
                  <c:v>408.68554773334</c:v>
                </c:pt>
                <c:pt idx="335">
                  <c:v>412.00145481432401</c:v>
                </c:pt>
                <c:pt idx="336">
                  <c:v>412.83043158454899</c:v>
                </c:pt>
                <c:pt idx="337">
                  <c:v>411.72512922424897</c:v>
                </c:pt>
                <c:pt idx="338">
                  <c:v>413.88046882691799</c:v>
                </c:pt>
                <c:pt idx="339">
                  <c:v>415.37262701332298</c:v>
                </c:pt>
                <c:pt idx="340">
                  <c:v>416.14633866553299</c:v>
                </c:pt>
                <c:pt idx="341">
                  <c:v>418.08061779614201</c:v>
                </c:pt>
                <c:pt idx="342">
                  <c:v>416.53319449163803</c:v>
                </c:pt>
                <c:pt idx="343">
                  <c:v>418.79906433033699</c:v>
                </c:pt>
                <c:pt idx="344">
                  <c:v>421.28599464109601</c:v>
                </c:pt>
                <c:pt idx="345">
                  <c:v>421.39652487712601</c:v>
                </c:pt>
                <c:pt idx="346">
                  <c:v>421.949176057275</c:v>
                </c:pt>
                <c:pt idx="347">
                  <c:v>424.27031101398899</c:v>
                </c:pt>
                <c:pt idx="348">
                  <c:v>424.15978077795899</c:v>
                </c:pt>
                <c:pt idx="349">
                  <c:v>426.204590144598</c:v>
                </c:pt>
                <c:pt idx="350">
                  <c:v>428.35992974726702</c:v>
                </c:pt>
                <c:pt idx="351">
                  <c:v>426.315120380628</c:v>
                </c:pt>
                <c:pt idx="352">
                  <c:v>427.69674833108701</c:v>
                </c:pt>
                <c:pt idx="353">
                  <c:v>430.84686005802598</c:v>
                </c:pt>
                <c:pt idx="354">
                  <c:v>430.73632982199598</c:v>
                </c:pt>
                <c:pt idx="355">
                  <c:v>432.394283362446</c:v>
                </c:pt>
                <c:pt idx="356">
                  <c:v>433.61011595885998</c:v>
                </c:pt>
                <c:pt idx="357">
                  <c:v>434.60488808312999</c:v>
                </c:pt>
                <c:pt idx="358">
                  <c:v>434.10750202099501</c:v>
                </c:pt>
                <c:pt idx="359">
                  <c:v>434.99174390923503</c:v>
                </c:pt>
                <c:pt idx="360">
                  <c:v>435.32333461732497</c:v>
                </c:pt>
                <c:pt idx="361">
                  <c:v>437.20234862991902</c:v>
                </c:pt>
                <c:pt idx="362">
                  <c:v>437.20234862991902</c:v>
                </c:pt>
                <c:pt idx="363">
                  <c:v>436.87075792182901</c:v>
                </c:pt>
                <c:pt idx="364">
                  <c:v>438.473446344264</c:v>
                </c:pt>
                <c:pt idx="365">
                  <c:v>439.79980917670798</c:v>
                </c:pt>
                <c:pt idx="366">
                  <c:v>438.69450681632401</c:v>
                </c:pt>
                <c:pt idx="367">
                  <c:v>441.18143712708297</c:v>
                </c:pt>
                <c:pt idx="368">
                  <c:v>443.00518602166198</c:v>
                </c:pt>
                <c:pt idx="369">
                  <c:v>441.347232481128</c:v>
                </c:pt>
                <c:pt idx="370">
                  <c:v>442.83939066761701</c:v>
                </c:pt>
                <c:pt idx="371">
                  <c:v>443.61310231982702</c:v>
                </c:pt>
                <c:pt idx="372">
                  <c:v>443.33677672975199</c:v>
                </c:pt>
                <c:pt idx="373">
                  <c:v>444.828934916241</c:v>
                </c:pt>
                <c:pt idx="374">
                  <c:v>445.49211633242101</c:v>
                </c:pt>
                <c:pt idx="375">
                  <c:v>444.828934916241</c:v>
                </c:pt>
                <c:pt idx="376">
                  <c:v>445.87897215852598</c:v>
                </c:pt>
                <c:pt idx="377">
                  <c:v>446.37635822065999</c:v>
                </c:pt>
                <c:pt idx="378">
                  <c:v>446.48688845669102</c:v>
                </c:pt>
                <c:pt idx="379">
                  <c:v>447.86851640715003</c:v>
                </c:pt>
                <c:pt idx="380">
                  <c:v>449.63700018362903</c:v>
                </c:pt>
                <c:pt idx="381">
                  <c:v>447.48166058104499</c:v>
                </c:pt>
                <c:pt idx="382">
                  <c:v>448.75275829538901</c:v>
                </c:pt>
                <c:pt idx="383">
                  <c:v>451.79233978629799</c:v>
                </c:pt>
                <c:pt idx="384">
                  <c:v>452.23446073041799</c:v>
                </c:pt>
                <c:pt idx="385">
                  <c:v>451.29495372416301</c:v>
                </c:pt>
                <c:pt idx="386">
                  <c:v>453.33976309080202</c:v>
                </c:pt>
                <c:pt idx="387">
                  <c:v>452.51078632049303</c:v>
                </c:pt>
                <c:pt idx="388">
                  <c:v>452.67658167462201</c:v>
                </c:pt>
                <c:pt idx="389">
                  <c:v>454.66612592316199</c:v>
                </c:pt>
                <c:pt idx="390">
                  <c:v>456.26881434568099</c:v>
                </c:pt>
                <c:pt idx="391">
                  <c:v>458.31362371232001</c:v>
                </c:pt>
                <c:pt idx="392">
                  <c:v>457.15305623392101</c:v>
                </c:pt>
                <c:pt idx="393">
                  <c:v>456.10301899163602</c:v>
                </c:pt>
                <c:pt idx="394">
                  <c:v>458.36888883033498</c:v>
                </c:pt>
                <c:pt idx="395">
                  <c:v>457.76097253208599</c:v>
                </c:pt>
                <c:pt idx="396">
                  <c:v>460.41369819688998</c:v>
                </c:pt>
                <c:pt idx="397">
                  <c:v>461.46373543925898</c:v>
                </c:pt>
                <c:pt idx="398">
                  <c:v>461.13214473116898</c:v>
                </c:pt>
                <c:pt idx="399">
                  <c:v>463.12168897970901</c:v>
                </c:pt>
                <c:pt idx="400">
                  <c:v>464.77964252024299</c:v>
                </c:pt>
                <c:pt idx="401">
                  <c:v>464.61384716619801</c:v>
                </c:pt>
                <c:pt idx="402">
                  <c:v>463.67434015994297</c:v>
                </c:pt>
                <c:pt idx="403">
                  <c:v>463.840135513988</c:v>
                </c:pt>
                <c:pt idx="404">
                  <c:v>466.76918676886697</c:v>
                </c:pt>
                <c:pt idx="405">
                  <c:v>467.92975424718202</c:v>
                </c:pt>
                <c:pt idx="406">
                  <c:v>469.366647315656</c:v>
                </c:pt>
                <c:pt idx="407">
                  <c:v>470.69301014801601</c:v>
                </c:pt>
                <c:pt idx="408">
                  <c:v>472.40622880656503</c:v>
                </c:pt>
                <c:pt idx="409">
                  <c:v>473.01414510472898</c:v>
                </c:pt>
                <c:pt idx="410">
                  <c:v>473.51153116686402</c:v>
                </c:pt>
                <c:pt idx="411">
                  <c:v>475.94319635960801</c:v>
                </c:pt>
                <c:pt idx="412">
                  <c:v>477.15902895593803</c:v>
                </c:pt>
                <c:pt idx="413">
                  <c:v>477.82221037220199</c:v>
                </c:pt>
                <c:pt idx="414">
                  <c:v>480.53020115502102</c:v>
                </c:pt>
                <c:pt idx="415">
                  <c:v>480.47493603700599</c:v>
                </c:pt>
                <c:pt idx="416">
                  <c:v>483.18292681982501</c:v>
                </c:pt>
                <c:pt idx="417">
                  <c:v>482.85133611165099</c:v>
                </c:pt>
                <c:pt idx="418">
                  <c:v>483.01713146577998</c:v>
                </c:pt>
                <c:pt idx="419">
                  <c:v>485.83565248462901</c:v>
                </c:pt>
                <c:pt idx="420">
                  <c:v>486.83042460889902</c:v>
                </c:pt>
                <c:pt idx="421">
                  <c:v>487.76993161515401</c:v>
                </c:pt>
                <c:pt idx="422">
                  <c:v>486.77515949088399</c:v>
                </c:pt>
                <c:pt idx="423">
                  <c:v>486.71989437286902</c:v>
                </c:pt>
                <c:pt idx="424">
                  <c:v>488.26731767728899</c:v>
                </c:pt>
                <c:pt idx="425">
                  <c:v>491.58322475835701</c:v>
                </c:pt>
                <c:pt idx="426">
                  <c:v>492.74379223667199</c:v>
                </c:pt>
                <c:pt idx="427">
                  <c:v>493.24117829880697</c:v>
                </c:pt>
                <c:pt idx="428">
                  <c:v>494.89913183934101</c:v>
                </c:pt>
                <c:pt idx="429">
                  <c:v>494.457010895221</c:v>
                </c:pt>
                <c:pt idx="430">
                  <c:v>496.66761561582001</c:v>
                </c:pt>
                <c:pt idx="431">
                  <c:v>496.44655514376001</c:v>
                </c:pt>
                <c:pt idx="432">
                  <c:v>499.54140175276802</c:v>
                </c:pt>
                <c:pt idx="433">
                  <c:v>501.08882505718799</c:v>
                </c:pt>
                <c:pt idx="434">
                  <c:v>500.03878781490403</c:v>
                </c:pt>
                <c:pt idx="435">
                  <c:v>500.53617387703798</c:v>
                </c:pt>
                <c:pt idx="436">
                  <c:v>502.691513479707</c:v>
                </c:pt>
                <c:pt idx="437">
                  <c:v>504.23893678412702</c:v>
                </c:pt>
                <c:pt idx="438">
                  <c:v>502.52571812566202</c:v>
                </c:pt>
                <c:pt idx="439">
                  <c:v>501.973066945428</c:v>
                </c:pt>
                <c:pt idx="440">
                  <c:v>503.74155072199198</c:v>
                </c:pt>
                <c:pt idx="441">
                  <c:v>503.85208095802199</c:v>
                </c:pt>
                <c:pt idx="442">
                  <c:v>504.90211820030697</c:v>
                </c:pt>
                <c:pt idx="443">
                  <c:v>507.05745780297599</c:v>
                </c:pt>
                <c:pt idx="444">
                  <c:v>505.51003449855602</c:v>
                </c:pt>
                <c:pt idx="445">
                  <c:v>508.60488110748003</c:v>
                </c:pt>
                <c:pt idx="446">
                  <c:v>507.88643457328499</c:v>
                </c:pt>
                <c:pt idx="447">
                  <c:v>509.98650905785502</c:v>
                </c:pt>
                <c:pt idx="448">
                  <c:v>510.53916023800502</c:v>
                </c:pt>
                <c:pt idx="449">
                  <c:v>514.02086267311802</c:v>
                </c:pt>
                <c:pt idx="450">
                  <c:v>514.13139290914796</c:v>
                </c:pt>
                <c:pt idx="451">
                  <c:v>514.35245338120797</c:v>
                </c:pt>
                <c:pt idx="452">
                  <c:v>512.91556031273399</c:v>
                </c:pt>
                <c:pt idx="453">
                  <c:v>511.976053306479</c:v>
                </c:pt>
                <c:pt idx="454">
                  <c:v>510.04177417586999</c:v>
                </c:pt>
                <c:pt idx="455">
                  <c:v>509.26806252365998</c:v>
                </c:pt>
                <c:pt idx="456">
                  <c:v>509.37859275968998</c:v>
                </c:pt>
                <c:pt idx="457">
                  <c:v>511.92078818846397</c:v>
                </c:pt>
                <c:pt idx="458">
                  <c:v>510.09703929388502</c:v>
                </c:pt>
                <c:pt idx="459">
                  <c:v>511.976053306479</c:v>
                </c:pt>
                <c:pt idx="460">
                  <c:v>513.24715102082405</c:v>
                </c:pt>
                <c:pt idx="461">
                  <c:v>514.02086267311802</c:v>
                </c:pt>
                <c:pt idx="462">
                  <c:v>513.57874172899801</c:v>
                </c:pt>
                <c:pt idx="463">
                  <c:v>516.34199762983201</c:v>
                </c:pt>
                <c:pt idx="464">
                  <c:v>516.83938369196699</c:v>
                </c:pt>
                <c:pt idx="465">
                  <c:v>517.11570928204196</c:v>
                </c:pt>
                <c:pt idx="466">
                  <c:v>519.65790471081596</c:v>
                </c:pt>
                <c:pt idx="467">
                  <c:v>520.26582100898099</c:v>
                </c:pt>
                <c:pt idx="468">
                  <c:v>520.70794195309998</c:v>
                </c:pt>
                <c:pt idx="469">
                  <c:v>522.31063037562001</c:v>
                </c:pt>
                <c:pt idx="470">
                  <c:v>523.36066761790403</c:v>
                </c:pt>
                <c:pt idx="471">
                  <c:v>525.40547698454304</c:v>
                </c:pt>
                <c:pt idx="472">
                  <c:v>526.28971887278306</c:v>
                </c:pt>
                <c:pt idx="473">
                  <c:v>527.45028635118194</c:v>
                </c:pt>
                <c:pt idx="474">
                  <c:v>529.82668642582701</c:v>
                </c:pt>
                <c:pt idx="475">
                  <c:v>529.99248177995605</c:v>
                </c:pt>
                <c:pt idx="476">
                  <c:v>531.92676091048099</c:v>
                </c:pt>
                <c:pt idx="477">
                  <c:v>532.589942326661</c:v>
                </c:pt>
                <c:pt idx="478">
                  <c:v>534.63475169330002</c:v>
                </c:pt>
                <c:pt idx="479">
                  <c:v>535.90584940772897</c:v>
                </c:pt>
                <c:pt idx="480">
                  <c:v>536.95588665001401</c:v>
                </c:pt>
                <c:pt idx="481">
                  <c:v>538.33751460047301</c:v>
                </c:pt>
                <c:pt idx="482">
                  <c:v>538.72437042657805</c:v>
                </c:pt>
                <c:pt idx="483">
                  <c:v>540.60338443908802</c:v>
                </c:pt>
                <c:pt idx="484">
                  <c:v>541.87448215351696</c:v>
                </c:pt>
                <c:pt idx="485">
                  <c:v>544.91406364442605</c:v>
                </c:pt>
                <c:pt idx="486">
                  <c:v>545.46671482457498</c:v>
                </c:pt>
                <c:pt idx="487">
                  <c:v>546.07463112274002</c:v>
                </c:pt>
                <c:pt idx="488">
                  <c:v>547.56678930922897</c:v>
                </c:pt>
                <c:pt idx="489">
                  <c:v>548.72735678754395</c:v>
                </c:pt>
                <c:pt idx="490">
                  <c:v>549.72212891189804</c:v>
                </c:pt>
                <c:pt idx="491">
                  <c:v>548.83788702357401</c:v>
                </c:pt>
                <c:pt idx="492">
                  <c:v>547.45625907319902</c:v>
                </c:pt>
                <c:pt idx="493">
                  <c:v>549.33527308579301</c:v>
                </c:pt>
                <c:pt idx="494">
                  <c:v>548.78262190555904</c:v>
                </c:pt>
                <c:pt idx="495">
                  <c:v>547.45625907319902</c:v>
                </c:pt>
                <c:pt idx="496">
                  <c:v>546.46148694884505</c:v>
                </c:pt>
                <c:pt idx="497">
                  <c:v>548.83788702357401</c:v>
                </c:pt>
                <c:pt idx="498">
                  <c:v>547.62205442724405</c:v>
                </c:pt>
                <c:pt idx="499">
                  <c:v>549.16947773166396</c:v>
                </c:pt>
                <c:pt idx="500">
                  <c:v>550.16424985601805</c:v>
                </c:pt>
                <c:pt idx="501">
                  <c:v>550.88269639021303</c:v>
                </c:pt>
                <c:pt idx="502">
                  <c:v>552.37485457670198</c:v>
                </c:pt>
                <c:pt idx="503">
                  <c:v>554.19860347119698</c:v>
                </c:pt>
                <c:pt idx="504">
                  <c:v>554.53019417928704</c:v>
                </c:pt>
                <c:pt idx="505">
                  <c:v>555.30390583158101</c:v>
                </c:pt>
                <c:pt idx="506">
                  <c:v>555.02758024150603</c:v>
                </c:pt>
                <c:pt idx="507">
                  <c:v>556.85132913600103</c:v>
                </c:pt>
                <c:pt idx="508">
                  <c:v>555.85655701173096</c:v>
                </c:pt>
                <c:pt idx="509">
                  <c:v>556.46447330989599</c:v>
                </c:pt>
                <c:pt idx="510">
                  <c:v>556.79606401798605</c:v>
                </c:pt>
                <c:pt idx="511">
                  <c:v>559.44878968278999</c:v>
                </c:pt>
                <c:pt idx="512">
                  <c:v>560.77515251523403</c:v>
                </c:pt>
                <c:pt idx="513">
                  <c:v>561.71465952148901</c:v>
                </c:pt>
                <c:pt idx="514">
                  <c:v>562.43310605568399</c:v>
                </c:pt>
                <c:pt idx="515">
                  <c:v>563.37261306202299</c:v>
                </c:pt>
                <c:pt idx="516">
                  <c:v>563.37261306202299</c:v>
                </c:pt>
                <c:pt idx="517">
                  <c:v>565.91480849079699</c:v>
                </c:pt>
                <c:pt idx="518">
                  <c:v>566.35692943491699</c:v>
                </c:pt>
                <c:pt idx="519">
                  <c:v>566.63325502499197</c:v>
                </c:pt>
                <c:pt idx="520">
                  <c:v>567.95961785735199</c:v>
                </c:pt>
                <c:pt idx="521">
                  <c:v>567.73855738529198</c:v>
                </c:pt>
                <c:pt idx="522">
                  <c:v>568.346473683456</c:v>
                </c:pt>
                <c:pt idx="523">
                  <c:v>569.23071557178105</c:v>
                </c:pt>
                <c:pt idx="524">
                  <c:v>569.562306279871</c:v>
                </c:pt>
                <c:pt idx="525">
                  <c:v>572.04923659062899</c:v>
                </c:pt>
                <c:pt idx="526">
                  <c:v>573.37559942298901</c:v>
                </c:pt>
                <c:pt idx="527">
                  <c:v>575.08881808153797</c:v>
                </c:pt>
                <c:pt idx="528">
                  <c:v>575.97305996977798</c:v>
                </c:pt>
                <c:pt idx="529">
                  <c:v>577.02309721214704</c:v>
                </c:pt>
                <c:pt idx="530">
                  <c:v>577.57574839229699</c:v>
                </c:pt>
                <c:pt idx="531">
                  <c:v>578.12839957244705</c:v>
                </c:pt>
                <c:pt idx="532">
                  <c:v>578.07313445443197</c:v>
                </c:pt>
                <c:pt idx="533">
                  <c:v>579.78635311298103</c:v>
                </c:pt>
                <c:pt idx="534">
                  <c:v>580.67059500122105</c:v>
                </c:pt>
                <c:pt idx="535">
                  <c:v>581.27851129938597</c:v>
                </c:pt>
                <c:pt idx="536">
                  <c:v>582.38381365968598</c:v>
                </c:pt>
                <c:pt idx="537">
                  <c:v>580.94692059129602</c:v>
                </c:pt>
                <c:pt idx="538">
                  <c:v>583.76544161014499</c:v>
                </c:pt>
                <c:pt idx="539">
                  <c:v>584.81547885243003</c:v>
                </c:pt>
                <c:pt idx="540">
                  <c:v>586.47343239296401</c:v>
                </c:pt>
                <c:pt idx="541">
                  <c:v>589.07089293975298</c:v>
                </c:pt>
                <c:pt idx="542">
                  <c:v>589.12615805776795</c:v>
                </c:pt>
                <c:pt idx="543">
                  <c:v>589.23668829379801</c:v>
                </c:pt>
                <c:pt idx="544">
                  <c:v>590.176195300053</c:v>
                </c:pt>
                <c:pt idx="545">
                  <c:v>590.72884648028696</c:v>
                </c:pt>
                <c:pt idx="546">
                  <c:v>591.72361860455601</c:v>
                </c:pt>
                <c:pt idx="547">
                  <c:v>593.38157214500598</c:v>
                </c:pt>
                <c:pt idx="548">
                  <c:v>594.48687450539001</c:v>
                </c:pt>
                <c:pt idx="549">
                  <c:v>594.04475356127102</c:v>
                </c:pt>
                <c:pt idx="550">
                  <c:v>596.03429780981003</c:v>
                </c:pt>
                <c:pt idx="551">
                  <c:v>598.68702347461397</c:v>
                </c:pt>
                <c:pt idx="552">
                  <c:v>600.51077236919298</c:v>
                </c:pt>
                <c:pt idx="553">
                  <c:v>600.56603748720795</c:v>
                </c:pt>
                <c:pt idx="554">
                  <c:v>601.39501425743299</c:v>
                </c:pt>
                <c:pt idx="555">
                  <c:v>603.60561897811704</c:v>
                </c:pt>
                <c:pt idx="556">
                  <c:v>605.53989810872599</c:v>
                </c:pt>
                <c:pt idx="557">
                  <c:v>607.47417723933495</c:v>
                </c:pt>
                <c:pt idx="558">
                  <c:v>605.04251204659101</c:v>
                </c:pt>
                <c:pt idx="559">
                  <c:v>607.41891212131998</c:v>
                </c:pt>
                <c:pt idx="560">
                  <c:v>607.14258653116099</c:v>
                </c:pt>
                <c:pt idx="561">
                  <c:v>606.86626094108601</c:v>
                </c:pt>
                <c:pt idx="562">
                  <c:v>607.75050282941004</c:v>
                </c:pt>
                <c:pt idx="563">
                  <c:v>608.80054007169497</c:v>
                </c:pt>
                <c:pt idx="564">
                  <c:v>610.126902904139</c:v>
                </c:pt>
                <c:pt idx="565">
                  <c:v>612.06118203466394</c:v>
                </c:pt>
                <c:pt idx="566">
                  <c:v>611.84012156260405</c:v>
                </c:pt>
                <c:pt idx="567">
                  <c:v>614.16125651931804</c:v>
                </c:pt>
                <c:pt idx="568">
                  <c:v>614.32705187336296</c:v>
                </c:pt>
                <c:pt idx="569">
                  <c:v>615.54288446969304</c:v>
                </c:pt>
                <c:pt idx="570">
                  <c:v>617.09030777419696</c:v>
                </c:pt>
                <c:pt idx="571">
                  <c:v>620.18515438311999</c:v>
                </c:pt>
                <c:pt idx="572">
                  <c:v>619.24564737686501</c:v>
                </c:pt>
                <c:pt idx="573">
                  <c:v>620.79307068128503</c:v>
                </c:pt>
                <c:pt idx="574">
                  <c:v>622.00890327769901</c:v>
                </c:pt>
                <c:pt idx="575">
                  <c:v>622.72734981189399</c:v>
                </c:pt>
                <c:pt idx="576">
                  <c:v>624.21950799838305</c:v>
                </c:pt>
                <c:pt idx="577">
                  <c:v>626.20905224692297</c:v>
                </c:pt>
                <c:pt idx="578">
                  <c:v>627.25908948929202</c:v>
                </c:pt>
                <c:pt idx="579">
                  <c:v>628.08806625951695</c:v>
                </c:pt>
                <c:pt idx="580">
                  <c:v>630.24340586218602</c:v>
                </c:pt>
                <c:pt idx="581">
                  <c:v>631.56976869454604</c:v>
                </c:pt>
                <c:pt idx="582">
                  <c:v>631.68029893057599</c:v>
                </c:pt>
                <c:pt idx="583">
                  <c:v>632.73033617294504</c:v>
                </c:pt>
                <c:pt idx="584">
                  <c:v>633.44878270714003</c:v>
                </c:pt>
                <c:pt idx="585">
                  <c:v>633.78037341522997</c:v>
                </c:pt>
                <c:pt idx="586">
                  <c:v>632.78560129096002</c:v>
                </c:pt>
                <c:pt idx="587">
                  <c:v>633.33825247110997</c:v>
                </c:pt>
                <c:pt idx="588">
                  <c:v>633.44878270714003</c:v>
                </c:pt>
                <c:pt idx="589">
                  <c:v>633.33825247110997</c:v>
                </c:pt>
                <c:pt idx="590">
                  <c:v>633.946168769275</c:v>
                </c:pt>
                <c:pt idx="591">
                  <c:v>634.55408506744004</c:v>
                </c:pt>
                <c:pt idx="592">
                  <c:v>634.94094089362898</c:v>
                </c:pt>
                <c:pt idx="593">
                  <c:v>634.88567577552999</c:v>
                </c:pt>
                <c:pt idx="594">
                  <c:v>634.94094089362898</c:v>
                </c:pt>
                <c:pt idx="595">
                  <c:v>633.83563853324495</c:v>
                </c:pt>
                <c:pt idx="596">
                  <c:v>635.65938742782396</c:v>
                </c:pt>
                <c:pt idx="597">
                  <c:v>635.38306183774898</c:v>
                </c:pt>
                <c:pt idx="598">
                  <c:v>636.930485142169</c:v>
                </c:pt>
                <c:pt idx="599">
                  <c:v>636.32256884400397</c:v>
                </c:pt>
                <c:pt idx="600">
                  <c:v>637.53840144033404</c:v>
                </c:pt>
                <c:pt idx="601">
                  <c:v>637.59366655834799</c:v>
                </c:pt>
                <c:pt idx="602">
                  <c:v>638.09105262056801</c:v>
                </c:pt>
                <c:pt idx="603">
                  <c:v>638.97529450880802</c:v>
                </c:pt>
                <c:pt idx="604">
                  <c:v>639.472680570943</c:v>
                </c:pt>
                <c:pt idx="605">
                  <c:v>643.12017836001598</c:v>
                </c:pt>
                <c:pt idx="606">
                  <c:v>643.17544347803198</c:v>
                </c:pt>
                <c:pt idx="607">
                  <c:v>645.05445749062505</c:v>
                </c:pt>
                <c:pt idx="608">
                  <c:v>645.164987726655</c:v>
                </c:pt>
                <c:pt idx="609">
                  <c:v>645.93869937886495</c:v>
                </c:pt>
                <c:pt idx="610">
                  <c:v>647.37559244733905</c:v>
                </c:pt>
                <c:pt idx="611">
                  <c:v>647.20979709329401</c:v>
                </c:pt>
                <c:pt idx="612">
                  <c:v>648.867750633828</c:v>
                </c:pt>
                <c:pt idx="613">
                  <c:v>648.149304099549</c:v>
                </c:pt>
                <c:pt idx="614">
                  <c:v>648.92301575184297</c:v>
                </c:pt>
                <c:pt idx="615">
                  <c:v>651.52047629863205</c:v>
                </c:pt>
                <c:pt idx="616">
                  <c:v>652.73630889496201</c:v>
                </c:pt>
                <c:pt idx="617">
                  <c:v>651.57574141664702</c:v>
                </c:pt>
                <c:pt idx="618">
                  <c:v>655.057443851676</c:v>
                </c:pt>
                <c:pt idx="619">
                  <c:v>655.61009503182595</c:v>
                </c:pt>
                <c:pt idx="620">
                  <c:v>656.05221597594596</c:v>
                </c:pt>
                <c:pt idx="621">
                  <c:v>657.54437416243502</c:v>
                </c:pt>
                <c:pt idx="622">
                  <c:v>657.87596487052497</c:v>
                </c:pt>
                <c:pt idx="623">
                  <c:v>660.47342541731405</c:v>
                </c:pt>
                <c:pt idx="624">
                  <c:v>663.73406738028302</c:v>
                </c:pt>
                <c:pt idx="625">
                  <c:v>662.62876501998301</c:v>
                </c:pt>
                <c:pt idx="626">
                  <c:v>661.68925801364401</c:v>
                </c:pt>
                <c:pt idx="627">
                  <c:v>664.67357438653801</c:v>
                </c:pt>
                <c:pt idx="628">
                  <c:v>663.67880226226805</c:v>
                </c:pt>
                <c:pt idx="629">
                  <c:v>666.55258839913199</c:v>
                </c:pt>
                <c:pt idx="630">
                  <c:v>667.10523957928103</c:v>
                </c:pt>
                <c:pt idx="631">
                  <c:v>668.10001170363603</c:v>
                </c:pt>
                <c:pt idx="632">
                  <c:v>668.59739776577101</c:v>
                </c:pt>
                <c:pt idx="633">
                  <c:v>669.64743500805503</c:v>
                </c:pt>
                <c:pt idx="634">
                  <c:v>671.47118390263404</c:v>
                </c:pt>
                <c:pt idx="635">
                  <c:v>673.57125838720401</c:v>
                </c:pt>
                <c:pt idx="636">
                  <c:v>671.80277461072399</c:v>
                </c:pt>
                <c:pt idx="637">
                  <c:v>675.61606775384303</c:v>
                </c:pt>
                <c:pt idx="638">
                  <c:v>678.54511900872205</c:v>
                </c:pt>
                <c:pt idx="639">
                  <c:v>678.655649244752</c:v>
                </c:pt>
                <c:pt idx="640">
                  <c:v>679.15303530697099</c:v>
                </c:pt>
                <c:pt idx="641">
                  <c:v>679.76095160513603</c:v>
                </c:pt>
                <c:pt idx="642">
                  <c:v>680.58992837536096</c:v>
                </c:pt>
                <c:pt idx="643">
                  <c:v>681.91629120780499</c:v>
                </c:pt>
                <c:pt idx="644">
                  <c:v>682.52420750597003</c:v>
                </c:pt>
                <c:pt idx="645">
                  <c:v>683.46371451222501</c:v>
                </c:pt>
                <c:pt idx="646">
                  <c:v>684.18216104641999</c:v>
                </c:pt>
                <c:pt idx="647">
                  <c:v>685.72958435092403</c:v>
                </c:pt>
                <c:pt idx="648">
                  <c:v>687.82965883557802</c:v>
                </c:pt>
                <c:pt idx="649">
                  <c:v>689.48761237602798</c:v>
                </c:pt>
                <c:pt idx="650">
                  <c:v>688.93496119587701</c:v>
                </c:pt>
                <c:pt idx="651">
                  <c:v>689.98499843816205</c:v>
                </c:pt>
                <c:pt idx="652">
                  <c:v>689.48761237602798</c:v>
                </c:pt>
                <c:pt idx="653">
                  <c:v>691.97454268678598</c:v>
                </c:pt>
                <c:pt idx="654">
                  <c:v>691.86401245075604</c:v>
                </c:pt>
                <c:pt idx="655">
                  <c:v>692.41666363090599</c:v>
                </c:pt>
                <c:pt idx="656">
                  <c:v>692.80351945701102</c:v>
                </c:pt>
                <c:pt idx="657">
                  <c:v>694.240412525485</c:v>
                </c:pt>
                <c:pt idx="658">
                  <c:v>697.05893354433397</c:v>
                </c:pt>
                <c:pt idx="659">
                  <c:v>698.66162196685298</c:v>
                </c:pt>
                <c:pt idx="660">
                  <c:v>698.44056149470896</c:v>
                </c:pt>
                <c:pt idx="661">
                  <c:v>699.87745456318305</c:v>
                </c:pt>
                <c:pt idx="662">
                  <c:v>701.70120345776195</c:v>
                </c:pt>
                <c:pt idx="663">
                  <c:v>701.81173369379201</c:v>
                </c:pt>
                <c:pt idx="664">
                  <c:v>704.51972447661103</c:v>
                </c:pt>
                <c:pt idx="665">
                  <c:v>703.69074770630198</c:v>
                </c:pt>
                <c:pt idx="666">
                  <c:v>704.40919424058097</c:v>
                </c:pt>
                <c:pt idx="667">
                  <c:v>706.01188266301597</c:v>
                </c:pt>
                <c:pt idx="668">
                  <c:v>706.95138966935497</c:v>
                </c:pt>
                <c:pt idx="669">
                  <c:v>707.50404084950503</c:v>
                </c:pt>
                <c:pt idx="670">
                  <c:v>707.94616179362504</c:v>
                </c:pt>
                <c:pt idx="671">
                  <c:v>710.59888745842898</c:v>
                </c:pt>
                <c:pt idx="672">
                  <c:v>712.75422706109805</c:v>
                </c:pt>
                <c:pt idx="673">
                  <c:v>713.97005965742699</c:v>
                </c:pt>
                <c:pt idx="674">
                  <c:v>713.25161312323303</c:v>
                </c:pt>
                <c:pt idx="675">
                  <c:v>716.67805044024601</c:v>
                </c:pt>
                <c:pt idx="676">
                  <c:v>719.33077610504995</c:v>
                </c:pt>
                <c:pt idx="677">
                  <c:v>717.78335280054603</c:v>
                </c:pt>
                <c:pt idx="678">
                  <c:v>720.38081334733499</c:v>
                </c:pt>
                <c:pt idx="679">
                  <c:v>720.32554822932002</c:v>
                </c:pt>
                <c:pt idx="680">
                  <c:v>722.42562271397401</c:v>
                </c:pt>
                <c:pt idx="681">
                  <c:v>723.64145531038798</c:v>
                </c:pt>
                <c:pt idx="682">
                  <c:v>722.48088783198898</c:v>
                </c:pt>
                <c:pt idx="683">
                  <c:v>724.63622743465805</c:v>
                </c:pt>
                <c:pt idx="684">
                  <c:v>726.45997632923695</c:v>
                </c:pt>
                <c:pt idx="685">
                  <c:v>727.952134515642</c:v>
                </c:pt>
                <c:pt idx="686">
                  <c:v>730.66012529846103</c:v>
                </c:pt>
                <c:pt idx="687">
                  <c:v>730.60486018044605</c:v>
                </c:pt>
                <c:pt idx="688">
                  <c:v>733.47864631730999</c:v>
                </c:pt>
                <c:pt idx="689">
                  <c:v>732.31807883899501</c:v>
                </c:pt>
                <c:pt idx="690">
                  <c:v>735.24713009387403</c:v>
                </c:pt>
                <c:pt idx="691">
                  <c:v>736.24190221814399</c:v>
                </c:pt>
                <c:pt idx="692">
                  <c:v>734.97080450379895</c:v>
                </c:pt>
                <c:pt idx="693">
                  <c:v>737.73406040463306</c:v>
                </c:pt>
                <c:pt idx="694">
                  <c:v>737.67879528661797</c:v>
                </c:pt>
                <c:pt idx="695">
                  <c:v>739.88940000721698</c:v>
                </c:pt>
                <c:pt idx="696">
                  <c:v>739.99993024333196</c:v>
                </c:pt>
                <c:pt idx="697">
                  <c:v>740.33152095142202</c:v>
                </c:pt>
                <c:pt idx="698">
                  <c:v>741.82367913782696</c:v>
                </c:pt>
                <c:pt idx="699">
                  <c:v>745.25011645484005</c:v>
                </c:pt>
                <c:pt idx="700">
                  <c:v>747.35019093949404</c:v>
                </c:pt>
                <c:pt idx="701">
                  <c:v>748.95287936201305</c:v>
                </c:pt>
                <c:pt idx="702">
                  <c:v>748.67655377193796</c:v>
                </c:pt>
                <c:pt idx="703">
                  <c:v>750.83189337452302</c:v>
                </c:pt>
                <c:pt idx="704">
                  <c:v>751.10821896468201</c:v>
                </c:pt>
                <c:pt idx="705">
                  <c:v>751.93719573490705</c:v>
                </c:pt>
                <c:pt idx="706">
                  <c:v>752.43458179704203</c:v>
                </c:pt>
                <c:pt idx="707">
                  <c:v>751.99246085292202</c:v>
                </c:pt>
                <c:pt idx="708">
                  <c:v>754.47939116368104</c:v>
                </c:pt>
                <c:pt idx="709">
                  <c:v>754.81098187177099</c:v>
                </c:pt>
                <c:pt idx="710">
                  <c:v>756.30314005817604</c:v>
                </c:pt>
                <c:pt idx="711">
                  <c:v>757.46370753657504</c:v>
                </c:pt>
                <c:pt idx="712">
                  <c:v>758.51374477885997</c:v>
                </c:pt>
                <c:pt idx="713">
                  <c:v>760.77961461755899</c:v>
                </c:pt>
                <c:pt idx="714">
                  <c:v>762.99021933824304</c:v>
                </c:pt>
                <c:pt idx="715">
                  <c:v>763.37707516434796</c:v>
                </c:pt>
                <c:pt idx="716">
                  <c:v>763.87446122648203</c:v>
                </c:pt>
                <c:pt idx="717">
                  <c:v>762.05071233198805</c:v>
                </c:pt>
                <c:pt idx="718">
                  <c:v>768.01934507777503</c:v>
                </c:pt>
                <c:pt idx="719">
                  <c:v>767.30089854349603</c:v>
                </c:pt>
                <c:pt idx="720">
                  <c:v>767.46669389754095</c:v>
                </c:pt>
                <c:pt idx="721">
                  <c:v>770.06415444433003</c:v>
                </c:pt>
                <c:pt idx="722">
                  <c:v>770.45101027051896</c:v>
                </c:pt>
                <c:pt idx="723">
                  <c:v>771.94316845692401</c:v>
                </c:pt>
                <c:pt idx="724">
                  <c:v>772.05369869295396</c:v>
                </c:pt>
                <c:pt idx="725">
                  <c:v>773.49059176142805</c:v>
                </c:pt>
                <c:pt idx="726">
                  <c:v>775.64593136401299</c:v>
                </c:pt>
                <c:pt idx="727">
                  <c:v>777.19335466851703</c:v>
                </c:pt>
                <c:pt idx="728">
                  <c:v>778.29865702881705</c:v>
                </c:pt>
                <c:pt idx="729">
                  <c:v>779.40395938920096</c:v>
                </c:pt>
                <c:pt idx="730">
                  <c:v>775.75646160004305</c:v>
                </c:pt>
                <c:pt idx="731">
                  <c:v>773.71165223348805</c:v>
                </c:pt>
                <c:pt idx="732">
                  <c:v>777.08282443248697</c:v>
                </c:pt>
                <c:pt idx="733">
                  <c:v>777.69074073065201</c:v>
                </c:pt>
                <c:pt idx="734">
                  <c:v>775.64593136401299</c:v>
                </c:pt>
                <c:pt idx="735">
                  <c:v>777.13808955050195</c:v>
                </c:pt>
                <c:pt idx="736">
                  <c:v>778.29865702881705</c:v>
                </c:pt>
                <c:pt idx="737">
                  <c:v>780.232936159426</c:v>
                </c:pt>
                <c:pt idx="738">
                  <c:v>780.89611757560601</c:v>
                </c:pt>
                <c:pt idx="739">
                  <c:v>781.66982922789998</c:v>
                </c:pt>
                <c:pt idx="740">
                  <c:v>783.60410835842504</c:v>
                </c:pt>
                <c:pt idx="741">
                  <c:v>785.70418284307902</c:v>
                </c:pt>
                <c:pt idx="742">
                  <c:v>785.980508433154</c:v>
                </c:pt>
                <c:pt idx="743">
                  <c:v>788.63323409795703</c:v>
                </c:pt>
                <c:pt idx="744">
                  <c:v>789.62800622222699</c:v>
                </c:pt>
                <c:pt idx="745">
                  <c:v>788.467438743912</c:v>
                </c:pt>
                <c:pt idx="746">
                  <c:v>791.72808070688097</c:v>
                </c:pt>
                <c:pt idx="747">
                  <c:v>791.451755116806</c:v>
                </c:pt>
                <c:pt idx="748">
                  <c:v>792.05967141497104</c:v>
                </c:pt>
                <c:pt idx="749">
                  <c:v>793.27550401138501</c:v>
                </c:pt>
                <c:pt idx="750">
                  <c:v>795.26504826000905</c:v>
                </c:pt>
                <c:pt idx="751">
                  <c:v>797.80724368869903</c:v>
                </c:pt>
                <c:pt idx="752">
                  <c:v>797.862508806714</c:v>
                </c:pt>
                <c:pt idx="753">
                  <c:v>799.13360652114295</c:v>
                </c:pt>
                <c:pt idx="754">
                  <c:v>800.404704235488</c:v>
                </c:pt>
                <c:pt idx="755">
                  <c:v>802.39424848411204</c:v>
                </c:pt>
                <c:pt idx="756">
                  <c:v>802.67057407418702</c:v>
                </c:pt>
                <c:pt idx="757">
                  <c:v>804.05220202464602</c:v>
                </c:pt>
                <c:pt idx="758">
                  <c:v>804.82591367685598</c:v>
                </c:pt>
                <c:pt idx="759">
                  <c:v>807.42337422364506</c:v>
                </c:pt>
                <c:pt idx="760">
                  <c:v>807.86549516776495</c:v>
                </c:pt>
                <c:pt idx="761">
                  <c:v>809.24712311822395</c:v>
                </c:pt>
                <c:pt idx="762">
                  <c:v>809.24712311822395</c:v>
                </c:pt>
                <c:pt idx="763">
                  <c:v>810.07609988844899</c:v>
                </c:pt>
                <c:pt idx="764">
                  <c:v>812.50776508119304</c:v>
                </c:pt>
                <c:pt idx="765">
                  <c:v>814.38677909370199</c:v>
                </c:pt>
                <c:pt idx="766">
                  <c:v>818.53166294499499</c:v>
                </c:pt>
                <c:pt idx="767">
                  <c:v>816.59738381438603</c:v>
                </c:pt>
                <c:pt idx="768">
                  <c:v>818.86325365308505</c:v>
                </c:pt>
                <c:pt idx="769">
                  <c:v>820.46594207560395</c:v>
                </c:pt>
                <c:pt idx="770">
                  <c:v>820.07908624949903</c:v>
                </c:pt>
                <c:pt idx="771">
                  <c:v>823.06340262239303</c:v>
                </c:pt>
                <c:pt idx="772">
                  <c:v>821.40544908185905</c:v>
                </c:pt>
                <c:pt idx="773">
                  <c:v>823.339728212468</c:v>
                </c:pt>
                <c:pt idx="774">
                  <c:v>823.67131892055795</c:v>
                </c:pt>
                <c:pt idx="775">
                  <c:v>825.32927246100803</c:v>
                </c:pt>
                <c:pt idx="776">
                  <c:v>825.66086316918199</c:v>
                </c:pt>
                <c:pt idx="777">
                  <c:v>830.02680749245098</c:v>
                </c:pt>
                <c:pt idx="778">
                  <c:v>830.41366331855602</c:v>
                </c:pt>
                <c:pt idx="779">
                  <c:v>830.41366331855602</c:v>
                </c:pt>
                <c:pt idx="780">
                  <c:v>835.00066811396903</c:v>
                </c:pt>
                <c:pt idx="781">
                  <c:v>835.276993704044</c:v>
                </c:pt>
                <c:pt idx="782">
                  <c:v>835.49805417610401</c:v>
                </c:pt>
                <c:pt idx="783">
                  <c:v>838.20604495892201</c:v>
                </c:pt>
                <c:pt idx="784">
                  <c:v>839.58767290938204</c:v>
                </c:pt>
                <c:pt idx="785">
                  <c:v>838.86922637510202</c:v>
                </c:pt>
                <c:pt idx="786">
                  <c:v>840.36138456159097</c:v>
                </c:pt>
                <c:pt idx="787">
                  <c:v>842.51672416426004</c:v>
                </c:pt>
                <c:pt idx="788">
                  <c:v>842.29566369220004</c:v>
                </c:pt>
                <c:pt idx="789">
                  <c:v>844.61679864883001</c:v>
                </c:pt>
                <c:pt idx="790">
                  <c:v>843.78782187860497</c:v>
                </c:pt>
                <c:pt idx="791">
                  <c:v>842.68251951830598</c:v>
                </c:pt>
                <c:pt idx="792">
                  <c:v>845.66683589119896</c:v>
                </c:pt>
                <c:pt idx="793">
                  <c:v>845.77736612722902</c:v>
                </c:pt>
                <c:pt idx="794">
                  <c:v>847.98797084791295</c:v>
                </c:pt>
                <c:pt idx="795">
                  <c:v>848.81694761813799</c:v>
                </c:pt>
                <c:pt idx="796">
                  <c:v>849.75645462439297</c:v>
                </c:pt>
                <c:pt idx="797">
                  <c:v>850.53016627668705</c:v>
                </c:pt>
                <c:pt idx="798">
                  <c:v>851.58020351897198</c:v>
                </c:pt>
                <c:pt idx="799">
                  <c:v>851.41440816492695</c:v>
                </c:pt>
                <c:pt idx="800">
                  <c:v>852.07758958110696</c:v>
                </c:pt>
                <c:pt idx="801">
                  <c:v>853.625012885611</c:v>
                </c:pt>
                <c:pt idx="802">
                  <c:v>852.40918028919702</c:v>
                </c:pt>
                <c:pt idx="803">
                  <c:v>854.78558036392599</c:v>
                </c:pt>
                <c:pt idx="804">
                  <c:v>855.00664083598599</c:v>
                </c:pt>
                <c:pt idx="805">
                  <c:v>856.11194319637002</c:v>
                </c:pt>
                <c:pt idx="806">
                  <c:v>858.48834327101395</c:v>
                </c:pt>
                <c:pt idx="807">
                  <c:v>859.42785027735397</c:v>
                </c:pt>
                <c:pt idx="808">
                  <c:v>860.92000846375799</c:v>
                </c:pt>
                <c:pt idx="809">
                  <c:v>861.47265964390897</c:v>
                </c:pt>
                <c:pt idx="810">
                  <c:v>861.141068935818</c:v>
                </c:pt>
                <c:pt idx="811">
                  <c:v>862.24637129620305</c:v>
                </c:pt>
                <c:pt idx="812">
                  <c:v>863.68326436459199</c:v>
                </c:pt>
                <c:pt idx="813">
                  <c:v>864.73330160696196</c:v>
                </c:pt>
                <c:pt idx="814">
                  <c:v>863.24114342047199</c:v>
                </c:pt>
                <c:pt idx="815">
                  <c:v>867.16496679970498</c:v>
                </c:pt>
                <c:pt idx="816">
                  <c:v>867.60708774382499</c:v>
                </c:pt>
                <c:pt idx="817">
                  <c:v>870.03875293656904</c:v>
                </c:pt>
                <c:pt idx="818">
                  <c:v>870.86772970679397</c:v>
                </c:pt>
                <c:pt idx="819">
                  <c:v>870.09401805458401</c:v>
                </c:pt>
                <c:pt idx="820">
                  <c:v>874.90208332197301</c:v>
                </c:pt>
                <c:pt idx="821">
                  <c:v>875.84159032831201</c:v>
                </c:pt>
                <c:pt idx="822">
                  <c:v>876.72583221655202</c:v>
                </c:pt>
                <c:pt idx="823">
                  <c:v>877.38901363273203</c:v>
                </c:pt>
                <c:pt idx="824">
                  <c:v>878.05219504891204</c:v>
                </c:pt>
                <c:pt idx="825">
                  <c:v>879.76541370746099</c:v>
                </c:pt>
                <c:pt idx="826">
                  <c:v>878.54958111113103</c:v>
                </c:pt>
                <c:pt idx="827">
                  <c:v>880.59439047768603</c:v>
                </c:pt>
                <c:pt idx="828">
                  <c:v>880.42859512363998</c:v>
                </c:pt>
                <c:pt idx="829">
                  <c:v>881.81022307410001</c:v>
                </c:pt>
                <c:pt idx="830">
                  <c:v>885.01559991905401</c:v>
                </c:pt>
                <c:pt idx="831">
                  <c:v>887.17093952172195</c:v>
                </c:pt>
                <c:pt idx="832">
                  <c:v>889.16048377034701</c:v>
                </c:pt>
                <c:pt idx="833">
                  <c:v>887.66832558385795</c:v>
                </c:pt>
                <c:pt idx="834">
                  <c:v>892.58692108736</c:v>
                </c:pt>
                <c:pt idx="835">
                  <c:v>890.65264195675104</c:v>
                </c:pt>
                <c:pt idx="836">
                  <c:v>894.631730453915</c:v>
                </c:pt>
                <c:pt idx="837">
                  <c:v>891.92373967117999</c:v>
                </c:pt>
                <c:pt idx="838">
                  <c:v>893.85801880170504</c:v>
                </c:pt>
                <c:pt idx="839">
                  <c:v>894.07907927376505</c:v>
                </c:pt>
                <c:pt idx="840">
                  <c:v>894.07907927376505</c:v>
                </c:pt>
                <c:pt idx="841">
                  <c:v>897.50551659086295</c:v>
                </c:pt>
                <c:pt idx="842">
                  <c:v>898.00290265299805</c:v>
                </c:pt>
                <c:pt idx="843">
                  <c:v>898.94240965925303</c:v>
                </c:pt>
                <c:pt idx="844">
                  <c:v>901.37407485199697</c:v>
                </c:pt>
                <c:pt idx="845">
                  <c:v>903.19782374657598</c:v>
                </c:pt>
                <c:pt idx="846">
                  <c:v>903.75047492672604</c:v>
                </c:pt>
                <c:pt idx="847">
                  <c:v>906.40320059152998</c:v>
                </c:pt>
                <c:pt idx="848">
                  <c:v>905.905814529395</c:v>
                </c:pt>
                <c:pt idx="849">
                  <c:v>908.669070430229</c:v>
                </c:pt>
                <c:pt idx="850">
                  <c:v>909.44278208243895</c:v>
                </c:pt>
                <c:pt idx="851">
                  <c:v>908.669070430229</c:v>
                </c:pt>
                <c:pt idx="852">
                  <c:v>909.55331231846799</c:v>
                </c:pt>
                <c:pt idx="853">
                  <c:v>910.71387979678298</c:v>
                </c:pt>
                <c:pt idx="854">
                  <c:v>912.04024262922701</c:v>
                </c:pt>
                <c:pt idx="855">
                  <c:v>913.03501475349697</c:v>
                </c:pt>
                <c:pt idx="856">
                  <c:v>915.07982412013598</c:v>
                </c:pt>
                <c:pt idx="857">
                  <c:v>916.95883813272997</c:v>
                </c:pt>
                <c:pt idx="858">
                  <c:v>918.50626143714999</c:v>
                </c:pt>
                <c:pt idx="859">
                  <c:v>923.48012205866803</c:v>
                </c:pt>
                <c:pt idx="860">
                  <c:v>923.25906158660803</c:v>
                </c:pt>
                <c:pt idx="861">
                  <c:v>924.41962906492301</c:v>
                </c:pt>
                <c:pt idx="862">
                  <c:v>925.74599189736705</c:v>
                </c:pt>
                <c:pt idx="863">
                  <c:v>927.51447567384696</c:v>
                </c:pt>
                <c:pt idx="864">
                  <c:v>927.40394543781701</c:v>
                </c:pt>
                <c:pt idx="865">
                  <c:v>928.45398268018596</c:v>
                </c:pt>
                <c:pt idx="866">
                  <c:v>929.55928504048597</c:v>
                </c:pt>
                <c:pt idx="867">
                  <c:v>930.38826181070999</c:v>
                </c:pt>
                <c:pt idx="868">
                  <c:v>932.81992700345495</c:v>
                </c:pt>
                <c:pt idx="869">
                  <c:v>932.81992700345495</c:v>
                </c:pt>
                <c:pt idx="870">
                  <c:v>934.75420613406402</c:v>
                </c:pt>
                <c:pt idx="871">
                  <c:v>935.36212243222803</c:v>
                </c:pt>
                <c:pt idx="872">
                  <c:v>938.56749927718204</c:v>
                </c:pt>
                <c:pt idx="873">
                  <c:v>940.66757376183602</c:v>
                </c:pt>
                <c:pt idx="874">
                  <c:v>943.81768548877506</c:v>
                </c:pt>
                <c:pt idx="875">
                  <c:v>942.21499706633995</c:v>
                </c:pt>
                <c:pt idx="876">
                  <c:v>946.08355532747396</c:v>
                </c:pt>
                <c:pt idx="877">
                  <c:v>945.91775997342904</c:v>
                </c:pt>
                <c:pt idx="878">
                  <c:v>946.85726697968403</c:v>
                </c:pt>
                <c:pt idx="879">
                  <c:v>947.630978631978</c:v>
                </c:pt>
                <c:pt idx="880">
                  <c:v>948.29416004815801</c:v>
                </c:pt>
                <c:pt idx="881">
                  <c:v>950.56002988685702</c:v>
                </c:pt>
                <c:pt idx="882">
                  <c:v>951.88639271921704</c:v>
                </c:pt>
                <c:pt idx="883">
                  <c:v>953.32328578769102</c:v>
                </c:pt>
                <c:pt idx="884">
                  <c:v>955.03650444615596</c:v>
                </c:pt>
                <c:pt idx="885">
                  <c:v>958.29714640920895</c:v>
                </c:pt>
                <c:pt idx="886">
                  <c:v>959.45771388752303</c:v>
                </c:pt>
                <c:pt idx="887">
                  <c:v>962.38676514240206</c:v>
                </c:pt>
                <c:pt idx="888">
                  <c:v>961.61305349019301</c:v>
                </c:pt>
                <c:pt idx="889">
                  <c:v>957.96555570103396</c:v>
                </c:pt>
                <c:pt idx="890">
                  <c:v>961.83411396225301</c:v>
                </c:pt>
                <c:pt idx="891">
                  <c:v>958.96032782538896</c:v>
                </c:pt>
                <c:pt idx="892">
                  <c:v>959.95509994965801</c:v>
                </c:pt>
                <c:pt idx="893">
                  <c:v>959.40244876950896</c:v>
                </c:pt>
                <c:pt idx="894">
                  <c:v>960.61828136583802</c:v>
                </c:pt>
                <c:pt idx="895">
                  <c:v>962.718355850492</c:v>
                </c:pt>
                <c:pt idx="896">
                  <c:v>964.43157450904096</c:v>
                </c:pt>
                <c:pt idx="897">
                  <c:v>966.31058852155104</c:v>
                </c:pt>
                <c:pt idx="898">
                  <c:v>964.76316521713102</c:v>
                </c:pt>
                <c:pt idx="899">
                  <c:v>967.47115599995004</c:v>
                </c:pt>
                <c:pt idx="900">
                  <c:v>970.01335142872404</c:v>
                </c:pt>
                <c:pt idx="901">
                  <c:v>972.22395614940797</c:v>
                </c:pt>
                <c:pt idx="902">
                  <c:v>972.50028173948294</c:v>
                </c:pt>
                <c:pt idx="903">
                  <c:v>972.11342591337802</c:v>
                </c:pt>
                <c:pt idx="904">
                  <c:v>976.75569582672199</c:v>
                </c:pt>
                <c:pt idx="905">
                  <c:v>974.87668181421202</c:v>
                </c:pt>
                <c:pt idx="906">
                  <c:v>974.60035622405303</c:v>
                </c:pt>
                <c:pt idx="907">
                  <c:v>975.09774228627202</c:v>
                </c:pt>
                <c:pt idx="908">
                  <c:v>976.36884000061696</c:v>
                </c:pt>
                <c:pt idx="909">
                  <c:v>979.79527731763096</c:v>
                </c:pt>
                <c:pt idx="910">
                  <c:v>980.182133143736</c:v>
                </c:pt>
                <c:pt idx="911">
                  <c:v>980.67951920595499</c:v>
                </c:pt>
                <c:pt idx="912">
                  <c:v>982.61379833647902</c:v>
                </c:pt>
                <c:pt idx="913">
                  <c:v>986.70341706975705</c:v>
                </c:pt>
                <c:pt idx="914">
                  <c:v>987.14553801387694</c:v>
                </c:pt>
                <c:pt idx="915">
                  <c:v>988.69296131838098</c:v>
                </c:pt>
                <c:pt idx="916">
                  <c:v>987.97451478410198</c:v>
                </c:pt>
                <c:pt idx="917">
                  <c:v>990.07458926875597</c:v>
                </c:pt>
                <c:pt idx="918">
                  <c:v>986.86921242380197</c:v>
                </c:pt>
                <c:pt idx="919">
                  <c:v>990.62724044890604</c:v>
                </c:pt>
                <c:pt idx="920">
                  <c:v>991.34568698310102</c:v>
                </c:pt>
                <c:pt idx="921">
                  <c:v>991.62201257326001</c:v>
                </c:pt>
                <c:pt idx="922">
                  <c:v>994.05367776592004</c:v>
                </c:pt>
                <c:pt idx="923">
                  <c:v>997.369584846988</c:v>
                </c:pt>
                <c:pt idx="924">
                  <c:v>1000.8512872820201</c:v>
                </c:pt>
                <c:pt idx="925">
                  <c:v>1000.68549192797</c:v>
                </c:pt>
                <c:pt idx="926">
                  <c:v>999.58018956758804</c:v>
                </c:pt>
                <c:pt idx="927">
                  <c:v>1002.5092408225501</c:v>
                </c:pt>
                <c:pt idx="928">
                  <c:v>1006.76465490979</c:v>
                </c:pt>
                <c:pt idx="929">
                  <c:v>1005.82514790353</c:v>
                </c:pt>
                <c:pt idx="930">
                  <c:v>1006.10147349361</c:v>
                </c:pt>
                <c:pt idx="931">
                  <c:v>1005.93567813956</c:v>
                </c:pt>
                <c:pt idx="932">
                  <c:v>1007.42783632597</c:v>
                </c:pt>
                <c:pt idx="933">
                  <c:v>1006.8199200278</c:v>
                </c:pt>
                <c:pt idx="934">
                  <c:v>1009.2515852205501</c:v>
                </c:pt>
                <c:pt idx="935">
                  <c:v>1009.91476663673</c:v>
                </c:pt>
                <c:pt idx="936">
                  <c:v>1013.1754085996999</c:v>
                </c:pt>
                <c:pt idx="937">
                  <c:v>1014.6123016681699</c:v>
                </c:pt>
                <c:pt idx="938">
                  <c:v>1016.9887017429</c:v>
                </c:pt>
                <c:pt idx="939">
                  <c:v>1019.69669252572</c:v>
                </c:pt>
                <c:pt idx="940">
                  <c:v>1019.91775299778</c:v>
                </c:pt>
                <c:pt idx="941">
                  <c:v>1021.96256236442</c:v>
                </c:pt>
                <c:pt idx="942">
                  <c:v>1024.94687873731</c:v>
                </c:pt>
                <c:pt idx="943">
                  <c:v>1023.12312984273</c:v>
                </c:pt>
                <c:pt idx="944">
                  <c:v>1024.1731670850199</c:v>
                </c:pt>
                <c:pt idx="945">
                  <c:v>1023.62051590487</c:v>
                </c:pt>
                <c:pt idx="946">
                  <c:v>1023.67578102288</c:v>
                </c:pt>
                <c:pt idx="947">
                  <c:v>1024.78108338327</c:v>
                </c:pt>
                <c:pt idx="948">
                  <c:v>1024.7258182652499</c:v>
                </c:pt>
                <c:pt idx="949">
                  <c:v>1026.3837718057</c:v>
                </c:pt>
                <c:pt idx="950">
                  <c:v>1026.1627113336399</c:v>
                </c:pt>
                <c:pt idx="951">
                  <c:v>1028.09699046425</c:v>
                </c:pt>
                <c:pt idx="952">
                  <c:v>1029.42335329661</c:v>
                </c:pt>
                <c:pt idx="953">
                  <c:v>1032.0208138434</c:v>
                </c:pt>
                <c:pt idx="954">
                  <c:v>1033.01558596775</c:v>
                </c:pt>
                <c:pt idx="955">
                  <c:v>1033.7892976199601</c:v>
                </c:pt>
                <c:pt idx="956">
                  <c:v>1036.22096281271</c:v>
                </c:pt>
                <c:pt idx="957">
                  <c:v>1033.6787673839301</c:v>
                </c:pt>
                <c:pt idx="958">
                  <c:v>1033.6787673839301</c:v>
                </c:pt>
                <c:pt idx="959">
                  <c:v>1033.9550929740101</c:v>
                </c:pt>
                <c:pt idx="960">
                  <c:v>1036.4420232847699</c:v>
                </c:pt>
                <c:pt idx="961">
                  <c:v>1038.65262800545</c:v>
                </c:pt>
                <c:pt idx="962">
                  <c:v>1036.82887911087</c:v>
                </c:pt>
                <c:pt idx="963">
                  <c:v>1040.2000513098701</c:v>
                </c:pt>
                <c:pt idx="964">
                  <c:v>1043.35016303681</c:v>
                </c:pt>
                <c:pt idx="965">
                  <c:v>1045.6712979935201</c:v>
                </c:pt>
                <c:pt idx="966">
                  <c:v>1046.1134189376401</c:v>
                </c:pt>
                <c:pt idx="967">
                  <c:v>1048.8766748384801</c:v>
                </c:pt>
                <c:pt idx="968">
                  <c:v>1049.0424701925201</c:v>
                </c:pt>
                <c:pt idx="969">
                  <c:v>1052.13731680145</c:v>
                </c:pt>
                <c:pt idx="970">
                  <c:v>1051.75046097534</c:v>
                </c:pt>
                <c:pt idx="971">
                  <c:v>1051.0320144411501</c:v>
                </c:pt>
                <c:pt idx="972">
                  <c:v>1050.5898934970301</c:v>
                </c:pt>
                <c:pt idx="973">
                  <c:v>1051.30834003122</c:v>
                </c:pt>
                <c:pt idx="974">
                  <c:v>1053.74000522397</c:v>
                </c:pt>
                <c:pt idx="975">
                  <c:v>1055.5084890005301</c:v>
                </c:pt>
                <c:pt idx="976">
                  <c:v>1058.93492631754</c:v>
                </c:pt>
                <c:pt idx="977">
                  <c:v>1057.4427681310499</c:v>
                </c:pt>
                <c:pt idx="978">
                  <c:v>1062.5271589885999</c:v>
                </c:pt>
                <c:pt idx="979">
                  <c:v>1064.18511252914</c:v>
                </c:pt>
                <c:pt idx="980">
                  <c:v>1066.00886142372</c:v>
                </c:pt>
                <c:pt idx="981">
                  <c:v>1066.2299218957801</c:v>
                </c:pt>
                <c:pt idx="982">
                  <c:v>1064.62723347326</c:v>
                </c:pt>
                <c:pt idx="983">
                  <c:v>1067.8878754362199</c:v>
                </c:pt>
                <c:pt idx="984">
                  <c:v>1068.05367079027</c:v>
                </c:pt>
                <c:pt idx="985">
                  <c:v>1067.1141637840201</c:v>
                </c:pt>
                <c:pt idx="986">
                  <c:v>1069.10370803264</c:v>
                </c:pt>
                <c:pt idx="987">
                  <c:v>1067.22469402005</c:v>
                </c:pt>
                <c:pt idx="988">
                  <c:v>1070.54060110103</c:v>
                </c:pt>
                <c:pt idx="989">
                  <c:v>1075.2381361324699</c:v>
                </c:pt>
                <c:pt idx="990">
                  <c:v>1077.1171501450699</c:v>
                </c:pt>
                <c:pt idx="991">
                  <c:v>1077.2276803811001</c:v>
                </c:pt>
                <c:pt idx="992">
                  <c:v>1078.7198385674999</c:v>
                </c:pt>
                <c:pt idx="993">
                  <c:v>1080.3225269900199</c:v>
                </c:pt>
                <c:pt idx="994">
                  <c:v>1082.6436619467299</c:v>
                </c:pt>
                <c:pt idx="995">
                  <c:v>1081.26203399627</c:v>
                </c:pt>
                <c:pt idx="996">
                  <c:v>1082.6436619467299</c:v>
                </c:pt>
                <c:pt idx="997">
                  <c:v>1080.1567316359699</c:v>
                </c:pt>
                <c:pt idx="998">
                  <c:v>1084.6884713132899</c:v>
                </c:pt>
                <c:pt idx="999">
                  <c:v>1085.73850855566</c:v>
                </c:pt>
                <c:pt idx="1000">
                  <c:v>1084.1910852511501</c:v>
                </c:pt>
                <c:pt idx="1001">
                  <c:v>1085.1305922574099</c:v>
                </c:pt>
                <c:pt idx="1002">
                  <c:v>1088.77809004657</c:v>
                </c:pt>
                <c:pt idx="1003">
                  <c:v>1092.5913831896801</c:v>
                </c:pt>
                <c:pt idx="1004">
                  <c:v>1094.69145767434</c:v>
                </c:pt>
                <c:pt idx="1005">
                  <c:v>1091.65187618343</c:v>
                </c:pt>
                <c:pt idx="1006">
                  <c:v>1095.9625553886799</c:v>
                </c:pt>
                <c:pt idx="1007">
                  <c:v>1097.1783879851</c:v>
                </c:pt>
                <c:pt idx="1008">
                  <c:v>1099.33372758777</c:v>
                </c:pt>
                <c:pt idx="1009">
                  <c:v>1097.5652438111999</c:v>
                </c:pt>
                <c:pt idx="1010">
                  <c:v>1096.9573275130399</c:v>
                </c:pt>
                <c:pt idx="1011">
                  <c:v>1096.84679727701</c:v>
                </c:pt>
                <c:pt idx="1012">
                  <c:v>1099.5547880598299</c:v>
                </c:pt>
                <c:pt idx="1013">
                  <c:v>1100.9364160102</c:v>
                </c:pt>
                <c:pt idx="1014">
                  <c:v>1102.8706951408101</c:v>
                </c:pt>
                <c:pt idx="1015">
                  <c:v>1104.6391789172901</c:v>
                </c:pt>
                <c:pt idx="1016">
                  <c:v>1105.8550115137</c:v>
                </c:pt>
                <c:pt idx="1017">
                  <c:v>1109.9446302469</c:v>
                </c:pt>
                <c:pt idx="1018">
                  <c:v>1109.77883489285</c:v>
                </c:pt>
                <c:pt idx="1019">
                  <c:v>1107.9550859983599</c:v>
                </c:pt>
                <c:pt idx="1020">
                  <c:v>1108.45247206049</c:v>
                </c:pt>
                <c:pt idx="1021">
                  <c:v>1108.3972069424799</c:v>
                </c:pt>
                <c:pt idx="1022">
                  <c:v>1109.50250930278</c:v>
                </c:pt>
                <c:pt idx="1023">
                  <c:v>1106.5181929298799</c:v>
                </c:pt>
                <c:pt idx="1024">
                  <c:v>1103.9207323830999</c:v>
                </c:pt>
                <c:pt idx="1025">
                  <c:v>1104.69444403539</c:v>
                </c:pt>
                <c:pt idx="1026">
                  <c:v>1106.13133710378</c:v>
                </c:pt>
                <c:pt idx="1027">
                  <c:v>1105.68921615966</c:v>
                </c:pt>
                <c:pt idx="1028">
                  <c:v>1105.7997463956899</c:v>
                </c:pt>
                <c:pt idx="1029">
                  <c:v>1108.78406276858</c:v>
                </c:pt>
                <c:pt idx="1030">
                  <c:v>1112.3210303216299</c:v>
                </c:pt>
                <c:pt idx="1031">
                  <c:v>1114.8632257504</c:v>
                </c:pt>
                <c:pt idx="1032">
                  <c:v>1116.30011881888</c:v>
                </c:pt>
                <c:pt idx="1033">
                  <c:v>1115.5264071665799</c:v>
                </c:pt>
                <c:pt idx="1034">
                  <c:v>1118.2896630674099</c:v>
                </c:pt>
                <c:pt idx="1035">
                  <c:v>1117.90280724131</c:v>
                </c:pt>
                <c:pt idx="1036">
                  <c:v>1118.17913283138</c:v>
                </c:pt>
                <c:pt idx="1037">
                  <c:v>1116.57644440895</c:v>
                </c:pt>
                <c:pt idx="1038">
                  <c:v>1114.25530945224</c:v>
                </c:pt>
                <c:pt idx="1039">
                  <c:v>1116.85276999902</c:v>
                </c:pt>
                <c:pt idx="1040">
                  <c:v>1116.68697464498</c:v>
                </c:pt>
                <c:pt idx="1041">
                  <c:v>1120.7213282601599</c:v>
                </c:pt>
                <c:pt idx="1042">
                  <c:v>1122.7661376267999</c:v>
                </c:pt>
                <c:pt idx="1043">
                  <c:v>1126.85575636008</c:v>
                </c:pt>
                <c:pt idx="1044">
                  <c:v>1128.6795052545699</c:v>
                </c:pt>
                <c:pt idx="1045">
                  <c:v>1129.6742773789199</c:v>
                </c:pt>
                <c:pt idx="1046">
                  <c:v>1127.6847331302999</c:v>
                </c:pt>
                <c:pt idx="1047">
                  <c:v>1130.9453750932701</c:v>
                </c:pt>
                <c:pt idx="1048">
                  <c:v>1130.44798903113</c:v>
                </c:pt>
                <c:pt idx="1049">
                  <c:v>1129.01109596266</c:v>
                </c:pt>
                <c:pt idx="1050">
                  <c:v>1128.56897501854</c:v>
                </c:pt>
                <c:pt idx="1051">
                  <c:v>1128.73477037259</c:v>
                </c:pt>
                <c:pt idx="1052">
                  <c:v>1128.8453006086199</c:v>
                </c:pt>
                <c:pt idx="1053">
                  <c:v>1133.5981007580699</c:v>
                </c:pt>
                <c:pt idx="1054">
                  <c:v>1130.89010997525</c:v>
                </c:pt>
                <c:pt idx="1055">
                  <c:v>1132.76912398785</c:v>
                </c:pt>
                <c:pt idx="1056">
                  <c:v>1137.4666590192101</c:v>
                </c:pt>
                <c:pt idx="1057">
                  <c:v>1139.29040791379</c:v>
                </c:pt>
                <c:pt idx="1058">
                  <c:v>1141.9983986965999</c:v>
                </c:pt>
                <c:pt idx="1059">
                  <c:v>1140.2851800380599</c:v>
                </c:pt>
                <c:pt idx="1060">
                  <c:v>1139.1246125597399</c:v>
                </c:pt>
                <c:pt idx="1061">
                  <c:v>1137.5219241372199</c:v>
                </c:pt>
                <c:pt idx="1062">
                  <c:v>1142.1089289326301</c:v>
                </c:pt>
                <c:pt idx="1063">
                  <c:v>1140.89309633631</c:v>
                </c:pt>
                <c:pt idx="1064">
                  <c:v>1141.1141568083699</c:v>
                </c:pt>
                <c:pt idx="1065">
                  <c:v>1141.33521728042</c:v>
                </c:pt>
                <c:pt idx="1066">
                  <c:v>1143.49055688309</c:v>
                </c:pt>
                <c:pt idx="1067">
                  <c:v>1147.13805467217</c:v>
                </c:pt>
                <c:pt idx="1068">
                  <c:v>1150.5092268711701</c:v>
                </c:pt>
                <c:pt idx="1069">
                  <c:v>1148.02229656041</c:v>
                </c:pt>
                <c:pt idx="1070">
                  <c:v>1151.2829385233799</c:v>
                </c:pt>
                <c:pt idx="1071">
                  <c:v>1154.7093758404701</c:v>
                </c:pt>
                <c:pt idx="1072">
                  <c:v>1156.3120642629101</c:v>
                </c:pt>
                <c:pt idx="1073">
                  <c:v>1154.3777851323</c:v>
                </c:pt>
                <c:pt idx="1074">
                  <c:v>1153.65933859811</c:v>
                </c:pt>
                <c:pt idx="1075">
                  <c:v>1151.0066129332999</c:v>
                </c:pt>
                <c:pt idx="1076">
                  <c:v>1156.25679914489</c:v>
                </c:pt>
                <c:pt idx="1077">
                  <c:v>1154.65411072246</c:v>
                </c:pt>
                <c:pt idx="1078">
                  <c:v>1153.93566418818</c:v>
                </c:pt>
                <c:pt idx="1079">
                  <c:v>1156.3120642629101</c:v>
                </c:pt>
                <c:pt idx="1080">
                  <c:v>1158.9095248097001</c:v>
                </c:pt>
                <c:pt idx="1081">
                  <c:v>1161.89384118259</c:v>
                </c:pt>
                <c:pt idx="1082">
                  <c:v>1165.0439529095299</c:v>
                </c:pt>
                <c:pt idx="1083">
                  <c:v>1163.2202040150401</c:v>
                </c:pt>
                <c:pt idx="1084">
                  <c:v>1167.3098227482301</c:v>
                </c:pt>
                <c:pt idx="1085">
                  <c:v>1168.3598599905999</c:v>
                </c:pt>
                <c:pt idx="1086">
                  <c:v>1167.80720881036</c:v>
                </c:pt>
                <c:pt idx="1087">
                  <c:v>1165.48607385374</c:v>
                </c:pt>
                <c:pt idx="1088">
                  <c:v>1165.09921802755</c:v>
                </c:pt>
                <c:pt idx="1089">
                  <c:v>1163.2754691330499</c:v>
                </c:pt>
                <c:pt idx="1090">
                  <c:v>1165.5413389717501</c:v>
                </c:pt>
                <c:pt idx="1091">
                  <c:v>1169.3546321148699</c:v>
                </c:pt>
                <c:pt idx="1092">
                  <c:v>1167.7519436923501</c:v>
                </c:pt>
                <c:pt idx="1093">
                  <c:v>1167.25455763021</c:v>
                </c:pt>
                <c:pt idx="1094">
                  <c:v>1173.16792525799</c:v>
                </c:pt>
                <c:pt idx="1095">
                  <c:v>1175.82065092279</c:v>
                </c:pt>
                <c:pt idx="1096">
                  <c:v>1177.81019517142</c:v>
                </c:pt>
                <c:pt idx="1097">
                  <c:v>1178.1417858795101</c:v>
                </c:pt>
                <c:pt idx="1098">
                  <c:v>1179.52341382996</c:v>
                </c:pt>
                <c:pt idx="1099">
                  <c:v>1180.13133012813</c:v>
                </c:pt>
                <c:pt idx="1100">
                  <c:v>1179.3576184759199</c:v>
                </c:pt>
                <c:pt idx="1101">
                  <c:v>1178.1417858795101</c:v>
                </c:pt>
                <c:pt idx="1102">
                  <c:v>1176.92595328318</c:v>
                </c:pt>
                <c:pt idx="1103">
                  <c:v>1177.3680742273</c:v>
                </c:pt>
                <c:pt idx="1104">
                  <c:v>1179.3023533579001</c:v>
                </c:pt>
                <c:pt idx="1105">
                  <c:v>1179.7997394200399</c:v>
                </c:pt>
                <c:pt idx="1106">
                  <c:v>1179.7997394200399</c:v>
                </c:pt>
                <c:pt idx="1107">
                  <c:v>1181.3471627244601</c:v>
                </c:pt>
                <c:pt idx="1108">
                  <c:v>1185.4367814577399</c:v>
                </c:pt>
                <c:pt idx="1109">
                  <c:v>1192.73177703588</c:v>
                </c:pt>
                <c:pt idx="1110">
                  <c:v>1191.12908861345</c:v>
                </c:pt>
                <c:pt idx="1111">
                  <c:v>1189.6369304269599</c:v>
                </c:pt>
                <c:pt idx="1112">
                  <c:v>1194.7213212845099</c:v>
                </c:pt>
                <c:pt idx="1113">
                  <c:v>1195.21870734664</c:v>
                </c:pt>
                <c:pt idx="1114">
                  <c:v>1192.0685956197001</c:v>
                </c:pt>
                <c:pt idx="1115">
                  <c:v>1189.85799089902</c:v>
                </c:pt>
                <c:pt idx="1116">
                  <c:v>1189.7474606629901</c:v>
                </c:pt>
                <c:pt idx="1117">
                  <c:v>1190.0237862530701</c:v>
                </c:pt>
                <c:pt idx="1118">
                  <c:v>1193.3949584521499</c:v>
                </c:pt>
                <c:pt idx="1119">
                  <c:v>1191.57120955757</c:v>
                </c:pt>
                <c:pt idx="1120">
                  <c:v>1194.6660561664901</c:v>
                </c:pt>
                <c:pt idx="1121">
                  <c:v>1198.36881907358</c:v>
                </c:pt>
                <c:pt idx="1122">
                  <c:v>1203.2321494590699</c:v>
                </c:pt>
                <c:pt idx="1123">
                  <c:v>1204.0611262293</c:v>
                </c:pt>
                <c:pt idx="1124">
                  <c:v>1206.21646583196</c:v>
                </c:pt>
                <c:pt idx="1125">
                  <c:v>1203.28741457709</c:v>
                </c:pt>
                <c:pt idx="1126">
                  <c:v>1200.96627962037</c:v>
                </c:pt>
                <c:pt idx="1127">
                  <c:v>1206.3822611860101</c:v>
                </c:pt>
                <c:pt idx="1128">
                  <c:v>1203.89533087525</c:v>
                </c:pt>
                <c:pt idx="1129">
                  <c:v>1203.45320993113</c:v>
                </c:pt>
                <c:pt idx="1130">
                  <c:v>1203.7848006392201</c:v>
                </c:pt>
                <c:pt idx="1131">
                  <c:v>1204.8901029996</c:v>
                </c:pt>
                <c:pt idx="1132">
                  <c:v>1208.20601008059</c:v>
                </c:pt>
                <c:pt idx="1133">
                  <c:v>1205.1111634716599</c:v>
                </c:pt>
                <c:pt idx="1134">
                  <c:v>1207.8191542544801</c:v>
                </c:pt>
                <c:pt idx="1135">
                  <c:v>1212.6272195219599</c:v>
                </c:pt>
                <c:pt idx="1136">
                  <c:v>1216.77210337316</c:v>
                </c:pt>
                <c:pt idx="1137">
                  <c:v>1217.6563452614</c:v>
                </c:pt>
                <c:pt idx="1138">
                  <c:v>1214.6167637705</c:v>
                </c:pt>
                <c:pt idx="1139">
                  <c:v>1214.1193777083599</c:v>
                </c:pt>
                <c:pt idx="1140">
                  <c:v>1212.12983345974</c:v>
                </c:pt>
                <c:pt idx="1141">
                  <c:v>1217.4352847893399</c:v>
                </c:pt>
                <c:pt idx="1142">
                  <c:v>1217.04842896324</c:v>
                </c:pt>
                <c:pt idx="1143">
                  <c:v>1215.33521030478</c:v>
                </c:pt>
                <c:pt idx="1144">
                  <c:v>1214.45096841645</c:v>
                </c:pt>
                <c:pt idx="1145">
                  <c:v>1218.2642615596501</c:v>
                </c:pt>
                <c:pt idx="1146">
                  <c:v>1222.6302058829201</c:v>
                </c:pt>
                <c:pt idx="1147">
                  <c:v>1227.16194556032</c:v>
                </c:pt>
                <c:pt idx="1148">
                  <c:v>1221.96702446674</c:v>
                </c:pt>
                <c:pt idx="1149">
                  <c:v>1227.1066804423101</c:v>
                </c:pt>
                <c:pt idx="1150">
                  <c:v>1230.97523870344</c:v>
                </c:pt>
                <c:pt idx="1151">
                  <c:v>1231.1962991754999</c:v>
                </c:pt>
                <c:pt idx="1152">
                  <c:v>1229.9804665791701</c:v>
                </c:pt>
                <c:pt idx="1153">
                  <c:v>1225.9461129639101</c:v>
                </c:pt>
                <c:pt idx="1154">
                  <c:v>1227.32774091437</c:v>
                </c:pt>
                <c:pt idx="1155">
                  <c:v>1230.0357316971799</c:v>
                </c:pt>
                <c:pt idx="1156">
                  <c:v>1227.16194556032</c:v>
                </c:pt>
                <c:pt idx="1157">
                  <c:v>1222.4644105288801</c:v>
                </c:pt>
                <c:pt idx="1158">
                  <c:v>1221.52490352262</c:v>
                </c:pt>
                <c:pt idx="1159">
                  <c:v>1222.4644105288801</c:v>
                </c:pt>
                <c:pt idx="1160">
                  <c:v>1226.2224385539801</c:v>
                </c:pt>
                <c:pt idx="1161">
                  <c:v>1229.92520146115</c:v>
                </c:pt>
                <c:pt idx="1162">
                  <c:v>1224.4539547775</c:v>
                </c:pt>
                <c:pt idx="1163">
                  <c:v>1229.372550281</c:v>
                </c:pt>
                <c:pt idx="1164">
                  <c:v>1228.4330432746699</c:v>
                </c:pt>
                <c:pt idx="1165">
                  <c:v>1228.65410374673</c:v>
                </c:pt>
                <c:pt idx="1166">
                  <c:v>1223.3486524171201</c:v>
                </c:pt>
                <c:pt idx="1167">
                  <c:v>1222.40914541086</c:v>
                </c:pt>
                <c:pt idx="1168">
                  <c:v>1219.2590336839201</c:v>
                </c:pt>
                <c:pt idx="1169">
                  <c:v>1223.2933872991</c:v>
                </c:pt>
                <c:pt idx="1170">
                  <c:v>1220.08801045415</c:v>
                </c:pt>
                <c:pt idx="1171">
                  <c:v>1220.36433604422</c:v>
                </c:pt>
                <c:pt idx="1172">
                  <c:v>1223.68024312529</c:v>
                </c:pt>
                <c:pt idx="1173">
                  <c:v>1228.8751642187899</c:v>
                </c:pt>
                <c:pt idx="1174">
                  <c:v>1233.0753131880899</c:v>
                </c:pt>
                <c:pt idx="1175">
                  <c:v>1235.7280388529</c:v>
                </c:pt>
                <c:pt idx="1176">
                  <c:v>1234.2358806664099</c:v>
                </c:pt>
                <c:pt idx="1177">
                  <c:v>1236.33595515106</c:v>
                </c:pt>
                <c:pt idx="1178">
                  <c:v>1236.00436444297</c:v>
                </c:pt>
                <c:pt idx="1179">
                  <c:v>1230.8647084674101</c:v>
                </c:pt>
                <c:pt idx="1180">
                  <c:v>1228.81989910077</c:v>
                </c:pt>
                <c:pt idx="1181">
                  <c:v>1226.7198246162</c:v>
                </c:pt>
                <c:pt idx="1182">
                  <c:v>1224.84081060361</c:v>
                </c:pt>
                <c:pt idx="1183">
                  <c:v>1229.3172851629899</c:v>
                </c:pt>
                <c:pt idx="1184">
                  <c:v>1223.56971288926</c:v>
                </c:pt>
                <c:pt idx="1185">
                  <c:v>1229.2620200449701</c:v>
                </c:pt>
                <c:pt idx="1186">
                  <c:v>1232.08054106382</c:v>
                </c:pt>
                <c:pt idx="1187">
                  <c:v>1237.2201970393</c:v>
                </c:pt>
                <c:pt idx="1188">
                  <c:v>1242.7467088409701</c:v>
                </c:pt>
                <c:pt idx="1189">
                  <c:v>1242.8572390770801</c:v>
                </c:pt>
                <c:pt idx="1190">
                  <c:v>1239.20974128793</c:v>
                </c:pt>
                <c:pt idx="1191">
                  <c:v>1244.7915182076099</c:v>
                </c:pt>
                <c:pt idx="1192">
                  <c:v>1242.7467088409701</c:v>
                </c:pt>
                <c:pt idx="1193">
                  <c:v>1237.7175831015199</c:v>
                </c:pt>
                <c:pt idx="1194">
                  <c:v>1237.2201970393</c:v>
                </c:pt>
                <c:pt idx="1195">
                  <c:v>1233.40690389618</c:v>
                </c:pt>
                <c:pt idx="1196">
                  <c:v>1235.3411830267901</c:v>
                </c:pt>
                <c:pt idx="1197">
                  <c:v>1240.7018994744201</c:v>
                </c:pt>
                <c:pt idx="1198">
                  <c:v>1236.28069003305</c:v>
                </c:pt>
                <c:pt idx="1199">
                  <c:v>1239.4308017599899</c:v>
                </c:pt>
                <c:pt idx="1200">
                  <c:v>1244.1836019094401</c:v>
                </c:pt>
                <c:pt idx="1201">
                  <c:v>1251.53386260569</c:v>
                </c:pt>
                <c:pt idx="1202">
                  <c:v>1252.97075567408</c:v>
                </c:pt>
                <c:pt idx="1203">
                  <c:v>1251.64439284172</c:v>
                </c:pt>
                <c:pt idx="1204">
                  <c:v>1247.33371363638</c:v>
                </c:pt>
                <c:pt idx="1205">
                  <c:v>1245.6757600959299</c:v>
                </c:pt>
                <c:pt idx="1206">
                  <c:v>1251.47859748768</c:v>
                </c:pt>
                <c:pt idx="1207">
                  <c:v>1246.56000198417</c:v>
                </c:pt>
                <c:pt idx="1208">
                  <c:v>1243.85201120135</c:v>
                </c:pt>
                <c:pt idx="1209">
                  <c:v>1243.13356466716</c:v>
                </c:pt>
                <c:pt idx="1210">
                  <c:v>1247.9416299345501</c:v>
                </c:pt>
                <c:pt idx="1211">
                  <c:v>1250.5943555993499</c:v>
                </c:pt>
                <c:pt idx="1212">
                  <c:v>1246.44947174814</c:v>
                </c:pt>
                <c:pt idx="1213">
                  <c:v>1252.5838998479801</c:v>
                </c:pt>
                <c:pt idx="1214">
                  <c:v>1256.72878369927</c:v>
                </c:pt>
                <c:pt idx="1215">
                  <c:v>1260.5973419603999</c:v>
                </c:pt>
                <c:pt idx="1216">
                  <c:v>1261.5921140846699</c:v>
                </c:pt>
                <c:pt idx="1217">
                  <c:v>1258.60779771178</c:v>
                </c:pt>
                <c:pt idx="1218">
                  <c:v>1255.5129511028499</c:v>
                </c:pt>
                <c:pt idx="1219">
                  <c:v>1253.52340685423</c:v>
                </c:pt>
                <c:pt idx="1220">
                  <c:v>1256.2313976370499</c:v>
                </c:pt>
                <c:pt idx="1221">
                  <c:v>1255.9550720469699</c:v>
                </c:pt>
                <c:pt idx="1222">
                  <c:v>1252.97075567408</c:v>
                </c:pt>
                <c:pt idx="1223">
                  <c:v>1253.57867197225</c:v>
                </c:pt>
                <c:pt idx="1224">
                  <c:v>1258.60779771178</c:v>
                </c:pt>
                <c:pt idx="1225">
                  <c:v>1264.0237792774201</c:v>
                </c:pt>
                <c:pt idx="1226">
                  <c:v>1267.61601194847</c:v>
                </c:pt>
                <c:pt idx="1227">
                  <c:v>1261.8684396747501</c:v>
                </c:pt>
                <c:pt idx="1228">
                  <c:v>1266.1791188800901</c:v>
                </c:pt>
                <c:pt idx="1229">
                  <c:v>1269.6055561971</c:v>
                </c:pt>
                <c:pt idx="1230">
                  <c:v>1270.93191902954</c:v>
                </c:pt>
                <c:pt idx="1231">
                  <c:v>1263.8579839233701</c:v>
                </c:pt>
                <c:pt idx="1232">
                  <c:v>1262.5868862090299</c:v>
                </c:pt>
                <c:pt idx="1233">
                  <c:v>1259.5473047181199</c:v>
                </c:pt>
                <c:pt idx="1234">
                  <c:v>1264.96328628376</c:v>
                </c:pt>
                <c:pt idx="1235">
                  <c:v>1263.3053327432201</c:v>
                </c:pt>
                <c:pt idx="1236">
                  <c:v>1260.76313731445</c:v>
                </c:pt>
                <c:pt idx="1237">
                  <c:v>1264.3553699855099</c:v>
                </c:pt>
                <c:pt idx="1238">
                  <c:v>1271.04244926557</c:v>
                </c:pt>
                <c:pt idx="1239">
                  <c:v>1275.7952494149499</c:v>
                </c:pt>
                <c:pt idx="1240">
                  <c:v>1278.5032401977701</c:v>
                </c:pt>
                <c:pt idx="1241">
                  <c:v>1277.8953238996</c:v>
                </c:pt>
                <c:pt idx="1242">
                  <c:v>1278.28217972571</c:v>
                </c:pt>
                <c:pt idx="1243">
                  <c:v>1280.1611937383</c:v>
                </c:pt>
                <c:pt idx="1244">
                  <c:v>1276.23737035915</c:v>
                </c:pt>
                <c:pt idx="1245">
                  <c:v>1272.3135469799199</c:v>
                </c:pt>
                <c:pt idx="1246">
                  <c:v>1272.09248650786</c:v>
                </c:pt>
                <c:pt idx="1247">
                  <c:v>1268.2239282467201</c:v>
                </c:pt>
                <c:pt idx="1248">
                  <c:v>1273.8609702844201</c:v>
                </c:pt>
                <c:pt idx="1249">
                  <c:v>1270.48979808542</c:v>
                </c:pt>
                <c:pt idx="1250">
                  <c:v>1270.4345329673199</c:v>
                </c:pt>
                <c:pt idx="1251">
                  <c:v>1277.01108201136</c:v>
                </c:pt>
                <c:pt idx="1252">
                  <c:v>1280.8243751544801</c:v>
                </c:pt>
                <c:pt idx="1253">
                  <c:v>1285.41137994989</c:v>
                </c:pt>
                <c:pt idx="1254">
                  <c:v>1288.56149167683</c:v>
                </c:pt>
                <c:pt idx="1255">
                  <c:v>1283.1455101111901</c:v>
                </c:pt>
                <c:pt idx="1256">
                  <c:v>1289.5562638010999</c:v>
                </c:pt>
                <c:pt idx="1257">
                  <c:v>1289.1141428569799</c:v>
                </c:pt>
                <c:pt idx="1258">
                  <c:v>1283.8639566453901</c:v>
                </c:pt>
                <c:pt idx="1259">
                  <c:v>1283.20077522921</c:v>
                </c:pt>
                <c:pt idx="1260">
                  <c:v>1277.5084680734999</c:v>
                </c:pt>
                <c:pt idx="1261">
                  <c:v>1278.2269146076901</c:v>
                </c:pt>
                <c:pt idx="1262">
                  <c:v>1282.64812404906</c:v>
                </c:pt>
                <c:pt idx="1263">
                  <c:v>1277.9505890176199</c:v>
                </c:pt>
                <c:pt idx="1264">
                  <c:v>1282.64812404906</c:v>
                </c:pt>
                <c:pt idx="1265">
                  <c:v>1285.68770553997</c:v>
                </c:pt>
                <c:pt idx="1266">
                  <c:v>1291.6563382857501</c:v>
                </c:pt>
                <c:pt idx="1267">
                  <c:v>1297.5144407955099</c:v>
                </c:pt>
                <c:pt idx="1268">
                  <c:v>1298.56447803788</c:v>
                </c:pt>
                <c:pt idx="1269">
                  <c:v>1291.7116034037699</c:v>
                </c:pt>
                <c:pt idx="1270">
                  <c:v>1296.7959942613199</c:v>
                </c:pt>
                <c:pt idx="1271">
                  <c:v>1296.0222826091101</c:v>
                </c:pt>
                <c:pt idx="1272">
                  <c:v>1291.8773987578099</c:v>
                </c:pt>
                <c:pt idx="1273">
                  <c:v>1289.00361262095</c:v>
                </c:pt>
                <c:pt idx="1274">
                  <c:v>1285.41137994989</c:v>
                </c:pt>
                <c:pt idx="1275">
                  <c:v>1290.27471033538</c:v>
                </c:pt>
                <c:pt idx="1276">
                  <c:v>1294.7511848946799</c:v>
                </c:pt>
                <c:pt idx="1277">
                  <c:v>1288.00884049668</c:v>
                </c:pt>
                <c:pt idx="1278">
                  <c:v>1294.7511848946799</c:v>
                </c:pt>
                <c:pt idx="1279">
                  <c:v>1297.56970591353</c:v>
                </c:pt>
                <c:pt idx="1280">
                  <c:v>1302.2672409449699</c:v>
                </c:pt>
                <c:pt idx="1281">
                  <c:v>1304.47784566565</c:v>
                </c:pt>
                <c:pt idx="1282">
                  <c:v>1303.8699293674899</c:v>
                </c:pt>
                <c:pt idx="1283">
                  <c:v>1299.2276594540599</c:v>
                </c:pt>
                <c:pt idx="1284">
                  <c:v>1306.79898062237</c:v>
                </c:pt>
                <c:pt idx="1285">
                  <c:v>1301.32773393872</c:v>
                </c:pt>
                <c:pt idx="1286">
                  <c:v>1299.5039850441401</c:v>
                </c:pt>
                <c:pt idx="1287">
                  <c:v>1296.6301989072699</c:v>
                </c:pt>
                <c:pt idx="1288">
                  <c:v>1294.19853371453</c:v>
                </c:pt>
                <c:pt idx="1289">
                  <c:v>1300.8303478764999</c:v>
                </c:pt>
                <c:pt idx="1290">
                  <c:v>1305.4173526719101</c:v>
                </c:pt>
                <c:pt idx="1291">
                  <c:v>1297.9012966216201</c:v>
                </c:pt>
                <c:pt idx="1292">
                  <c:v>1303.8699293674899</c:v>
                </c:pt>
                <c:pt idx="1293">
                  <c:v>1309.28591093313</c:v>
                </c:pt>
                <c:pt idx="1294">
                  <c:v>1313.0992040762501</c:v>
                </c:pt>
                <c:pt idx="1295">
                  <c:v>1314.09397620052</c:v>
                </c:pt>
                <c:pt idx="1296">
                  <c:v>1308.84378998892</c:v>
                </c:pt>
                <c:pt idx="1297">
                  <c:v>1306.79898062237</c:v>
                </c:pt>
                <c:pt idx="1298">
                  <c:v>1303.64886889543</c:v>
                </c:pt>
                <c:pt idx="1299">
                  <c:v>1307.6279573925899</c:v>
                </c:pt>
                <c:pt idx="1300">
                  <c:v>1307.4621620385501</c:v>
                </c:pt>
                <c:pt idx="1301">
                  <c:v>1303.4278084232899</c:v>
                </c:pt>
                <c:pt idx="1302">
                  <c:v>1306.0252689700701</c:v>
                </c:pt>
                <c:pt idx="1303">
                  <c:v>1310.11488770335</c:v>
                </c:pt>
                <c:pt idx="1304">
                  <c:v>1315.80719485907</c:v>
                </c:pt>
                <c:pt idx="1305">
                  <c:v>1322.49427413905</c:v>
                </c:pt>
                <c:pt idx="1306">
                  <c:v>1314.2597715545601</c:v>
                </c:pt>
                <c:pt idx="1307">
                  <c:v>1321.88635784088</c:v>
                </c:pt>
                <c:pt idx="1308">
                  <c:v>1322.88112996515</c:v>
                </c:pt>
                <c:pt idx="1309">
                  <c:v>1320.2284043004299</c:v>
                </c:pt>
                <c:pt idx="1310">
                  <c:v>1316.08352044914</c:v>
                </c:pt>
                <c:pt idx="1311">
                  <c:v>1315.1992785609</c:v>
                </c:pt>
                <c:pt idx="1312">
                  <c:v>1310.55700864747</c:v>
                </c:pt>
                <c:pt idx="1313">
                  <c:v>1316.6361716292899</c:v>
                </c:pt>
                <c:pt idx="1314">
                  <c:v>1314.09397620052</c:v>
                </c:pt>
                <c:pt idx="1315">
                  <c:v>1312.87814360419</c:v>
                </c:pt>
                <c:pt idx="1316">
                  <c:v>1316.9124972193599</c:v>
                </c:pt>
                <c:pt idx="1317">
                  <c:v>1322.6600694930901</c:v>
                </c:pt>
                <c:pt idx="1318">
                  <c:v>1326.2523021642401</c:v>
                </c:pt>
                <c:pt idx="1319">
                  <c:v>1331.5024883758299</c:v>
                </c:pt>
                <c:pt idx="1320">
                  <c:v>1328.3523766488099</c:v>
                </c:pt>
                <c:pt idx="1321">
                  <c:v>1328.1865812947599</c:v>
                </c:pt>
                <c:pt idx="1322">
                  <c:v>1329.1813534191101</c:v>
                </c:pt>
                <c:pt idx="1323">
                  <c:v>1324.8706742137799</c:v>
                </c:pt>
                <c:pt idx="1324">
                  <c:v>1320.9468508346299</c:v>
                </c:pt>
                <c:pt idx="1325">
                  <c:v>1319.1783670580601</c:v>
                </c:pt>
                <c:pt idx="1326">
                  <c:v>1312.49128777808</c:v>
                </c:pt>
                <c:pt idx="1327">
                  <c:v>1317.6309437536399</c:v>
                </c:pt>
                <c:pt idx="1328">
                  <c:v>1316.3045809212001</c:v>
                </c:pt>
                <c:pt idx="1329">
                  <c:v>1313.32026454831</c:v>
                </c:pt>
                <c:pt idx="1330">
                  <c:v>1319.5099577661499</c:v>
                </c:pt>
                <c:pt idx="1331">
                  <c:v>1323.4890462634</c:v>
                </c:pt>
                <c:pt idx="1332">
                  <c:v>1325.8101812201201</c:v>
                </c:pt>
                <c:pt idx="1333">
                  <c:v>1329.0155580650701</c:v>
                </c:pt>
                <c:pt idx="1334">
                  <c:v>1326.63915799034</c:v>
                </c:pt>
                <c:pt idx="1335">
                  <c:v>1329.23661853713</c:v>
                </c:pt>
                <c:pt idx="1336">
                  <c:v>1328.51817200293</c:v>
                </c:pt>
                <c:pt idx="1337">
                  <c:v>1323.1021904372999</c:v>
                </c:pt>
                <c:pt idx="1338">
                  <c:v>1321.2231764246999</c:v>
                </c:pt>
                <c:pt idx="1339">
                  <c:v>1317.13355769142</c:v>
                </c:pt>
                <c:pt idx="1340">
                  <c:v>1317.68620887166</c:v>
                </c:pt>
                <c:pt idx="1341">
                  <c:v>1321.4995020147801</c:v>
                </c:pt>
                <c:pt idx="1342">
                  <c:v>1315.6966646230401</c:v>
                </c:pt>
                <c:pt idx="1343">
                  <c:v>1318.1835949337899</c:v>
                </c:pt>
                <c:pt idx="1344">
                  <c:v>1326.08650681019</c:v>
                </c:pt>
                <c:pt idx="1345">
                  <c:v>1327.0260138164499</c:v>
                </c:pt>
                <c:pt idx="1346">
                  <c:v>1332.2209349100201</c:v>
                </c:pt>
                <c:pt idx="1347">
                  <c:v>1331.72354884789</c:v>
                </c:pt>
                <c:pt idx="1348">
                  <c:v>1327.1365440524801</c:v>
                </c:pt>
                <c:pt idx="1349">
                  <c:v>1334.3762745126901</c:v>
                </c:pt>
                <c:pt idx="1350">
                  <c:v>1330.9498371955899</c:v>
                </c:pt>
                <c:pt idx="1351">
                  <c:v>1325.8101812201201</c:v>
                </c:pt>
                <c:pt idx="1352">
                  <c:v>1324.0969625615701</c:v>
                </c:pt>
                <c:pt idx="1353">
                  <c:v>1319.9520787102699</c:v>
                </c:pt>
                <c:pt idx="1354">
                  <c:v>1322.77059972912</c:v>
                </c:pt>
                <c:pt idx="1355">
                  <c:v>1329.7340045992601</c:v>
                </c:pt>
                <c:pt idx="1356">
                  <c:v>1320.5047298905099</c:v>
                </c:pt>
                <c:pt idx="1357">
                  <c:v>1326.3075672822499</c:v>
                </c:pt>
                <c:pt idx="1358">
                  <c:v>1330.39718601544</c:v>
                </c:pt>
                <c:pt idx="1359">
                  <c:v>1335.20525128292</c:v>
                </c:pt>
                <c:pt idx="1360">
                  <c:v>1338.24483277383</c:v>
                </c:pt>
                <c:pt idx="1361">
                  <c:v>1334.9841908108599</c:v>
                </c:pt>
                <c:pt idx="1362">
                  <c:v>1328.51817200293</c:v>
                </c:pt>
                <c:pt idx="1363">
                  <c:v>1337.6921815936801</c:v>
                </c:pt>
                <c:pt idx="1364">
                  <c:v>1331.0603674316201</c:v>
                </c:pt>
                <c:pt idx="1365">
                  <c:v>1329.3471487731599</c:v>
                </c:pt>
                <c:pt idx="1366">
                  <c:v>1325.5891207479699</c:v>
                </c:pt>
                <c:pt idx="1367">
                  <c:v>1326.0312416921799</c:v>
                </c:pt>
                <c:pt idx="1368">
                  <c:v>1329.5129441271999</c:v>
                </c:pt>
                <c:pt idx="1369">
                  <c:v>1334.2104791586501</c:v>
                </c:pt>
                <c:pt idx="1370">
                  <c:v>1338.68695371795</c:v>
                </c:pt>
                <c:pt idx="1371">
                  <c:v>1332.9946465622299</c:v>
                </c:pt>
                <c:pt idx="1372">
                  <c:v>1338.5211583639</c:v>
                </c:pt>
                <c:pt idx="1373">
                  <c:v>1341.5054747367899</c:v>
                </c:pt>
                <c:pt idx="1374">
                  <c:v>1341.9475956809099</c:v>
                </c:pt>
                <c:pt idx="1375">
                  <c:v>1336.20002340719</c:v>
                </c:pt>
                <c:pt idx="1376">
                  <c:v>1335.75790246307</c:v>
                </c:pt>
                <c:pt idx="1377">
                  <c:v>1330.6182464875001</c:v>
                </c:pt>
                <c:pt idx="1378">
                  <c:v>1337.7474467116899</c:v>
                </c:pt>
                <c:pt idx="1379">
                  <c:v>1334.0999489226199</c:v>
                </c:pt>
                <c:pt idx="1380">
                  <c:v>1332.1104046739899</c:v>
                </c:pt>
                <c:pt idx="1381">
                  <c:v>1333.04991168025</c:v>
                </c:pt>
                <c:pt idx="1382">
                  <c:v>1339.6264607242799</c:v>
                </c:pt>
                <c:pt idx="1383">
                  <c:v>1341.28441426473</c:v>
                </c:pt>
                <c:pt idx="1384">
                  <c:v>1346.31354000427</c:v>
                </c:pt>
                <c:pt idx="1385">
                  <c:v>1341.5054747367899</c:v>
                </c:pt>
                <c:pt idx="1386">
                  <c:v>1345.4292981160299</c:v>
                </c:pt>
                <c:pt idx="1387">
                  <c:v>1347.8609633087699</c:v>
                </c:pt>
                <c:pt idx="1388">
                  <c:v>1347.5293726006</c:v>
                </c:pt>
                <c:pt idx="1389">
                  <c:v>1342.3897166251199</c:v>
                </c:pt>
                <c:pt idx="1390">
                  <c:v>1339.0738095440499</c:v>
                </c:pt>
                <c:pt idx="1391">
                  <c:v>1335.9789629351301</c:v>
                </c:pt>
                <c:pt idx="1392">
                  <c:v>1341.3949445007599</c:v>
                </c:pt>
                <c:pt idx="1393">
                  <c:v>1338.4658932458899</c:v>
                </c:pt>
                <c:pt idx="1394">
                  <c:v>1337.4711211216199</c:v>
                </c:pt>
                <c:pt idx="1395">
                  <c:v>1341.2291491467199</c:v>
                </c:pt>
                <c:pt idx="1396">
                  <c:v>1347.8609633087699</c:v>
                </c:pt>
                <c:pt idx="1397">
                  <c:v>1351.28740062579</c:v>
                </c:pt>
                <c:pt idx="1398">
                  <c:v>1354.3822472347099</c:v>
                </c:pt>
                <c:pt idx="1399">
                  <c:v>1350.1820982654001</c:v>
                </c:pt>
                <c:pt idx="1400">
                  <c:v>1352.72429369418</c:v>
                </c:pt>
                <c:pt idx="1401">
                  <c:v>1353.55327046448</c:v>
                </c:pt>
                <c:pt idx="1402">
                  <c:v>1348.5794098429701</c:v>
                </c:pt>
                <c:pt idx="1403">
                  <c:v>1345.7056237060999</c:v>
                </c:pt>
                <c:pt idx="1404">
                  <c:v>1343.5502841034299</c:v>
                </c:pt>
                <c:pt idx="1405">
                  <c:v>1340.1791119044301</c:v>
                </c:pt>
                <c:pt idx="1406">
                  <c:v>1344.8766469357899</c:v>
                </c:pt>
                <c:pt idx="1407">
                  <c:v>1341.9475956809099</c:v>
                </c:pt>
                <c:pt idx="1408">
                  <c:v>1343.0528980413001</c:v>
                </c:pt>
                <c:pt idx="1409">
                  <c:v>1349.3531214951799</c:v>
                </c:pt>
                <c:pt idx="1410">
                  <c:v>1353.7743309365401</c:v>
                </c:pt>
                <c:pt idx="1411">
                  <c:v>1358.25080549584</c:v>
                </c:pt>
                <c:pt idx="1412">
                  <c:v>1357.6981543156901</c:v>
                </c:pt>
                <c:pt idx="1413">
                  <c:v>1354.5480425887499</c:v>
                </c:pt>
                <c:pt idx="1414">
                  <c:v>1360.4614102165301</c:v>
                </c:pt>
                <c:pt idx="1415">
                  <c:v>1355.8744054211099</c:v>
                </c:pt>
                <c:pt idx="1416">
                  <c:v>1352.89008904822</c:v>
                </c:pt>
                <c:pt idx="1417">
                  <c:v>1350.6242192096099</c:v>
                </c:pt>
                <c:pt idx="1418">
                  <c:v>1347.7504330726599</c:v>
                </c:pt>
                <c:pt idx="1419">
                  <c:v>1347.5293726006</c:v>
                </c:pt>
                <c:pt idx="1420">
                  <c:v>1354.43751235272</c:v>
                </c:pt>
                <c:pt idx="1421">
                  <c:v>1349.5741819672401</c:v>
                </c:pt>
                <c:pt idx="1422">
                  <c:v>1352.11637739601</c:v>
                </c:pt>
                <c:pt idx="1423">
                  <c:v>1357.0902380175301</c:v>
                </c:pt>
                <c:pt idx="1424">
                  <c:v>1360.1850846264499</c:v>
                </c:pt>
                <c:pt idx="1425">
                  <c:v>1363.8325824155299</c:v>
                </c:pt>
                <c:pt idx="1426">
                  <c:v>1362.9483405272899</c:v>
                </c:pt>
                <c:pt idx="1427">
                  <c:v>1357.03497289951</c:v>
                </c:pt>
                <c:pt idx="1428">
                  <c:v>1364.8826196579</c:v>
                </c:pt>
                <c:pt idx="1429">
                  <c:v>1360.7377358066001</c:v>
                </c:pt>
                <c:pt idx="1430">
                  <c:v>1358.5823962039301</c:v>
                </c:pt>
                <c:pt idx="1431">
                  <c:v>1353.6085355825001</c:v>
                </c:pt>
                <c:pt idx="1432">
                  <c:v>1351.67425645189</c:v>
                </c:pt>
                <c:pt idx="1433">
                  <c:v>1354.8243681788299</c:v>
                </c:pt>
                <c:pt idx="1434">
                  <c:v>1362.11936375706</c:v>
                </c:pt>
                <c:pt idx="1435">
                  <c:v>1364.5510289498</c:v>
                </c:pt>
                <c:pt idx="1436">
                  <c:v>1360.40614509851</c:v>
                </c:pt>
                <c:pt idx="1437">
                  <c:v>1362.67201493721</c:v>
                </c:pt>
                <c:pt idx="1438">
                  <c:v>1369.1380337451301</c:v>
                </c:pt>
                <c:pt idx="1439">
                  <c:v>1369.24856398116</c:v>
                </c:pt>
                <c:pt idx="1440">
                  <c:v>1366.5405731983401</c:v>
                </c:pt>
                <c:pt idx="1441">
                  <c:v>1363.88784753354</c:v>
                </c:pt>
                <c:pt idx="1442">
                  <c:v>1368.9722383910901</c:v>
                </c:pt>
                <c:pt idx="1443">
                  <c:v>1364.9378847759101</c:v>
                </c:pt>
                <c:pt idx="1444">
                  <c:v>1363.2246661173599</c:v>
                </c:pt>
                <c:pt idx="1445">
                  <c:v>1357.64288919768</c:v>
                </c:pt>
                <c:pt idx="1446">
                  <c:v>1357.6981543156901</c:v>
                </c:pt>
                <c:pt idx="1447">
                  <c:v>1364.3852335956799</c:v>
                </c:pt>
                <c:pt idx="1448">
                  <c:v>1368.19852673888</c:v>
                </c:pt>
                <c:pt idx="1449">
                  <c:v>1371.51443381986</c:v>
                </c:pt>
                <c:pt idx="1450">
                  <c:v>1367.48008020468</c:v>
                </c:pt>
                <c:pt idx="1451">
                  <c:v>1371.2933733478001</c:v>
                </c:pt>
                <c:pt idx="1452">
                  <c:v>1374.00136413062</c:v>
                </c:pt>
                <c:pt idx="1453">
                  <c:v>1373.5039780684899</c:v>
                </c:pt>
                <c:pt idx="1454">
                  <c:v>1368.91697327307</c:v>
                </c:pt>
                <c:pt idx="1455">
                  <c:v>1367.31428485064</c:v>
                </c:pt>
                <c:pt idx="1456">
                  <c:v>1361.6219776948401</c:v>
                </c:pt>
                <c:pt idx="1457">
                  <c:v>1366.7616336704</c:v>
                </c:pt>
                <c:pt idx="1458">
                  <c:v>1366.4300429623099</c:v>
                </c:pt>
                <c:pt idx="1459">
                  <c:v>1362.11936375706</c:v>
                </c:pt>
                <c:pt idx="1460">
                  <c:v>1364.8826196579</c:v>
                </c:pt>
                <c:pt idx="1461">
                  <c:v>1371.7354942919201</c:v>
                </c:pt>
                <c:pt idx="1462">
                  <c:v>1375.3829920810001</c:v>
                </c:pt>
                <c:pt idx="1463">
                  <c:v>1381.35162482687</c:v>
                </c:pt>
                <c:pt idx="1464">
                  <c:v>1374.2224246026799</c:v>
                </c:pt>
                <c:pt idx="1465">
                  <c:v>1378.31204333596</c:v>
                </c:pt>
                <c:pt idx="1466">
                  <c:v>1380.6884434106</c:v>
                </c:pt>
                <c:pt idx="1467">
                  <c:v>1377.5383316836701</c:v>
                </c:pt>
                <c:pt idx="1468">
                  <c:v>1374.60928042879</c:v>
                </c:pt>
                <c:pt idx="1469">
                  <c:v>1369.4143593352101</c:v>
                </c:pt>
                <c:pt idx="1470">
                  <c:v>1367.09322437849</c:v>
                </c:pt>
                <c:pt idx="1471">
                  <c:v>1373.4487129504701</c:v>
                </c:pt>
                <c:pt idx="1472">
                  <c:v>1370.51966169559</c:v>
                </c:pt>
                <c:pt idx="1473">
                  <c:v>1368.91697327307</c:v>
                </c:pt>
                <c:pt idx="1474">
                  <c:v>1374.6645455467999</c:v>
                </c:pt>
                <c:pt idx="1475">
                  <c:v>1377.75939215572</c:v>
                </c:pt>
                <c:pt idx="1476">
                  <c:v>1382.5674574232</c:v>
                </c:pt>
                <c:pt idx="1477">
                  <c:v>1384.1148807277</c:v>
                </c:pt>
                <c:pt idx="1478">
                  <c:v>1380.79897364663</c:v>
                </c:pt>
                <c:pt idx="1479">
                  <c:v>1386.3254854483</c:v>
                </c:pt>
                <c:pt idx="1480">
                  <c:v>1384.3359411997601</c:v>
                </c:pt>
                <c:pt idx="1481">
                  <c:v>1381.07529923679</c:v>
                </c:pt>
                <c:pt idx="1482">
                  <c:v>1379.3068154602299</c:v>
                </c:pt>
                <c:pt idx="1483">
                  <c:v>1374.2776897207</c:v>
                </c:pt>
                <c:pt idx="1484">
                  <c:v>1371.9012896459701</c:v>
                </c:pt>
                <c:pt idx="1485">
                  <c:v>1379.6936712863301</c:v>
                </c:pt>
                <c:pt idx="1486">
                  <c:v>1373.1723873604001</c:v>
                </c:pt>
                <c:pt idx="1487">
                  <c:v>1377.48306656565</c:v>
                </c:pt>
                <c:pt idx="1488">
                  <c:v>1382.7332527772401</c:v>
                </c:pt>
                <c:pt idx="1489">
                  <c:v>1385.0543877339601</c:v>
                </c:pt>
                <c:pt idx="1490">
                  <c:v>1389.8071878834101</c:v>
                </c:pt>
                <c:pt idx="1491">
                  <c:v>1389.0334762311199</c:v>
                </c:pt>
                <c:pt idx="1492">
                  <c:v>1384.5017365538099</c:v>
                </c:pt>
                <c:pt idx="1493">
                  <c:v>1390.1387785915001</c:v>
                </c:pt>
                <c:pt idx="1494">
                  <c:v>1388.0939692248701</c:v>
                </c:pt>
                <c:pt idx="1495">
                  <c:v>1385.27544820602</c:v>
                </c:pt>
                <c:pt idx="1496">
                  <c:v>1380.7437085286199</c:v>
                </c:pt>
                <c:pt idx="1497">
                  <c:v>1378.47783869</c:v>
                </c:pt>
                <c:pt idx="1498">
                  <c:v>1381.40688994488</c:v>
                </c:pt>
                <c:pt idx="1499">
                  <c:v>1386.7676063925101</c:v>
                </c:pt>
                <c:pt idx="1500">
                  <c:v>1379.47261081427</c:v>
                </c:pt>
                <c:pt idx="1501">
                  <c:v>1385.60703891411</c:v>
                </c:pt>
                <c:pt idx="1502">
                  <c:v>1390.80196000768</c:v>
                </c:pt>
                <c:pt idx="1503">
                  <c:v>1394.1731322066801</c:v>
                </c:pt>
                <c:pt idx="1504">
                  <c:v>1395.27843456707</c:v>
                </c:pt>
                <c:pt idx="1505">
                  <c:v>1392.4599135482199</c:v>
                </c:pt>
                <c:pt idx="1506">
                  <c:v>1390.4151041815801</c:v>
                </c:pt>
                <c:pt idx="1507">
                  <c:v>1385.44124356006</c:v>
                </c:pt>
                <c:pt idx="1508">
                  <c:v>1389.30980182128</c:v>
                </c:pt>
                <c:pt idx="1509">
                  <c:v>1389.30980182128</c:v>
                </c:pt>
                <c:pt idx="1510">
                  <c:v>1385.16491796999</c:v>
                </c:pt>
                <c:pt idx="1511">
                  <c:v>1384.28067608175</c:v>
                </c:pt>
                <c:pt idx="1512">
                  <c:v>1388.0939692248701</c:v>
                </c:pt>
                <c:pt idx="1513">
                  <c:v>1393.9520717346199</c:v>
                </c:pt>
                <c:pt idx="1514">
                  <c:v>1397.2127136975901</c:v>
                </c:pt>
                <c:pt idx="1515">
                  <c:v>1393.9520717346199</c:v>
                </c:pt>
                <c:pt idx="1516">
                  <c:v>1394.9468438589799</c:v>
                </c:pt>
                <c:pt idx="1517">
                  <c:v>1400.6944161327101</c:v>
                </c:pt>
                <c:pt idx="1518">
                  <c:v>1400.4180905426299</c:v>
                </c:pt>
                <c:pt idx="1519">
                  <c:v>1397.7653648778301</c:v>
                </c:pt>
                <c:pt idx="1520">
                  <c:v>1395.0573740950099</c:v>
                </c:pt>
                <c:pt idx="1521">
                  <c:v>1389.19927158517</c:v>
                </c:pt>
                <c:pt idx="1522">
                  <c:v>1395.88635086523</c:v>
                </c:pt>
                <c:pt idx="1523">
                  <c:v>1391.1335507157701</c:v>
                </c:pt>
                <c:pt idx="1524">
                  <c:v>1389.5861274113499</c:v>
                </c:pt>
                <c:pt idx="1525">
                  <c:v>1390.1387785915001</c:v>
                </c:pt>
                <c:pt idx="1526">
                  <c:v>1396.2179415733201</c:v>
                </c:pt>
                <c:pt idx="1527">
                  <c:v>1399.4233184182799</c:v>
                </c:pt>
                <c:pt idx="1528">
                  <c:v>1404.12085344972</c:v>
                </c:pt>
                <c:pt idx="1529">
                  <c:v>1400.6944161327101</c:v>
                </c:pt>
                <c:pt idx="1530">
                  <c:v>1404.28664880376</c:v>
                </c:pt>
                <c:pt idx="1531">
                  <c:v>1406.44198840643</c:v>
                </c:pt>
                <c:pt idx="1532">
                  <c:v>1403.6234673875799</c:v>
                </c:pt>
                <c:pt idx="1533">
                  <c:v>1401.4128626669001</c:v>
                </c:pt>
                <c:pt idx="1534">
                  <c:v>1397.2679788156099</c:v>
                </c:pt>
                <c:pt idx="1535">
                  <c:v>1392.79150425631</c:v>
                </c:pt>
                <c:pt idx="1536">
                  <c:v>1400.3075603065199</c:v>
                </c:pt>
                <c:pt idx="1537">
                  <c:v>1393.4546856724901</c:v>
                </c:pt>
                <c:pt idx="1538">
                  <c:v>1393.67574614455</c:v>
                </c:pt>
                <c:pt idx="1539">
                  <c:v>1398.4285462940099</c:v>
                </c:pt>
                <c:pt idx="1540">
                  <c:v>1404.5077092758199</c:v>
                </c:pt>
                <c:pt idx="1541">
                  <c:v>1407.9894117108499</c:v>
                </c:pt>
                <c:pt idx="1542">
                  <c:v>1412.35535603421</c:v>
                </c:pt>
                <c:pt idx="1543">
                  <c:v>1406.82884423254</c:v>
                </c:pt>
                <c:pt idx="1544">
                  <c:v>1410.2552815495501</c:v>
                </c:pt>
                <c:pt idx="1545">
                  <c:v>1410.2552815495501</c:v>
                </c:pt>
                <c:pt idx="1546">
                  <c:v>1408.0999419468801</c:v>
                </c:pt>
                <c:pt idx="1547">
                  <c:v>1405.44721628208</c:v>
                </c:pt>
                <c:pt idx="1548">
                  <c:v>1399.75490912637</c:v>
                </c:pt>
                <c:pt idx="1549">
                  <c:v>1398.9811974741599</c:v>
                </c:pt>
                <c:pt idx="1550">
                  <c:v>1405.7788069901701</c:v>
                </c:pt>
                <c:pt idx="1551">
                  <c:v>1400.47335566065</c:v>
                </c:pt>
                <c:pt idx="1552">
                  <c:v>1401.35759754889</c:v>
                </c:pt>
                <c:pt idx="1553">
                  <c:v>1406.44198840643</c:v>
                </c:pt>
                <c:pt idx="1554">
                  <c:v>1410.36581178558</c:v>
                </c:pt>
                <c:pt idx="1555">
                  <c:v>1415.6159979971701</c:v>
                </c:pt>
                <c:pt idx="1556">
                  <c:v>1417.4950120097701</c:v>
                </c:pt>
                <c:pt idx="1557">
                  <c:v>1411.9685002081001</c:v>
                </c:pt>
                <c:pt idx="1558">
                  <c:v>1418.15819342595</c:v>
                </c:pt>
                <c:pt idx="1559">
                  <c:v>1413.40539327649</c:v>
                </c:pt>
                <c:pt idx="1560">
                  <c:v>1412.4658862702399</c:v>
                </c:pt>
                <c:pt idx="1561">
                  <c:v>1409.14997918925</c:v>
                </c:pt>
                <c:pt idx="1562">
                  <c:v>1404.5077092758199</c:v>
                </c:pt>
                <c:pt idx="1563">
                  <c:v>1412.1342955621501</c:v>
                </c:pt>
                <c:pt idx="1564">
                  <c:v>1407.9894117108499</c:v>
                </c:pt>
                <c:pt idx="1565">
                  <c:v>1405.6682767541399</c:v>
                </c:pt>
                <c:pt idx="1566">
                  <c:v>1411.08425831978</c:v>
                </c:pt>
                <c:pt idx="1567">
                  <c:v>1416.7765654754901</c:v>
                </c:pt>
                <c:pt idx="1568">
                  <c:v>1418.43451901602</c:v>
                </c:pt>
                <c:pt idx="1569">
                  <c:v>1422.24781215914</c:v>
                </c:pt>
                <c:pt idx="1570">
                  <c:v>1419.9266772025101</c:v>
                </c:pt>
                <c:pt idx="1571">
                  <c:v>1416.27917941335</c:v>
                </c:pt>
                <c:pt idx="1572">
                  <c:v>1424.40315176181</c:v>
                </c:pt>
                <c:pt idx="1573">
                  <c:v>1418.7108446061</c:v>
                </c:pt>
                <c:pt idx="1574">
                  <c:v>1417.6055422458001</c:v>
                </c:pt>
                <c:pt idx="1575">
                  <c:v>1412.4658862702399</c:v>
                </c:pt>
                <c:pt idx="1576">
                  <c:v>1411.08425831978</c:v>
                </c:pt>
                <c:pt idx="1577">
                  <c:v>1414.3449002828299</c:v>
                </c:pt>
                <c:pt idx="1578">
                  <c:v>1420.4240632646499</c:v>
                </c:pt>
                <c:pt idx="1579">
                  <c:v>1412.1342955621501</c:v>
                </c:pt>
                <c:pt idx="1580">
                  <c:v>1420.03720743854</c:v>
                </c:pt>
                <c:pt idx="1581">
                  <c:v>1423.0215238114399</c:v>
                </c:pt>
                <c:pt idx="1582">
                  <c:v>1427.16640766265</c:v>
                </c:pt>
                <c:pt idx="1583">
                  <c:v>1428.4927704950901</c:v>
                </c:pt>
                <c:pt idx="1584">
                  <c:v>1423.5741749915901</c:v>
                </c:pt>
                <c:pt idx="1585">
                  <c:v>1422.91099357541</c:v>
                </c:pt>
                <c:pt idx="1586">
                  <c:v>1427.0558774266201</c:v>
                </c:pt>
                <c:pt idx="1587">
                  <c:v>1424.40315176181</c:v>
                </c:pt>
                <c:pt idx="1588">
                  <c:v>1421.7504260970099</c:v>
                </c:pt>
                <c:pt idx="1589">
                  <c:v>1414.84228634497</c:v>
                </c:pt>
                <c:pt idx="1590">
                  <c:v>1416.3344445313701</c:v>
                </c:pt>
                <c:pt idx="1591">
                  <c:v>1422.4136075131901</c:v>
                </c:pt>
                <c:pt idx="1592">
                  <c:v>1428.4927704950901</c:v>
                </c:pt>
                <c:pt idx="1593">
                  <c:v>1431.4218217499699</c:v>
                </c:pt>
                <c:pt idx="1594">
                  <c:v>1428.43750537707</c:v>
                </c:pt>
                <c:pt idx="1595">
                  <c:v>1430.9244356878301</c:v>
                </c:pt>
                <c:pt idx="1596">
                  <c:v>1434.7377288309499</c:v>
                </c:pt>
                <c:pt idx="1597">
                  <c:v>1431.64288222203</c:v>
                </c:pt>
                <c:pt idx="1598">
                  <c:v>1429.9849286814899</c:v>
                </c:pt>
                <c:pt idx="1599">
                  <c:v>1425.0110680599801</c:v>
                </c:pt>
                <c:pt idx="1600">
                  <c:v>1422.0820168051</c:v>
                </c:pt>
                <c:pt idx="1601">
                  <c:v>1429.59807285539</c:v>
                </c:pt>
                <c:pt idx="1602">
                  <c:v>1423.07678892945</c:v>
                </c:pt>
                <c:pt idx="1603">
                  <c:v>1420.47932838266</c:v>
                </c:pt>
                <c:pt idx="1604">
                  <c:v>1426.83481695456</c:v>
                </c:pt>
                <c:pt idx="1605">
                  <c:v>1432.91397993637</c:v>
                </c:pt>
                <c:pt idx="1606">
                  <c:v>1436.0088265453001</c:v>
                </c:pt>
                <c:pt idx="1607">
                  <c:v>1439.71158945247</c:v>
                </c:pt>
                <c:pt idx="1608">
                  <c:v>1436.94833355164</c:v>
                </c:pt>
                <c:pt idx="1609">
                  <c:v>1438.71681732812</c:v>
                </c:pt>
                <c:pt idx="1610">
                  <c:v>1441.2590127568899</c:v>
                </c:pt>
                <c:pt idx="1611">
                  <c:v>1436.2851521354601</c:v>
                </c:pt>
                <c:pt idx="1612">
                  <c:v>1434.79299394897</c:v>
                </c:pt>
                <c:pt idx="1613">
                  <c:v>1429.59807285539</c:v>
                </c:pt>
                <c:pt idx="1614">
                  <c:v>1426.6137564824901</c:v>
                </c:pt>
                <c:pt idx="1615">
                  <c:v>1433.7982218247</c:v>
                </c:pt>
                <c:pt idx="1616">
                  <c:v>1428.1059146689799</c:v>
                </c:pt>
                <c:pt idx="1617">
                  <c:v>1428.3269751410401</c:v>
                </c:pt>
                <c:pt idx="1618">
                  <c:v>1435.3456451291199</c:v>
                </c:pt>
                <c:pt idx="1619">
                  <c:v>1438.71681732812</c:v>
                </c:pt>
                <c:pt idx="1620">
                  <c:v>1442.8617011794099</c:v>
                </c:pt>
                <c:pt idx="1621">
                  <c:v>1446.0670780243599</c:v>
                </c:pt>
                <c:pt idx="1622">
                  <c:v>1442.4748453533</c:v>
                </c:pt>
                <c:pt idx="1623">
                  <c:v>1446.12234314238</c:v>
                </c:pt>
                <c:pt idx="1624">
                  <c:v>1444.1327988937501</c:v>
                </c:pt>
                <c:pt idx="1625">
                  <c:v>1440.6510964587201</c:v>
                </c:pt>
                <c:pt idx="1626">
                  <c:v>1438.3299615020101</c:v>
                </c:pt>
                <c:pt idx="1627">
                  <c:v>1432.5271241102701</c:v>
                </c:pt>
                <c:pt idx="1628">
                  <c:v>1432.91397993637</c:v>
                </c:pt>
                <c:pt idx="1629">
                  <c:v>1438.7720824461301</c:v>
                </c:pt>
                <c:pt idx="1630">
                  <c:v>1434.1298125327901</c:v>
                </c:pt>
                <c:pt idx="1631">
                  <c:v>1436.7272730795801</c:v>
                </c:pt>
                <c:pt idx="1632">
                  <c:v>1443.4143523595601</c:v>
                </c:pt>
                <c:pt idx="1633">
                  <c:v>1447.00658503062</c:v>
                </c:pt>
                <c:pt idx="1634">
                  <c:v>1451.31726423596</c:v>
                </c:pt>
                <c:pt idx="1635">
                  <c:v>1449.5487804593899</c:v>
                </c:pt>
                <c:pt idx="1636">
                  <c:v>1448.71980368917</c:v>
                </c:pt>
                <c:pt idx="1637">
                  <c:v>1451.9804456521399</c:v>
                </c:pt>
                <c:pt idx="1638">
                  <c:v>1445.1828361361199</c:v>
                </c:pt>
                <c:pt idx="1639">
                  <c:v>1444.79598031002</c:v>
                </c:pt>
                <c:pt idx="1640">
                  <c:v>1441.2590127568899</c:v>
                </c:pt>
                <c:pt idx="1641">
                  <c:v>1437.7773103218601</c:v>
                </c:pt>
                <c:pt idx="1642">
                  <c:v>1440.9274220488001</c:v>
                </c:pt>
                <c:pt idx="1643">
                  <c:v>1447.83556180093</c:v>
                </c:pt>
                <c:pt idx="1644">
                  <c:v>1439.26946850835</c:v>
                </c:pt>
                <c:pt idx="1645">
                  <c:v>1443.3038221235299</c:v>
                </c:pt>
                <c:pt idx="1646">
                  <c:v>1450.59881770176</c:v>
                </c:pt>
                <c:pt idx="1647">
                  <c:v>1453.19627824855</c:v>
                </c:pt>
                <c:pt idx="1648">
                  <c:v>1455.6832085593101</c:v>
                </c:pt>
                <c:pt idx="1649">
                  <c:v>1448.99612927924</c:v>
                </c:pt>
                <c:pt idx="1650">
                  <c:v>1449.4935153413801</c:v>
                </c:pt>
                <c:pt idx="1651">
                  <c:v>1445.34863149017</c:v>
                </c:pt>
                <c:pt idx="1652">
                  <c:v>1451.2067339999301</c:v>
                </c:pt>
                <c:pt idx="1653">
                  <c:v>1449.6593106954199</c:v>
                </c:pt>
                <c:pt idx="1654">
                  <c:v>1443.46961747757</c:v>
                </c:pt>
                <c:pt idx="1655">
                  <c:v>1444.51965471986</c:v>
                </c:pt>
                <c:pt idx="1656">
                  <c:v>1448.88559904321</c:v>
                </c:pt>
                <c:pt idx="1657">
                  <c:v>1454.6884364349501</c:v>
                </c:pt>
                <c:pt idx="1658">
                  <c:v>1445.8460175523001</c:v>
                </c:pt>
                <c:pt idx="1659">
                  <c:v>1453.5278689566401</c:v>
                </c:pt>
                <c:pt idx="1660">
                  <c:v>1458.11487375197</c:v>
                </c:pt>
                <c:pt idx="1661">
                  <c:v>1460.27021335464</c:v>
                </c:pt>
                <c:pt idx="1662">
                  <c:v>1459.88335752853</c:v>
                </c:pt>
                <c:pt idx="1663">
                  <c:v>1454.96476202503</c:v>
                </c:pt>
                <c:pt idx="1664">
                  <c:v>1454.7437015529699</c:v>
                </c:pt>
                <c:pt idx="1665">
                  <c:v>1448.71980368917</c:v>
                </c:pt>
                <c:pt idx="1666">
                  <c:v>1457.23063186373</c:v>
                </c:pt>
                <c:pt idx="1667">
                  <c:v>1452.4225665962499</c:v>
                </c:pt>
                <c:pt idx="1668">
                  <c:v>1447.94609203696</c:v>
                </c:pt>
                <c:pt idx="1669">
                  <c:v>1451.31726423596</c:v>
                </c:pt>
                <c:pt idx="1670">
                  <c:v>1456.78851091961</c:v>
                </c:pt>
                <c:pt idx="1671">
                  <c:v>1460.8781296528</c:v>
                </c:pt>
                <c:pt idx="1672">
                  <c:v>1465.7414600382899</c:v>
                </c:pt>
                <c:pt idx="1673">
                  <c:v>1461.26498547899</c:v>
                </c:pt>
                <c:pt idx="1674">
                  <c:v>1464.19403673387</c:v>
                </c:pt>
                <c:pt idx="1675">
                  <c:v>1468.1731252310301</c:v>
                </c:pt>
                <c:pt idx="1676">
                  <c:v>1463.36505996356</c:v>
                </c:pt>
                <c:pt idx="1677">
                  <c:v>1460.15968311861</c:v>
                </c:pt>
                <c:pt idx="1678">
                  <c:v>1457.9490783979199</c:v>
                </c:pt>
                <c:pt idx="1679">
                  <c:v>1453.8594596647299</c:v>
                </c:pt>
                <c:pt idx="1680">
                  <c:v>1461.70710642311</c:v>
                </c:pt>
                <c:pt idx="1681">
                  <c:v>1454.2463154908301</c:v>
                </c:pt>
                <c:pt idx="1682">
                  <c:v>1454.96476202503</c:v>
                </c:pt>
                <c:pt idx="1683">
                  <c:v>1460.5465389447099</c:v>
                </c:pt>
                <c:pt idx="1684">
                  <c:v>1465.4651344482099</c:v>
                </c:pt>
                <c:pt idx="1685">
                  <c:v>1468.83630664721</c:v>
                </c:pt>
                <c:pt idx="1686">
                  <c:v>1472.1522137282</c:v>
                </c:pt>
                <c:pt idx="1687">
                  <c:v>1468.0625949949999</c:v>
                </c:pt>
                <c:pt idx="1688">
                  <c:v>1471.4890323120201</c:v>
                </c:pt>
                <c:pt idx="1689">
                  <c:v>1472.2074788463001</c:v>
                </c:pt>
                <c:pt idx="1690">
                  <c:v>1467.84153452294</c:v>
                </c:pt>
                <c:pt idx="1691">
                  <c:v>1466.6257019265299</c:v>
                </c:pt>
                <c:pt idx="1692">
                  <c:v>1459.0543807583099</c:v>
                </c:pt>
                <c:pt idx="1693">
                  <c:v>1459.10964587632</c:v>
                </c:pt>
                <c:pt idx="1694">
                  <c:v>1464.8572181500499</c:v>
                </c:pt>
                <c:pt idx="1695">
                  <c:v>1458.83332028625</c:v>
                </c:pt>
                <c:pt idx="1696">
                  <c:v>1464.0835064978401</c:v>
                </c:pt>
                <c:pt idx="1697">
                  <c:v>1468.39418570309</c:v>
                </c:pt>
                <c:pt idx="1698">
                  <c:v>1472.04168349217</c:v>
                </c:pt>
                <c:pt idx="1699">
                  <c:v>1477.67872552987</c:v>
                </c:pt>
                <c:pt idx="1700">
                  <c:v>1476.24183246148</c:v>
                </c:pt>
                <c:pt idx="1701">
                  <c:v>1471.5442974300299</c:v>
                </c:pt>
                <c:pt idx="1702">
                  <c:v>1479.0050883623101</c:v>
                </c:pt>
                <c:pt idx="1703">
                  <c:v>1473.8654323867499</c:v>
                </c:pt>
                <c:pt idx="1704">
                  <c:v>1472.5943346724</c:v>
                </c:pt>
                <c:pt idx="1705">
                  <c:v>1468.0625949949999</c:v>
                </c:pt>
                <c:pt idx="1706">
                  <c:v>1464.9677483860801</c:v>
                </c:pt>
                <c:pt idx="1707">
                  <c:v>1464.9677483860801</c:v>
                </c:pt>
                <c:pt idx="1708">
                  <c:v>1471.6548276660601</c:v>
                </c:pt>
                <c:pt idx="1709">
                  <c:v>1465.18880885814</c:v>
                </c:pt>
                <c:pt idx="1710">
                  <c:v>1469.6100182995101</c:v>
                </c:pt>
                <c:pt idx="1711">
                  <c:v>1477.0155441136801</c:v>
                </c:pt>
                <c:pt idx="1712">
                  <c:v>1481.6578140271099</c:v>
                </c:pt>
                <c:pt idx="1713">
                  <c:v>1483.42629780368</c:v>
                </c:pt>
                <c:pt idx="1714">
                  <c:v>1478.5629674181901</c:v>
                </c:pt>
                <c:pt idx="1715">
                  <c:v>1475.91024175339</c:v>
                </c:pt>
                <c:pt idx="1716">
                  <c:v>1484.3658048099301</c:v>
                </c:pt>
                <c:pt idx="1717">
                  <c:v>1477.1260743497201</c:v>
                </c:pt>
                <c:pt idx="1718">
                  <c:v>1476.96027899567</c:v>
                </c:pt>
                <c:pt idx="1719">
                  <c:v>1472.2627439643099</c:v>
                </c:pt>
                <c:pt idx="1720">
                  <c:v>1470.6600555417899</c:v>
                </c:pt>
                <c:pt idx="1721">
                  <c:v>1473.47857656064</c:v>
                </c:pt>
                <c:pt idx="1722">
                  <c:v>1481.3814884370399</c:v>
                </c:pt>
                <c:pt idx="1723">
                  <c:v>1473.3127812066</c:v>
                </c:pt>
                <c:pt idx="1724">
                  <c:v>1480.16565584062</c:v>
                </c:pt>
                <c:pt idx="1725">
                  <c:v>1483.6473582757401</c:v>
                </c:pt>
                <c:pt idx="1726">
                  <c:v>1486.79747000268</c:v>
                </c:pt>
                <c:pt idx="1727">
                  <c:v>1489.39493054946</c:v>
                </c:pt>
                <c:pt idx="1728">
                  <c:v>1484.0894792198601</c:v>
                </c:pt>
                <c:pt idx="1729">
                  <c:v>1482.32099544329</c:v>
                </c:pt>
                <c:pt idx="1730">
                  <c:v>1475.7444463993399</c:v>
                </c:pt>
                <c:pt idx="1731">
                  <c:v>1484.31053969192</c:v>
                </c:pt>
                <c:pt idx="1732">
                  <c:v>1481.6578140271099</c:v>
                </c:pt>
                <c:pt idx="1733">
                  <c:v>1476.51815805155</c:v>
                </c:pt>
                <c:pt idx="1734">
                  <c:v>1478.12084647407</c:v>
                </c:pt>
                <c:pt idx="1735">
                  <c:v>1482.32099544329</c:v>
                </c:pt>
                <c:pt idx="1736">
                  <c:v>1488.7870142513</c:v>
                </c:pt>
                <c:pt idx="1737">
                  <c:v>1480.4419814307</c:v>
                </c:pt>
                <c:pt idx="1738">
                  <c:v>1486.7422048846599</c:v>
                </c:pt>
                <c:pt idx="1739">
                  <c:v>1489.8923166116001</c:v>
                </c:pt>
                <c:pt idx="1740">
                  <c:v>1493.9266702267801</c:v>
                </c:pt>
                <c:pt idx="1741">
                  <c:v>1490.9423538538799</c:v>
                </c:pt>
                <c:pt idx="1742">
                  <c:v>1487.4606514188599</c:v>
                </c:pt>
                <c:pt idx="1743">
                  <c:v>1484.3658048099301</c:v>
                </c:pt>
                <c:pt idx="1744">
                  <c:v>1479.11561859834</c:v>
                </c:pt>
                <c:pt idx="1745">
                  <c:v>1488.7317491332001</c:v>
                </c:pt>
                <c:pt idx="1746">
                  <c:v>1481.6578140271099</c:v>
                </c:pt>
                <c:pt idx="1747">
                  <c:v>1481.3814884370399</c:v>
                </c:pt>
                <c:pt idx="1748">
                  <c:v>1483.6473582757401</c:v>
                </c:pt>
                <c:pt idx="1749">
                  <c:v>1491.8818608602201</c:v>
                </c:pt>
                <c:pt idx="1750">
                  <c:v>1495.9162144754</c:v>
                </c:pt>
                <c:pt idx="1751">
                  <c:v>1498.8452657302801</c:v>
                </c:pt>
                <c:pt idx="1752">
                  <c:v>1495.19776794121</c:v>
                </c:pt>
                <c:pt idx="1753">
                  <c:v>1495.8056842393701</c:v>
                </c:pt>
                <c:pt idx="1754">
                  <c:v>1499.0110610843301</c:v>
                </c:pt>
                <c:pt idx="1755">
                  <c:v>1494.5345865250299</c:v>
                </c:pt>
                <c:pt idx="1756">
                  <c:v>1492.3792469223599</c:v>
                </c:pt>
                <c:pt idx="1757">
                  <c:v>1485.7474327603099</c:v>
                </c:pt>
                <c:pt idx="1758">
                  <c:v>1485.0842513441301</c:v>
                </c:pt>
                <c:pt idx="1759">
                  <c:v>1490.83182361785</c:v>
                </c:pt>
                <c:pt idx="1760">
                  <c:v>1494.9767074691499</c:v>
                </c:pt>
                <c:pt idx="1761">
                  <c:v>1493.87140510876</c:v>
                </c:pt>
                <c:pt idx="1762">
                  <c:v>1498.5689401402101</c:v>
                </c:pt>
                <c:pt idx="1763">
                  <c:v>1495.2530330592199</c:v>
                </c:pt>
                <c:pt idx="1764">
                  <c:v>1494.3687911709801</c:v>
                </c:pt>
                <c:pt idx="1765">
                  <c:v>1487.4606514188599</c:v>
                </c:pt>
                <c:pt idx="1766">
                  <c:v>1488.8975444873299</c:v>
                </c:pt>
                <c:pt idx="1767">
                  <c:v>1494.7003818790699</c:v>
                </c:pt>
                <c:pt idx="1768">
                  <c:v>1500.7242797428801</c:v>
                </c:pt>
                <c:pt idx="1769">
                  <c:v>1503.5428007617199</c:v>
                </c:pt>
                <c:pt idx="1770">
                  <c:v>1498.23734943212</c:v>
                </c:pt>
                <c:pt idx="1771">
                  <c:v>1502.7138239915</c:v>
                </c:pt>
                <c:pt idx="1772">
                  <c:v>1505.6428752463801</c:v>
                </c:pt>
                <c:pt idx="1773">
                  <c:v>1504.15071705989</c:v>
                </c:pt>
                <c:pt idx="1774">
                  <c:v>1501.99537745722</c:v>
                </c:pt>
                <c:pt idx="1775">
                  <c:v>1498.23734943212</c:v>
                </c:pt>
                <c:pt idx="1776">
                  <c:v>1492.7661027484601</c:v>
                </c:pt>
                <c:pt idx="1777">
                  <c:v>1500.7795448608899</c:v>
                </c:pt>
                <c:pt idx="1778">
                  <c:v>1496.4136005375401</c:v>
                </c:pt>
                <c:pt idx="1779">
                  <c:v>1493.3740190466301</c:v>
                </c:pt>
                <c:pt idx="1780">
                  <c:v>1497.4083726618901</c:v>
                </c:pt>
                <c:pt idx="1781">
                  <c:v>1503.4875356437101</c:v>
                </c:pt>
                <c:pt idx="1782">
                  <c:v>1508.1298055571399</c:v>
                </c:pt>
                <c:pt idx="1783">
                  <c:v>1503.3217402896601</c:v>
                </c:pt>
                <c:pt idx="1784">
                  <c:v>1507.8534799669801</c:v>
                </c:pt>
                <c:pt idx="1785">
                  <c:v>1509.8982893336199</c:v>
                </c:pt>
                <c:pt idx="1786">
                  <c:v>1513.3247266506301</c:v>
                </c:pt>
                <c:pt idx="1787">
                  <c:v>1507.63241949492</c:v>
                </c:pt>
                <c:pt idx="1788">
                  <c:v>1506.9692380787401</c:v>
                </c:pt>
                <c:pt idx="1789">
                  <c:v>1500.55848438883</c:v>
                </c:pt>
                <c:pt idx="1790">
                  <c:v>1499.0110610843301</c:v>
                </c:pt>
                <c:pt idx="1791">
                  <c:v>1504.9244287121001</c:v>
                </c:pt>
                <c:pt idx="1792">
                  <c:v>1501.0558704509699</c:v>
                </c:pt>
                <c:pt idx="1793">
                  <c:v>1500.3374239167699</c:v>
                </c:pt>
                <c:pt idx="1794">
                  <c:v>1504.59283800401</c:v>
                </c:pt>
                <c:pt idx="1795">
                  <c:v>1511.8878335822401</c:v>
                </c:pt>
                <c:pt idx="1796">
                  <c:v>1514.43002901101</c:v>
                </c:pt>
                <c:pt idx="1797">
                  <c:v>1517.0827546758201</c:v>
                </c:pt>
                <c:pt idx="1798">
                  <c:v>1512.6062801164401</c:v>
                </c:pt>
                <c:pt idx="1799">
                  <c:v>1517.2485500298601</c:v>
                </c:pt>
                <c:pt idx="1800">
                  <c:v>1515.3695360172701</c:v>
                </c:pt>
                <c:pt idx="1801">
                  <c:v>1513.43525688666</c:v>
                </c:pt>
                <c:pt idx="1802">
                  <c:v>1511.5009777561399</c:v>
                </c:pt>
                <c:pt idx="1803">
                  <c:v>1503.87439146981</c:v>
                </c:pt>
                <c:pt idx="1804">
                  <c:v>1506.19552642653</c:v>
                </c:pt>
                <c:pt idx="1805">
                  <c:v>1507.79821484896</c:v>
                </c:pt>
                <c:pt idx="1806">
                  <c:v>1506.2507915445401</c:v>
                </c:pt>
                <c:pt idx="1807">
                  <c:v>1507.96401020301</c:v>
                </c:pt>
                <c:pt idx="1808">
                  <c:v>1514.59582436506</c:v>
                </c:pt>
                <c:pt idx="1809">
                  <c:v>1518.6854430982501</c:v>
                </c:pt>
                <c:pt idx="1810">
                  <c:v>1523.0513874216099</c:v>
                </c:pt>
                <c:pt idx="1811">
                  <c:v>1520.1223361667301</c:v>
                </c:pt>
                <c:pt idx="1812">
                  <c:v>1516.4195732596399</c:v>
                </c:pt>
                <c:pt idx="1813">
                  <c:v>1525.3725223783199</c:v>
                </c:pt>
                <c:pt idx="1814">
                  <c:v>1519.51441986856</c:v>
                </c:pt>
                <c:pt idx="1815">
                  <c:v>1517.4143453839099</c:v>
                </c:pt>
                <c:pt idx="1816">
                  <c:v>1512.7720754704801</c:v>
                </c:pt>
                <c:pt idx="1817">
                  <c:v>1508.51666138324</c:v>
                </c:pt>
                <c:pt idx="1818">
                  <c:v>1511.99836381827</c:v>
                </c:pt>
                <c:pt idx="1819">
                  <c:v>1517.2485500298601</c:v>
                </c:pt>
                <c:pt idx="1820">
                  <c:v>1509.7324939795701</c:v>
                </c:pt>
                <c:pt idx="1821">
                  <c:v>1514.4852941290301</c:v>
                </c:pt>
                <c:pt idx="1822">
                  <c:v>1520.84078270092</c:v>
                </c:pt>
                <c:pt idx="1823">
                  <c:v>1524.98566655222</c:v>
                </c:pt>
                <c:pt idx="1824">
                  <c:v>1527.30680150885</c:v>
                </c:pt>
                <c:pt idx="1825">
                  <c:v>1521.1723734090101</c:v>
                </c:pt>
                <c:pt idx="1826">
                  <c:v>1521.3381687630599</c:v>
                </c:pt>
                <c:pt idx="1827">
                  <c:v>1526.0357037945</c:v>
                </c:pt>
                <c:pt idx="1828">
                  <c:v>1521.94608506131</c:v>
                </c:pt>
                <c:pt idx="1829">
                  <c:v>1521.55922923512</c:v>
                </c:pt>
                <c:pt idx="1830">
                  <c:v>1513.3247266506301</c:v>
                </c:pt>
                <c:pt idx="1831">
                  <c:v>1514.26423365697</c:v>
                </c:pt>
                <c:pt idx="1832">
                  <c:v>1518.2985872721499</c:v>
                </c:pt>
                <c:pt idx="1833">
                  <c:v>1526.7541503287</c:v>
                </c:pt>
                <c:pt idx="1834">
                  <c:v>1517.1380197938299</c:v>
                </c:pt>
                <c:pt idx="1835">
                  <c:v>1522.7197967135201</c:v>
                </c:pt>
                <c:pt idx="1836">
                  <c:v>1529.5726713475401</c:v>
                </c:pt>
                <c:pt idx="1837">
                  <c:v>1530.954299298</c:v>
                </c:pt>
                <c:pt idx="1838">
                  <c:v>1531.6174807141799</c:v>
                </c:pt>
                <c:pt idx="1839">
                  <c:v>1525.9804386764899</c:v>
                </c:pt>
                <c:pt idx="1840">
                  <c:v>1525.26199214229</c:v>
                </c:pt>
                <c:pt idx="1841">
                  <c:v>1529.1305504034201</c:v>
                </c:pt>
                <c:pt idx="1842">
                  <c:v>1528.02524804312</c:v>
                </c:pt>
                <c:pt idx="1843">
                  <c:v>1525.26199214229</c:v>
                </c:pt>
                <c:pt idx="1844">
                  <c:v>1518.7407082162699</c:v>
                </c:pt>
                <c:pt idx="1845">
                  <c:v>1521.83555482519</c:v>
                </c:pt>
                <c:pt idx="1846">
                  <c:v>1527.5278619809901</c:v>
                </c:pt>
                <c:pt idx="1847">
                  <c:v>1531.23062488808</c:v>
                </c:pt>
                <c:pt idx="1848">
                  <c:v>1535.15444826723</c:v>
                </c:pt>
                <c:pt idx="1849">
                  <c:v>1533.38596449075</c:v>
                </c:pt>
                <c:pt idx="1850">
                  <c:v>1534.71232732311</c:v>
                </c:pt>
                <c:pt idx="1851">
                  <c:v>1537.3650529879101</c:v>
                </c:pt>
                <c:pt idx="1852">
                  <c:v>1534.0491459069301</c:v>
                </c:pt>
                <c:pt idx="1853">
                  <c:v>1532.6122528384501</c:v>
                </c:pt>
                <c:pt idx="1854">
                  <c:v>1527.6383922170201</c:v>
                </c:pt>
                <c:pt idx="1855">
                  <c:v>1522.2776757694</c:v>
                </c:pt>
                <c:pt idx="1856">
                  <c:v>1530.954299298</c:v>
                </c:pt>
                <c:pt idx="1857">
                  <c:v>1525.70411308641</c:v>
                </c:pt>
                <c:pt idx="1858">
                  <c:v>1523.99089442786</c:v>
                </c:pt>
                <c:pt idx="1859">
                  <c:v>1527.5278619809901</c:v>
                </c:pt>
                <c:pt idx="1860">
                  <c:v>1535.32024362127</c:v>
                </c:pt>
                <c:pt idx="1861">
                  <c:v>1540.79149030492</c:v>
                </c:pt>
                <c:pt idx="1862">
                  <c:v>1542.3389136094299</c:v>
                </c:pt>
                <c:pt idx="1863">
                  <c:v>1539.46512747256</c:v>
                </c:pt>
                <c:pt idx="1864">
                  <c:v>1542.7810345535499</c:v>
                </c:pt>
                <c:pt idx="1865">
                  <c:v>1541.8415275472901</c:v>
                </c:pt>
                <c:pt idx="1866">
                  <c:v>1537.5308483419601</c:v>
                </c:pt>
                <c:pt idx="1867">
                  <c:v>1536.5913413357</c:v>
                </c:pt>
                <c:pt idx="1868">
                  <c:v>1531.50695047815</c:v>
                </c:pt>
                <c:pt idx="1869">
                  <c:v>1528.2463085151801</c:v>
                </c:pt>
                <c:pt idx="1870">
                  <c:v>1533.2201691367</c:v>
                </c:pt>
                <c:pt idx="1871">
                  <c:v>1527.6383922170201</c:v>
                </c:pt>
                <c:pt idx="1872">
                  <c:v>1530.5674434719001</c:v>
                </c:pt>
                <c:pt idx="1873">
                  <c:v>1536.9229320437901</c:v>
                </c:pt>
                <c:pt idx="1874">
                  <c:v>1543.3336857336999</c:v>
                </c:pt>
                <c:pt idx="1875">
                  <c:v>1545.6548206904099</c:v>
                </c:pt>
                <c:pt idx="1876">
                  <c:v>1547.2575091129299</c:v>
                </c:pt>
                <c:pt idx="1877">
                  <c:v>1542.67050431752</c:v>
                </c:pt>
                <c:pt idx="1878">
                  <c:v>1549.6891743056799</c:v>
                </c:pt>
                <c:pt idx="1879">
                  <c:v>1546.2074718705601</c:v>
                </c:pt>
                <c:pt idx="1880">
                  <c:v>1543.38895085171</c:v>
                </c:pt>
                <c:pt idx="1881">
                  <c:v>1538.5256204663101</c:v>
                </c:pt>
                <c:pt idx="1882">
                  <c:v>1532.72278307448</c:v>
                </c:pt>
                <c:pt idx="1883">
                  <c:v>1535.7623645654801</c:v>
                </c:pt>
                <c:pt idx="1884">
                  <c:v>1536.4808110996701</c:v>
                </c:pt>
                <c:pt idx="1885">
                  <c:v>1534.7675924411201</c:v>
                </c:pt>
                <c:pt idx="1886">
                  <c:v>1538.5256204663101</c:v>
                </c:pt>
                <c:pt idx="1887">
                  <c:v>1546.2627369885799</c:v>
                </c:pt>
                <c:pt idx="1888">
                  <c:v>1548.3628114732301</c:v>
                </c:pt>
                <c:pt idx="1889">
                  <c:v>1554.11038374696</c:v>
                </c:pt>
                <c:pt idx="1890">
                  <c:v>1551.23659761009</c:v>
                </c:pt>
                <c:pt idx="1891">
                  <c:v>1547.31277423095</c:v>
                </c:pt>
                <c:pt idx="1892">
                  <c:v>1553.22614185872</c:v>
                </c:pt>
                <c:pt idx="1893">
                  <c:v>1548.91546265338</c:v>
                </c:pt>
                <c:pt idx="1894">
                  <c:v>1549.3023184794899</c:v>
                </c:pt>
                <c:pt idx="1895">
                  <c:v>1542.5599740814901</c:v>
                </c:pt>
                <c:pt idx="1896">
                  <c:v>1541.4546717211899</c:v>
                </c:pt>
                <c:pt idx="1897">
                  <c:v>1544.4389880940801</c:v>
                </c:pt>
                <c:pt idx="1898">
                  <c:v>1550.4076208398701</c:v>
                </c:pt>
                <c:pt idx="1899">
                  <c:v>1544.3284578580499</c:v>
                </c:pt>
                <c:pt idx="1900">
                  <c:v>1549.3575835975</c:v>
                </c:pt>
                <c:pt idx="1901">
                  <c:v>1557.03943500184</c:v>
                </c:pt>
                <c:pt idx="1902">
                  <c:v>1558.0894722442099</c:v>
                </c:pt>
                <c:pt idx="1903">
                  <c:v>1559.4158350765699</c:v>
                </c:pt>
                <c:pt idx="1904">
                  <c:v>1555.2156861073399</c:v>
                </c:pt>
                <c:pt idx="1905">
                  <c:v>1552.7287557965799</c:v>
                </c:pt>
                <c:pt idx="1906">
                  <c:v>1556.70784429375</c:v>
                </c:pt>
                <c:pt idx="1907">
                  <c:v>1554.1656488649701</c:v>
                </c:pt>
                <c:pt idx="1908">
                  <c:v>1552.3971650884901</c:v>
                </c:pt>
                <c:pt idx="1909">
                  <c:v>1546.2627369885799</c:v>
                </c:pt>
                <c:pt idx="1910">
                  <c:v>1548.63913706331</c:v>
                </c:pt>
                <c:pt idx="1911">
                  <c:v>1552.06557438032</c:v>
                </c:pt>
                <c:pt idx="1912">
                  <c:v>1560.07901649275</c:v>
                </c:pt>
                <c:pt idx="1913">
                  <c:v>1563.3396584557199</c:v>
                </c:pt>
                <c:pt idx="1914">
                  <c:v>1557.5368210639699</c:v>
                </c:pt>
                <c:pt idx="1915">
                  <c:v>1561.7922351513</c:v>
                </c:pt>
                <c:pt idx="1916">
                  <c:v>1565.3292027043401</c:v>
                </c:pt>
                <c:pt idx="1917">
                  <c:v>1562.8422723935801</c:v>
                </c:pt>
                <c:pt idx="1918">
                  <c:v>1559.0842443684801</c:v>
                </c:pt>
                <c:pt idx="1919">
                  <c:v>1557.6473513000001</c:v>
                </c:pt>
                <c:pt idx="1920">
                  <c:v>1562.4554165674799</c:v>
                </c:pt>
                <c:pt idx="1921">
                  <c:v>1560.18954672878</c:v>
                </c:pt>
                <c:pt idx="1922">
                  <c:v>1554.0551186289399</c:v>
                </c:pt>
                <c:pt idx="1923">
                  <c:v>1552.23136973436</c:v>
                </c:pt>
                <c:pt idx="1924">
                  <c:v>1554.8840953991701</c:v>
                </c:pt>
                <c:pt idx="1925">
                  <c:v>1561.4053793251901</c:v>
                </c:pt>
                <c:pt idx="1926">
                  <c:v>1566.9318911268599</c:v>
                </c:pt>
                <c:pt idx="1927">
                  <c:v>1560.4106072008401</c:v>
                </c:pt>
                <c:pt idx="1928">
                  <c:v>1567.0424213628901</c:v>
                </c:pt>
                <c:pt idx="1929">
                  <c:v>1569.91620749975</c:v>
                </c:pt>
                <c:pt idx="1930">
                  <c:v>1572.2373424564701</c:v>
                </c:pt>
                <c:pt idx="1931">
                  <c:v>1567.8161330150999</c:v>
                </c:pt>
                <c:pt idx="1932">
                  <c:v>1564.7212864061701</c:v>
                </c:pt>
                <c:pt idx="1933">
                  <c:v>1559.8026909026701</c:v>
                </c:pt>
                <c:pt idx="1934">
                  <c:v>1557.6473513000001</c:v>
                </c:pt>
                <c:pt idx="1935">
                  <c:v>1565.0528771142599</c:v>
                </c:pt>
                <c:pt idx="1936">
                  <c:v>1557.42629082794</c:v>
                </c:pt>
                <c:pt idx="1937">
                  <c:v>1559.63689554863</c:v>
                </c:pt>
                <c:pt idx="1938">
                  <c:v>1564.7212864061701</c:v>
                </c:pt>
                <c:pt idx="1939">
                  <c:v>1572.2926075744799</c:v>
                </c:pt>
                <c:pt idx="1940">
                  <c:v>1575.82957512752</c:v>
                </c:pt>
                <c:pt idx="1941">
                  <c:v>1576.43749142569</c:v>
                </c:pt>
                <c:pt idx="1942">
                  <c:v>1575.4979844194399</c:v>
                </c:pt>
                <c:pt idx="1943">
                  <c:v>1577.3769984320299</c:v>
                </c:pt>
                <c:pt idx="1944">
                  <c:v>1574.6137425311999</c:v>
                </c:pt>
                <c:pt idx="1945">
                  <c:v>1572.1268122204399</c:v>
                </c:pt>
                <c:pt idx="1946">
                  <c:v>1570.2477982078401</c:v>
                </c:pt>
                <c:pt idx="1947">
                  <c:v>1563.11859798366</c:v>
                </c:pt>
                <c:pt idx="1948">
                  <c:v>1564.1686352260199</c:v>
                </c:pt>
                <c:pt idx="1949">
                  <c:v>1568.0924586051699</c:v>
                </c:pt>
                <c:pt idx="1950">
                  <c:v>1564.1686352260199</c:v>
                </c:pt>
                <c:pt idx="1951">
                  <c:v>1567.0424213628901</c:v>
                </c:pt>
                <c:pt idx="1952">
                  <c:v>1575.1663937113501</c:v>
                </c:pt>
                <c:pt idx="1953">
                  <c:v>1580.5271101589699</c:v>
                </c:pt>
                <c:pt idx="1954">
                  <c:v>1581.90873810934</c:v>
                </c:pt>
                <c:pt idx="1955">
                  <c:v>1582.9587753517101</c:v>
                </c:pt>
                <c:pt idx="1956">
                  <c:v>1577.70858914012</c:v>
                </c:pt>
                <c:pt idx="1957">
                  <c:v>1584.4509335381199</c:v>
                </c:pt>
                <c:pt idx="1958">
                  <c:v>1578.8138915004199</c:v>
                </c:pt>
                <c:pt idx="1959">
                  <c:v>1578.9244217364501</c:v>
                </c:pt>
                <c:pt idx="1960">
                  <c:v>1575.11112859333</c:v>
                </c:pt>
                <c:pt idx="1961">
                  <c:v>1570.5793889159299</c:v>
                </c:pt>
                <c:pt idx="1962">
                  <c:v>1571.35310056814</c:v>
                </c:pt>
                <c:pt idx="1963">
                  <c:v>1580.47184504095</c:v>
                </c:pt>
                <c:pt idx="1964">
                  <c:v>1573.2873796987501</c:v>
                </c:pt>
                <c:pt idx="1965">
                  <c:v>1577.1006728418699</c:v>
                </c:pt>
                <c:pt idx="1966">
                  <c:v>1584.8930544822399</c:v>
                </c:pt>
                <c:pt idx="1967">
                  <c:v>1588.0984313271899</c:v>
                </c:pt>
                <c:pt idx="1968">
                  <c:v>1590.1985058118401</c:v>
                </c:pt>
                <c:pt idx="1969">
                  <c:v>1585.50097078049</c:v>
                </c:pt>
                <c:pt idx="1970">
                  <c:v>1586.2746824327</c:v>
                </c:pt>
                <c:pt idx="1971">
                  <c:v>1590.0879755758101</c:v>
                </c:pt>
                <c:pt idx="1972">
                  <c:v>1585.83256148858</c:v>
                </c:pt>
                <c:pt idx="1973">
                  <c:v>1583.6772218859101</c:v>
                </c:pt>
                <c:pt idx="1974">
                  <c:v>1575.8848402455401</c:v>
                </c:pt>
                <c:pt idx="1975">
                  <c:v>1578.4823007923301</c:v>
                </c:pt>
                <c:pt idx="1976">
                  <c:v>1583.0140404697299</c:v>
                </c:pt>
                <c:pt idx="1977">
                  <c:v>1588.70634762544</c:v>
                </c:pt>
                <c:pt idx="1978">
                  <c:v>1581.1350264571299</c:v>
                </c:pt>
                <c:pt idx="1979">
                  <c:v>1586.7720684948299</c:v>
                </c:pt>
                <c:pt idx="1980">
                  <c:v>1592.5196407685601</c:v>
                </c:pt>
                <c:pt idx="1981">
                  <c:v>1594.67498037123</c:v>
                </c:pt>
                <c:pt idx="1982">
                  <c:v>1594.23285942711</c:v>
                </c:pt>
                <c:pt idx="1983">
                  <c:v>1590.9722174640499</c:v>
                </c:pt>
                <c:pt idx="1984">
                  <c:v>1588.54055227139</c:v>
                </c:pt>
                <c:pt idx="1985">
                  <c:v>1592.63017100459</c:v>
                </c:pt>
                <c:pt idx="1986">
                  <c:v>1590.3643011658901</c:v>
                </c:pt>
                <c:pt idx="1987">
                  <c:v>1586.7720684948299</c:v>
                </c:pt>
                <c:pt idx="1988">
                  <c:v>1582.2403288174301</c:v>
                </c:pt>
                <c:pt idx="1989">
                  <c:v>1585.1141149543</c:v>
                </c:pt>
                <c:pt idx="1990">
                  <c:v>1591.91172447039</c:v>
                </c:pt>
                <c:pt idx="1991">
                  <c:v>1597.7698269801499</c:v>
                </c:pt>
                <c:pt idx="1992">
                  <c:v>1599.9251665828201</c:v>
                </c:pt>
                <c:pt idx="1993">
                  <c:v>1595.6144873774799</c:v>
                </c:pt>
                <c:pt idx="1994">
                  <c:v>1599.42778052069</c:v>
                </c:pt>
                <c:pt idx="1995">
                  <c:v>1602.02524106739</c:v>
                </c:pt>
                <c:pt idx="1996">
                  <c:v>1598.54353863236</c:v>
                </c:pt>
                <c:pt idx="1997">
                  <c:v>1597.71456186214</c:v>
                </c:pt>
                <c:pt idx="1998">
                  <c:v>1601.58312012327</c:v>
                </c:pt>
                <c:pt idx="1999">
                  <c:v>1596.6092595018399</c:v>
                </c:pt>
                <c:pt idx="2000">
                  <c:v>1596.8855850919099</c:v>
                </c:pt>
                <c:pt idx="2001">
                  <c:v>1588.2089615632201</c:v>
                </c:pt>
                <c:pt idx="2002">
                  <c:v>1588.9274080974999</c:v>
                </c:pt>
                <c:pt idx="2003">
                  <c:v>1594.67498037123</c:v>
                </c:pt>
                <c:pt idx="2004">
                  <c:v>1599.3725154026699</c:v>
                </c:pt>
                <c:pt idx="2005">
                  <c:v>1606.4464505087601</c:v>
                </c:pt>
                <c:pt idx="2006">
                  <c:v>1607.66228310517</c:v>
                </c:pt>
                <c:pt idx="2007">
                  <c:v>1605.5069435025</c:v>
                </c:pt>
                <c:pt idx="2008">
                  <c:v>1608.27019940334</c:v>
                </c:pt>
                <c:pt idx="2009">
                  <c:v>1608.0491389312799</c:v>
                </c:pt>
                <c:pt idx="2010">
                  <c:v>1602.6884224836499</c:v>
                </c:pt>
                <c:pt idx="2011">
                  <c:v>1603.18580854579</c:v>
                </c:pt>
                <c:pt idx="2012">
                  <c:v>1594.17759430909</c:v>
                </c:pt>
                <c:pt idx="2013">
                  <c:v>1595.39342690542</c:v>
                </c:pt>
                <c:pt idx="2014">
                  <c:v>1599.6488409927499</c:v>
                </c:pt>
                <c:pt idx="2015">
                  <c:v>1594.78551060726</c:v>
                </c:pt>
                <c:pt idx="2016">
                  <c:v>1596.6092595018399</c:v>
                </c:pt>
                <c:pt idx="2017">
                  <c:v>1603.2963387818199</c:v>
                </c:pt>
                <c:pt idx="2018">
                  <c:v>1610.59133436005</c:v>
                </c:pt>
                <c:pt idx="2019">
                  <c:v>1613.02299955271</c:v>
                </c:pt>
                <c:pt idx="2020">
                  <c:v>1613.74144608699</c:v>
                </c:pt>
                <c:pt idx="2021">
                  <c:v>1613.63091585096</c:v>
                </c:pt>
                <c:pt idx="2022">
                  <c:v>1614.34936238515</c:v>
                </c:pt>
                <c:pt idx="2023">
                  <c:v>1610.86765995013</c:v>
                </c:pt>
                <c:pt idx="2024">
                  <c:v>1609.87288782577</c:v>
                </c:pt>
                <c:pt idx="2025">
                  <c:v>1606.6122458627999</c:v>
                </c:pt>
                <c:pt idx="2026">
                  <c:v>1601.0857340611301</c:v>
                </c:pt>
                <c:pt idx="2027">
                  <c:v>1602.4120968935799</c:v>
                </c:pt>
                <c:pt idx="2028">
                  <c:v>1608.6017901114301</c:v>
                </c:pt>
                <c:pt idx="2029">
                  <c:v>1602.8542178376999</c:v>
                </c:pt>
                <c:pt idx="2030">
                  <c:v>1604.67796673219</c:v>
                </c:pt>
                <c:pt idx="2031">
                  <c:v>1614.18356703111</c:v>
                </c:pt>
                <c:pt idx="2032">
                  <c:v>1618.0521252922399</c:v>
                </c:pt>
                <c:pt idx="2033">
                  <c:v>1620.2074648949099</c:v>
                </c:pt>
                <c:pt idx="2034">
                  <c:v>1617.49947411209</c:v>
                </c:pt>
                <c:pt idx="2035">
                  <c:v>1615.1230740373601</c:v>
                </c:pt>
                <c:pt idx="2036">
                  <c:v>1620.87064631109</c:v>
                </c:pt>
                <c:pt idx="2037">
                  <c:v>1615.5651949814801</c:v>
                </c:pt>
                <c:pt idx="2038">
                  <c:v>1615.89678568966</c:v>
                </c:pt>
                <c:pt idx="2039">
                  <c:v>1608.2149342853199</c:v>
                </c:pt>
                <c:pt idx="2040">
                  <c:v>1607.82807845922</c:v>
                </c:pt>
                <c:pt idx="2041">
                  <c:v>1611.75190183837</c:v>
                </c:pt>
                <c:pt idx="2042">
                  <c:v>1619.82060906881</c:v>
                </c:pt>
                <c:pt idx="2043">
                  <c:v>1610.2597436518799</c:v>
                </c:pt>
                <c:pt idx="2044">
                  <c:v>1616.7810275779</c:v>
                </c:pt>
                <c:pt idx="2045">
                  <c:v>1622.86019055972</c:v>
                </c:pt>
                <c:pt idx="2046">
                  <c:v>1625.18132551643</c:v>
                </c:pt>
                <c:pt idx="2047">
                  <c:v>1626.34189299474</c:v>
                </c:pt>
                <c:pt idx="2048">
                  <c:v>1622.3628044975801</c:v>
                </c:pt>
                <c:pt idx="2049">
                  <c:v>1620.7601160750601</c:v>
                </c:pt>
                <c:pt idx="2050">
                  <c:v>1624.90499992636</c:v>
                </c:pt>
                <c:pt idx="2051">
                  <c:v>1622.30753937957</c:v>
                </c:pt>
                <c:pt idx="2052">
                  <c:v>1619.54428347873</c:v>
                </c:pt>
                <c:pt idx="2053">
                  <c:v>1613.02299955271</c:v>
                </c:pt>
                <c:pt idx="2054">
                  <c:v>1615.2888693914099</c:v>
                </c:pt>
                <c:pt idx="2055">
                  <c:v>1620.9259114291101</c:v>
                </c:pt>
                <c:pt idx="2056">
                  <c:v>1628.2761721253501</c:v>
                </c:pt>
                <c:pt idx="2057">
                  <c:v>1618.7705718265199</c:v>
                </c:pt>
                <c:pt idx="2058">
                  <c:v>1626.50768834879</c:v>
                </c:pt>
                <c:pt idx="2059">
                  <c:v>1629.38147448565</c:v>
                </c:pt>
                <c:pt idx="2060">
                  <c:v>1634.4106002251899</c:v>
                </c:pt>
                <c:pt idx="2061">
                  <c:v>1630.09992101993</c:v>
                </c:pt>
                <c:pt idx="2062">
                  <c:v>1627.39193023711</c:v>
                </c:pt>
                <c:pt idx="2063">
                  <c:v>1625.0707952804</c:v>
                </c:pt>
                <c:pt idx="2064">
                  <c:v>1629.7130651938301</c:v>
                </c:pt>
                <c:pt idx="2065">
                  <c:v>1629.38147448565</c:v>
                </c:pt>
                <c:pt idx="2066">
                  <c:v>1620.3732602489599</c:v>
                </c:pt>
                <c:pt idx="2067">
                  <c:v>1623.63390221193</c:v>
                </c:pt>
                <c:pt idx="2068">
                  <c:v>1631.6473443243499</c:v>
                </c:pt>
                <c:pt idx="2069">
                  <c:v>1637.94756777823</c:v>
                </c:pt>
                <c:pt idx="2070">
                  <c:v>1638.7212794305201</c:v>
                </c:pt>
                <c:pt idx="2071">
                  <c:v>1635.5159025855701</c:v>
                </c:pt>
                <c:pt idx="2072">
                  <c:v>1638.94233990258</c:v>
                </c:pt>
                <c:pt idx="2073">
                  <c:v>1640.6555585610499</c:v>
                </c:pt>
                <c:pt idx="2074">
                  <c:v>1636.4554095918299</c:v>
                </c:pt>
                <c:pt idx="2075">
                  <c:v>1634.9632514053401</c:v>
                </c:pt>
                <c:pt idx="2076">
                  <c:v>1628.11037677131</c:v>
                </c:pt>
                <c:pt idx="2077">
                  <c:v>1636.95279565396</c:v>
                </c:pt>
                <c:pt idx="2078">
                  <c:v>1631.0394280261901</c:v>
                </c:pt>
                <c:pt idx="2079">
                  <c:v>1626.5629534668101</c:v>
                </c:pt>
                <c:pt idx="2080">
                  <c:v>1629.43673960367</c:v>
                </c:pt>
                <c:pt idx="2081">
                  <c:v>1633.85794904504</c:v>
                </c:pt>
                <c:pt idx="2082">
                  <c:v>1641.98192139349</c:v>
                </c:pt>
                <c:pt idx="2083">
                  <c:v>1643.8056702880699</c:v>
                </c:pt>
                <c:pt idx="2084">
                  <c:v>1646.2926005988299</c:v>
                </c:pt>
                <c:pt idx="2085">
                  <c:v>1643.14248887181</c:v>
                </c:pt>
                <c:pt idx="2086">
                  <c:v>1647.1215773690601</c:v>
                </c:pt>
                <c:pt idx="2087">
                  <c:v>1644.91097264837</c:v>
                </c:pt>
                <c:pt idx="2088">
                  <c:v>1640.82135391518</c:v>
                </c:pt>
                <c:pt idx="2089">
                  <c:v>1636.78700029992</c:v>
                </c:pt>
                <c:pt idx="2090">
                  <c:v>1632.42105597656</c:v>
                </c:pt>
                <c:pt idx="2091">
                  <c:v>1633.47109321893</c:v>
                </c:pt>
                <c:pt idx="2092">
                  <c:v>1634.90798628732</c:v>
                </c:pt>
                <c:pt idx="2093">
                  <c:v>1632.9737071567999</c:v>
                </c:pt>
                <c:pt idx="2094">
                  <c:v>1637.0080607719799</c:v>
                </c:pt>
                <c:pt idx="2095">
                  <c:v>1643.86093540609</c:v>
                </c:pt>
                <c:pt idx="2096">
                  <c:v>1650.271689096</c:v>
                </c:pt>
                <c:pt idx="2097">
                  <c:v>1651.5980519283501</c:v>
                </c:pt>
                <c:pt idx="2098">
                  <c:v>1650.0506286239399</c:v>
                </c:pt>
                <c:pt idx="2099">
                  <c:v>1651.2111961022499</c:v>
                </c:pt>
                <c:pt idx="2100">
                  <c:v>1653.3112705869</c:v>
                </c:pt>
                <c:pt idx="2101">
                  <c:v>1649.9953635059201</c:v>
                </c:pt>
                <c:pt idx="2102">
                  <c:v>1648.1716146113399</c:v>
                </c:pt>
                <c:pt idx="2103">
                  <c:v>1641.53980044937</c:v>
                </c:pt>
                <c:pt idx="2104">
                  <c:v>1637.8370375422001</c:v>
                </c:pt>
                <c:pt idx="2105">
                  <c:v>1643.03195863578</c:v>
                </c:pt>
                <c:pt idx="2106">
                  <c:v>1649.22165185371</c:v>
                </c:pt>
                <c:pt idx="2107">
                  <c:v>1640.1029073809</c:v>
                </c:pt>
                <c:pt idx="2108">
                  <c:v>1644.91097264837</c:v>
                </c:pt>
                <c:pt idx="2109">
                  <c:v>1654.5271031832301</c:v>
                </c:pt>
                <c:pt idx="2110">
                  <c:v>1656.0745264877401</c:v>
                </c:pt>
                <c:pt idx="2111">
                  <c:v>1658.17460097239</c:v>
                </c:pt>
                <c:pt idx="2112">
                  <c:v>1652.70335428874</c:v>
                </c:pt>
                <c:pt idx="2113">
                  <c:v>1660.1641452210199</c:v>
                </c:pt>
                <c:pt idx="2114">
                  <c:v>1657.4561544382</c:v>
                </c:pt>
                <c:pt idx="2115">
                  <c:v>1652.4822938166801</c:v>
                </c:pt>
                <c:pt idx="2116">
                  <c:v>1651.98490775454</c:v>
                </c:pt>
                <c:pt idx="2117">
                  <c:v>1646.2926005988299</c:v>
                </c:pt>
                <c:pt idx="2118">
                  <c:v>1647.0110471330299</c:v>
                </c:pt>
                <c:pt idx="2119">
                  <c:v>1651.3769914562899</c:v>
                </c:pt>
                <c:pt idx="2120">
                  <c:v>1659.0035777426201</c:v>
                </c:pt>
                <c:pt idx="2121">
                  <c:v>1649.38744720776</c:v>
                </c:pt>
                <c:pt idx="2122">
                  <c:v>1655.5771404256</c:v>
                </c:pt>
                <c:pt idx="2123">
                  <c:v>1661.10365222727</c:v>
                </c:pt>
                <c:pt idx="2124">
                  <c:v>1664.0327034821501</c:v>
                </c:pt>
                <c:pt idx="2125">
                  <c:v>1662.8721360038301</c:v>
                </c:pt>
                <c:pt idx="2126">
                  <c:v>1659.05884286063</c:v>
                </c:pt>
                <c:pt idx="2127">
                  <c:v>1656.01926136972</c:v>
                </c:pt>
                <c:pt idx="2128">
                  <c:v>1662.8168708857399</c:v>
                </c:pt>
                <c:pt idx="2129">
                  <c:v>1660.66153128315</c:v>
                </c:pt>
                <c:pt idx="2130">
                  <c:v>1654.14024735713</c:v>
                </c:pt>
                <c:pt idx="2131">
                  <c:v>1651.1559309842301</c:v>
                </c:pt>
                <c:pt idx="2132">
                  <c:v>1656.01926136972</c:v>
                </c:pt>
                <c:pt idx="2133">
                  <c:v>1662.54054529566</c:v>
                </c:pt>
                <c:pt idx="2134">
                  <c:v>1667.9565268613001</c:v>
                </c:pt>
                <c:pt idx="2135">
                  <c:v>1659.6667591588</c:v>
                </c:pt>
                <c:pt idx="2136">
                  <c:v>1665.8011872587099</c:v>
                </c:pt>
                <c:pt idx="2137">
                  <c:v>1670.05660134595</c:v>
                </c:pt>
                <c:pt idx="2138">
                  <c:v>1671.0513734702199</c:v>
                </c:pt>
                <c:pt idx="2139">
                  <c:v>1667.62493615321</c:v>
                </c:pt>
                <c:pt idx="2140">
                  <c:v>1665.30380119649</c:v>
                </c:pt>
                <c:pt idx="2141">
                  <c:v>1660.3299405750599</c:v>
                </c:pt>
                <c:pt idx="2142">
                  <c:v>1657.5114195562101</c:v>
                </c:pt>
                <c:pt idx="2143">
                  <c:v>1664.30902907222</c:v>
                </c:pt>
                <c:pt idx="2144">
                  <c:v>1658.22986609041</c:v>
                </c:pt>
                <c:pt idx="2145">
                  <c:v>1657.5666846742299</c:v>
                </c:pt>
                <c:pt idx="2146">
                  <c:v>1664.75115001634</c:v>
                </c:pt>
                <c:pt idx="2147">
                  <c:v>1672.2119409486199</c:v>
                </c:pt>
                <c:pt idx="2148">
                  <c:v>1674.25675031526</c:v>
                </c:pt>
                <c:pt idx="2149">
                  <c:v>1678.5674295205099</c:v>
                </c:pt>
                <c:pt idx="2150">
                  <c:v>1675.0857270854799</c:v>
                </c:pt>
                <c:pt idx="2151">
                  <c:v>1678.5121644025</c:v>
                </c:pt>
                <c:pt idx="2152">
                  <c:v>1678.01477834036</c:v>
                </c:pt>
                <c:pt idx="2153">
                  <c:v>1672.4330014206801</c:v>
                </c:pt>
                <c:pt idx="2154">
                  <c:v>1671.7145548864901</c:v>
                </c:pt>
                <c:pt idx="2155">
                  <c:v>1664.5300895442799</c:v>
                </c:pt>
                <c:pt idx="2156">
                  <c:v>1666.46436867489</c:v>
                </c:pt>
                <c:pt idx="2157">
                  <c:v>1669.5592152838201</c:v>
                </c:pt>
                <c:pt idx="2158">
                  <c:v>1663.8116430100899</c:v>
                </c:pt>
                <c:pt idx="2159">
                  <c:v>1668.17758733336</c:v>
                </c:pt>
                <c:pt idx="2160">
                  <c:v>1672.98565260083</c:v>
                </c:pt>
                <c:pt idx="2161">
                  <c:v>1683.26496455196</c:v>
                </c:pt>
                <c:pt idx="2162">
                  <c:v>1684.4807971482901</c:v>
                </c:pt>
                <c:pt idx="2163">
                  <c:v>1683.0439040798999</c:v>
                </c:pt>
                <c:pt idx="2164">
                  <c:v>1682.82284360784</c:v>
                </c:pt>
                <c:pt idx="2165">
                  <c:v>1686.9124623410301</c:v>
                </c:pt>
                <c:pt idx="2166">
                  <c:v>1681.82807148348</c:v>
                </c:pt>
                <c:pt idx="2167">
                  <c:v>1680.5569737691401</c:v>
                </c:pt>
                <c:pt idx="2168">
                  <c:v>1673.98042472519</c:v>
                </c:pt>
                <c:pt idx="2169">
                  <c:v>1671.7145548864901</c:v>
                </c:pt>
                <c:pt idx="2170">
                  <c:v>1675.1409922035</c:v>
                </c:pt>
                <c:pt idx="2171">
                  <c:v>1672.37773630267</c:v>
                </c:pt>
                <c:pt idx="2172">
                  <c:v>1674.53307590534</c:v>
                </c:pt>
                <c:pt idx="2173">
                  <c:v>1676.85421086205</c:v>
                </c:pt>
                <c:pt idx="2174">
                  <c:v>1683.54129014203</c:v>
                </c:pt>
                <c:pt idx="2175">
                  <c:v>1689.50992288782</c:v>
                </c:pt>
                <c:pt idx="2176">
                  <c:v>1692.1626485526201</c:v>
                </c:pt>
                <c:pt idx="2177">
                  <c:v>1689.0125368256799</c:v>
                </c:pt>
                <c:pt idx="2178">
                  <c:v>1691.05734619232</c:v>
                </c:pt>
                <c:pt idx="2179">
                  <c:v>1692.4389741427001</c:v>
                </c:pt>
                <c:pt idx="2180">
                  <c:v>1686.74666698699</c:v>
                </c:pt>
                <c:pt idx="2181">
                  <c:v>1684.97818321051</c:v>
                </c:pt>
                <c:pt idx="2182">
                  <c:v>1677.73845275029</c:v>
                </c:pt>
                <c:pt idx="2183">
                  <c:v>1678.6779597565401</c:v>
                </c:pt>
                <c:pt idx="2184">
                  <c:v>1683.26496455196</c:v>
                </c:pt>
                <c:pt idx="2185">
                  <c:v>1691.7205276085001</c:v>
                </c:pt>
                <c:pt idx="2186">
                  <c:v>1680.94382959524</c:v>
                </c:pt>
                <c:pt idx="2187">
                  <c:v>1688.5151507635501</c:v>
                </c:pt>
                <c:pt idx="2188">
                  <c:v>1694.37325327331</c:v>
                </c:pt>
                <c:pt idx="2189">
                  <c:v>1696.69438823002</c:v>
                </c:pt>
                <c:pt idx="2190">
                  <c:v>1696.8049184660499</c:v>
                </c:pt>
                <c:pt idx="2191">
                  <c:v>1693.0468904408599</c:v>
                </c:pt>
                <c:pt idx="2192">
                  <c:v>1689.89677871392</c:v>
                </c:pt>
                <c:pt idx="2193">
                  <c:v>1695.7548812236801</c:v>
                </c:pt>
                <c:pt idx="2194">
                  <c:v>1692.0521183165899</c:v>
                </c:pt>
                <c:pt idx="2195">
                  <c:v>1689.34412753377</c:v>
                </c:pt>
                <c:pt idx="2196">
                  <c:v>1684.6465925023299</c:v>
                </c:pt>
                <c:pt idx="2197">
                  <c:v>1687.85196934737</c:v>
                </c:pt>
                <c:pt idx="2198">
                  <c:v>1692.3284439066699</c:v>
                </c:pt>
                <c:pt idx="2199">
                  <c:v>1700.3418860191</c:v>
                </c:pt>
                <c:pt idx="2200">
                  <c:v>1691.6099973724699</c:v>
                </c:pt>
                <c:pt idx="2201">
                  <c:v>1700.7287418451999</c:v>
                </c:pt>
                <c:pt idx="2202">
                  <c:v>1702.1103697956601</c:v>
                </c:pt>
                <c:pt idx="2203">
                  <c:v>1704.7078303424501</c:v>
                </c:pt>
                <c:pt idx="2204">
                  <c:v>1700.06556042902</c:v>
                </c:pt>
                <c:pt idx="2205">
                  <c:v>1699.6787046029201</c:v>
                </c:pt>
                <c:pt idx="2206">
                  <c:v>1694.42851839132</c:v>
                </c:pt>
                <c:pt idx="2207">
                  <c:v>1689.89677871392</c:v>
                </c:pt>
                <c:pt idx="2208">
                  <c:v>1698.2418115344401</c:v>
                </c:pt>
                <c:pt idx="2209">
                  <c:v>1691.66526249049</c:v>
                </c:pt>
                <c:pt idx="2210">
                  <c:v>1692.6047694967399</c:v>
                </c:pt>
                <c:pt idx="2211">
                  <c:v>1695.69961610567</c:v>
                </c:pt>
                <c:pt idx="2212">
                  <c:v>1702.7182860938201</c:v>
                </c:pt>
                <c:pt idx="2213">
                  <c:v>1706.5315792369399</c:v>
                </c:pt>
                <c:pt idx="2214">
                  <c:v>1700.1208255470301</c:v>
                </c:pt>
                <c:pt idx="2215">
                  <c:v>1706.0341931748101</c:v>
                </c:pt>
                <c:pt idx="2216">
                  <c:v>1710.2343421441201</c:v>
                </c:pt>
                <c:pt idx="2217">
                  <c:v>1711.17384915037</c:v>
                </c:pt>
                <c:pt idx="2218">
                  <c:v>1705.70260246672</c:v>
                </c:pt>
                <c:pt idx="2219">
                  <c:v>1704.81836057848</c:v>
                </c:pt>
                <c:pt idx="2220">
                  <c:v>1696.9707138200999</c:v>
                </c:pt>
                <c:pt idx="2221">
                  <c:v>1696.0864719318599</c:v>
                </c:pt>
                <c:pt idx="2222">
                  <c:v>1701.06033255329</c:v>
                </c:pt>
                <c:pt idx="2223">
                  <c:v>1697.1917742921601</c:v>
                </c:pt>
                <c:pt idx="2224">
                  <c:v>1699.5681743668899</c:v>
                </c:pt>
                <c:pt idx="2225">
                  <c:v>1705.1499512865701</c:v>
                </c:pt>
                <c:pt idx="2226">
                  <c:v>1712.1133561566301</c:v>
                </c:pt>
                <c:pt idx="2227">
                  <c:v>1715.8161190638</c:v>
                </c:pt>
                <c:pt idx="2228">
                  <c:v>1715.37399811968</c:v>
                </c:pt>
                <c:pt idx="2229">
                  <c:v>1714.21343064128</c:v>
                </c:pt>
                <c:pt idx="2230">
                  <c:v>1717.5293377222599</c:v>
                </c:pt>
                <c:pt idx="2231">
                  <c:v>1714.7660818214299</c:v>
                </c:pt>
                <c:pt idx="2232">
                  <c:v>1711.6712352125101</c:v>
                </c:pt>
                <c:pt idx="2233">
                  <c:v>1707.6368815973301</c:v>
                </c:pt>
                <c:pt idx="2234">
                  <c:v>1702.4419605037499</c:v>
                </c:pt>
                <c:pt idx="2235">
                  <c:v>1704.7630954604599</c:v>
                </c:pt>
                <c:pt idx="2236">
                  <c:v>1704.7630954604599</c:v>
                </c:pt>
                <c:pt idx="2237">
                  <c:v>1703.7683233361099</c:v>
                </c:pt>
                <c:pt idx="2238">
                  <c:v>1707.74741183336</c:v>
                </c:pt>
                <c:pt idx="2239">
                  <c:v>1715.8713841818101</c:v>
                </c:pt>
                <c:pt idx="2240">
                  <c:v>1720.9557750393601</c:v>
                </c:pt>
                <c:pt idx="2241">
                  <c:v>1723.9953565302701</c:v>
                </c:pt>
                <c:pt idx="2242">
                  <c:v>1719.7952075609601</c:v>
                </c:pt>
                <c:pt idx="2243">
                  <c:v>1724.4927425924</c:v>
                </c:pt>
                <c:pt idx="2244">
                  <c:v>1723.77429605821</c:v>
                </c:pt>
                <c:pt idx="2245">
                  <c:v>1718.30304937456</c:v>
                </c:pt>
                <c:pt idx="2246">
                  <c:v>1717.1977470141701</c:v>
                </c:pt>
                <c:pt idx="2247">
                  <c:v>1711.06331891434</c:v>
                </c:pt>
                <c:pt idx="2248">
                  <c:v>1710.34487238015</c:v>
                </c:pt>
                <c:pt idx="2249">
                  <c:v>1714.8766120574601</c:v>
                </c:pt>
                <c:pt idx="2250">
                  <c:v>1709.6816909638801</c:v>
                </c:pt>
                <c:pt idx="2251">
                  <c:v>1713.38445387105</c:v>
                </c:pt>
                <c:pt idx="2252">
                  <c:v>1719.29782149883</c:v>
                </c:pt>
                <c:pt idx="2253">
                  <c:v>1725.8743705427801</c:v>
                </c:pt>
                <c:pt idx="2254">
                  <c:v>1728.4718310895701</c:v>
                </c:pt>
                <c:pt idx="2255">
                  <c:v>1731.01402651834</c:v>
                </c:pt>
                <c:pt idx="2256">
                  <c:v>1725.70857518873</c:v>
                </c:pt>
                <c:pt idx="2257">
                  <c:v>1725.65331007072</c:v>
                </c:pt>
                <c:pt idx="2258">
                  <c:v>1728.8034217976599</c:v>
                </c:pt>
                <c:pt idx="2259">
                  <c:v>1725.81910542476</c:v>
                </c:pt>
                <c:pt idx="2260">
                  <c:v>1724.21641700233</c:v>
                </c:pt>
                <c:pt idx="2261">
                  <c:v>1717.0872167781399</c:v>
                </c:pt>
                <c:pt idx="2262">
                  <c:v>1720.18206338707</c:v>
                </c:pt>
                <c:pt idx="2263">
                  <c:v>1724.2716821203501</c:v>
                </c:pt>
                <c:pt idx="2264">
                  <c:v>1732.34038935079</c:v>
                </c:pt>
                <c:pt idx="2265">
                  <c:v>1722.8347890518701</c:v>
                </c:pt>
                <c:pt idx="2266">
                  <c:v>1731.34561722643</c:v>
                </c:pt>
                <c:pt idx="2267">
                  <c:v>1735.49050107773</c:v>
                </c:pt>
                <c:pt idx="2268">
                  <c:v>1739.3590593388601</c:v>
                </c:pt>
                <c:pt idx="2269">
                  <c:v>1734.77205454353</c:v>
                </c:pt>
                <c:pt idx="2270">
                  <c:v>1732.7272451768899</c:v>
                </c:pt>
                <c:pt idx="2271">
                  <c:v>1728.5270962075799</c:v>
                </c:pt>
                <c:pt idx="2272">
                  <c:v>1734.1641382452799</c:v>
                </c:pt>
                <c:pt idx="2273">
                  <c:v>1733.1693661210099</c:v>
                </c:pt>
                <c:pt idx="2274">
                  <c:v>1725.7638403067499</c:v>
                </c:pt>
                <c:pt idx="2275">
                  <c:v>1724.2716821203501</c:v>
                </c:pt>
                <c:pt idx="2276">
                  <c:v>1729.1902776238501</c:v>
                </c:pt>
                <c:pt idx="2277">
                  <c:v>1735.1589103696399</c:v>
                </c:pt>
                <c:pt idx="2278">
                  <c:v>1739.58011981092</c:v>
                </c:pt>
                <c:pt idx="2279">
                  <c:v>1732.17459399674</c:v>
                </c:pt>
                <c:pt idx="2280">
                  <c:v>1728.85868691567</c:v>
                </c:pt>
                <c:pt idx="2281">
                  <c:v>1733.6114870651299</c:v>
                </c:pt>
                <c:pt idx="2282">
                  <c:v>1728.2507706175099</c:v>
                </c:pt>
                <c:pt idx="2283">
                  <c:v>1731.01402651834</c:v>
                </c:pt>
                <c:pt idx="2284">
                  <c:v>1734.6062591893999</c:v>
                </c:pt>
                <c:pt idx="2285">
                  <c:v>1742.6749664198401</c:v>
                </c:pt>
                <c:pt idx="2286">
                  <c:v>1746.81985027114</c:v>
                </c:pt>
                <c:pt idx="2287">
                  <c:v>1748.1462131035</c:v>
                </c:pt>
                <c:pt idx="2288">
                  <c:v>1742.9512920099201</c:v>
                </c:pt>
                <c:pt idx="2289">
                  <c:v>1741.45913382351</c:v>
                </c:pt>
                <c:pt idx="2290">
                  <c:v>1746.54352468106</c:v>
                </c:pt>
                <c:pt idx="2291">
                  <c:v>1743.8355338982401</c:v>
                </c:pt>
                <c:pt idx="2292">
                  <c:v>1740.85121752535</c:v>
                </c:pt>
                <c:pt idx="2293">
                  <c:v>1733.4456917110899</c:v>
                </c:pt>
                <c:pt idx="2294">
                  <c:v>1734.4404638353601</c:v>
                </c:pt>
                <c:pt idx="2295">
                  <c:v>1741.1275431154199</c:v>
                </c:pt>
                <c:pt idx="2296">
                  <c:v>1749.25151546388</c:v>
                </c:pt>
                <c:pt idx="2297">
                  <c:v>1738.8064081587099</c:v>
                </c:pt>
                <c:pt idx="2298">
                  <c:v>1746.5987897990799</c:v>
                </c:pt>
                <c:pt idx="2299">
                  <c:v>1751.3515899485301</c:v>
                </c:pt>
                <c:pt idx="2300">
                  <c:v>1754.05958073135</c:v>
                </c:pt>
                <c:pt idx="2301">
                  <c:v>1752.45689230883</c:v>
                </c:pt>
                <c:pt idx="2302">
                  <c:v>1748.80939451976</c:v>
                </c:pt>
                <c:pt idx="2303">
                  <c:v>1745.9356083829</c:v>
                </c:pt>
                <c:pt idx="2304">
                  <c:v>1751.40685506655</c:v>
                </c:pt>
                <c:pt idx="2305">
                  <c:v>1750.02522711609</c:v>
                </c:pt>
                <c:pt idx="2306">
                  <c:v>1742.3986408297701</c:v>
                </c:pt>
                <c:pt idx="2307">
                  <c:v>1740.02224075504</c:v>
                </c:pt>
                <c:pt idx="2308">
                  <c:v>1743.7250036622099</c:v>
                </c:pt>
                <c:pt idx="2309">
                  <c:v>1750.74367365029</c:v>
                </c:pt>
                <c:pt idx="2310">
                  <c:v>1755.8833296258499</c:v>
                </c:pt>
                <c:pt idx="2311">
                  <c:v>1748.9751898738</c:v>
                </c:pt>
                <c:pt idx="2312">
                  <c:v>1756.0491249798899</c:v>
                </c:pt>
                <c:pt idx="2313">
                  <c:v>1759.4755622969101</c:v>
                </c:pt>
                <c:pt idx="2314">
                  <c:v>1762.57040890591</c:v>
                </c:pt>
                <c:pt idx="2315">
                  <c:v>1756.4359808060001</c:v>
                </c:pt>
                <c:pt idx="2316">
                  <c:v>1757.3202226943199</c:v>
                </c:pt>
                <c:pt idx="2317">
                  <c:v>1748.8646596377801</c:v>
                </c:pt>
                <c:pt idx="2318">
                  <c:v>1757.54128316638</c:v>
                </c:pt>
                <c:pt idx="2319">
                  <c:v>1755.66226915379</c:v>
                </c:pt>
                <c:pt idx="2320">
                  <c:v>1746.7093200351101</c:v>
                </c:pt>
                <c:pt idx="2321">
                  <c:v>1750.02522711609</c:v>
                </c:pt>
                <c:pt idx="2322">
                  <c:v>1755.49647379974</c:v>
                </c:pt>
                <c:pt idx="2323">
                  <c:v>1761.9624926076699</c:v>
                </c:pt>
                <c:pt idx="2324">
                  <c:v>1766.77055787514</c:v>
                </c:pt>
                <c:pt idx="2325">
                  <c:v>1759.42029717889</c:v>
                </c:pt>
                <c:pt idx="2326">
                  <c:v>1765.60999039682</c:v>
                </c:pt>
                <c:pt idx="2327">
                  <c:v>1768.20745094361</c:v>
                </c:pt>
                <c:pt idx="2328">
                  <c:v>1766.9916183472001</c:v>
                </c:pt>
                <c:pt idx="2329">
                  <c:v>1761.74143213561</c:v>
                </c:pt>
                <c:pt idx="2330">
                  <c:v>1759.4755622969101</c:v>
                </c:pt>
                <c:pt idx="2331">
                  <c:v>1753.17533884303</c:v>
                </c:pt>
                <c:pt idx="2332">
                  <c:v>1753.7279900231799</c:v>
                </c:pt>
                <c:pt idx="2333">
                  <c:v>1756.38071568798</c:v>
                </c:pt>
                <c:pt idx="2334">
                  <c:v>1754.0043156132499</c:v>
                </c:pt>
                <c:pt idx="2335">
                  <c:v>1757.1544273402801</c:v>
                </c:pt>
                <c:pt idx="2336">
                  <c:v>1765.2783996887299</c:v>
                </c:pt>
                <c:pt idx="2337">
                  <c:v>1771.30229755254</c:v>
                </c:pt>
                <c:pt idx="2338">
                  <c:v>1773.89975809933</c:v>
                </c:pt>
                <c:pt idx="2339">
                  <c:v>1769.6443440119999</c:v>
                </c:pt>
                <c:pt idx="2340">
                  <c:v>1773.18131156505</c:v>
                </c:pt>
                <c:pt idx="2341">
                  <c:v>1775.1155906956601</c:v>
                </c:pt>
                <c:pt idx="2342">
                  <c:v>1771.0812370804799</c:v>
                </c:pt>
                <c:pt idx="2343">
                  <c:v>1767.8758602355199</c:v>
                </c:pt>
                <c:pt idx="2344">
                  <c:v>1762.0730228437001</c:v>
                </c:pt>
                <c:pt idx="2345">
                  <c:v>1757.9281389924899</c:v>
                </c:pt>
                <c:pt idx="2346">
                  <c:v>1762.901999614</c:v>
                </c:pt>
                <c:pt idx="2347">
                  <c:v>1760.9124553653801</c:v>
                </c:pt>
                <c:pt idx="2348">
                  <c:v>1761.57563678156</c:v>
                </c:pt>
                <c:pt idx="2349">
                  <c:v>1766.6047625210899</c:v>
                </c:pt>
                <c:pt idx="2350">
                  <c:v>1776.05509770191</c:v>
                </c:pt>
                <c:pt idx="2351">
                  <c:v>1778.8736187207601</c:v>
                </c:pt>
                <c:pt idx="2352">
                  <c:v>1781.13948855946</c:v>
                </c:pt>
                <c:pt idx="2353">
                  <c:v>1774.5076743974901</c:v>
                </c:pt>
                <c:pt idx="2354">
                  <c:v>1774.5076743974901</c:v>
                </c:pt>
                <c:pt idx="2355">
                  <c:v>1781.69213973969</c:v>
                </c:pt>
                <c:pt idx="2356">
                  <c:v>1776.16562793802</c:v>
                </c:pt>
                <c:pt idx="2357">
                  <c:v>1775.1155906956601</c:v>
                </c:pt>
                <c:pt idx="2358">
                  <c:v>1765.8310508688801</c:v>
                </c:pt>
                <c:pt idx="2359">
                  <c:v>1766.77055787514</c:v>
                </c:pt>
                <c:pt idx="2360">
                  <c:v>1772.8497208569599</c:v>
                </c:pt>
                <c:pt idx="2361">
                  <c:v>1767.8758602355199</c:v>
                </c:pt>
                <c:pt idx="2362">
                  <c:v>1770.7496463723901</c:v>
                </c:pt>
                <c:pt idx="2363">
                  <c:v>1777.8788465964899</c:v>
                </c:pt>
                <c:pt idx="2364">
                  <c:v>1785.8370235908999</c:v>
                </c:pt>
                <c:pt idx="2365">
                  <c:v>1787.1081213052501</c:v>
                </c:pt>
                <c:pt idx="2366">
                  <c:v>1787.77130272151</c:v>
                </c:pt>
                <c:pt idx="2367">
                  <c:v>1781.7474048577101</c:v>
                </c:pt>
                <c:pt idx="2368">
                  <c:v>1779.0394140748899</c:v>
                </c:pt>
                <c:pt idx="2369">
                  <c:v>1784.1238049323499</c:v>
                </c:pt>
                <c:pt idx="2370">
                  <c:v>1782.9632374540399</c:v>
                </c:pt>
                <c:pt idx="2371">
                  <c:v>1778.09990706855</c:v>
                </c:pt>
                <c:pt idx="2372">
                  <c:v>1773.56816739124</c:v>
                </c:pt>
                <c:pt idx="2373">
                  <c:v>1777.8788465964899</c:v>
                </c:pt>
                <c:pt idx="2374">
                  <c:v>1783.8474793422799</c:v>
                </c:pt>
                <c:pt idx="2375">
                  <c:v>1790.70035397639</c:v>
                </c:pt>
                <c:pt idx="2376">
                  <c:v>1781.96846532977</c:v>
                </c:pt>
                <c:pt idx="2377">
                  <c:v>1789.7608469700499</c:v>
                </c:pt>
                <c:pt idx="2378">
                  <c:v>1792.2477772808099</c:v>
                </c:pt>
                <c:pt idx="2379">
                  <c:v>1795.89527506997</c:v>
                </c:pt>
                <c:pt idx="2380">
                  <c:v>1792.5241028708799</c:v>
                </c:pt>
                <c:pt idx="2381">
                  <c:v>1790.2029679142499</c:v>
                </c:pt>
                <c:pt idx="2382">
                  <c:v>1783.73694910625</c:v>
                </c:pt>
                <c:pt idx="2383">
                  <c:v>1790.9214144484499</c:v>
                </c:pt>
                <c:pt idx="2384">
                  <c:v>1791.08720980249</c:v>
                </c:pt>
                <c:pt idx="2385">
                  <c:v>1780.86316296938</c:v>
                </c:pt>
                <c:pt idx="2386">
                  <c:v>1781.3605490315199</c:v>
                </c:pt>
                <c:pt idx="2387">
                  <c:v>1786.61073524311</c:v>
                </c:pt>
                <c:pt idx="2388">
                  <c:v>1795.6742145979099</c:v>
                </c:pt>
                <c:pt idx="2389">
                  <c:v>1800.2059542752199</c:v>
                </c:pt>
                <c:pt idx="2390">
                  <c:v>1791.6398609826399</c:v>
                </c:pt>
                <c:pt idx="2391">
                  <c:v>1796.8347820762201</c:v>
                </c:pt>
                <c:pt idx="2392">
                  <c:v>1802.0849682878099</c:v>
                </c:pt>
                <c:pt idx="2393">
                  <c:v>1802.4165589959</c:v>
                </c:pt>
                <c:pt idx="2394">
                  <c:v>1796.6689867221801</c:v>
                </c:pt>
                <c:pt idx="2395">
                  <c:v>1795.8400099519499</c:v>
                </c:pt>
                <c:pt idx="2396">
                  <c:v>1786.50020500708</c:v>
                </c:pt>
                <c:pt idx="2397">
                  <c:v>1796.9453123122501</c:v>
                </c:pt>
                <c:pt idx="2398">
                  <c:v>1791.7503912186701</c:v>
                </c:pt>
                <c:pt idx="2399">
                  <c:v>1788.37921901967</c:v>
                </c:pt>
                <c:pt idx="2400">
                  <c:v>1791.14247492051</c:v>
                </c:pt>
                <c:pt idx="2401">
                  <c:v>1797.8848193185099</c:v>
                </c:pt>
                <c:pt idx="2402">
                  <c:v>1804.1850427724701</c:v>
                </c:pt>
                <c:pt idx="2403">
                  <c:v>1806.9482986733001</c:v>
                </c:pt>
                <c:pt idx="2404">
                  <c:v>1807.94307079757</c:v>
                </c:pt>
                <c:pt idx="2405">
                  <c:v>1805.7877311949001</c:v>
                </c:pt>
                <c:pt idx="2406">
                  <c:v>1809.5457592200901</c:v>
                </c:pt>
                <c:pt idx="2407">
                  <c:v>1806.7825033192601</c:v>
                </c:pt>
                <c:pt idx="2408">
                  <c:v>1803.5218613561999</c:v>
                </c:pt>
                <c:pt idx="2409">
                  <c:v>1798.2164100266</c:v>
                </c:pt>
                <c:pt idx="2410">
                  <c:v>1792.8004284610399</c:v>
                </c:pt>
                <c:pt idx="2411">
                  <c:v>1797.1111076663001</c:v>
                </c:pt>
                <c:pt idx="2412">
                  <c:v>1795.2320936537001</c:v>
                </c:pt>
                <c:pt idx="2413">
                  <c:v>1796.2268657780601</c:v>
                </c:pt>
                <c:pt idx="2414">
                  <c:v>1800.70334033735</c:v>
                </c:pt>
                <c:pt idx="2415">
                  <c:v>1809.0483731578699</c:v>
                </c:pt>
                <c:pt idx="2416">
                  <c:v>1814.13276401542</c:v>
                </c:pt>
                <c:pt idx="2417">
                  <c:v>1815.84598267397</c:v>
                </c:pt>
                <c:pt idx="2418">
                  <c:v>1811.9221592947399</c:v>
                </c:pt>
                <c:pt idx="2419">
                  <c:v>1815.45912684786</c:v>
                </c:pt>
                <c:pt idx="2420">
                  <c:v>1815.84598267397</c:v>
                </c:pt>
                <c:pt idx="2421">
                  <c:v>1810.7615918164199</c:v>
                </c:pt>
                <c:pt idx="2422">
                  <c:v>1809.21416851192</c:v>
                </c:pt>
                <c:pt idx="2423">
                  <c:v>1801.7533775797201</c:v>
                </c:pt>
                <c:pt idx="2424">
                  <c:v>1801.6428473436899</c:v>
                </c:pt>
                <c:pt idx="2425">
                  <c:v>1804.84822418865</c:v>
                </c:pt>
                <c:pt idx="2426">
                  <c:v>1800.8691356914001</c:v>
                </c:pt>
                <c:pt idx="2427">
                  <c:v>1804.6824288345999</c:v>
                </c:pt>
                <c:pt idx="2428">
                  <c:v>1810.81685693444</c:v>
                </c:pt>
                <c:pt idx="2429">
                  <c:v>1818.2776478667099</c:v>
                </c:pt>
                <c:pt idx="2430">
                  <c:v>1822.25673636388</c:v>
                </c:pt>
                <c:pt idx="2431">
                  <c:v>1823.3620387242599</c:v>
                </c:pt>
                <c:pt idx="2432">
                  <c:v>1815.73545243794</c:v>
                </c:pt>
                <c:pt idx="2433">
                  <c:v>1814.8512105497</c:v>
                </c:pt>
                <c:pt idx="2434">
                  <c:v>1821.0409037675499</c:v>
                </c:pt>
                <c:pt idx="2435">
                  <c:v>1817.5592013324299</c:v>
                </c:pt>
                <c:pt idx="2436">
                  <c:v>1813.4695825992401</c:v>
                </c:pt>
                <c:pt idx="2437">
                  <c:v>1807.6667452075001</c:v>
                </c:pt>
                <c:pt idx="2438">
                  <c:v>1809.10363827589</c:v>
                </c:pt>
                <c:pt idx="2439">
                  <c:v>1815.6249222019101</c:v>
                </c:pt>
                <c:pt idx="2440">
                  <c:v>1809.8773499281799</c:v>
                </c:pt>
                <c:pt idx="2441">
                  <c:v>1815.0722710217599</c:v>
                </c:pt>
                <c:pt idx="2442">
                  <c:v>1821.3172293576199</c:v>
                </c:pt>
                <c:pt idx="2443">
                  <c:v>1826.2358248611199</c:v>
                </c:pt>
                <c:pt idx="2444">
                  <c:v>1829.164876116</c:v>
                </c:pt>
                <c:pt idx="2445">
                  <c:v>1825.01999226471</c:v>
                </c:pt>
                <c:pt idx="2446">
                  <c:v>1823.5830991963201</c:v>
                </c:pt>
                <c:pt idx="2447">
                  <c:v>1819.9908665251801</c:v>
                </c:pt>
                <c:pt idx="2448">
                  <c:v>1826.2358248611199</c:v>
                </c:pt>
                <c:pt idx="2449">
                  <c:v>1822.9199177800599</c:v>
                </c:pt>
                <c:pt idx="2450">
                  <c:v>1814.6854151955699</c:v>
                </c:pt>
                <c:pt idx="2451">
                  <c:v>1814.9064756677101</c:v>
                </c:pt>
                <c:pt idx="2452">
                  <c:v>1818.7197688108299</c:v>
                </c:pt>
                <c:pt idx="2453">
                  <c:v>1827.3963923394399</c:v>
                </c:pt>
                <c:pt idx="2454">
                  <c:v>1830.76756453844</c:v>
                </c:pt>
                <c:pt idx="2455">
                  <c:v>1823.0304480160901</c:v>
                </c:pt>
                <c:pt idx="2456">
                  <c:v>1832.20445760691</c:v>
                </c:pt>
                <c:pt idx="2457">
                  <c:v>1834.69138791767</c:v>
                </c:pt>
                <c:pt idx="2458">
                  <c:v>1836.6809321662099</c:v>
                </c:pt>
                <c:pt idx="2459">
                  <c:v>1830.76756453844</c:v>
                </c:pt>
                <c:pt idx="2460">
                  <c:v>1830.1596482402699</c:v>
                </c:pt>
                <c:pt idx="2461">
                  <c:v>1821.3172293576199</c:v>
                </c:pt>
                <c:pt idx="2462">
                  <c:v>1831.5965413087499</c:v>
                </c:pt>
                <c:pt idx="2463">
                  <c:v>1827.6727179295101</c:v>
                </c:pt>
                <c:pt idx="2464">
                  <c:v>1820.1566618792201</c:v>
                </c:pt>
                <c:pt idx="2465">
                  <c:v>1821.8698805377701</c:v>
                </c:pt>
                <c:pt idx="2466">
                  <c:v>1830.93335989248</c:v>
                </c:pt>
                <c:pt idx="2467">
                  <c:v>1837.28884846446</c:v>
                </c:pt>
                <c:pt idx="2468">
                  <c:v>1841.21267184361</c:v>
                </c:pt>
                <c:pt idx="2469">
                  <c:v>1841.1574067255899</c:v>
                </c:pt>
                <c:pt idx="2470">
                  <c:v>1839.9968392472799</c:v>
                </c:pt>
                <c:pt idx="2471">
                  <c:v>1842.20744396788</c:v>
                </c:pt>
                <c:pt idx="2472">
                  <c:v>1839.05733224094</c:v>
                </c:pt>
                <c:pt idx="2473">
                  <c:v>1835.13350886179</c:v>
                </c:pt>
                <c:pt idx="2474">
                  <c:v>1834.0282065014101</c:v>
                </c:pt>
                <c:pt idx="2475">
                  <c:v>1826.7884760412701</c:v>
                </c:pt>
                <c:pt idx="2476">
                  <c:v>1837.28884846446</c:v>
                </c:pt>
                <c:pt idx="2477">
                  <c:v>1843.53380680032</c:v>
                </c:pt>
                <c:pt idx="2478">
                  <c:v>1838.61521129682</c:v>
                </c:pt>
                <c:pt idx="2479">
                  <c:v>1834.9124483897299</c:v>
                </c:pt>
                <c:pt idx="2480">
                  <c:v>1844.0311928624601</c:v>
                </c:pt>
                <c:pt idx="2481">
                  <c:v>1839.7205136571999</c:v>
                </c:pt>
                <c:pt idx="2482">
                  <c:v>1832.5913134330201</c:v>
                </c:pt>
                <c:pt idx="2483">
                  <c:v>1831.9833971348501</c:v>
                </c:pt>
                <c:pt idx="2484">
                  <c:v>1836.4046065761399</c:v>
                </c:pt>
                <c:pt idx="2485">
                  <c:v>1844.3627835705499</c:v>
                </c:pt>
                <c:pt idx="2486">
                  <c:v>1849.33664419206</c:v>
                </c:pt>
                <c:pt idx="2487">
                  <c:v>1840.21789971934</c:v>
                </c:pt>
                <c:pt idx="2488">
                  <c:v>1848.0655464777201</c:v>
                </c:pt>
                <c:pt idx="2489">
                  <c:v>1851.8788396208399</c:v>
                </c:pt>
                <c:pt idx="2490">
                  <c:v>1854.1447094595401</c:v>
                </c:pt>
                <c:pt idx="2491">
                  <c:v>1849.5577046641199</c:v>
                </c:pt>
                <c:pt idx="2492">
                  <c:v>1846.84971388131</c:v>
                </c:pt>
                <c:pt idx="2493">
                  <c:v>1838.78100665086</c:v>
                </c:pt>
                <c:pt idx="2494">
                  <c:v>1847.4023650614599</c:v>
                </c:pt>
                <c:pt idx="2495">
                  <c:v>1845.0812301047399</c:v>
                </c:pt>
                <c:pt idx="2496">
                  <c:v>1836.6256670482001</c:v>
                </c:pt>
                <c:pt idx="2497">
                  <c:v>1839.88630901125</c:v>
                </c:pt>
                <c:pt idx="2498">
                  <c:v>1846.9049789993201</c:v>
                </c:pt>
                <c:pt idx="2499">
                  <c:v>1854.69736063969</c:v>
                </c:pt>
                <c:pt idx="2500">
                  <c:v>1858.4001235467799</c:v>
                </c:pt>
                <c:pt idx="2501">
                  <c:v>1857.3500863044901</c:v>
                </c:pt>
                <c:pt idx="2502">
                  <c:v>1857.5158816585399</c:v>
                </c:pt>
                <c:pt idx="2503">
                  <c:v>1860.9423189755501</c:v>
                </c:pt>
                <c:pt idx="2504">
                  <c:v>1857.40535142251</c:v>
                </c:pt>
                <c:pt idx="2505">
                  <c:v>1856.0237234720501</c:v>
                </c:pt>
                <c:pt idx="2506">
                  <c:v>1851.32618844069</c:v>
                </c:pt>
                <c:pt idx="2507">
                  <c:v>1844.3627835705499</c:v>
                </c:pt>
                <c:pt idx="2508">
                  <c:v>1856.85270024236</c:v>
                </c:pt>
                <c:pt idx="2509">
                  <c:v>1848.1208115957299</c:v>
                </c:pt>
                <c:pt idx="2510">
                  <c:v>1845.41282081292</c:v>
                </c:pt>
                <c:pt idx="2511">
                  <c:v>1848.6734627758799</c:v>
                </c:pt>
                <c:pt idx="2512">
                  <c:v>1856.9079653603701</c:v>
                </c:pt>
                <c:pt idx="2513">
                  <c:v>1863.53977952234</c:v>
                </c:pt>
                <c:pt idx="2514">
                  <c:v>1865.08720282684</c:v>
                </c:pt>
                <c:pt idx="2515">
                  <c:v>1862.76606787013</c:v>
                </c:pt>
                <c:pt idx="2516">
                  <c:v>1866.57936101325</c:v>
                </c:pt>
                <c:pt idx="2517">
                  <c:v>1868.2373145537799</c:v>
                </c:pt>
                <c:pt idx="2518">
                  <c:v>1861.4949701557</c:v>
                </c:pt>
                <c:pt idx="2519">
                  <c:v>1860.44493291342</c:v>
                </c:pt>
                <c:pt idx="2520">
                  <c:v>1853.97891410549</c:v>
                </c:pt>
                <c:pt idx="2521">
                  <c:v>1852.486755919</c:v>
                </c:pt>
                <c:pt idx="2522">
                  <c:v>1855.25001181984</c:v>
                </c:pt>
                <c:pt idx="2523">
                  <c:v>1851.8788396208399</c:v>
                </c:pt>
                <c:pt idx="2524">
                  <c:v>1855.13948158381</c:v>
                </c:pt>
                <c:pt idx="2525">
                  <c:v>1859.61595614319</c:v>
                </c:pt>
                <c:pt idx="2526">
                  <c:v>1867.0767470753799</c:v>
                </c:pt>
                <c:pt idx="2527">
                  <c:v>1872.4374635230099</c:v>
                </c:pt>
                <c:pt idx="2528">
                  <c:v>1873.5980310013999</c:v>
                </c:pt>
                <c:pt idx="2529">
                  <c:v>1868.5136401438599</c:v>
                </c:pt>
                <c:pt idx="2530">
                  <c:v>1874.09541706354</c:v>
                </c:pt>
                <c:pt idx="2531">
                  <c:v>1871.5532216347699</c:v>
                </c:pt>
                <c:pt idx="2532">
                  <c:v>1869.5084122681301</c:v>
                </c:pt>
                <c:pt idx="2533">
                  <c:v>1865.69511912501</c:v>
                </c:pt>
                <c:pt idx="2534">
                  <c:v>1858.0685328386901</c:v>
                </c:pt>
                <c:pt idx="2535">
                  <c:v>1860.16860732334</c:v>
                </c:pt>
                <c:pt idx="2536">
                  <c:v>1866.6346261312599</c:v>
                </c:pt>
                <c:pt idx="2537">
                  <c:v>1860.2238724413601</c:v>
                </c:pt>
                <c:pt idx="2538">
                  <c:v>1862.48974228005</c:v>
                </c:pt>
                <c:pt idx="2539">
                  <c:v>1872.65852399507</c:v>
                </c:pt>
                <c:pt idx="2540">
                  <c:v>1877.85344508864</c:v>
                </c:pt>
                <c:pt idx="2541">
                  <c:v>1879.9535195732999</c:v>
                </c:pt>
                <c:pt idx="2542">
                  <c:v>1879.0692776850599</c:v>
                </c:pt>
                <c:pt idx="2543">
                  <c:v>1874.8691287157501</c:v>
                </c:pt>
                <c:pt idx="2544">
                  <c:v>1882.3851847660401</c:v>
                </c:pt>
                <c:pt idx="2545">
                  <c:v>1877.6876497346</c:v>
                </c:pt>
                <c:pt idx="2546">
                  <c:v>1874.97965895178</c:v>
                </c:pt>
                <c:pt idx="2547">
                  <c:v>1868.0715191997399</c:v>
                </c:pt>
                <c:pt idx="2548">
                  <c:v>1865.6398540069899</c:v>
                </c:pt>
                <c:pt idx="2549">
                  <c:v>1869.17682156004</c:v>
                </c:pt>
                <c:pt idx="2550">
                  <c:v>1877.0797334364299</c:v>
                </c:pt>
                <c:pt idx="2551">
                  <c:v>1869.3978820320999</c:v>
                </c:pt>
                <c:pt idx="2552">
                  <c:v>1873.8743565914799</c:v>
                </c:pt>
                <c:pt idx="2553">
                  <c:v>1881.5562079958199</c:v>
                </c:pt>
                <c:pt idx="2554">
                  <c:v>1886.1984779091599</c:v>
                </c:pt>
                <c:pt idx="2555">
                  <c:v>1889.01699892801</c:v>
                </c:pt>
                <c:pt idx="2556">
                  <c:v>1884.4299941326799</c:v>
                </c:pt>
                <c:pt idx="2557">
                  <c:v>1881.61147311383</c:v>
                </c:pt>
                <c:pt idx="2558">
                  <c:v>1874.81386359773</c:v>
                </c:pt>
                <c:pt idx="2559">
                  <c:v>1883.93260807055</c:v>
                </c:pt>
                <c:pt idx="2560">
                  <c:v>1880.7824963435201</c:v>
                </c:pt>
                <c:pt idx="2561">
                  <c:v>1872.93484958523</c:v>
                </c:pt>
                <c:pt idx="2562">
                  <c:v>1874.64806824369</c:v>
                </c:pt>
                <c:pt idx="2563">
                  <c:v>1879.6219288652101</c:v>
                </c:pt>
                <c:pt idx="2564">
                  <c:v>1888.13275703977</c:v>
                </c:pt>
                <c:pt idx="2565">
                  <c:v>1890.28809664244</c:v>
                </c:pt>
                <c:pt idx="2566">
                  <c:v>1885.0379104308499</c:v>
                </c:pt>
                <c:pt idx="2567">
                  <c:v>1892.2223757730501</c:v>
                </c:pt>
                <c:pt idx="2568">
                  <c:v>1894.2671851396001</c:v>
                </c:pt>
                <c:pt idx="2569">
                  <c:v>1893.05135254327</c:v>
                </c:pt>
                <c:pt idx="2570">
                  <c:v>1888.6301431019001</c:v>
                </c:pt>
                <c:pt idx="2571">
                  <c:v>1888.57487798389</c:v>
                </c:pt>
                <c:pt idx="2572">
                  <c:v>1891.1170734126599</c:v>
                </c:pt>
                <c:pt idx="2573">
                  <c:v>1889.56965010824</c:v>
                </c:pt>
                <c:pt idx="2574">
                  <c:v>1882.05359405795</c:v>
                </c:pt>
                <c:pt idx="2575">
                  <c:v>1880.89302657955</c:v>
                </c:pt>
                <c:pt idx="2576">
                  <c:v>1882.6062452381</c:v>
                </c:pt>
                <c:pt idx="2577">
                  <c:v>1890.7854827045701</c:v>
                </c:pt>
                <c:pt idx="2578">
                  <c:v>1895.9804037981501</c:v>
                </c:pt>
                <c:pt idx="2579">
                  <c:v>1899.4621062331801</c:v>
                </c:pt>
                <c:pt idx="2580">
                  <c:v>1900.3463481214201</c:v>
                </c:pt>
                <c:pt idx="2581">
                  <c:v>1900.01475741333</c:v>
                </c:pt>
                <c:pt idx="2582">
                  <c:v>1902.5569528420999</c:v>
                </c:pt>
                <c:pt idx="2583">
                  <c:v>1898.5778643449401</c:v>
                </c:pt>
                <c:pt idx="2584">
                  <c:v>1895.0408967919</c:v>
                </c:pt>
                <c:pt idx="2585">
                  <c:v>1888.9617338099899</c:v>
                </c:pt>
                <c:pt idx="2586">
                  <c:v>1884.65105460474</c:v>
                </c:pt>
                <c:pt idx="2587">
                  <c:v>1895.81460844411</c:v>
                </c:pt>
                <c:pt idx="2588">
                  <c:v>1886.08794767313</c:v>
                </c:pt>
                <c:pt idx="2589">
                  <c:v>1887.1932500335099</c:v>
                </c:pt>
                <c:pt idx="2590">
                  <c:v>1892.5539664811399</c:v>
                </c:pt>
                <c:pt idx="2591">
                  <c:v>1901.6727109538599</c:v>
                </c:pt>
                <c:pt idx="2592">
                  <c:v>1906.3149808672899</c:v>
                </c:pt>
                <c:pt idx="2593">
                  <c:v>1907.4755483456099</c:v>
                </c:pt>
                <c:pt idx="2594">
                  <c:v>1901.8385063079099</c:v>
                </c:pt>
                <c:pt idx="2595">
                  <c:v>1909.4650925942301</c:v>
                </c:pt>
                <c:pt idx="2596">
                  <c:v>1908.80191117805</c:v>
                </c:pt>
                <c:pt idx="2597">
                  <c:v>1903.5517249664599</c:v>
                </c:pt>
                <c:pt idx="2598">
                  <c:v>1901.00952953768</c:v>
                </c:pt>
                <c:pt idx="2599">
                  <c:v>1893.21714789732</c:v>
                </c:pt>
                <c:pt idx="2600">
                  <c:v>1893.21714789732</c:v>
                </c:pt>
                <c:pt idx="2601">
                  <c:v>1898.4673341089101</c:v>
                </c:pt>
                <c:pt idx="2602">
                  <c:v>1893.76979907747</c:v>
                </c:pt>
                <c:pt idx="2603">
                  <c:v>1897.7488875747199</c:v>
                </c:pt>
                <c:pt idx="2604">
                  <c:v>1904.93335291683</c:v>
                </c:pt>
                <c:pt idx="2605">
                  <c:v>1911.3993717247499</c:v>
                </c:pt>
                <c:pt idx="2606">
                  <c:v>1916.1521718742099</c:v>
                </c:pt>
                <c:pt idx="2607">
                  <c:v>1913.9968322715399</c:v>
                </c:pt>
                <c:pt idx="2608">
                  <c:v>1908.8571762960701</c:v>
                </c:pt>
                <c:pt idx="2609">
                  <c:v>1917.47853470666</c:v>
                </c:pt>
                <c:pt idx="2610">
                  <c:v>1912.89152991124</c:v>
                </c:pt>
                <c:pt idx="2611">
                  <c:v>1911.0677810166701</c:v>
                </c:pt>
                <c:pt idx="2612">
                  <c:v>1906.37024598531</c:v>
                </c:pt>
                <c:pt idx="2613">
                  <c:v>1899.9594922953099</c:v>
                </c:pt>
                <c:pt idx="2614">
                  <c:v>1903.44119473043</c:v>
                </c:pt>
                <c:pt idx="2615">
                  <c:v>1909.1887670041599</c:v>
                </c:pt>
                <c:pt idx="2616">
                  <c:v>1902.61221796012</c:v>
                </c:pt>
                <c:pt idx="2617">
                  <c:v>1907.64134369965</c:v>
                </c:pt>
                <c:pt idx="2618">
                  <c:v>1915.3784602220001</c:v>
                </c:pt>
                <c:pt idx="2619">
                  <c:v>1919.8549347813901</c:v>
                </c:pt>
                <c:pt idx="2620">
                  <c:v>1923.00504650832</c:v>
                </c:pt>
                <c:pt idx="2621">
                  <c:v>1919.7444045452701</c:v>
                </c:pt>
                <c:pt idx="2622">
                  <c:v>1916.81535329039</c:v>
                </c:pt>
                <c:pt idx="2623">
                  <c:v>1924.5524698127399</c:v>
                </c:pt>
                <c:pt idx="2624">
                  <c:v>1919.24701848314</c:v>
                </c:pt>
                <c:pt idx="2625">
                  <c:v>1917.0364137624499</c:v>
                </c:pt>
                <c:pt idx="2626">
                  <c:v>1908.41505535186</c:v>
                </c:pt>
                <c:pt idx="2627">
                  <c:v>1907.97293440774</c:v>
                </c:pt>
                <c:pt idx="2628">
                  <c:v>1912.5046740851401</c:v>
                </c:pt>
                <c:pt idx="2629">
                  <c:v>1920.2970557255101</c:v>
                </c:pt>
                <c:pt idx="2630">
                  <c:v>1928.7526187820499</c:v>
                </c:pt>
                <c:pt idx="2631">
                  <c:v>1916.81535329039</c:v>
                </c:pt>
                <c:pt idx="2632">
                  <c:v>1925.7130372911399</c:v>
                </c:pt>
                <c:pt idx="2633">
                  <c:v>1929.0289443721299</c:v>
                </c:pt>
                <c:pt idx="2634">
                  <c:v>1928.64208854602</c:v>
                </c:pt>
                <c:pt idx="2635">
                  <c:v>1923.9445535145801</c:v>
                </c:pt>
                <c:pt idx="2636">
                  <c:v>1923.17084186237</c:v>
                </c:pt>
                <c:pt idx="2637">
                  <c:v>1913.6652415634501</c:v>
                </c:pt>
                <c:pt idx="2638">
                  <c:v>1924.05508375061</c:v>
                </c:pt>
                <c:pt idx="2639">
                  <c:v>1918.9154277750499</c:v>
                </c:pt>
                <c:pt idx="2640">
                  <c:v>1915.5442555760501</c:v>
                </c:pt>
                <c:pt idx="2641">
                  <c:v>1917.81012541475</c:v>
                </c:pt>
                <c:pt idx="2642">
                  <c:v>1923.72349304252</c:v>
                </c:pt>
                <c:pt idx="2643">
                  <c:v>1932.0685258630399</c:v>
                </c:pt>
                <c:pt idx="2644">
                  <c:v>1934.16860034769</c:v>
                </c:pt>
                <c:pt idx="2645">
                  <c:v>1930.1895118504401</c:v>
                </c:pt>
                <c:pt idx="2646">
                  <c:v>1934.9975771179199</c:v>
                </c:pt>
                <c:pt idx="2647">
                  <c:v>1938.20295396287</c:v>
                </c:pt>
                <c:pt idx="2648">
                  <c:v>1935.6607585341001</c:v>
                </c:pt>
                <c:pt idx="2649">
                  <c:v>1933.3948886953999</c:v>
                </c:pt>
                <c:pt idx="2650">
                  <c:v>1925.87883264519</c:v>
                </c:pt>
                <c:pt idx="2651">
                  <c:v>1920.7944417876399</c:v>
                </c:pt>
                <c:pt idx="2652">
                  <c:v>1931.0737537387699</c:v>
                </c:pt>
                <c:pt idx="2653">
                  <c:v>1923.8340232785499</c:v>
                </c:pt>
                <c:pt idx="2654">
                  <c:v>1922.56292556412</c:v>
                </c:pt>
                <c:pt idx="2655">
                  <c:v>1926.1551582352599</c:v>
                </c:pt>
                <c:pt idx="2656">
                  <c:v>1934.88704688189</c:v>
                </c:pt>
                <c:pt idx="2657">
                  <c:v>1941.3530656898099</c:v>
                </c:pt>
                <c:pt idx="2658">
                  <c:v>1944.8347681249199</c:v>
                </c:pt>
                <c:pt idx="2659">
                  <c:v>1941.7399215159101</c:v>
                </c:pt>
                <c:pt idx="2660">
                  <c:v>1943.9505262365999</c:v>
                </c:pt>
                <c:pt idx="2661">
                  <c:v>1944.28211694469</c:v>
                </c:pt>
                <c:pt idx="2662">
                  <c:v>1939.19772608722</c:v>
                </c:pt>
                <c:pt idx="2663">
                  <c:v>1936.8213260124901</c:v>
                </c:pt>
                <c:pt idx="2664">
                  <c:v>1929.96845137838</c:v>
                </c:pt>
                <c:pt idx="2665">
                  <c:v>1939.52931679531</c:v>
                </c:pt>
                <c:pt idx="2666">
                  <c:v>1932.73170727922</c:v>
                </c:pt>
                <c:pt idx="2667">
                  <c:v>1928.36576295595</c:v>
                </c:pt>
                <c:pt idx="2668">
                  <c:v>1930.3000420864701</c:v>
                </c:pt>
                <c:pt idx="2669">
                  <c:v>1936.87659113051</c:v>
                </c:pt>
                <c:pt idx="2670">
                  <c:v>1946.49272166537</c:v>
                </c:pt>
                <c:pt idx="2671">
                  <c:v>1950.5823403986501</c:v>
                </c:pt>
                <c:pt idx="2672">
                  <c:v>1950.9139311067399</c:v>
                </c:pt>
                <c:pt idx="2673">
                  <c:v>1945.60847977713</c:v>
                </c:pt>
                <c:pt idx="2674">
                  <c:v>1951.1902566968099</c:v>
                </c:pt>
                <c:pt idx="2675">
                  <c:v>1950.1402194544401</c:v>
                </c:pt>
                <c:pt idx="2676">
                  <c:v>1946.05060072125</c:v>
                </c:pt>
                <c:pt idx="2677">
                  <c:v>1942.6241634042401</c:v>
                </c:pt>
                <c:pt idx="2678">
                  <c:v>1935.1081073539499</c:v>
                </c:pt>
                <c:pt idx="2679">
                  <c:v>1937.81609813676</c:v>
                </c:pt>
                <c:pt idx="2680">
                  <c:v>1944.3926471807199</c:v>
                </c:pt>
                <c:pt idx="2681">
                  <c:v>1937.2081818386</c:v>
                </c:pt>
                <c:pt idx="2682">
                  <c:v>1941.5188610438499</c:v>
                </c:pt>
                <c:pt idx="2683">
                  <c:v>1948.4270007959799</c:v>
                </c:pt>
                <c:pt idx="2684">
                  <c:v>1954.3956335417699</c:v>
                </c:pt>
                <c:pt idx="2685">
                  <c:v>1960.19847093351</c:v>
                </c:pt>
                <c:pt idx="2686">
                  <c:v>1955.0588149579501</c:v>
                </c:pt>
                <c:pt idx="2687">
                  <c:v>1950.8586659887201</c:v>
                </c:pt>
                <c:pt idx="2688">
                  <c:v>1958.48525227496</c:v>
                </c:pt>
                <c:pt idx="2689">
                  <c:v>1953.1798009454401</c:v>
                </c:pt>
                <c:pt idx="2690">
                  <c:v>1953.4008614175</c:v>
                </c:pt>
                <c:pt idx="2691">
                  <c:v>1944.89003324294</c:v>
                </c:pt>
                <c:pt idx="2692">
                  <c:v>1944.61370765278</c:v>
                </c:pt>
                <c:pt idx="2693">
                  <c:v>1947.3216984356</c:v>
                </c:pt>
                <c:pt idx="2694">
                  <c:v>1956.7720336165</c:v>
                </c:pt>
                <c:pt idx="2695">
                  <c:v>1961.8564244740401</c:v>
                </c:pt>
                <c:pt idx="2696">
                  <c:v>1951.4665822868899</c:v>
                </c:pt>
                <c:pt idx="2697">
                  <c:v>1959.48002439932</c:v>
                </c:pt>
                <c:pt idx="2698">
                  <c:v>1965.28286179106</c:v>
                </c:pt>
                <c:pt idx="2699">
                  <c:v>1965.2275966730399</c:v>
                </c:pt>
                <c:pt idx="2700">
                  <c:v>1959.4247592813001</c:v>
                </c:pt>
                <c:pt idx="2701">
                  <c:v>1958.04313133084</c:v>
                </c:pt>
                <c:pt idx="2702">
                  <c:v>1963.84596872258</c:v>
                </c:pt>
                <c:pt idx="2703">
                  <c:v>1960.25373605153</c:v>
                </c:pt>
                <c:pt idx="2704">
                  <c:v>1956.2193824363501</c:v>
                </c:pt>
                <c:pt idx="2705">
                  <c:v>1950.25074969056</c:v>
                </c:pt>
                <c:pt idx="2706">
                  <c:v>1951.1902566968099</c:v>
                </c:pt>
                <c:pt idx="2707">
                  <c:v>1967.16187580365</c:v>
                </c:pt>
                <c:pt idx="2708">
                  <c:v>1964.4538850208301</c:v>
                </c:pt>
                <c:pt idx="2709">
                  <c:v>1960.3090011695399</c:v>
                </c:pt>
                <c:pt idx="2710">
                  <c:v>1953.0692707094099</c:v>
                </c:pt>
                <c:pt idx="2711">
                  <c:v>1953.1798009454401</c:v>
                </c:pt>
                <c:pt idx="2712">
                  <c:v>1959.7010848713801</c:v>
                </c:pt>
                <c:pt idx="2713">
                  <c:v>1954.28510330574</c:v>
                </c:pt>
                <c:pt idx="2714">
                  <c:v>1959.0931685732101</c:v>
                </c:pt>
                <c:pt idx="2715">
                  <c:v>1966.88555021358</c:v>
                </c:pt>
                <c:pt idx="2716">
                  <c:v>1974.40160626378</c:v>
                </c:pt>
                <c:pt idx="2717">
                  <c:v>1976.44641563042</c:v>
                </c:pt>
                <c:pt idx="2718">
                  <c:v>1974.40160626378</c:v>
                </c:pt>
                <c:pt idx="2719">
                  <c:v>1969.37248052425</c:v>
                </c:pt>
                <c:pt idx="2720">
                  <c:v>1979.5412622393501</c:v>
                </c:pt>
                <c:pt idx="2721">
                  <c:v>1973.84895508363</c:v>
                </c:pt>
                <c:pt idx="2722">
                  <c:v>1971.3067596548599</c:v>
                </c:pt>
                <c:pt idx="2723">
                  <c:v>1964.5091501388499</c:v>
                </c:pt>
                <c:pt idx="2724">
                  <c:v>1960.7511221136599</c:v>
                </c:pt>
                <c:pt idx="2725">
                  <c:v>1964.4538850208301</c:v>
                </c:pt>
                <c:pt idx="2726">
                  <c:v>1972.8541829593601</c:v>
                </c:pt>
                <c:pt idx="2727">
                  <c:v>1979.92811806545</c:v>
                </c:pt>
                <c:pt idx="2728">
                  <c:v>1970.80937359273</c:v>
                </c:pt>
                <c:pt idx="2729">
                  <c:v>1979.9833831834701</c:v>
                </c:pt>
                <c:pt idx="2730">
                  <c:v>1983.5203507366</c:v>
                </c:pt>
                <c:pt idx="2731">
                  <c:v>1986.1730764014001</c:v>
                </c:pt>
                <c:pt idx="2732">
                  <c:v>1980.53603436362</c:v>
                </c:pt>
                <c:pt idx="2733">
                  <c:v>1978.7122854691199</c:v>
                </c:pt>
                <c:pt idx="2734">
                  <c:v>1986.2283415194099</c:v>
                </c:pt>
                <c:pt idx="2735">
                  <c:v>1980.8676250717899</c:v>
                </c:pt>
                <c:pt idx="2736">
                  <c:v>1976.3911505124099</c:v>
                </c:pt>
                <c:pt idx="2737">
                  <c:v>1969.48301076028</c:v>
                </c:pt>
                <c:pt idx="2738">
                  <c:v>1970.3119875305899</c:v>
                </c:pt>
                <c:pt idx="2739">
                  <c:v>1976.28062027638</c:v>
                </c:pt>
                <c:pt idx="2740">
                  <c:v>1986.5599322275</c:v>
                </c:pt>
                <c:pt idx="2741">
                  <c:v>1989.59951371841</c:v>
                </c:pt>
                <c:pt idx="2742">
                  <c:v>1982.7466390843001</c:v>
                </c:pt>
                <c:pt idx="2743">
                  <c:v>1989.48898348238</c:v>
                </c:pt>
                <c:pt idx="2744">
                  <c:v>1992.4180347372601</c:v>
                </c:pt>
                <c:pt idx="2745">
                  <c:v>1989.32318812834</c:v>
                </c:pt>
                <c:pt idx="2746">
                  <c:v>1987.1125834076499</c:v>
                </c:pt>
                <c:pt idx="2747">
                  <c:v>1983.5203507366</c:v>
                </c:pt>
                <c:pt idx="2748">
                  <c:v>1972.9094480773799</c:v>
                </c:pt>
                <c:pt idx="2749">
                  <c:v>1986.9467880536099</c:v>
                </c:pt>
                <c:pt idx="2750">
                  <c:v>1980.0939134195</c:v>
                </c:pt>
                <c:pt idx="2751">
                  <c:v>1975.45164350615</c:v>
                </c:pt>
                <c:pt idx="2752">
                  <c:v>1980.3149738915599</c:v>
                </c:pt>
                <c:pt idx="2753">
                  <c:v>1988.5494764760399</c:v>
                </c:pt>
                <c:pt idx="2754">
                  <c:v>1996.45238835244</c:v>
                </c:pt>
                <c:pt idx="2755">
                  <c:v>2000.32094661366</c:v>
                </c:pt>
                <c:pt idx="2756">
                  <c:v>1995.12602552008</c:v>
                </c:pt>
                <c:pt idx="2757">
                  <c:v>1999.16037913526</c:v>
                </c:pt>
                <c:pt idx="2758">
                  <c:v>2002.3104908621999</c:v>
                </c:pt>
                <c:pt idx="2759">
                  <c:v>1996.01026740832</c:v>
                </c:pt>
                <c:pt idx="2760">
                  <c:v>1994.1865185137401</c:v>
                </c:pt>
                <c:pt idx="2761">
                  <c:v>1989.2126578923101</c:v>
                </c:pt>
                <c:pt idx="2762">
                  <c:v>1982.6361088482699</c:v>
                </c:pt>
                <c:pt idx="2763">
                  <c:v>1985.1783042770501</c:v>
                </c:pt>
                <c:pt idx="2764">
                  <c:v>1983.68614609064</c:v>
                </c:pt>
                <c:pt idx="2765">
                  <c:v>1985.012508923</c:v>
                </c:pt>
                <c:pt idx="2766">
                  <c:v>1992.6943603273401</c:v>
                </c:pt>
                <c:pt idx="2767">
                  <c:v>1999.93409078747</c:v>
                </c:pt>
                <c:pt idx="2768">
                  <c:v>2004.4658304648699</c:v>
                </c:pt>
                <c:pt idx="2769">
                  <c:v>2007.6712073098199</c:v>
                </c:pt>
                <c:pt idx="2770">
                  <c:v>2004.52109558288</c:v>
                </c:pt>
                <c:pt idx="2771">
                  <c:v>2007.6159421918101</c:v>
                </c:pt>
                <c:pt idx="2772">
                  <c:v>2007.6712073098199</c:v>
                </c:pt>
                <c:pt idx="2773">
                  <c:v>2000.92886291182</c:v>
                </c:pt>
                <c:pt idx="2774">
                  <c:v>2000.76306755778</c:v>
                </c:pt>
                <c:pt idx="2775">
                  <c:v>1991.9759137931401</c:v>
                </c:pt>
                <c:pt idx="2776">
                  <c:v>1991.8653835571099</c:v>
                </c:pt>
                <c:pt idx="2777">
                  <c:v>1997.28136512275</c:v>
                </c:pt>
                <c:pt idx="2778">
                  <c:v>1990.8153463147401</c:v>
                </c:pt>
                <c:pt idx="2779">
                  <c:v>1995.40235111016</c:v>
                </c:pt>
                <c:pt idx="2780">
                  <c:v>2001.8683699180799</c:v>
                </c:pt>
                <c:pt idx="2781">
                  <c:v>2009.8265469124899</c:v>
                </c:pt>
                <c:pt idx="2782">
                  <c:v>2012.7003330493501</c:v>
                </c:pt>
                <c:pt idx="2783">
                  <c:v>2014.08196099981</c:v>
                </c:pt>
                <c:pt idx="2784">
                  <c:v>2008.44491896212</c:v>
                </c:pt>
                <c:pt idx="2785">
                  <c:v>2016.1820354843801</c:v>
                </c:pt>
                <c:pt idx="2786">
                  <c:v>2010.7107888007299</c:v>
                </c:pt>
                <c:pt idx="2787">
                  <c:v>2008.6107143161601</c:v>
                </c:pt>
                <c:pt idx="2788">
                  <c:v>2001.8683699180799</c:v>
                </c:pt>
                <c:pt idx="2789">
                  <c:v>1996.89450929656</c:v>
                </c:pt>
                <c:pt idx="2790">
                  <c:v>2001.0946582658701</c:v>
                </c:pt>
                <c:pt idx="2791">
                  <c:v>2009.60548644043</c:v>
                </c:pt>
                <c:pt idx="2792">
                  <c:v>2000.4867419677</c:v>
                </c:pt>
                <c:pt idx="2793">
                  <c:v>2005.68166306128</c:v>
                </c:pt>
                <c:pt idx="2794">
                  <c:v>2015.0214680060701</c:v>
                </c:pt>
                <c:pt idx="2795">
                  <c:v>2018.8900262672</c:v>
                </c:pt>
                <c:pt idx="2796">
                  <c:v>2022.8138496464301</c:v>
                </c:pt>
                <c:pt idx="2797">
                  <c:v>2017.1768076087401</c:v>
                </c:pt>
                <c:pt idx="2798">
                  <c:v>2016.9004820186601</c:v>
                </c:pt>
                <c:pt idx="2799">
                  <c:v>2022.92437988247</c:v>
                </c:pt>
                <c:pt idx="2800">
                  <c:v>2018.11631461499</c:v>
                </c:pt>
                <c:pt idx="2801">
                  <c:v>2015.96097501232</c:v>
                </c:pt>
                <c:pt idx="2802">
                  <c:v>2006.23431424143</c:v>
                </c:pt>
                <c:pt idx="2803">
                  <c:v>2004.7421560549401</c:v>
                </c:pt>
                <c:pt idx="2804">
                  <c:v>2011.3739702169901</c:v>
                </c:pt>
                <c:pt idx="2805">
                  <c:v>2019.55320768347</c:v>
                </c:pt>
                <c:pt idx="2806">
                  <c:v>2025.4665753112399</c:v>
                </c:pt>
                <c:pt idx="2807">
                  <c:v>2017.5083983168299</c:v>
                </c:pt>
                <c:pt idx="2808">
                  <c:v>2025.1902497211599</c:v>
                </c:pt>
                <c:pt idx="2809">
                  <c:v>2027.67718003192</c:v>
                </c:pt>
                <c:pt idx="2810">
                  <c:v>2027.1797939697001</c:v>
                </c:pt>
                <c:pt idx="2811">
                  <c:v>2020.9901007518599</c:v>
                </c:pt>
                <c:pt idx="2812">
                  <c:v>2020.1058588636199</c:v>
                </c:pt>
                <c:pt idx="2813">
                  <c:v>2011.20817486295</c:v>
                </c:pt>
                <c:pt idx="2814">
                  <c:v>2022.8138496464301</c:v>
                </c:pt>
                <c:pt idx="2815">
                  <c:v>2017.7847239068999</c:v>
                </c:pt>
                <c:pt idx="2816">
                  <c:v>2012.03715163317</c:v>
                </c:pt>
                <c:pt idx="2817">
                  <c:v>2015.68464942225</c:v>
                </c:pt>
                <c:pt idx="2818">
                  <c:v>2021.8743426400999</c:v>
                </c:pt>
                <c:pt idx="2819">
                  <c:v>2031.1036173489399</c:v>
                </c:pt>
                <c:pt idx="2820">
                  <c:v>2033.7010778957299</c:v>
                </c:pt>
                <c:pt idx="2821">
                  <c:v>2027.8982405039801</c:v>
                </c:pt>
                <c:pt idx="2822">
                  <c:v>2035.1932360821299</c:v>
                </c:pt>
                <c:pt idx="2823">
                  <c:v>2036.8511896226601</c:v>
                </c:pt>
                <c:pt idx="2824">
                  <c:v>2033.31422206962</c:v>
                </c:pt>
                <c:pt idx="2825">
                  <c:v>2028.9482777462699</c:v>
                </c:pt>
                <c:pt idx="2826">
                  <c:v>2023.9744171247501</c:v>
                </c:pt>
                <c:pt idx="2827">
                  <c:v>2018.3373750870501</c:v>
                </c:pt>
                <c:pt idx="2828">
                  <c:v>2030.4957010507701</c:v>
                </c:pt>
                <c:pt idx="2829">
                  <c:v>2021.48748681399</c:v>
                </c:pt>
                <c:pt idx="2830">
                  <c:v>2021.48748681399</c:v>
                </c:pt>
                <c:pt idx="2831">
                  <c:v>2024.3060078328399</c:v>
                </c:pt>
                <c:pt idx="2832">
                  <c:v>2036.2432733245</c:v>
                </c:pt>
                <c:pt idx="2833">
                  <c:v>2039.8907711135701</c:v>
                </c:pt>
                <c:pt idx="2834">
                  <c:v>2042.32243630632</c:v>
                </c:pt>
                <c:pt idx="2835">
                  <c:v>2038.8959989893001</c:v>
                </c:pt>
                <c:pt idx="2836">
                  <c:v>2042.6540270144101</c:v>
                </c:pt>
                <c:pt idx="2837">
                  <c:v>2044.1461852008099</c:v>
                </c:pt>
                <c:pt idx="2838">
                  <c:v>2037.12751521274</c:v>
                </c:pt>
                <c:pt idx="2839">
                  <c:v>2036.2432733245</c:v>
                </c:pt>
                <c:pt idx="2840">
                  <c:v>2028.72721727421</c:v>
                </c:pt>
                <c:pt idx="2841">
                  <c:v>2027.1797939697001</c:v>
                </c:pt>
                <c:pt idx="2842">
                  <c:v>2033.2589569516099</c:v>
                </c:pt>
                <c:pt idx="2843">
                  <c:v>2024.9691892491001</c:v>
                </c:pt>
                <c:pt idx="2844">
                  <c:v>2031.43520805703</c:v>
                </c:pt>
                <c:pt idx="2845">
                  <c:v>2040.0013013496</c:v>
                </c:pt>
                <c:pt idx="2846">
                  <c:v>2046.8541759836301</c:v>
                </c:pt>
                <c:pt idx="2847">
                  <c:v>2049.56216676645</c:v>
                </c:pt>
                <c:pt idx="2848">
                  <c:v>2049.56216676645</c:v>
                </c:pt>
                <c:pt idx="2849">
                  <c:v>2049.0095155863</c:v>
                </c:pt>
                <c:pt idx="2850">
                  <c:v>2052.0490970772098</c:v>
                </c:pt>
                <c:pt idx="2851">
                  <c:v>2048.4568644061501</c:v>
                </c:pt>
                <c:pt idx="2852">
                  <c:v>2046.5778503935601</c:v>
                </c:pt>
                <c:pt idx="2853">
                  <c:v>2040.8302781198299</c:v>
                </c:pt>
                <c:pt idx="2854">
                  <c:v>2034.47478954794</c:v>
                </c:pt>
                <c:pt idx="2855">
                  <c:v>2036.2432733245</c:v>
                </c:pt>
                <c:pt idx="2856">
                  <c:v>2042.9856177224999</c:v>
                </c:pt>
                <c:pt idx="2857">
                  <c:v>2036.35380356053</c:v>
                </c:pt>
                <c:pt idx="2858">
                  <c:v>2039.72497575953</c:v>
                </c:pt>
                <c:pt idx="2859">
                  <c:v>2050.8332644808802</c:v>
                </c:pt>
                <c:pt idx="2860">
                  <c:v>2057.0229576987299</c:v>
                </c:pt>
                <c:pt idx="2861">
                  <c:v>2058.6809112392598</c:v>
                </c:pt>
                <c:pt idx="2862">
                  <c:v>2054.0939064438498</c:v>
                </c:pt>
                <c:pt idx="2863">
                  <c:v>2051.4964458970599</c:v>
                </c:pt>
                <c:pt idx="2864">
                  <c:v>2058.6256461212502</c:v>
                </c:pt>
                <c:pt idx="2865">
                  <c:v>2052.3806877852999</c:v>
                </c:pt>
                <c:pt idx="2866">
                  <c:v>2052.6570133754599</c:v>
                </c:pt>
                <c:pt idx="2867">
                  <c:v>2043.48300378463</c:v>
                </c:pt>
                <c:pt idx="2868">
                  <c:v>2042.87508748647</c:v>
                </c:pt>
                <c:pt idx="2869">
                  <c:v>2045.6383433873</c:v>
                </c:pt>
                <c:pt idx="2870">
                  <c:v>2054.4254971519399</c:v>
                </c:pt>
                <c:pt idx="2871">
                  <c:v>2046.3015248034801</c:v>
                </c:pt>
                <c:pt idx="2872">
                  <c:v>2052.7675436114901</c:v>
                </c:pt>
                <c:pt idx="2873">
                  <c:v>2061.44416714009</c:v>
                </c:pt>
                <c:pt idx="2874">
                  <c:v>2064.0968928049001</c:v>
                </c:pt>
                <c:pt idx="2875">
                  <c:v>2064.7600742210798</c:v>
                </c:pt>
                <c:pt idx="2876">
                  <c:v>2062.27314391032</c:v>
                </c:pt>
                <c:pt idx="2877">
                  <c:v>2058.23879029514</c:v>
                </c:pt>
                <c:pt idx="2878">
                  <c:v>2050.2253481827101</c:v>
                </c:pt>
                <c:pt idx="2879">
                  <c:v>2059.7862135995601</c:v>
                </c:pt>
                <c:pt idx="2880">
                  <c:v>2055.9729204564401</c:v>
                </c:pt>
                <c:pt idx="2881">
                  <c:v>2048.67792487821</c:v>
                </c:pt>
                <c:pt idx="2882">
                  <c:v>2051.88330172316</c:v>
                </c:pt>
                <c:pt idx="2883">
                  <c:v>2058.0177298230801</c:v>
                </c:pt>
                <c:pt idx="2884">
                  <c:v>2067.0259440597802</c:v>
                </c:pt>
                <c:pt idx="2885">
                  <c:v>2071.7787442091499</c:v>
                </c:pt>
                <c:pt idx="2886">
                  <c:v>2064.9811346931401</c:v>
                </c:pt>
                <c:pt idx="2887">
                  <c:v>2069.5681394885501</c:v>
                </c:pt>
                <c:pt idx="2888">
                  <c:v>2073.9340838118201</c:v>
                </c:pt>
                <c:pt idx="2889">
                  <c:v>2072.16560003534</c:v>
                </c:pt>
                <c:pt idx="2890">
                  <c:v>2067.24700453184</c:v>
                </c:pt>
                <c:pt idx="2891">
                  <c:v>2062.9915904445102</c:v>
                </c:pt>
                <c:pt idx="2892">
                  <c:v>2054.48076226995</c:v>
                </c:pt>
                <c:pt idx="2893">
                  <c:v>2068.8496929542698</c:v>
                </c:pt>
                <c:pt idx="2894">
                  <c:v>2059.8414787175798</c:v>
                </c:pt>
                <c:pt idx="2895">
                  <c:v>2056.9676925807098</c:v>
                </c:pt>
                <c:pt idx="2896">
                  <c:v>2061.8862880842098</c:v>
                </c:pt>
                <c:pt idx="2897">
                  <c:v>2071.7234790911398</c:v>
                </c:pt>
                <c:pt idx="2898">
                  <c:v>2079.8474514395898</c:v>
                </c:pt>
                <c:pt idx="2899">
                  <c:v>2081.0632840360099</c:v>
                </c:pt>
                <c:pt idx="2900">
                  <c:v>2076.8631350667001</c:v>
                </c:pt>
                <c:pt idx="2901">
                  <c:v>2080.23430726578</c:v>
                </c:pt>
                <c:pt idx="2902">
                  <c:v>2080.9527537999802</c:v>
                </c:pt>
                <c:pt idx="2903">
                  <c:v>2077.3052560108199</c:v>
                </c:pt>
                <c:pt idx="2904">
                  <c:v>2072.7735163335001</c:v>
                </c:pt>
                <c:pt idx="2905">
                  <c:v>2067.79965571199</c:v>
                </c:pt>
                <c:pt idx="2906">
                  <c:v>2063.1021206805399</c:v>
                </c:pt>
                <c:pt idx="2907">
                  <c:v>2073.60249310373</c:v>
                </c:pt>
                <c:pt idx="2908">
                  <c:v>2064.31795327696</c:v>
                </c:pt>
                <c:pt idx="2909">
                  <c:v>2067.4127998858798</c:v>
                </c:pt>
                <c:pt idx="2910">
                  <c:v>2072.9393116875499</c:v>
                </c:pt>
                <c:pt idx="2911">
                  <c:v>2082.9975631666198</c:v>
                </c:pt>
                <c:pt idx="2912">
                  <c:v>2086.03714465752</c:v>
                </c:pt>
                <c:pt idx="2913">
                  <c:v>2088.4688098502702</c:v>
                </c:pt>
                <c:pt idx="2914">
                  <c:v>2087.9161586700302</c:v>
                </c:pt>
                <c:pt idx="2915">
                  <c:v>2090.5136192168202</c:v>
                </c:pt>
                <c:pt idx="2916">
                  <c:v>2086.4240004836302</c:v>
                </c:pt>
                <c:pt idx="2917">
                  <c:v>2080.3448375018102</c:v>
                </c:pt>
                <c:pt idx="2918">
                  <c:v>2079.7921863215802</c:v>
                </c:pt>
                <c:pt idx="2919">
                  <c:v>2070.1207906687</c:v>
                </c:pt>
                <c:pt idx="2920">
                  <c:v>2073.0498419235801</c:v>
                </c:pt>
                <c:pt idx="2921">
                  <c:v>2078.1342327811299</c:v>
                </c:pt>
                <c:pt idx="2922">
                  <c:v>2071.9998046812898</c:v>
                </c:pt>
                <c:pt idx="2923">
                  <c:v>2076.6420745946398</c:v>
                </c:pt>
                <c:pt idx="2924">
                  <c:v>2085.76081906745</c:v>
                </c:pt>
                <c:pt idx="2925">
                  <c:v>2091.2320657511</c:v>
                </c:pt>
                <c:pt idx="2926">
                  <c:v>2096.3717217265798</c:v>
                </c:pt>
                <c:pt idx="2927">
                  <c:v>2093.27687511766</c:v>
                </c:pt>
                <c:pt idx="2928">
                  <c:v>2089.1872563844599</c:v>
                </c:pt>
                <c:pt idx="2929">
                  <c:v>2097.8638799130699</c:v>
                </c:pt>
                <c:pt idx="2930">
                  <c:v>2091.83998204927</c:v>
                </c:pt>
                <c:pt idx="2931">
                  <c:v>2088.4135447322501</c:v>
                </c:pt>
                <c:pt idx="2932">
                  <c:v>2077.3052560108199</c:v>
                </c:pt>
                <c:pt idx="2933">
                  <c:v>2087.19771213584</c:v>
                </c:pt>
                <c:pt idx="2934">
                  <c:v>2089.7399075646099</c:v>
                </c:pt>
                <c:pt idx="2935">
                  <c:v>2081.6159352161599</c:v>
                </c:pt>
                <c:pt idx="2936">
                  <c:v>2086.7003260737001</c:v>
                </c:pt>
                <c:pt idx="2937">
                  <c:v>2096.3717217265798</c:v>
                </c:pt>
                <c:pt idx="2938">
                  <c:v>2100.6271358139002</c:v>
                </c:pt>
                <c:pt idx="2939">
                  <c:v>2103.2798614787098</c:v>
                </c:pt>
                <c:pt idx="2940">
                  <c:v>2098.6375915652802</c:v>
                </c:pt>
                <c:pt idx="2941">
                  <c:v>2095.2111542482698</c:v>
                </c:pt>
                <c:pt idx="2942">
                  <c:v>2102.00876376428</c:v>
                </c:pt>
                <c:pt idx="2943">
                  <c:v>2096.7033124347499</c:v>
                </c:pt>
                <c:pt idx="2944">
                  <c:v>2093.4426704716998</c:v>
                </c:pt>
                <c:pt idx="2945">
                  <c:v>2085.5950237133202</c:v>
                </c:pt>
                <c:pt idx="2946">
                  <c:v>2087.4187726078999</c:v>
                </c:pt>
                <c:pt idx="2947">
                  <c:v>2093.7189960617802</c:v>
                </c:pt>
                <c:pt idx="2948">
                  <c:v>2102.9482707706202</c:v>
                </c:pt>
                <c:pt idx="2949">
                  <c:v>2091.9505122853002</c:v>
                </c:pt>
                <c:pt idx="2950">
                  <c:v>2100.79293116795</c:v>
                </c:pt>
                <c:pt idx="2951">
                  <c:v>2108.5300476902999</c:v>
                </c:pt>
                <c:pt idx="2952">
                  <c:v>2111.23803847312</c:v>
                </c:pt>
                <c:pt idx="2953">
                  <c:v>2107.20368485786</c:v>
                </c:pt>
                <c:pt idx="2954">
                  <c:v>2104.4956940750399</c:v>
                </c:pt>
                <c:pt idx="2955">
                  <c:v>2101.8429684102298</c:v>
                </c:pt>
                <c:pt idx="2956">
                  <c:v>2093.1663448816298</c:v>
                </c:pt>
                <c:pt idx="2957">
                  <c:v>2102.4508847084799</c:v>
                </c:pt>
                <c:pt idx="2958">
                  <c:v>2100.0744846337502</c:v>
                </c:pt>
                <c:pt idx="2959">
                  <c:v>2093.3321402356701</c:v>
                </c:pt>
                <c:pt idx="2960">
                  <c:v>2098.6928566832898</c:v>
                </c:pt>
                <c:pt idx="2961">
                  <c:v>2107.8668662741202</c:v>
                </c:pt>
                <c:pt idx="2962">
                  <c:v>2115.3829223243301</c:v>
                </c:pt>
                <c:pt idx="2963">
                  <c:v>2116.5987549207398</c:v>
                </c:pt>
                <c:pt idx="2964">
                  <c:v>2112.5644013054798</c:v>
                </c:pt>
                <c:pt idx="2965">
                  <c:v>2118.8646247594402</c:v>
                </c:pt>
                <c:pt idx="2966">
                  <c:v>2119.30674570356</c:v>
                </c:pt>
                <c:pt idx="2967">
                  <c:v>2114.1670897280001</c:v>
                </c:pt>
                <c:pt idx="2968">
                  <c:v>2112.3433408334199</c:v>
                </c:pt>
                <c:pt idx="2969">
                  <c:v>2105.1036103732899</c:v>
                </c:pt>
                <c:pt idx="2970">
                  <c:v>2101.40084746611</c:v>
                </c:pt>
                <c:pt idx="2971">
                  <c:v>2111.51436406319</c:v>
                </c:pt>
                <c:pt idx="2972">
                  <c:v>2103.3351265967199</c:v>
                </c:pt>
                <c:pt idx="2973">
                  <c:v>2104.1641033669498</c:v>
                </c:pt>
                <c:pt idx="2974">
                  <c:v>2110.5195919389198</c:v>
                </c:pt>
                <c:pt idx="2975">
                  <c:v>2118.9198898774598</c:v>
                </c:pt>
                <c:pt idx="2976">
                  <c:v>2123.12003884668</c:v>
                </c:pt>
                <c:pt idx="2977">
                  <c:v>2126.7122715177402</c:v>
                </c:pt>
                <c:pt idx="2978">
                  <c:v>2123.7279551448401</c:v>
                </c:pt>
                <c:pt idx="2979">
                  <c:v>2126.60174128171</c:v>
                </c:pt>
                <c:pt idx="2980">
                  <c:v>2125.4964389214101</c:v>
                </c:pt>
                <c:pt idx="2981">
                  <c:v>2121.5726155422599</c:v>
                </c:pt>
                <c:pt idx="2982">
                  <c:v>2116.3224293306698</c:v>
                </c:pt>
                <c:pt idx="2983">
                  <c:v>2107.9773965101499</c:v>
                </c:pt>
                <c:pt idx="2984">
                  <c:v>2110.40906170281</c:v>
                </c:pt>
                <c:pt idx="2985">
                  <c:v>2114.0565594919699</c:v>
                </c:pt>
                <c:pt idx="2986">
                  <c:v>2108.6958430443501</c:v>
                </c:pt>
                <c:pt idx="2987">
                  <c:v>2114.2776199640298</c:v>
                </c:pt>
                <c:pt idx="2988">
                  <c:v>2122.6226527845402</c:v>
                </c:pt>
                <c:pt idx="2989">
                  <c:v>2129.47552741857</c:v>
                </c:pt>
                <c:pt idx="2990">
                  <c:v>2134.72571363017</c:v>
                </c:pt>
                <c:pt idx="2991">
                  <c:v>2131.9071926113202</c:v>
                </c:pt>
                <c:pt idx="2992">
                  <c:v>2126.7675366357498</c:v>
                </c:pt>
                <c:pt idx="2993">
                  <c:v>2135.00203922024</c:v>
                </c:pt>
                <c:pt idx="2994">
                  <c:v>2130.3045041888799</c:v>
                </c:pt>
                <c:pt idx="2995">
                  <c:v>2127.0991273439299</c:v>
                </c:pt>
                <c:pt idx="2996">
                  <c:v>2122.2910620764601</c:v>
                </c:pt>
                <c:pt idx="2997">
                  <c:v>2116.4882246847101</c:v>
                </c:pt>
                <c:pt idx="2998">
                  <c:v>2121.7384108963001</c:v>
                </c:pt>
                <c:pt idx="2999">
                  <c:v>2128.92287623842</c:v>
                </c:pt>
                <c:pt idx="3000">
                  <c:v>2121.35155507012</c:v>
                </c:pt>
                <c:pt idx="3001">
                  <c:v>2126.0490901015601</c:v>
                </c:pt>
                <c:pt idx="3002">
                  <c:v>2135.7757508725299</c:v>
                </c:pt>
                <c:pt idx="3003">
                  <c:v>2138.9811277174899</c:v>
                </c:pt>
                <c:pt idx="3004">
                  <c:v>2142.9049510966402</c:v>
                </c:pt>
                <c:pt idx="3005">
                  <c:v>2135.9968113445898</c:v>
                </c:pt>
                <c:pt idx="3006">
                  <c:v>2134.1730624500201</c:v>
                </c:pt>
                <c:pt idx="3007">
                  <c:v>2141.4127929102301</c:v>
                </c:pt>
                <c:pt idx="3008">
                  <c:v>2136.7705229968001</c:v>
                </c:pt>
                <c:pt idx="3009">
                  <c:v>2132.5703740274998</c:v>
                </c:pt>
                <c:pt idx="3010">
                  <c:v>2125.5517040394202</c:v>
                </c:pt>
                <c:pt idx="3011">
                  <c:v>2125.6069691574398</c:v>
                </c:pt>
                <c:pt idx="3012">
                  <c:v>2131.6861321392598</c:v>
                </c:pt>
                <c:pt idx="3013">
                  <c:v>2140.80487661198</c:v>
                </c:pt>
                <c:pt idx="3014">
                  <c:v>2130.3045041888799</c:v>
                </c:pt>
                <c:pt idx="3015">
                  <c:v>2137.0468485868801</c:v>
                </c:pt>
                <c:pt idx="3016">
                  <c:v>2146.6629791218202</c:v>
                </c:pt>
                <c:pt idx="3017">
                  <c:v>2148.59725825235</c:v>
                </c:pt>
                <c:pt idx="3018">
                  <c:v>2149.1499094325</c:v>
                </c:pt>
                <c:pt idx="3019">
                  <c:v>2143.40233715877</c:v>
                </c:pt>
                <c:pt idx="3020">
                  <c:v>2141.6891185003101</c:v>
                </c:pt>
                <c:pt idx="3021">
                  <c:v>2131.4098065491798</c:v>
                </c:pt>
                <c:pt idx="3022">
                  <c:v>2144.8944953452601</c:v>
                </c:pt>
                <c:pt idx="3023">
                  <c:v>2137.59949976703</c:v>
                </c:pt>
                <c:pt idx="3024">
                  <c:v>2131.5756019032301</c:v>
                </c:pt>
                <c:pt idx="3025">
                  <c:v>2134.39412292208</c:v>
                </c:pt>
                <c:pt idx="3026">
                  <c:v>2145.5024116434302</c:v>
                </c:pt>
                <c:pt idx="3027">
                  <c:v>2150.8078629730298</c:v>
                </c:pt>
                <c:pt idx="3028">
                  <c:v>2140.2522254318301</c:v>
                </c:pt>
                <c:pt idx="3029">
                  <c:v>2149.9788862028099</c:v>
                </c:pt>
                <c:pt idx="3030">
                  <c:v>2156.5001701287501</c:v>
                </c:pt>
                <c:pt idx="3031">
                  <c:v>2157.9923283152398</c:v>
                </c:pt>
                <c:pt idx="3032">
                  <c:v>2153.2947932837901</c:v>
                </c:pt>
                <c:pt idx="3033">
                  <c:v>2149.7025606127299</c:v>
                </c:pt>
                <c:pt idx="3034">
                  <c:v>2145.0602906993099</c:v>
                </c:pt>
                <c:pt idx="3035">
                  <c:v>2138.42847653734</c:v>
                </c:pt>
                <c:pt idx="3036">
                  <c:v>2151.0289234450902</c:v>
                </c:pt>
                <c:pt idx="3037">
                  <c:v>2140.3074905498502</c:v>
                </c:pt>
                <c:pt idx="3038">
                  <c:v>2142.0759743264098</c:v>
                </c:pt>
                <c:pt idx="3039">
                  <c:v>2149.3157047866298</c:v>
                </c:pt>
                <c:pt idx="3040">
                  <c:v>2154.3448305260799</c:v>
                </c:pt>
                <c:pt idx="3041">
                  <c:v>2161.2529702781999</c:v>
                </c:pt>
                <c:pt idx="3042">
                  <c:v>2164.8452029492601</c:v>
                </c:pt>
                <c:pt idx="3043">
                  <c:v>2160.7003190980499</c:v>
                </c:pt>
                <c:pt idx="3044">
                  <c:v>2164.9004680672801</c:v>
                </c:pt>
                <c:pt idx="3045">
                  <c:v>2163.1319842908001</c:v>
                </c:pt>
                <c:pt idx="3046">
                  <c:v>2157.27388178096</c:v>
                </c:pt>
                <c:pt idx="3047">
                  <c:v>2157.1633515449298</c:v>
                </c:pt>
                <c:pt idx="3048">
                  <c:v>2148.2104024262399</c:v>
                </c:pt>
                <c:pt idx="3049">
                  <c:v>2146.55244888579</c:v>
                </c:pt>
                <c:pt idx="3050">
                  <c:v>2154.5658909981398</c:v>
                </c:pt>
                <c:pt idx="3051">
                  <c:v>2146.3866535316702</c:v>
                </c:pt>
                <c:pt idx="3052">
                  <c:v>2150.7525978550202</c:v>
                </c:pt>
                <c:pt idx="3053">
                  <c:v>2158.5449794953902</c:v>
                </c:pt>
                <c:pt idx="3054">
                  <c:v>2167.0005425519298</c:v>
                </c:pt>
                <c:pt idx="3055">
                  <c:v>2170.31644963292</c:v>
                </c:pt>
                <c:pt idx="3056">
                  <c:v>2170.5375101049799</c:v>
                </c:pt>
                <c:pt idx="3057">
                  <c:v>2164.1267564150698</c:v>
                </c:pt>
                <c:pt idx="3058">
                  <c:v>2173.79815206794</c:v>
                </c:pt>
                <c:pt idx="3059">
                  <c:v>2169.7637984527701</c:v>
                </c:pt>
                <c:pt idx="3060">
                  <c:v>2165.1767936573501</c:v>
                </c:pt>
                <c:pt idx="3061">
                  <c:v>2162.6345982285802</c:v>
                </c:pt>
                <c:pt idx="3062">
                  <c:v>2153.0184676937201</c:v>
                </c:pt>
                <c:pt idx="3063">
                  <c:v>2156.1685794206601</c:v>
                </c:pt>
                <c:pt idx="3064">
                  <c:v>2156.5001701287501</c:v>
                </c:pt>
                <c:pt idx="3065">
                  <c:v>2155.6159282405101</c:v>
                </c:pt>
                <c:pt idx="3066">
                  <c:v>2160.6450539800398</c:v>
                </c:pt>
                <c:pt idx="3067">
                  <c:v>2169.6532682167399</c:v>
                </c:pt>
                <c:pt idx="3068">
                  <c:v>2177.1693242670299</c:v>
                </c:pt>
                <c:pt idx="3069">
                  <c:v>2181.3694732362501</c:v>
                </c:pt>
                <c:pt idx="3070">
                  <c:v>2176.2298172606902</c:v>
                </c:pt>
                <c:pt idx="3071">
                  <c:v>2171.4217519932999</c:v>
                </c:pt>
                <c:pt idx="3072">
                  <c:v>2181.5352685902999</c:v>
                </c:pt>
                <c:pt idx="3073">
                  <c:v>2174.1850078941302</c:v>
                </c:pt>
                <c:pt idx="3074">
                  <c:v>2173.2455008877901</c:v>
                </c:pt>
                <c:pt idx="3075">
                  <c:v>2164.6241424772002</c:v>
                </c:pt>
                <c:pt idx="3076">
                  <c:v>2164.1820215330799</c:v>
                </c:pt>
                <c:pt idx="3077">
                  <c:v>2168.1058449122302</c:v>
                </c:pt>
                <c:pt idx="3078">
                  <c:v>2177.55618009313</c:v>
                </c:pt>
                <c:pt idx="3079">
                  <c:v>2166.4478913717799</c:v>
                </c:pt>
                <c:pt idx="3080">
                  <c:v>2174.2955381301599</c:v>
                </c:pt>
                <c:pt idx="3081">
                  <c:v>2184.0221989010602</c:v>
                </c:pt>
                <c:pt idx="3082">
                  <c:v>2188.6092036964701</c:v>
                </c:pt>
                <c:pt idx="3083">
                  <c:v>2188.1118176343298</c:v>
                </c:pt>
                <c:pt idx="3084">
                  <c:v>2181.31420811824</c:v>
                </c:pt>
                <c:pt idx="3085">
                  <c:v>2179.4904592236599</c:v>
                </c:pt>
                <c:pt idx="3086">
                  <c:v>2185.4590919695302</c:v>
                </c:pt>
                <c:pt idx="3087">
                  <c:v>2183.02742677679</c:v>
                </c:pt>
                <c:pt idx="3088">
                  <c:v>2177.2798545030601</c:v>
                </c:pt>
                <c:pt idx="3089">
                  <c:v>2170.4269798689502</c:v>
                </c:pt>
                <c:pt idx="3090">
                  <c:v>2174.8481893103099</c:v>
                </c:pt>
                <c:pt idx="3091">
                  <c:v>2181.1484127641902</c:v>
                </c:pt>
                <c:pt idx="3092">
                  <c:v>2189.7697711747801</c:v>
                </c:pt>
                <c:pt idx="3093">
                  <c:v>2178.99307316152</c:v>
                </c:pt>
                <c:pt idx="3094">
                  <c:v>2187.7249618081401</c:v>
                </c:pt>
                <c:pt idx="3095">
                  <c:v>2193.5830643179902</c:v>
                </c:pt>
                <c:pt idx="3096">
                  <c:v>2195.9041992746202</c:v>
                </c:pt>
                <c:pt idx="3097">
                  <c:v>2193.1409433737799</c:v>
                </c:pt>
                <c:pt idx="3098">
                  <c:v>2189.3276502306599</c:v>
                </c:pt>
                <c:pt idx="3099">
                  <c:v>2184.6301151992202</c:v>
                </c:pt>
                <c:pt idx="3100">
                  <c:v>2176.6166730867899</c:v>
                </c:pt>
                <c:pt idx="3101">
                  <c:v>2190.1013618828702</c:v>
                </c:pt>
                <c:pt idx="3102">
                  <c:v>2181.4247383542702</c:v>
                </c:pt>
                <c:pt idx="3103">
                  <c:v>2178.71674757145</c:v>
                </c:pt>
                <c:pt idx="3104">
                  <c:v>2184.9064407893002</c:v>
                </c:pt>
                <c:pt idx="3105">
                  <c:v>2194.1909806161502</c:v>
                </c:pt>
                <c:pt idx="3106">
                  <c:v>2200.6569994240699</c:v>
                </c:pt>
                <c:pt idx="3107">
                  <c:v>2189.8250362928002</c:v>
                </c:pt>
                <c:pt idx="3108">
                  <c:v>2200.43593895201</c:v>
                </c:pt>
                <c:pt idx="3109">
                  <c:v>2203.30972508888</c:v>
                </c:pt>
                <c:pt idx="3110">
                  <c:v>2204.6913530393399</c:v>
                </c:pt>
                <c:pt idx="3111">
                  <c:v>2197.6726830511798</c:v>
                </c:pt>
                <c:pt idx="3112">
                  <c:v>2196.5121155728598</c:v>
                </c:pt>
                <c:pt idx="3113">
                  <c:v>2188.27761298838</c:v>
                </c:pt>
                <c:pt idx="3114">
                  <c:v>2186.6196594478401</c:v>
                </c:pt>
                <c:pt idx="3115">
                  <c:v>2194.5778364422599</c:v>
                </c:pt>
                <c:pt idx="3116">
                  <c:v>2187.0065152739498</c:v>
                </c:pt>
                <c:pt idx="3117">
                  <c:v>2190.26715723692</c:v>
                </c:pt>
                <c:pt idx="3118">
                  <c:v>2196.2910551007999</c:v>
                </c:pt>
                <c:pt idx="3119">
                  <c:v>2206.79142752391</c:v>
                </c:pt>
                <c:pt idx="3120">
                  <c:v>2210.6599857851202</c:v>
                </c:pt>
                <c:pt idx="3121">
                  <c:v>2212.3732044435901</c:v>
                </c:pt>
                <c:pt idx="3122">
                  <c:v>2210.3836601950502</c:v>
                </c:pt>
                <c:pt idx="3123">
                  <c:v>2214.1969533381698</c:v>
                </c:pt>
                <c:pt idx="3124">
                  <c:v>2209.9415392508399</c:v>
                </c:pt>
                <c:pt idx="3125">
                  <c:v>2206.6808972878798</c:v>
                </c:pt>
                <c:pt idx="3126">
                  <c:v>2201.0438552501801</c:v>
                </c:pt>
                <c:pt idx="3127">
                  <c:v>2193.5277991999701</c:v>
                </c:pt>
                <c:pt idx="3128">
                  <c:v>2196.67791092691</c:v>
                </c:pt>
                <c:pt idx="3129">
                  <c:v>2198.2253342313302</c:v>
                </c:pt>
                <c:pt idx="3130">
                  <c:v>2195.5726085665301</c:v>
                </c:pt>
                <c:pt idx="3131">
                  <c:v>2198.8885156475098</c:v>
                </c:pt>
                <c:pt idx="3132">
                  <c:v>2209.2230927166502</c:v>
                </c:pt>
                <c:pt idx="3133">
                  <c:v>2218.4523674254901</c:v>
                </c:pt>
                <c:pt idx="3134">
                  <c:v>2218.3971023074801</c:v>
                </c:pt>
                <c:pt idx="3135">
                  <c:v>2219.3918744317498</c:v>
                </c:pt>
                <c:pt idx="3136">
                  <c:v>2212.2074090895399</c:v>
                </c:pt>
                <c:pt idx="3137">
                  <c:v>2220.0550558479299</c:v>
                </c:pt>
                <c:pt idx="3138">
                  <c:v>2216.1312324687801</c:v>
                </c:pt>
                <c:pt idx="3139">
                  <c:v>2213.3679765679399</c:v>
                </c:pt>
                <c:pt idx="3140">
                  <c:v>2205.07820886544</c:v>
                </c:pt>
                <c:pt idx="3141">
                  <c:v>2203.58605067895</c:v>
                </c:pt>
                <c:pt idx="3142">
                  <c:v>2206.9572228779498</c:v>
                </c:pt>
                <c:pt idx="3143">
                  <c:v>2202.0386273745298</c:v>
                </c:pt>
                <c:pt idx="3144">
                  <c:v>2206.9019577599402</c:v>
                </c:pt>
                <c:pt idx="3145">
                  <c:v>2213.6995672760299</c:v>
                </c:pt>
                <c:pt idx="3146">
                  <c:v>2226.0236885937102</c:v>
                </c:pt>
                <c:pt idx="3147">
                  <c:v>2227.62637701623</c:v>
                </c:pt>
                <c:pt idx="3148">
                  <c:v>2221.7130093884598</c:v>
                </c:pt>
                <c:pt idx="3149">
                  <c:v>2219.3366093137302</c:v>
                </c:pt>
                <c:pt idx="3150">
                  <c:v>2225.0841815874601</c:v>
                </c:pt>
                <c:pt idx="3151">
                  <c:v>2221.7682745064699</c:v>
                </c:pt>
                <c:pt idx="3152">
                  <c:v>2218.12077671732</c:v>
                </c:pt>
                <c:pt idx="3153">
                  <c:v>2209.11256248062</c:v>
                </c:pt>
                <c:pt idx="3154">
                  <c:v>2211.7652881454201</c:v>
                </c:pt>
                <c:pt idx="3155">
                  <c:v>2218.5628976615199</c:v>
                </c:pt>
                <c:pt idx="3156">
                  <c:v>2227.7921723702798</c:v>
                </c:pt>
                <c:pt idx="3157">
                  <c:v>2215.74437664267</c:v>
                </c:pt>
                <c:pt idx="3158">
                  <c:v>2223.7578187550098</c:v>
                </c:pt>
                <c:pt idx="3159">
                  <c:v>2230.3343677990501</c:v>
                </c:pt>
                <c:pt idx="3160">
                  <c:v>2235.8608796007202</c:v>
                </c:pt>
                <c:pt idx="3161">
                  <c:v>2232.6555027557702</c:v>
                </c:pt>
                <c:pt idx="3162">
                  <c:v>2229.5606561468398</c:v>
                </c:pt>
                <c:pt idx="3163">
                  <c:v>2223.31569781089</c:v>
                </c:pt>
                <c:pt idx="3164">
                  <c:v>2230.2791026810401</c:v>
                </c:pt>
                <c:pt idx="3165">
                  <c:v>2228.0132328423401</c:v>
                </c:pt>
                <c:pt idx="3166">
                  <c:v>2219.2813441957201</c:v>
                </c:pt>
                <c:pt idx="3167">
                  <c:v>2215.9654371147299</c:v>
                </c:pt>
                <c:pt idx="3168">
                  <c:v>2220.8840326181498</c:v>
                </c:pt>
                <c:pt idx="3169">
                  <c:v>2229.8369817369198</c:v>
                </c:pt>
                <c:pt idx="3170">
                  <c:v>2238.8451959736099</c:v>
                </c:pt>
                <c:pt idx="3171">
                  <c:v>2239.23205179972</c:v>
                </c:pt>
                <c:pt idx="3172">
                  <c:v>2236.4687958988802</c:v>
                </c:pt>
                <c:pt idx="3173">
                  <c:v>2241.9400425825402</c:v>
                </c:pt>
                <c:pt idx="3174">
                  <c:v>2242.43742864467</c:v>
                </c:pt>
                <c:pt idx="3175">
                  <c:v>2235.6398191286598</c:v>
                </c:pt>
                <c:pt idx="3176">
                  <c:v>2235.47402377461</c:v>
                </c:pt>
                <c:pt idx="3177">
                  <c:v>2228.7316793765299</c:v>
                </c:pt>
                <c:pt idx="3178">
                  <c:v>2238.62413550155</c:v>
                </c:pt>
                <c:pt idx="3179">
                  <c:v>2233.3186841719398</c:v>
                </c:pt>
                <c:pt idx="3180">
                  <c:v>2224.5867955253202</c:v>
                </c:pt>
                <c:pt idx="3181">
                  <c:v>2225.8578932396699</c:v>
                </c:pt>
                <c:pt idx="3182">
                  <c:v>2231.5502003953802</c:v>
                </c:pt>
                <c:pt idx="3183">
                  <c:v>2242.71375423475</c:v>
                </c:pt>
                <c:pt idx="3184">
                  <c:v>2248.4613265084699</c:v>
                </c:pt>
                <c:pt idx="3185">
                  <c:v>2249.1797730427502</c:v>
                </c:pt>
                <c:pt idx="3186">
                  <c:v>2246.5823124959602</c:v>
                </c:pt>
                <c:pt idx="3187">
                  <c:v>2250.8929917012201</c:v>
                </c:pt>
                <c:pt idx="3188">
                  <c:v>2247.4112892661901</c:v>
                </c:pt>
                <c:pt idx="3189">
                  <c:v>2245.2006845455098</c:v>
                </c:pt>
                <c:pt idx="3190">
                  <c:v>2240.2268239239902</c:v>
                </c:pt>
                <c:pt idx="3191">
                  <c:v>2231.4949352773701</c:v>
                </c:pt>
                <c:pt idx="3192">
                  <c:v>2233.2081539359201</c:v>
                </c:pt>
                <c:pt idx="3193">
                  <c:v>2237.1319773150599</c:v>
                </c:pt>
                <c:pt idx="3194">
                  <c:v>2232.4344422837098</c:v>
                </c:pt>
                <c:pt idx="3195">
                  <c:v>2237.73989361331</c:v>
                </c:pt>
                <c:pt idx="3196">
                  <c:v>2247.1902287941298</c:v>
                </c:pt>
                <c:pt idx="3197">
                  <c:v>2254.8168150804499</c:v>
                </c:pt>
                <c:pt idx="3198">
                  <c:v>2258.1879872794502</c:v>
                </c:pt>
                <c:pt idx="3199">
                  <c:v>2255.0931406705299</c:v>
                </c:pt>
                <c:pt idx="3200">
                  <c:v>2256.6405639749501</c:v>
                </c:pt>
                <c:pt idx="3201">
                  <c:v>2258.5195779875398</c:v>
                </c:pt>
                <c:pt idx="3202">
                  <c:v>2253.71151272007</c:v>
                </c:pt>
                <c:pt idx="3203">
                  <c:v>2252.27461965168</c:v>
                </c:pt>
                <c:pt idx="3204">
                  <c:v>2242.71375423475</c:v>
                </c:pt>
                <c:pt idx="3205">
                  <c:v>2238.62413550155</c:v>
                </c:pt>
                <c:pt idx="3206">
                  <c:v>2242.2163681726101</c:v>
                </c:pt>
                <c:pt idx="3207">
                  <c:v>2241.55318675643</c:v>
                </c:pt>
                <c:pt idx="3208">
                  <c:v>2242.6032239987198</c:v>
                </c:pt>
                <c:pt idx="3209">
                  <c:v>2246.3059869058902</c:v>
                </c:pt>
                <c:pt idx="3210">
                  <c:v>2257.6353360992998</c:v>
                </c:pt>
                <c:pt idx="3211">
                  <c:v>2263.6039688450901</c:v>
                </c:pt>
                <c:pt idx="3212">
                  <c:v>2263.6592339631002</c:v>
                </c:pt>
                <c:pt idx="3213">
                  <c:v>2258.5195779875398</c:v>
                </c:pt>
                <c:pt idx="3214">
                  <c:v>2257.9669268073899</c:v>
                </c:pt>
                <c:pt idx="3215">
                  <c:v>2262.7197269568501</c:v>
                </c:pt>
                <c:pt idx="3216">
                  <c:v>2257.2484802732001</c:v>
                </c:pt>
                <c:pt idx="3217">
                  <c:v>2255.42473137862</c:v>
                </c:pt>
                <c:pt idx="3218">
                  <c:v>2247.1902287941298</c:v>
                </c:pt>
                <c:pt idx="3219">
                  <c:v>2246.9691683220699</c:v>
                </c:pt>
                <c:pt idx="3220">
                  <c:v>2254.8168150804499</c:v>
                </c:pt>
                <c:pt idx="3221">
                  <c:v>2263.2171130189799</c:v>
                </c:pt>
                <c:pt idx="3222">
                  <c:v>2251.8877638255699</c:v>
                </c:pt>
                <c:pt idx="3223">
                  <c:v>2260.2327966460898</c:v>
                </c:pt>
                <c:pt idx="3224">
                  <c:v>2268.46729923058</c:v>
                </c:pt>
                <c:pt idx="3225">
                  <c:v>2272.1700621376599</c:v>
                </c:pt>
                <c:pt idx="3226">
                  <c:v>2271.7832063115602</c:v>
                </c:pt>
                <c:pt idx="3227">
                  <c:v>2265.4277177396698</c:v>
                </c:pt>
                <c:pt idx="3228">
                  <c:v>2262.7749920748602</c:v>
                </c:pt>
                <c:pt idx="3229">
                  <c:v>2270.3463132430902</c:v>
                </c:pt>
                <c:pt idx="3230">
                  <c:v>2264.8750665594298</c:v>
                </c:pt>
                <c:pt idx="3231">
                  <c:v>2259.9564710560098</c:v>
                </c:pt>
                <c:pt idx="3232">
                  <c:v>2254.9826104345002</c:v>
                </c:pt>
                <c:pt idx="3233">
                  <c:v>2258.9616989316601</c:v>
                </c:pt>
                <c:pt idx="3234">
                  <c:v>2267.0856712801201</c:v>
                </c:pt>
                <c:pt idx="3235">
                  <c:v>2275.5412343366602</c:v>
                </c:pt>
                <c:pt idx="3236">
                  <c:v>2263.4934386090599</c:v>
                </c:pt>
                <c:pt idx="3237">
                  <c:v>2272.4463877277399</c:v>
                </c:pt>
                <c:pt idx="3238">
                  <c:v>2279.1334670078099</c:v>
                </c:pt>
                <c:pt idx="3239">
                  <c:v>2282.06251826269</c:v>
                </c:pt>
                <c:pt idx="3240">
                  <c:v>2276.7570669330798</c:v>
                </c:pt>
                <c:pt idx="3241">
                  <c:v>2274.4359319763598</c:v>
                </c:pt>
                <c:pt idx="3242">
                  <c:v>2267.0304061621</c:v>
                </c:pt>
                <c:pt idx="3243">
                  <c:v>2275.7622948087201</c:v>
                </c:pt>
                <c:pt idx="3244">
                  <c:v>2271.8937365475899</c:v>
                </c:pt>
                <c:pt idx="3245">
                  <c:v>2264.7645363234001</c:v>
                </c:pt>
                <c:pt idx="3246">
                  <c:v>2263.82502931715</c:v>
                </c:pt>
                <c:pt idx="3247">
                  <c:v>2271.0094946593499</c:v>
                </c:pt>
                <c:pt idx="3248">
                  <c:v>2281.7309275545099</c:v>
                </c:pt>
                <c:pt idx="3249">
                  <c:v>2286.6495230580099</c:v>
                </c:pt>
                <c:pt idx="3250">
                  <c:v>2288.5838021886202</c:v>
                </c:pt>
                <c:pt idx="3251">
                  <c:v>2285.8758114058001</c:v>
                </c:pt>
                <c:pt idx="3252">
                  <c:v>2287.9206207724401</c:v>
                </c:pt>
                <c:pt idx="3253">
                  <c:v>2286.0968718778599</c:v>
                </c:pt>
                <c:pt idx="3254">
                  <c:v>2282.6151694428399</c:v>
                </c:pt>
                <c:pt idx="3255">
                  <c:v>2279.7966484239901</c:v>
                </c:pt>
                <c:pt idx="3256">
                  <c:v>2271.1752900133902</c:v>
                </c:pt>
                <c:pt idx="3257">
                  <c:v>2284.0520625112299</c:v>
                </c:pt>
                <c:pt idx="3258">
                  <c:v>2277.2544529952102</c:v>
                </c:pt>
                <c:pt idx="3259">
                  <c:v>2272.1147970196498</c:v>
                </c:pt>
                <c:pt idx="3260">
                  <c:v>2275.70702969071</c:v>
                </c:pt>
                <c:pt idx="3261">
                  <c:v>2283.6099415671101</c:v>
                </c:pt>
                <c:pt idx="3262">
                  <c:v>2292.0655046236502</c:v>
                </c:pt>
                <c:pt idx="3263">
                  <c:v>2295.9340628848699</c:v>
                </c:pt>
                <c:pt idx="3264">
                  <c:v>2294.9392907605202</c:v>
                </c:pt>
                <c:pt idx="3265">
                  <c:v>2294.7734954064699</c:v>
                </c:pt>
                <c:pt idx="3266">
                  <c:v>2298.9183792577601</c:v>
                </c:pt>
                <c:pt idx="3267">
                  <c:v>2292.5628906857901</c:v>
                </c:pt>
                <c:pt idx="3268">
                  <c:v>2290.9602022633499</c:v>
                </c:pt>
                <c:pt idx="3269">
                  <c:v>2285.9310765238201</c:v>
                </c:pt>
                <c:pt idx="3270">
                  <c:v>2278.3044902375</c:v>
                </c:pt>
                <c:pt idx="3271">
                  <c:v>2282.2283136167298</c:v>
                </c:pt>
                <c:pt idx="3272">
                  <c:v>2281.6203973184802</c:v>
                </c:pt>
                <c:pt idx="3273">
                  <c:v>2278.7466111816202</c:v>
                </c:pt>
                <c:pt idx="3274">
                  <c:v>2287.4784998283199</c:v>
                </c:pt>
                <c:pt idx="3275">
                  <c:v>2296.2103884749399</c:v>
                </c:pt>
                <c:pt idx="3276">
                  <c:v>2303.0079979909601</c:v>
                </c:pt>
                <c:pt idx="3277">
                  <c:v>2302.95273287294</c:v>
                </c:pt>
                <c:pt idx="3278">
                  <c:v>2299.5815606739402</c:v>
                </c:pt>
                <c:pt idx="3279">
                  <c:v>2303.50538405309</c:v>
                </c:pt>
                <c:pt idx="3280">
                  <c:v>2304.1133003513401</c:v>
                </c:pt>
                <c:pt idx="3281">
                  <c:v>2298.6973187857002</c:v>
                </c:pt>
                <c:pt idx="3282">
                  <c:v>2295.38141170464</c:v>
                </c:pt>
                <c:pt idx="3283">
                  <c:v>2288.1416812445</c:v>
                </c:pt>
                <c:pt idx="3284">
                  <c:v>2288.5838021886202</c:v>
                </c:pt>
                <c:pt idx="3285">
                  <c:v>2291.4575883254902</c:v>
                </c:pt>
                <c:pt idx="3286">
                  <c:v>2286.15213699588</c:v>
                </c:pt>
                <c:pt idx="3287">
                  <c:v>2290.2970208471702</c:v>
                </c:pt>
                <c:pt idx="3288">
                  <c:v>2299.3605002018799</c:v>
                </c:pt>
                <c:pt idx="3289">
                  <c:v>2307.3186771963001</c:v>
                </c:pt>
                <c:pt idx="3290">
                  <c:v>2310.6898493952899</c:v>
                </c:pt>
                <c:pt idx="3291">
                  <c:v>2310.4135238052199</c:v>
                </c:pt>
                <c:pt idx="3292">
                  <c:v>2305.55019341973</c:v>
                </c:pt>
                <c:pt idx="3293">
                  <c:v>2303.78170964317</c:v>
                </c:pt>
                <c:pt idx="3294">
                  <c:v>2310.3029935691902</c:v>
                </c:pt>
                <c:pt idx="3295">
                  <c:v>2304.38962594142</c:v>
                </c:pt>
                <c:pt idx="3296">
                  <c:v>2299.3052350838698</c:v>
                </c:pt>
                <c:pt idx="3297">
                  <c:v>2293.3918674561</c:v>
                </c:pt>
                <c:pt idx="3298">
                  <c:v>2297.0393652451698</c:v>
                </c:pt>
                <c:pt idx="3299">
                  <c:v>2303.8922398792001</c:v>
                </c:pt>
                <c:pt idx="3300">
                  <c:v>2314.6136727744401</c:v>
                </c:pt>
                <c:pt idx="3301">
                  <c:v>2300.9079235063</c:v>
                </c:pt>
                <c:pt idx="3302">
                  <c:v>2311.2425005754399</c:v>
                </c:pt>
                <c:pt idx="3303">
                  <c:v>2317.3769286752799</c:v>
                </c:pt>
                <c:pt idx="3304">
                  <c:v>2320.3612450481701</c:v>
                </c:pt>
                <c:pt idx="3305">
                  <c:v>2317.1558682032201</c:v>
                </c:pt>
                <c:pt idx="3306">
                  <c:v>2313.1215145880401</c:v>
                </c:pt>
                <c:pt idx="3307">
                  <c:v>2307.1528818422498</c:v>
                </c:pt>
                <c:pt idx="3308">
                  <c:v>2314.7242030104699</c:v>
                </c:pt>
                <c:pt idx="3309">
                  <c:v>2313.4531052961302</c:v>
                </c:pt>
                <c:pt idx="3310">
                  <c:v>2305.6607236557602</c:v>
                </c:pt>
                <c:pt idx="3311">
                  <c:v>2302.5106119288198</c:v>
                </c:pt>
                <c:pt idx="3312">
                  <c:v>2308.0371237304898</c:v>
                </c:pt>
                <c:pt idx="3313">
                  <c:v>2317.9295798555099</c:v>
                </c:pt>
                <c:pt idx="3314">
                  <c:v>2323.9534777193098</c:v>
                </c:pt>
                <c:pt idx="3315">
                  <c:v>2314.77946812849</c:v>
                </c:pt>
                <c:pt idx="3316">
                  <c:v>2322.5718497688499</c:v>
                </c:pt>
                <c:pt idx="3317">
                  <c:v>2327.7115057444198</c:v>
                </c:pt>
                <c:pt idx="3318">
                  <c:v>2327.4904452723599</c:v>
                </c:pt>
                <c:pt idx="3319">
                  <c:v>2321.5218125265701</c:v>
                </c:pt>
                <c:pt idx="3320">
                  <c:v>2320.30597993016</c:v>
                </c:pt>
                <c:pt idx="3321">
                  <c:v>2312.2372726998001</c:v>
                </c:pt>
                <c:pt idx="3322">
                  <c:v>2324.0087428373299</c:v>
                </c:pt>
                <c:pt idx="3323">
                  <c:v>2318.2059054455899</c:v>
                </c:pt>
                <c:pt idx="3324">
                  <c:v>2311.6846215195601</c:v>
                </c:pt>
                <c:pt idx="3325">
                  <c:v>2313.3425750601</c:v>
                </c:pt>
                <c:pt idx="3326">
                  <c:v>2320.4165101661802</c:v>
                </c:pt>
                <c:pt idx="3327">
                  <c:v>2331.0274128254</c:v>
                </c:pt>
                <c:pt idx="3328">
                  <c:v>2334.23278967035</c:v>
                </c:pt>
                <c:pt idx="3329">
                  <c:v>2335.3933571487501</c:v>
                </c:pt>
                <c:pt idx="3330">
                  <c:v>2332.9064268379898</c:v>
                </c:pt>
                <c:pt idx="3331">
                  <c:v>2337.4934316334102</c:v>
                </c:pt>
                <c:pt idx="3332">
                  <c:v>2333.7354036082202</c:v>
                </c:pt>
                <c:pt idx="3333">
                  <c:v>2329.8115802290699</c:v>
                </c:pt>
                <c:pt idx="3334">
                  <c:v>2324.34033354542</c:v>
                </c:pt>
                <c:pt idx="3335">
                  <c:v>2317.3216635572599</c:v>
                </c:pt>
                <c:pt idx="3336">
                  <c:v>2320.9138962284001</c:v>
                </c:pt>
                <c:pt idx="3337">
                  <c:v>2321.19022181848</c:v>
                </c:pt>
                <c:pt idx="3338">
                  <c:v>2319.6427985139799</c:v>
                </c:pt>
                <c:pt idx="3339">
                  <c:v>2324.8929847255699</c:v>
                </c:pt>
                <c:pt idx="3340">
                  <c:v>2333.1274873100601</c:v>
                </c:pt>
                <c:pt idx="3341">
                  <c:v>2341.1961945405001</c:v>
                </c:pt>
                <c:pt idx="3342">
                  <c:v>2344.6778969755301</c:v>
                </c:pt>
                <c:pt idx="3343">
                  <c:v>2339.0961200558399</c:v>
                </c:pt>
                <c:pt idx="3344">
                  <c:v>2343.4620643792</c:v>
                </c:pt>
                <c:pt idx="3345">
                  <c:v>2345.1200179196499</c:v>
                </c:pt>
                <c:pt idx="3346">
                  <c:v>2338.7092642297398</c:v>
                </c:pt>
                <c:pt idx="3347">
                  <c:v>2336.7749850991299</c:v>
                </c:pt>
                <c:pt idx="3348">
                  <c:v>2329.2036639309099</c:v>
                </c:pt>
                <c:pt idx="3349">
                  <c:v>2327.7115057444198</c:v>
                </c:pt>
                <c:pt idx="3350">
                  <c:v>2331.8011244776999</c:v>
                </c:pt>
                <c:pt idx="3351">
                  <c:v>2327.2141196822799</c:v>
                </c:pt>
                <c:pt idx="3352">
                  <c:v>2330.9721477073899</c:v>
                </c:pt>
                <c:pt idx="3353">
                  <c:v>2337.2171060433302</c:v>
                </c:pt>
                <c:pt idx="3354">
                  <c:v>2346.66744122415</c:v>
                </c:pt>
                <c:pt idx="3355">
                  <c:v>2350.9228553114699</c:v>
                </c:pt>
                <c:pt idx="3356">
                  <c:v>2352.8571344420002</c:v>
                </c:pt>
                <c:pt idx="3357">
                  <c:v>2345.8937295719402</c:v>
                </c:pt>
                <c:pt idx="3358">
                  <c:v>2354.6256182185598</c:v>
                </c:pt>
                <c:pt idx="3359">
                  <c:v>2351.25444601956</c:v>
                </c:pt>
                <c:pt idx="3360">
                  <c:v>2347.2753575223201</c:v>
                </c:pt>
                <c:pt idx="3361">
                  <c:v>2342.4120271368301</c:v>
                </c:pt>
                <c:pt idx="3362">
                  <c:v>2333.8459338442499</c:v>
                </c:pt>
                <c:pt idx="3363">
                  <c:v>2347.2753575223201</c:v>
                </c:pt>
                <c:pt idx="3364">
                  <c:v>2343.9594504413299</c:v>
                </c:pt>
                <c:pt idx="3365">
                  <c:v>2353.7966414483399</c:v>
                </c:pt>
                <c:pt idx="3366">
                  <c:v>2342.4120271368301</c:v>
                </c:pt>
                <c:pt idx="3367">
                  <c:v>2351.1991809015499</c:v>
                </c:pt>
                <c:pt idx="3368">
                  <c:v>2358.1625857716099</c:v>
                </c:pt>
                <c:pt idx="3369">
                  <c:v>2361.5337579706002</c:v>
                </c:pt>
                <c:pt idx="3370">
                  <c:v>2357.9967904175601</c:v>
                </c:pt>
                <c:pt idx="3371">
                  <c:v>2352.5255437339101</c:v>
                </c:pt>
                <c:pt idx="3372">
                  <c:v>2350.0386134231499</c:v>
                </c:pt>
                <c:pt idx="3373">
                  <c:v>2357.1125485293201</c:v>
                </c:pt>
                <c:pt idx="3374">
                  <c:v>2354.0177019204002</c:v>
                </c:pt>
                <c:pt idx="3375">
                  <c:v>2346.4463807520901</c:v>
                </c:pt>
                <c:pt idx="3376">
                  <c:v>2341.5277852485901</c:v>
                </c:pt>
                <c:pt idx="3377">
                  <c:v>2348.10433429254</c:v>
                </c:pt>
                <c:pt idx="3378">
                  <c:v>2356.6151624671802</c:v>
                </c:pt>
                <c:pt idx="3379">
                  <c:v>2365.78917205793</c:v>
                </c:pt>
                <c:pt idx="3380">
                  <c:v>2353.2439902680999</c:v>
                </c:pt>
                <c:pt idx="3381">
                  <c:v>2362.5285300949599</c:v>
                </c:pt>
                <c:pt idx="3382">
                  <c:v>2366.8944744182299</c:v>
                </c:pt>
                <c:pt idx="3383">
                  <c:v>2368.93928378487</c:v>
                </c:pt>
                <c:pt idx="3384">
                  <c:v>2364.5733394615099</c:v>
                </c:pt>
                <c:pt idx="3385">
                  <c:v>2359.10209277786</c:v>
                </c:pt>
                <c:pt idx="3386">
                  <c:v>2352.5255437339101</c:v>
                </c:pt>
                <c:pt idx="3387">
                  <c:v>2363.9101580453298</c:v>
                </c:pt>
                <c:pt idx="3388">
                  <c:v>2357.8862601815299</c:v>
                </c:pt>
                <c:pt idx="3389">
                  <c:v>2350.97812042949</c:v>
                </c:pt>
                <c:pt idx="3390">
                  <c:v>2354.0177019204002</c:v>
                </c:pt>
                <c:pt idx="3391">
                  <c:v>2359.4889486040502</c:v>
                </c:pt>
                <c:pt idx="3392">
                  <c:v>2368.1655721326601</c:v>
                </c:pt>
                <c:pt idx="3393">
                  <c:v>2374.6868560585899</c:v>
                </c:pt>
                <c:pt idx="3394">
                  <c:v>2366.61814882815</c:v>
                </c:pt>
                <c:pt idx="3395">
                  <c:v>2374.2447351144701</c:v>
                </c:pt>
                <c:pt idx="3396">
                  <c:v>2376.0684840090498</c:v>
                </c:pt>
                <c:pt idx="3397">
                  <c:v>2375.2947723567599</c:v>
                </c:pt>
                <c:pt idx="3398">
                  <c:v>2370.4867070893702</c:v>
                </c:pt>
                <c:pt idx="3399">
                  <c:v>2366.5628837101399</c:v>
                </c:pt>
                <c:pt idx="3400">
                  <c:v>2358.4941764796899</c:v>
                </c:pt>
                <c:pt idx="3401">
                  <c:v>2371.2051536235599</c:v>
                </c:pt>
                <c:pt idx="3402">
                  <c:v>2362.6390603309901</c:v>
                </c:pt>
                <c:pt idx="3403">
                  <c:v>2359.7652741941201</c:v>
                </c:pt>
                <c:pt idx="3404">
                  <c:v>2364.1312185173902</c:v>
                </c:pt>
                <c:pt idx="3405">
                  <c:v>2372.4762513379101</c:v>
                </c:pt>
                <c:pt idx="3406">
                  <c:v>2381.2634051025502</c:v>
                </c:pt>
                <c:pt idx="3407">
                  <c:v>2383.41874470521</c:v>
                </c:pt>
                <c:pt idx="3408">
                  <c:v>2379.8265120341598</c:v>
                </c:pt>
                <c:pt idx="3409">
                  <c:v>2383.0871539971299</c:v>
                </c:pt>
                <c:pt idx="3410">
                  <c:v>2386.0714703700201</c:v>
                </c:pt>
                <c:pt idx="3411">
                  <c:v>2378.2790887296501</c:v>
                </c:pt>
                <c:pt idx="3412">
                  <c:v>2375.7921584189799</c:v>
                </c:pt>
                <c:pt idx="3413">
                  <c:v>2369.6024652010501</c:v>
                </c:pt>
                <c:pt idx="3414">
                  <c:v>2365.8997022939602</c:v>
                </c:pt>
                <c:pt idx="3415">
                  <c:v>2368.6076930767799</c:v>
                </c:pt>
                <c:pt idx="3416">
                  <c:v>2366.5076185921198</c:v>
                </c:pt>
                <c:pt idx="3417">
                  <c:v>2367.1708000082999</c:v>
                </c:pt>
                <c:pt idx="3418">
                  <c:v>2375.35003747477</c:v>
                </c:pt>
                <c:pt idx="3419">
                  <c:v>2386.0714703700201</c:v>
                </c:pt>
                <c:pt idx="3420">
                  <c:v>2391.2663914636</c:v>
                </c:pt>
                <c:pt idx="3421">
                  <c:v>2391.5979821716901</c:v>
                </c:pt>
                <c:pt idx="3422">
                  <c:v>2385.6846145439099</c:v>
                </c:pt>
                <c:pt idx="3423">
                  <c:v>2392.5927542960399</c:v>
                </c:pt>
                <c:pt idx="3424">
                  <c:v>2390.4926798113902</c:v>
                </c:pt>
                <c:pt idx="3425">
                  <c:v>2385.8504098979602</c:v>
                </c:pt>
                <c:pt idx="3426">
                  <c:v>2381.70552604675</c:v>
                </c:pt>
                <c:pt idx="3427">
                  <c:v>2372.5867815739398</c:v>
                </c:pt>
                <c:pt idx="3428">
                  <c:v>2376.2342793631001</c:v>
                </c:pt>
                <c:pt idx="3429">
                  <c:v>2380.8765492764401</c:v>
                </c:pt>
                <c:pt idx="3430">
                  <c:v>2391.9848379977898</c:v>
                </c:pt>
                <c:pt idx="3431">
                  <c:v>2380.7660190404099</c:v>
                </c:pt>
                <c:pt idx="3432">
                  <c:v>2386.90044714033</c:v>
                </c:pt>
                <c:pt idx="3433">
                  <c:v>2395.6323357869501</c:v>
                </c:pt>
                <c:pt idx="3434">
                  <c:v>2398.3403265697698</c:v>
                </c:pt>
                <c:pt idx="3435">
                  <c:v>2398.50612192381</c:v>
                </c:pt>
                <c:pt idx="3436">
                  <c:v>2392.9243450041299</c:v>
                </c:pt>
                <c:pt idx="3437">
                  <c:v>2403.2036569551701</c:v>
                </c:pt>
                <c:pt idx="3438">
                  <c:v>2396.4060474391599</c:v>
                </c:pt>
                <c:pt idx="3439">
                  <c:v>2393.3112008302401</c:v>
                </c:pt>
                <c:pt idx="3440">
                  <c:v>2387.1767727304</c:v>
                </c:pt>
                <c:pt idx="3441">
                  <c:v>2382.3687074629302</c:v>
                </c:pt>
                <c:pt idx="3442">
                  <c:v>2386.62412155017</c:v>
                </c:pt>
                <c:pt idx="3443">
                  <c:v>2394.5270334265701</c:v>
                </c:pt>
                <c:pt idx="3444">
                  <c:v>2403.0378616011299</c:v>
                </c:pt>
                <c:pt idx="3445">
                  <c:v>2392.6480194140599</c:v>
                </c:pt>
                <c:pt idx="3446">
                  <c:v>2401.65623365075</c:v>
                </c:pt>
                <c:pt idx="3447">
                  <c:v>2406.6300942722701</c:v>
                </c:pt>
                <c:pt idx="3448">
                  <c:v>2408.1222524586801</c:v>
                </c:pt>
                <c:pt idx="3449">
                  <c:v>2403.0378616011299</c:v>
                </c:pt>
                <c:pt idx="3450">
                  <c:v>2400.3298708183102</c:v>
                </c:pt>
                <c:pt idx="3451">
                  <c:v>2393.6427915383301</c:v>
                </c:pt>
                <c:pt idx="3452">
                  <c:v>2403.5905127813598</c:v>
                </c:pt>
                <c:pt idx="3453">
                  <c:v>2398.50612192381</c:v>
                </c:pt>
                <c:pt idx="3454">
                  <c:v>2390.05055886727</c:v>
                </c:pt>
                <c:pt idx="3455">
                  <c:v>2391.7637775257299</c:v>
                </c:pt>
                <c:pt idx="3456">
                  <c:v>2398.17453121572</c:v>
                </c:pt>
                <c:pt idx="3457">
                  <c:v>2408.06698734066</c:v>
                </c:pt>
                <c:pt idx="3458">
                  <c:v>2413.6487642603402</c:v>
                </c:pt>
                <c:pt idx="3459">
                  <c:v>2403.5905127813598</c:v>
                </c:pt>
                <c:pt idx="3460">
                  <c:v>2414.3119456765198</c:v>
                </c:pt>
                <c:pt idx="3461">
                  <c:v>2415.9146340990401</c:v>
                </c:pt>
                <c:pt idx="3462">
                  <c:v>2414.3119456765198</c:v>
                </c:pt>
                <c:pt idx="3463">
                  <c:v>2408.7854338748498</c:v>
                </c:pt>
                <c:pt idx="3464">
                  <c:v>2407.3485408064598</c:v>
                </c:pt>
                <c:pt idx="3465">
                  <c:v>2398.50612192381</c:v>
                </c:pt>
                <c:pt idx="3466">
                  <c:v>2409.8354711172201</c:v>
                </c:pt>
                <c:pt idx="3467">
                  <c:v>2404.3089593155601</c:v>
                </c:pt>
                <c:pt idx="3468">
                  <c:v>2398.0640009796898</c:v>
                </c:pt>
                <c:pt idx="3469">
                  <c:v>2403.8115732534202</c:v>
                </c:pt>
                <c:pt idx="3470">
                  <c:v>2411.1065688315698</c:v>
                </c:pt>
                <c:pt idx="3471">
                  <c:v>2421.0542900746</c:v>
                </c:pt>
                <c:pt idx="3472">
                  <c:v>2422.6569784970402</c:v>
                </c:pt>
                <c:pt idx="3473">
                  <c:v>2417.4620574035498</c:v>
                </c:pt>
                <c:pt idx="3474">
                  <c:v>2423.4306901493301</c:v>
                </c:pt>
                <c:pt idx="3475">
                  <c:v>2423.9280762114699</c:v>
                </c:pt>
                <c:pt idx="3476">
                  <c:v>2420.5569040124701</c:v>
                </c:pt>
                <c:pt idx="3477">
                  <c:v>2417.90417834767</c:v>
                </c:pt>
                <c:pt idx="3478">
                  <c:v>2412.2118711919502</c:v>
                </c:pt>
                <c:pt idx="3479">
                  <c:v>2406.29850356418</c:v>
                </c:pt>
                <c:pt idx="3480">
                  <c:v>2410.05653158928</c:v>
                </c:pt>
                <c:pt idx="3481">
                  <c:v>2409.0617594650098</c:v>
                </c:pt>
                <c:pt idx="3482">
                  <c:v>2408.3985780487501</c:v>
                </c:pt>
                <c:pt idx="3483">
                  <c:v>2414.9198619747699</c:v>
                </c:pt>
                <c:pt idx="3484">
                  <c:v>2424.2044018015399</c:v>
                </c:pt>
                <c:pt idx="3485">
                  <c:v>2430.7256857274801</c:v>
                </c:pt>
                <c:pt idx="3486">
                  <c:v>2430.61515549145</c:v>
                </c:pt>
                <c:pt idx="3487">
                  <c:v>2427.9071647086298</c:v>
                </c:pt>
                <c:pt idx="3488">
                  <c:v>2432.8810253301499</c:v>
                </c:pt>
                <c:pt idx="3489">
                  <c:v>2433.1020858022098</c:v>
                </c:pt>
                <c:pt idx="3490">
                  <c:v>2427.6861042365699</c:v>
                </c:pt>
                <c:pt idx="3491">
                  <c:v>2423.7622808574201</c:v>
                </c:pt>
                <c:pt idx="3492">
                  <c:v>2415.58304339095</c:v>
                </c:pt>
                <c:pt idx="3493">
                  <c:v>2414.6435363846999</c:v>
                </c:pt>
                <c:pt idx="3494">
                  <c:v>2421.1095551926201</c:v>
                </c:pt>
                <c:pt idx="3495">
                  <c:v>2416.3014899251498</c:v>
                </c:pt>
                <c:pt idx="3496">
                  <c:v>2418.73315511789</c:v>
                </c:pt>
                <c:pt idx="3497">
                  <c:v>2428.6808763609301</c:v>
                </c:pt>
                <c:pt idx="3498">
                  <c:v>2436.8048487093802</c:v>
                </c:pt>
                <c:pt idx="3499">
                  <c:v>2439.4575743741898</c:v>
                </c:pt>
                <c:pt idx="3500">
                  <c:v>2439.6786348462501</c:v>
                </c:pt>
                <c:pt idx="3501">
                  <c:v>2441.8339744488298</c:v>
                </c:pt>
                <c:pt idx="3502">
                  <c:v>2443.2156023992902</c:v>
                </c:pt>
                <c:pt idx="3503">
                  <c:v>2438.3522720137998</c:v>
                </c:pt>
                <c:pt idx="3504">
                  <c:v>2435.0363649328201</c:v>
                </c:pt>
                <c:pt idx="3505">
                  <c:v>2430.4493601374102</c:v>
                </c:pt>
                <c:pt idx="3506">
                  <c:v>2422.8780389691801</c:v>
                </c:pt>
                <c:pt idx="3507">
                  <c:v>2425.6412948700199</c:v>
                </c:pt>
                <c:pt idx="3508">
                  <c:v>2433.26788115625</c:v>
                </c:pt>
                <c:pt idx="3509">
                  <c:v>2425.6412948700199</c:v>
                </c:pt>
                <c:pt idx="3510">
                  <c:v>2430.4493601374102</c:v>
                </c:pt>
                <c:pt idx="3511">
                  <c:v>2440.8944674425802</c:v>
                </c:pt>
                <c:pt idx="3512">
                  <c:v>2448.2447281388199</c:v>
                </c:pt>
                <c:pt idx="3513">
                  <c:v>2449.8474165612602</c:v>
                </c:pt>
                <c:pt idx="3514">
                  <c:v>2446.0893885361502</c:v>
                </c:pt>
                <c:pt idx="3515">
                  <c:v>2441.4471186227302</c:v>
                </c:pt>
                <c:pt idx="3516">
                  <c:v>2449.6263560891998</c:v>
                </c:pt>
                <c:pt idx="3517">
                  <c:v>2444.2103745235599</c:v>
                </c:pt>
                <c:pt idx="3518">
                  <c:v>2442.3313605110502</c:v>
                </c:pt>
                <c:pt idx="3519">
                  <c:v>2431.77572296985</c:v>
                </c:pt>
                <c:pt idx="3520">
                  <c:v>2432.4941695040402</c:v>
                </c:pt>
                <c:pt idx="3521">
                  <c:v>2436.5837882373198</c:v>
                </c:pt>
                <c:pt idx="3522">
                  <c:v>2446.58677459829</c:v>
                </c:pt>
                <c:pt idx="3523">
                  <c:v>2454.93180741881</c:v>
                </c:pt>
                <c:pt idx="3524">
                  <c:v>2444.0445791695201</c:v>
                </c:pt>
                <c:pt idx="3525">
                  <c:v>2454.5449515926998</c:v>
                </c:pt>
                <c:pt idx="3526">
                  <c:v>2455.9265795431602</c:v>
                </c:pt>
                <c:pt idx="3527">
                  <c:v>2456.2029051332402</c:v>
                </c:pt>
                <c:pt idx="3528">
                  <c:v>2451.6711654558399</c:v>
                </c:pt>
                <c:pt idx="3529">
                  <c:v>2448.02366766676</c:v>
                </c:pt>
                <c:pt idx="3530">
                  <c:v>2454.37915623866</c:v>
                </c:pt>
                <c:pt idx="3531">
                  <c:v>2450.4000677414901</c:v>
                </c:pt>
                <c:pt idx="3532">
                  <c:v>2445.9235931821099</c:v>
                </c:pt>
                <c:pt idx="3533">
                  <c:v>2439.7338999642602</c:v>
                </c:pt>
                <c:pt idx="3534">
                  <c:v>2442.22083027502</c:v>
                </c:pt>
                <c:pt idx="3535">
                  <c:v>2450.4000677414901</c:v>
                </c:pt>
                <c:pt idx="3536">
                  <c:v>2459.7398726862798</c:v>
                </c:pt>
                <c:pt idx="3537">
                  <c:v>2463.4979007113802</c:v>
                </c:pt>
                <c:pt idx="3538">
                  <c:v>2455.2081330088799</c:v>
                </c:pt>
                <c:pt idx="3539">
                  <c:v>2462.6136588231402</c:v>
                </c:pt>
                <c:pt idx="3540">
                  <c:v>2464.9347937798598</c:v>
                </c:pt>
                <c:pt idx="3541">
                  <c:v>2460.7899099285601</c:v>
                </c:pt>
                <c:pt idx="3542">
                  <c:v>2457.9713889097102</c:v>
                </c:pt>
                <c:pt idx="3543">
                  <c:v>2452.9975282882001</c:v>
                </c:pt>
                <c:pt idx="3544">
                  <c:v>2444.5972303496701</c:v>
                </c:pt>
                <c:pt idx="3545">
                  <c:v>2448.6868490829402</c:v>
                </c:pt>
                <c:pt idx="3546">
                  <c:v>2449.5710909711802</c:v>
                </c:pt>
                <c:pt idx="3547">
                  <c:v>2446.1446536541698</c:v>
                </c:pt>
                <c:pt idx="3548">
                  <c:v>2452.9975282882001</c:v>
                </c:pt>
                <c:pt idx="3549">
                  <c:v>2463.8847565374899</c:v>
                </c:pt>
                <c:pt idx="3550">
                  <c:v>2470.3507753454901</c:v>
                </c:pt>
                <c:pt idx="3551">
                  <c:v>2473.7219475444899</c:v>
                </c:pt>
                <c:pt idx="3552">
                  <c:v>2471.2350172337301</c:v>
                </c:pt>
                <c:pt idx="3553">
                  <c:v>2473.2798266003701</c:v>
                </c:pt>
                <c:pt idx="3554">
                  <c:v>2473.9430080165498</c:v>
                </c:pt>
                <c:pt idx="3555">
                  <c:v>2466.81380779237</c:v>
                </c:pt>
                <c:pt idx="3556">
                  <c:v>2465.5427100780198</c:v>
                </c:pt>
                <c:pt idx="3557">
                  <c:v>2458.3582447358199</c:v>
                </c:pt>
                <c:pt idx="3558">
                  <c:v>2454.3238911206399</c:v>
                </c:pt>
                <c:pt idx="3559">
                  <c:v>2461.34256110871</c:v>
                </c:pt>
                <c:pt idx="3560">
                  <c:v>2454.4896864746902</c:v>
                </c:pt>
                <c:pt idx="3561">
                  <c:v>2459.02142615208</c:v>
                </c:pt>
                <c:pt idx="3562">
                  <c:v>2467.42172409062</c:v>
                </c:pt>
                <c:pt idx="3563">
                  <c:v>2475.9878173831898</c:v>
                </c:pt>
                <c:pt idx="3564">
                  <c:v>2482.17751060104</c:v>
                </c:pt>
                <c:pt idx="3565">
                  <c:v>2482.8959571352302</c:v>
                </c:pt>
                <c:pt idx="3566">
                  <c:v>2474.32986384266</c:v>
                </c:pt>
                <c:pt idx="3567">
                  <c:v>2482.8406920172201</c:v>
                </c:pt>
                <c:pt idx="3568">
                  <c:v>2479.1931942281499</c:v>
                </c:pt>
                <c:pt idx="3569">
                  <c:v>2474.7167196687601</c:v>
                </c:pt>
                <c:pt idx="3570">
                  <c:v>2471.0692218796898</c:v>
                </c:pt>
                <c:pt idx="3571">
                  <c:v>2463.5531658293999</c:v>
                </c:pt>
                <c:pt idx="3572">
                  <c:v>2465.98483102214</c:v>
                </c:pt>
                <c:pt idx="3573">
                  <c:v>2472.5061149481598</c:v>
                </c:pt>
                <c:pt idx="3574">
                  <c:v>2465.8743007861099</c:v>
                </c:pt>
                <c:pt idx="3575">
                  <c:v>2471.4008125877799</c:v>
                </c:pt>
                <c:pt idx="3576">
                  <c:v>2478.1984221038801</c:v>
                </c:pt>
                <c:pt idx="3577">
                  <c:v>2486.76451539645</c:v>
                </c:pt>
                <c:pt idx="3578">
                  <c:v>2490.5225434215599</c:v>
                </c:pt>
                <c:pt idx="3579">
                  <c:v>2486.3776595703498</c:v>
                </c:pt>
                <c:pt idx="3580">
                  <c:v>2483.33807807935</c:v>
                </c:pt>
                <c:pt idx="3581">
                  <c:v>2491.4067853097999</c:v>
                </c:pt>
                <c:pt idx="3582">
                  <c:v>2485.5486828000398</c:v>
                </c:pt>
                <c:pt idx="3583">
                  <c:v>2481.84591989295</c:v>
                </c:pt>
                <c:pt idx="3584">
                  <c:v>2475.3246359670102</c:v>
                </c:pt>
                <c:pt idx="3585">
                  <c:v>2471.7876684138801</c:v>
                </c:pt>
                <c:pt idx="3586">
                  <c:v>2476.7615290354001</c:v>
                </c:pt>
                <c:pt idx="3587">
                  <c:v>2485.8802735081299</c:v>
                </c:pt>
                <c:pt idx="3588">
                  <c:v>2476.98258950746</c:v>
                </c:pt>
                <c:pt idx="3589">
                  <c:v>2483.0064873712599</c:v>
                </c:pt>
                <c:pt idx="3590">
                  <c:v>2491.8489062540002</c:v>
                </c:pt>
                <c:pt idx="3591">
                  <c:v>2498.2043948258902</c:v>
                </c:pt>
                <c:pt idx="3592">
                  <c:v>2499.4754925402399</c:v>
                </c:pt>
                <c:pt idx="3593">
                  <c:v>2493.1200039683499</c:v>
                </c:pt>
                <c:pt idx="3594">
                  <c:v>2489.4725061792701</c:v>
                </c:pt>
                <c:pt idx="3595">
                  <c:v>2482.73016178119</c:v>
                </c:pt>
                <c:pt idx="3596">
                  <c:v>2494.0042458565899</c:v>
                </c:pt>
                <c:pt idx="3597">
                  <c:v>2488.3672038188902</c:v>
                </c:pt>
                <c:pt idx="3598">
                  <c:v>2479.8011105263099</c:v>
                </c:pt>
                <c:pt idx="3599">
                  <c:v>2483.1170176073001</c:v>
                </c:pt>
                <c:pt idx="3600">
                  <c:v>2491.1857248377401</c:v>
                </c:pt>
                <c:pt idx="3601">
                  <c:v>2498.8675762420698</c:v>
                </c:pt>
                <c:pt idx="3602">
                  <c:v>2505.5546555220599</c:v>
                </c:pt>
                <c:pt idx="3603">
                  <c:v>2495.9385249871898</c:v>
                </c:pt>
                <c:pt idx="3604">
                  <c:v>2504.3940880437399</c:v>
                </c:pt>
                <c:pt idx="3605">
                  <c:v>2507.4889346526702</c:v>
                </c:pt>
                <c:pt idx="3606">
                  <c:v>2504.3388229257298</c:v>
                </c:pt>
                <c:pt idx="3607">
                  <c:v>2501.57556702489</c:v>
                </c:pt>
                <c:pt idx="3608">
                  <c:v>2496.4911761673402</c:v>
                </c:pt>
                <c:pt idx="3609">
                  <c:v>2488.0908782288102</c:v>
                </c:pt>
                <c:pt idx="3610">
                  <c:v>2502.6256042671798</c:v>
                </c:pt>
                <c:pt idx="3611">
                  <c:v>2494.0042458565899</c:v>
                </c:pt>
                <c:pt idx="3612">
                  <c:v>2490.3014829495</c:v>
                </c:pt>
                <c:pt idx="3613">
                  <c:v>2493.3410644404098</c:v>
                </c:pt>
                <c:pt idx="3614">
                  <c:v>2503.0677252113801</c:v>
                </c:pt>
                <c:pt idx="3615">
                  <c:v>2513.1259766903599</c:v>
                </c:pt>
                <c:pt idx="3616">
                  <c:v>2515.5576418831101</c:v>
                </c:pt>
                <c:pt idx="3617">
                  <c:v>2510.0863951994502</c:v>
                </c:pt>
                <c:pt idx="3618">
                  <c:v>2514.0654836967001</c:v>
                </c:pt>
                <c:pt idx="3619">
                  <c:v>2515.0602558209698</c:v>
                </c:pt>
                <c:pt idx="3620">
                  <c:v>2511.4127580319</c:v>
                </c:pt>
                <c:pt idx="3621">
                  <c:v>2506.4388974103799</c:v>
                </c:pt>
                <c:pt idx="3622">
                  <c:v>2502.8466647392402</c:v>
                </c:pt>
                <c:pt idx="3623">
                  <c:v>2496.04905522322</c:v>
                </c:pt>
                <c:pt idx="3624">
                  <c:v>2500.8018553726802</c:v>
                </c:pt>
                <c:pt idx="3625">
                  <c:v>2498.0385994718499</c:v>
                </c:pt>
                <c:pt idx="3626">
                  <c:v>2500.8571204906998</c:v>
                </c:pt>
                <c:pt idx="3627">
                  <c:v>2506.3836322923598</c:v>
                </c:pt>
                <c:pt idx="3628">
                  <c:v>2516.1102930632601</c:v>
                </c:pt>
                <c:pt idx="3629">
                  <c:v>2520.1999117965302</c:v>
                </c:pt>
                <c:pt idx="3630">
                  <c:v>2523.5158188775199</c:v>
                </c:pt>
                <c:pt idx="3631">
                  <c:v>2517.3261256596702</c:v>
                </c:pt>
                <c:pt idx="3632">
                  <c:v>2525.7816887162198</c:v>
                </c:pt>
                <c:pt idx="3633">
                  <c:v>2525.00797706401</c:v>
                </c:pt>
                <c:pt idx="3634">
                  <c:v>2517.6024512497502</c:v>
                </c:pt>
                <c:pt idx="3635">
                  <c:v>2513.2365069263901</c:v>
                </c:pt>
                <c:pt idx="3636">
                  <c:v>2503.56511127352</c:v>
                </c:pt>
                <c:pt idx="3637">
                  <c:v>2506.77048811847</c:v>
                </c:pt>
                <c:pt idx="3638">
                  <c:v>2512.1864696841099</c:v>
                </c:pt>
                <c:pt idx="3639">
                  <c:v>2506.8257532364801</c:v>
                </c:pt>
                <c:pt idx="3640">
                  <c:v>2511.5232882679302</c:v>
                </c:pt>
                <c:pt idx="3641">
                  <c:v>2520.97362344874</c:v>
                </c:pt>
                <c:pt idx="3642">
                  <c:v>2526.3896050143799</c:v>
                </c:pt>
                <c:pt idx="3643">
                  <c:v>2529.0975957972</c:v>
                </c:pt>
                <c:pt idx="3644">
                  <c:v>2529.8713074494099</c:v>
                </c:pt>
                <c:pt idx="3645">
                  <c:v>2524.0684700576699</c:v>
                </c:pt>
                <c:pt idx="3646">
                  <c:v>2532.4135028781802</c:v>
                </c:pt>
                <c:pt idx="3647">
                  <c:v>2528.2686190269801</c:v>
                </c:pt>
                <c:pt idx="3648">
                  <c:v>2523.9579398216401</c:v>
                </c:pt>
                <c:pt idx="3649">
                  <c:v>2517.6577163677598</c:v>
                </c:pt>
                <c:pt idx="3650">
                  <c:v>2511.5785533859398</c:v>
                </c:pt>
                <c:pt idx="3651">
                  <c:v>2516.4971488893598</c:v>
                </c:pt>
                <c:pt idx="3652">
                  <c:v>2525.7264235982002</c:v>
                </c:pt>
                <c:pt idx="3653">
                  <c:v>2515.6681721191399</c:v>
                </c:pt>
                <c:pt idx="3654">
                  <c:v>2519.8683210884401</c:v>
                </c:pt>
                <c:pt idx="3655">
                  <c:v>2530.7002842197198</c:v>
                </c:pt>
                <c:pt idx="3656">
                  <c:v>2538.65846121405</c:v>
                </c:pt>
                <c:pt idx="3657">
                  <c:v>2539.5979682203902</c:v>
                </c:pt>
                <c:pt idx="3658">
                  <c:v>2535.8952053132102</c:v>
                </c:pt>
                <c:pt idx="3659">
                  <c:v>2530.5897539836901</c:v>
                </c:pt>
                <c:pt idx="3660">
                  <c:v>2524.6763863558299</c:v>
                </c:pt>
                <c:pt idx="3661">
                  <c:v>2535.17675877902</c:v>
                </c:pt>
                <c:pt idx="3662">
                  <c:v>2532.0819121700902</c:v>
                </c:pt>
                <c:pt idx="3663">
                  <c:v>2521.85786533698</c:v>
                </c:pt>
                <c:pt idx="3664">
                  <c:v>2523.5158188775199</c:v>
                </c:pt>
                <c:pt idx="3665">
                  <c:v>2528.0475585549202</c:v>
                </c:pt>
                <c:pt idx="3666">
                  <c:v>2537.2768332636701</c:v>
                </c:pt>
                <c:pt idx="3667">
                  <c:v>2526.8317259585001</c:v>
                </c:pt>
                <c:pt idx="3668">
                  <c:v>2535.2872890150502</c:v>
                </c:pt>
                <c:pt idx="3669">
                  <c:v>2544.9586846680099</c:v>
                </c:pt>
                <c:pt idx="3670">
                  <c:v>2547.61141033281</c:v>
                </c:pt>
                <c:pt idx="3671">
                  <c:v>2546.9482289165499</c:v>
                </c:pt>
                <c:pt idx="3672">
                  <c:v>2541.8638380590901</c:v>
                </c:pt>
                <c:pt idx="3673">
                  <c:v>2538.2716053879399</c:v>
                </c:pt>
                <c:pt idx="3674">
                  <c:v>2529.92657256743</c:v>
                </c:pt>
                <c:pt idx="3675">
                  <c:v>2540.9243310527499</c:v>
                </c:pt>
                <c:pt idx="3676">
                  <c:v>2536.7794472015398</c:v>
                </c:pt>
                <c:pt idx="3677">
                  <c:v>2530.81081445575</c:v>
                </c:pt>
                <c:pt idx="3678">
                  <c:v>2533.4635401205501</c:v>
                </c:pt>
                <c:pt idx="3679">
                  <c:v>2542.5822845932798</c:v>
                </c:pt>
                <c:pt idx="3680">
                  <c:v>2551.1483778858601</c:v>
                </c:pt>
                <c:pt idx="3681">
                  <c:v>2554.6300803208901</c:v>
                </c:pt>
                <c:pt idx="3682">
                  <c:v>2548.2745917489901</c:v>
                </c:pt>
                <c:pt idx="3683">
                  <c:v>2554.3537547308101</c:v>
                </c:pt>
                <c:pt idx="3684">
                  <c:v>2557.72492692981</c:v>
                </c:pt>
                <c:pt idx="3685">
                  <c:v>2554.1879593767699</c:v>
                </c:pt>
                <c:pt idx="3686">
                  <c:v>2548.8825080471602</c:v>
                </c:pt>
                <c:pt idx="3687">
                  <c:v>2541.6980427050398</c:v>
                </c:pt>
                <c:pt idx="3688">
                  <c:v>2537.5531588537501</c:v>
                </c:pt>
                <c:pt idx="3689">
                  <c:v>2548.8825080471602</c:v>
                </c:pt>
                <c:pt idx="3690">
                  <c:v>2538.9900519222201</c:v>
                </c:pt>
                <c:pt idx="3691">
                  <c:v>2539.3216426303102</c:v>
                </c:pt>
                <c:pt idx="3692">
                  <c:v>2547.2798196247199</c:v>
                </c:pt>
                <c:pt idx="3693">
                  <c:v>2556.6196245695101</c:v>
                </c:pt>
                <c:pt idx="3694">
                  <c:v>2560.7645084207202</c:v>
                </c:pt>
                <c:pt idx="3695">
                  <c:v>2563.5830294395701</c:v>
                </c:pt>
                <c:pt idx="3696">
                  <c:v>2558.7749641721798</c:v>
                </c:pt>
                <c:pt idx="3697">
                  <c:v>2564.5225364459102</c:v>
                </c:pt>
                <c:pt idx="3698">
                  <c:v>2564.3567410918599</c:v>
                </c:pt>
                <c:pt idx="3699">
                  <c:v>2556.5090943334799</c:v>
                </c:pt>
                <c:pt idx="3700">
                  <c:v>2555.68011756326</c:v>
                </c:pt>
                <c:pt idx="3701">
                  <c:v>2547.33508474274</c:v>
                </c:pt>
                <c:pt idx="3702">
                  <c:v>2558.9407595262201</c:v>
                </c:pt>
                <c:pt idx="3703">
                  <c:v>2554.9616710289802</c:v>
                </c:pt>
                <c:pt idx="3704">
                  <c:v>2547.1140242706801</c:v>
                </c:pt>
                <c:pt idx="3705">
                  <c:v>2549.1035685192201</c:v>
                </c:pt>
                <c:pt idx="3706">
                  <c:v>2557.44860133973</c:v>
                </c:pt>
                <c:pt idx="3707">
                  <c:v>2568.77795053315</c:v>
                </c:pt>
                <c:pt idx="3708">
                  <c:v>2572.3149180862702</c:v>
                </c:pt>
                <c:pt idx="3709">
                  <c:v>2570.1043133655899</c:v>
                </c:pt>
                <c:pt idx="3710">
                  <c:v>2566.4015504584199</c:v>
                </c:pt>
                <c:pt idx="3711">
                  <c:v>2573.0333646204699</c:v>
                </c:pt>
                <c:pt idx="3712">
                  <c:v>2568.6121551790998</c:v>
                </c:pt>
                <c:pt idx="3713">
                  <c:v>2563.7488247936999</c:v>
                </c:pt>
                <c:pt idx="3714">
                  <c:v>2560.93030377485</c:v>
                </c:pt>
                <c:pt idx="3715">
                  <c:v>2553.69057331463</c:v>
                </c:pt>
                <c:pt idx="3716">
                  <c:v>2558.0012525198799</c:v>
                </c:pt>
                <c:pt idx="3717">
                  <c:v>2563.9146201477402</c:v>
                </c:pt>
                <c:pt idx="3718">
                  <c:v>2555.4590570912001</c:v>
                </c:pt>
                <c:pt idx="3719">
                  <c:v>2561.3724247189698</c:v>
                </c:pt>
                <c:pt idx="3720">
                  <c:v>2570.9885552538299</c:v>
                </c:pt>
                <c:pt idx="3721">
                  <c:v>2579.44411831038</c:v>
                </c:pt>
                <c:pt idx="3722">
                  <c:v>2581.7099881490699</c:v>
                </c:pt>
                <c:pt idx="3723">
                  <c:v>2576.01768099336</c:v>
                </c:pt>
                <c:pt idx="3724">
                  <c:v>2573.7518111546601</c:v>
                </c:pt>
                <c:pt idx="3725">
                  <c:v>2581.4336625589999</c:v>
                </c:pt>
                <c:pt idx="3726">
                  <c:v>2576.2387414654199</c:v>
                </c:pt>
                <c:pt idx="3727">
                  <c:v>2572.9228343844402</c:v>
                </c:pt>
                <c:pt idx="3728">
                  <c:v>2564.96465739003</c:v>
                </c:pt>
                <c:pt idx="3729">
                  <c:v>2564.08041550179</c:v>
                </c:pt>
                <c:pt idx="3730">
                  <c:v>2569.4963970674198</c:v>
                </c:pt>
                <c:pt idx="3731">
                  <c:v>2578.28355083206</c:v>
                </c:pt>
                <c:pt idx="3732">
                  <c:v>2569.60692730345</c:v>
                </c:pt>
                <c:pt idx="3733">
                  <c:v>2574.1386669807698</c:v>
                </c:pt>
                <c:pt idx="3734">
                  <c:v>2584.8048347580002</c:v>
                </c:pt>
                <c:pt idx="3735">
                  <c:v>2589.9444907335601</c:v>
                </c:pt>
                <c:pt idx="3736">
                  <c:v>2589.9444907335601</c:v>
                </c:pt>
                <c:pt idx="3737">
                  <c:v>2584.4732440499101</c:v>
                </c:pt>
                <c:pt idx="3738">
                  <c:v>2579.8862392545002</c:v>
                </c:pt>
                <c:pt idx="3739">
                  <c:v>2572.6465087943602</c:v>
                </c:pt>
                <c:pt idx="3740">
                  <c:v>2583.9758579877698</c:v>
                </c:pt>
                <c:pt idx="3741">
                  <c:v>2579.44411831038</c:v>
                </c:pt>
                <c:pt idx="3742">
                  <c:v>2571.1543506078701</c:v>
                </c:pt>
                <c:pt idx="3743">
                  <c:v>2575.68609028527</c:v>
                </c:pt>
                <c:pt idx="3744">
                  <c:v>2581.1020718509099</c:v>
                </c:pt>
                <c:pt idx="3745">
                  <c:v>2591.8235047461599</c:v>
                </c:pt>
                <c:pt idx="3746">
                  <c:v>2594.3657001749302</c:v>
                </c:pt>
                <c:pt idx="3747">
                  <c:v>2589.2260441993699</c:v>
                </c:pt>
                <c:pt idx="3748">
                  <c:v>2595.3604722992</c:v>
                </c:pt>
                <c:pt idx="3749">
                  <c:v>2597.3500165478199</c:v>
                </c:pt>
                <c:pt idx="3750">
                  <c:v>2595.5262676532402</c:v>
                </c:pt>
                <c:pt idx="3751">
                  <c:v>2591.1050582118801</c:v>
                </c:pt>
                <c:pt idx="3752">
                  <c:v>2585.57854641021</c:v>
                </c:pt>
                <c:pt idx="3753">
                  <c:v>2577.0677182356499</c:v>
                </c:pt>
                <c:pt idx="3754">
                  <c:v>2590.8839977398202</c:v>
                </c:pt>
                <c:pt idx="3755">
                  <c:v>2583.4232068076199</c:v>
                </c:pt>
                <c:pt idx="3756">
                  <c:v>2580.1625648445702</c:v>
                </c:pt>
                <c:pt idx="3757">
                  <c:v>2585.6890766462402</c:v>
                </c:pt>
                <c:pt idx="3758">
                  <c:v>2595.1394118271401</c:v>
                </c:pt>
                <c:pt idx="3759">
                  <c:v>2604.4792167719302</c:v>
                </c:pt>
                <c:pt idx="3760">
                  <c:v>2604.4792167719302</c:v>
                </c:pt>
                <c:pt idx="3761">
                  <c:v>2600.9422492188801</c:v>
                </c:pt>
                <c:pt idx="3762">
                  <c:v>2605.6950493683398</c:v>
                </c:pt>
                <c:pt idx="3763">
                  <c:v>2604.2028911818502</c:v>
                </c:pt>
                <c:pt idx="3764">
                  <c:v>2600.2238026846899</c:v>
                </c:pt>
                <c:pt idx="3765">
                  <c:v>2596.9631607217202</c:v>
                </c:pt>
                <c:pt idx="3766">
                  <c:v>2590.16555120562</c:v>
                </c:pt>
                <c:pt idx="3767">
                  <c:v>2586.6285836525799</c:v>
                </c:pt>
                <c:pt idx="3768">
                  <c:v>2596.57630489553</c:v>
                </c:pt>
                <c:pt idx="3769">
                  <c:v>2587.89968136692</c:v>
                </c:pt>
                <c:pt idx="3770">
                  <c:v>2590.5524070317301</c:v>
                </c:pt>
                <c:pt idx="3771">
                  <c:v>2597.2394863117902</c:v>
                </c:pt>
                <c:pt idx="3772">
                  <c:v>2606.5240261385602</c:v>
                </c:pt>
                <c:pt idx="3773">
                  <c:v>2611.8294774681699</c:v>
                </c:pt>
                <c:pt idx="3774">
                  <c:v>2614.0400821888602</c:v>
                </c:pt>
                <c:pt idx="3775">
                  <c:v>2606.6345563745999</c:v>
                </c:pt>
                <c:pt idx="3776">
                  <c:v>2616.0848915554102</c:v>
                </c:pt>
                <c:pt idx="3777">
                  <c:v>2613.3216356545799</c:v>
                </c:pt>
                <c:pt idx="3778">
                  <c:v>2606.96614708269</c:v>
                </c:pt>
                <c:pt idx="3779">
                  <c:v>2602.9870585855201</c:v>
                </c:pt>
                <c:pt idx="3780">
                  <c:v>2595.5815327712598</c:v>
                </c:pt>
                <c:pt idx="3781">
                  <c:v>2597.8474026099602</c:v>
                </c:pt>
                <c:pt idx="3782">
                  <c:v>2599.6711515045399</c:v>
                </c:pt>
                <c:pt idx="3783">
                  <c:v>2598.6211142621701</c:v>
                </c:pt>
                <c:pt idx="3784">
                  <c:v>2601.8264911071201</c:v>
                </c:pt>
                <c:pt idx="3785">
                  <c:v>2611.1662960519898</c:v>
                </c:pt>
                <c:pt idx="3786">
                  <c:v>2619.7876544625801</c:v>
                </c:pt>
                <c:pt idx="3787">
                  <c:v>2621.9429940652499</c:v>
                </c:pt>
                <c:pt idx="3788">
                  <c:v>2621.2245475309701</c:v>
                </c:pt>
                <c:pt idx="3789">
                  <c:v>2615.64277061129</c:v>
                </c:pt>
                <c:pt idx="3790">
                  <c:v>2625.5904918543301</c:v>
                </c:pt>
                <c:pt idx="3791">
                  <c:v>2620.1192451706702</c:v>
                </c:pt>
                <c:pt idx="3792">
                  <c:v>2617.4665195058701</c:v>
                </c:pt>
                <c:pt idx="3793">
                  <c:v>2609.0662215673401</c:v>
                </c:pt>
                <c:pt idx="3794">
                  <c:v>2605.0871330700902</c:v>
                </c:pt>
                <c:pt idx="3795">
                  <c:v>2609.6741378655001</c:v>
                </c:pt>
                <c:pt idx="3796">
                  <c:v>2619.73238934457</c:v>
                </c:pt>
                <c:pt idx="3797">
                  <c:v>2607.4082680268002</c:v>
                </c:pt>
                <c:pt idx="3798">
                  <c:v>2615.4217101392301</c:v>
                </c:pt>
                <c:pt idx="3799">
                  <c:v>2625.4799616183</c:v>
                </c:pt>
                <c:pt idx="3800">
                  <c:v>2630.9512083019499</c:v>
                </c:pt>
                <c:pt idx="3801">
                  <c:v>2630.5090873578301</c:v>
                </c:pt>
                <c:pt idx="3802">
                  <c:v>2626.1431430344801</c:v>
                </c:pt>
                <c:pt idx="3803">
                  <c:v>2623.0482964255498</c:v>
                </c:pt>
                <c:pt idx="3804">
                  <c:v>2631.5038594820999</c:v>
                </c:pt>
                <c:pt idx="3805">
                  <c:v>2625.7562872083699</c:v>
                </c:pt>
                <c:pt idx="3806">
                  <c:v>2620.5061009967799</c:v>
                </c:pt>
                <c:pt idx="3807">
                  <c:v>2611.60841699611</c:v>
                </c:pt>
                <c:pt idx="3808">
                  <c:v>2614.3716728969498</c:v>
                </c:pt>
                <c:pt idx="3809">
                  <c:v>2621.5561382390601</c:v>
                </c:pt>
                <c:pt idx="3810">
                  <c:v>2631.3380641280501</c:v>
                </c:pt>
                <c:pt idx="3811">
                  <c:v>2619.5113288725101</c:v>
                </c:pt>
                <c:pt idx="3812">
                  <c:v>2628.3537477551599</c:v>
                </c:pt>
                <c:pt idx="3813">
                  <c:v>2636.3119247495702</c:v>
                </c:pt>
                <c:pt idx="3814">
                  <c:v>2639.8488923026198</c:v>
                </c:pt>
                <c:pt idx="3815">
                  <c:v>2636.0908642775098</c:v>
                </c:pt>
                <c:pt idx="3816">
                  <c:v>2631.55912460012</c:v>
                </c:pt>
                <c:pt idx="3817">
                  <c:v>2629.3485198794301</c:v>
                </c:pt>
                <c:pt idx="3818">
                  <c:v>2619.2902684004498</c:v>
                </c:pt>
                <c:pt idx="3819">
                  <c:v>2633.2723432586599</c:v>
                </c:pt>
                <c:pt idx="3820">
                  <c:v>2625.81155232639</c:v>
                </c:pt>
                <c:pt idx="3821">
                  <c:v>2620.5061009967799</c:v>
                </c:pt>
                <c:pt idx="3822">
                  <c:v>2627.24844539486</c:v>
                </c:pt>
                <c:pt idx="3823">
                  <c:v>2635.09609215316</c:v>
                </c:pt>
                <c:pt idx="3824">
                  <c:v>2644.6569575700901</c:v>
                </c:pt>
                <c:pt idx="3825">
                  <c:v>2633.2723432586599</c:v>
                </c:pt>
                <c:pt idx="3826">
                  <c:v>2642.1147621413202</c:v>
                </c:pt>
                <c:pt idx="3827">
                  <c:v>2647.4754785889399</c:v>
                </c:pt>
                <c:pt idx="3828">
                  <c:v>2650.1834693717601</c:v>
                </c:pt>
                <c:pt idx="3829">
                  <c:v>2644.60169245207</c:v>
                </c:pt>
                <c:pt idx="3830">
                  <c:v>2640.6226039548301</c:v>
                </c:pt>
                <c:pt idx="3831">
                  <c:v>2632.8854874325598</c:v>
                </c:pt>
                <c:pt idx="3832">
                  <c:v>2628.4642779911901</c:v>
                </c:pt>
                <c:pt idx="3833">
                  <c:v>2639.5725667125398</c:v>
                </c:pt>
                <c:pt idx="3834">
                  <c:v>2628.9063989353099</c:v>
                </c:pt>
                <c:pt idx="3835">
                  <c:v>2632.2223060162901</c:v>
                </c:pt>
                <c:pt idx="3836">
                  <c:v>2637.6382875819299</c:v>
                </c:pt>
                <c:pt idx="3837">
                  <c:v>2647.1438878808499</c:v>
                </c:pt>
                <c:pt idx="3838">
                  <c:v>2653.3888462167101</c:v>
                </c:pt>
                <c:pt idx="3839">
                  <c:v>2645.3201389862702</c:v>
                </c:pt>
                <c:pt idx="3840">
                  <c:v>2653.0572555086201</c:v>
                </c:pt>
                <c:pt idx="3841">
                  <c:v>2655.5441858193799</c:v>
                </c:pt>
                <c:pt idx="3842">
                  <c:v>2652.39407409244</c:v>
                </c:pt>
                <c:pt idx="3843">
                  <c:v>2648.41498559519</c:v>
                </c:pt>
                <c:pt idx="3844">
                  <c:v>2645.7069948123699</c:v>
                </c:pt>
                <c:pt idx="3845">
                  <c:v>2638.7435899423199</c:v>
                </c:pt>
                <c:pt idx="3846">
                  <c:v>2638.9646504143798</c:v>
                </c:pt>
                <c:pt idx="3847">
                  <c:v>2643.2200645016201</c:v>
                </c:pt>
                <c:pt idx="3848">
                  <c:v>2637.36196199186</c:v>
                </c:pt>
                <c:pt idx="3849">
                  <c:v>2641.8937016692598</c:v>
                </c:pt>
                <c:pt idx="3850">
                  <c:v>2651.3440368500701</c:v>
                </c:pt>
                <c:pt idx="3851">
                  <c:v>2661.12596273906</c:v>
                </c:pt>
                <c:pt idx="3852">
                  <c:v>2664.1655442299698</c:v>
                </c:pt>
                <c:pt idx="3853">
                  <c:v>2663.0049767515702</c:v>
                </c:pt>
                <c:pt idx="3854">
                  <c:v>2657.1468742418101</c:v>
                </c:pt>
                <c:pt idx="3855">
                  <c:v>2663.8892186398998</c:v>
                </c:pt>
                <c:pt idx="3856">
                  <c:v>2660.5733115589101</c:v>
                </c:pt>
                <c:pt idx="3857">
                  <c:v>2655.59945093739</c:v>
                </c:pt>
                <c:pt idx="3858">
                  <c:v>2652.0624833842699</c:v>
                </c:pt>
                <c:pt idx="3859">
                  <c:v>2646.2596459925198</c:v>
                </c:pt>
                <c:pt idx="3860">
                  <c:v>2651.3993019680902</c:v>
                </c:pt>
                <c:pt idx="3861">
                  <c:v>2648.96763677534</c:v>
                </c:pt>
                <c:pt idx="3862">
                  <c:v>2648.35972047718</c:v>
                </c:pt>
                <c:pt idx="3863">
                  <c:v>2652.39407409244</c:v>
                </c:pt>
                <c:pt idx="3864">
                  <c:v>2664.2208093479899</c:v>
                </c:pt>
                <c:pt idx="3865">
                  <c:v>2669.4157304415598</c:v>
                </c:pt>
                <c:pt idx="3866">
                  <c:v>2672.12372122438</c:v>
                </c:pt>
                <c:pt idx="3867">
                  <c:v>2667.5367164289701</c:v>
                </c:pt>
                <c:pt idx="3868">
                  <c:v>2663.44709769578</c:v>
                </c:pt>
                <c:pt idx="3869">
                  <c:v>2671.7368653982799</c:v>
                </c:pt>
                <c:pt idx="3870">
                  <c:v>2665.9340280065398</c:v>
                </c:pt>
                <c:pt idx="3871">
                  <c:v>2664.276074466</c:v>
                </c:pt>
                <c:pt idx="3872">
                  <c:v>2654.16255786892</c:v>
                </c:pt>
                <c:pt idx="3873">
                  <c:v>2654.77047416709</c:v>
                </c:pt>
                <c:pt idx="3874">
                  <c:v>2660.7391069129599</c:v>
                </c:pt>
                <c:pt idx="3875">
                  <c:v>2669.9131165037002</c:v>
                </c:pt>
                <c:pt idx="3876">
                  <c:v>2657.0916091238</c:v>
                </c:pt>
                <c:pt idx="3877">
                  <c:v>2665.8234977704201</c:v>
                </c:pt>
                <c:pt idx="3878">
                  <c:v>2675.8264841314699</c:v>
                </c:pt>
                <c:pt idx="3879">
                  <c:v>2677.8160283800999</c:v>
                </c:pt>
                <c:pt idx="3880">
                  <c:v>2677.8160283800999</c:v>
                </c:pt>
                <c:pt idx="3881">
                  <c:v>2673.0632282306401</c:v>
                </c:pt>
                <c:pt idx="3882">
                  <c:v>2669.6920560316398</c:v>
                </c:pt>
                <c:pt idx="3883">
                  <c:v>2677.7607632620802</c:v>
                </c:pt>
                <c:pt idx="3884">
                  <c:v>2672.5658421684998</c:v>
                </c:pt>
                <c:pt idx="3885">
                  <c:v>2667.5367164289701</c:v>
                </c:pt>
                <c:pt idx="3886">
                  <c:v>2661.5680836831798</c:v>
                </c:pt>
                <c:pt idx="3887">
                  <c:v>2664.4971349380598</c:v>
                </c:pt>
                <c:pt idx="3888">
                  <c:v>2672.1789863424001</c:v>
                </c:pt>
                <c:pt idx="3889">
                  <c:v>2682.7898890016099</c:v>
                </c:pt>
                <c:pt idx="3890">
                  <c:v>2686.1057960826001</c:v>
                </c:pt>
                <c:pt idx="3891">
                  <c:v>2679.36345168452</c:v>
                </c:pt>
                <c:pt idx="3892">
                  <c:v>2684.7794332501499</c:v>
                </c:pt>
                <c:pt idx="3893">
                  <c:v>2687.8742798590802</c:v>
                </c:pt>
                <c:pt idx="3894">
                  <c:v>2683.5636006538198</c:v>
                </c:pt>
                <c:pt idx="3895">
                  <c:v>2679.91610286475</c:v>
                </c:pt>
                <c:pt idx="3896">
                  <c:v>2674.16853059094</c:v>
                </c:pt>
                <c:pt idx="3897">
                  <c:v>2682.6793587655802</c:v>
                </c:pt>
                <c:pt idx="3898">
                  <c:v>2679.5292470385598</c:v>
                </c:pt>
                <c:pt idx="3899">
                  <c:v>2670.9078886279699</c:v>
                </c:pt>
                <c:pt idx="3900">
                  <c:v>2670.8526235099498</c:v>
                </c:pt>
                <c:pt idx="3901">
                  <c:v>2676.3791353116198</c:v>
                </c:pt>
                <c:pt idx="3902">
                  <c:v>2687.3216286789302</c:v>
                </c:pt>
                <c:pt idx="3903">
                  <c:v>2692.7376102445701</c:v>
                </c:pt>
                <c:pt idx="3904">
                  <c:v>2695.1692754373098</c:v>
                </c:pt>
                <c:pt idx="3905">
                  <c:v>2692.5718148905198</c:v>
                </c:pt>
                <c:pt idx="3906">
                  <c:v>2695.61139638143</c:v>
                </c:pt>
                <c:pt idx="3907">
                  <c:v>2694.8929498472298</c:v>
                </c:pt>
                <c:pt idx="3908">
                  <c:v>2689.6980287536599</c:v>
                </c:pt>
                <c:pt idx="3909">
                  <c:v>2687.8742798590802</c:v>
                </c:pt>
                <c:pt idx="3910">
                  <c:v>2677.65023302605</c:v>
                </c:pt>
                <c:pt idx="3911">
                  <c:v>2678.81080050437</c:v>
                </c:pt>
                <c:pt idx="3912">
                  <c:v>2684.6689030141201</c:v>
                </c:pt>
                <c:pt idx="3913">
                  <c:v>2678.0370888521602</c:v>
                </c:pt>
                <c:pt idx="3914">
                  <c:v>2681.5740564051998</c:v>
                </c:pt>
                <c:pt idx="3915">
                  <c:v>2690.1401496977801</c:v>
                </c:pt>
                <c:pt idx="3916">
                  <c:v>2698.7062429903499</c:v>
                </c:pt>
                <c:pt idx="3917">
                  <c:v>2703.1827175497401</c:v>
                </c:pt>
                <c:pt idx="3918">
                  <c:v>2703.4590431398101</c:v>
                </c:pt>
                <c:pt idx="3919">
                  <c:v>2704.1774896740098</c:v>
                </c:pt>
                <c:pt idx="3920">
                  <c:v>2706.3328292766701</c:v>
                </c:pt>
                <c:pt idx="3921">
                  <c:v>2702.3537407795102</c:v>
                </c:pt>
                <c:pt idx="3922">
                  <c:v>2697.4904103940198</c:v>
                </c:pt>
                <c:pt idx="3923">
                  <c:v>2692.68234512655</c:v>
                </c:pt>
                <c:pt idx="3924">
                  <c:v>2687.2110984429</c:v>
                </c:pt>
                <c:pt idx="3925">
                  <c:v>2689.4769682816</c:v>
                </c:pt>
                <c:pt idx="3926">
                  <c:v>2690.0296194617499</c:v>
                </c:pt>
                <c:pt idx="3927">
                  <c:v>2688.04007521321</c:v>
                </c:pt>
                <c:pt idx="3928">
                  <c:v>2691.8533683563301</c:v>
                </c:pt>
                <c:pt idx="3929">
                  <c:v>2704.1774896740098</c:v>
                </c:pt>
                <c:pt idx="3930">
                  <c:v>2709.48294100361</c:v>
                </c:pt>
                <c:pt idx="3931">
                  <c:v>2713.6278248549102</c:v>
                </c:pt>
                <c:pt idx="3932">
                  <c:v>2709.48294100361</c:v>
                </c:pt>
                <c:pt idx="3933">
                  <c:v>2704.5090803820999</c:v>
                </c:pt>
                <c:pt idx="3934">
                  <c:v>2713.79362020895</c:v>
                </c:pt>
                <c:pt idx="3935">
                  <c:v>2706.7749502207898</c:v>
                </c:pt>
                <c:pt idx="3936">
                  <c:v>2704.3432850280501</c:v>
                </c:pt>
                <c:pt idx="3937">
                  <c:v>2697.2140848039498</c:v>
                </c:pt>
                <c:pt idx="3938">
                  <c:v>2693.2349963066999</c:v>
                </c:pt>
                <c:pt idx="3939">
                  <c:v>2700.19840117684</c:v>
                </c:pt>
                <c:pt idx="3940">
                  <c:v>2709.3724107675798</c:v>
                </c:pt>
                <c:pt idx="3941">
                  <c:v>2697.9325313381401</c:v>
                </c:pt>
                <c:pt idx="3942">
                  <c:v>2705.2275269163702</c:v>
                </c:pt>
                <c:pt idx="3943">
                  <c:v>2715.56210398543</c:v>
                </c:pt>
                <c:pt idx="3944">
                  <c:v>2720.3701692528998</c:v>
                </c:pt>
                <c:pt idx="3945">
                  <c:v>2719.92804830878</c:v>
                </c:pt>
                <c:pt idx="3946">
                  <c:v>2715.6173691034501</c:v>
                </c:pt>
                <c:pt idx="3947">
                  <c:v>2713.1857039107899</c:v>
                </c:pt>
                <c:pt idx="3948">
                  <c:v>2718.43589012238</c:v>
                </c:pt>
                <c:pt idx="3949">
                  <c:v>2714.6225969791799</c:v>
                </c:pt>
                <c:pt idx="3950">
                  <c:v>2710.1461224198802</c:v>
                </c:pt>
                <c:pt idx="3951">
                  <c:v>2702.4642710155399</c:v>
                </c:pt>
                <c:pt idx="3952">
                  <c:v>2705.0617315623299</c:v>
                </c:pt>
                <c:pt idx="3953">
                  <c:v>2713.9041504449801</c:v>
                </c:pt>
                <c:pt idx="3954">
                  <c:v>2721.8070623213798</c:v>
                </c:pt>
                <c:pt idx="3955">
                  <c:v>2709.9250619477298</c:v>
                </c:pt>
                <c:pt idx="3956">
                  <c:v>2718.2148296502401</c:v>
                </c:pt>
                <c:pt idx="3957">
                  <c:v>2727.3888392410599</c:v>
                </c:pt>
                <c:pt idx="3958">
                  <c:v>2729.3783834895999</c:v>
                </c:pt>
                <c:pt idx="3959">
                  <c:v>2725.2887647564098</c:v>
                </c:pt>
                <c:pt idx="3960">
                  <c:v>2721.7517972033602</c:v>
                </c:pt>
                <c:pt idx="3961">
                  <c:v>2716.0594900476499</c:v>
                </c:pt>
                <c:pt idx="3962">
                  <c:v>2725.1782345203801</c:v>
                </c:pt>
                <c:pt idx="3963">
                  <c:v>2721.64126696733</c:v>
                </c:pt>
                <c:pt idx="3964">
                  <c:v>2712.96464343873</c:v>
                </c:pt>
                <c:pt idx="3965">
                  <c:v>2710.36718289194</c:v>
                </c:pt>
                <c:pt idx="3966">
                  <c:v>2715.0647179233001</c:v>
                </c:pt>
                <c:pt idx="3967">
                  <c:v>2727.99675553923</c:v>
                </c:pt>
                <c:pt idx="3968">
                  <c:v>2732.91535104273</c:v>
                </c:pt>
                <c:pt idx="3969">
                  <c:v>2736.5628488317998</c:v>
                </c:pt>
                <c:pt idx="3970">
                  <c:v>2732.8048208066998</c:v>
                </c:pt>
                <c:pt idx="3971">
                  <c:v>2737.7786814282199</c:v>
                </c:pt>
                <c:pt idx="3972">
                  <c:v>2737.3365604840101</c:v>
                </c:pt>
                <c:pt idx="3973">
                  <c:v>2732.36269986258</c:v>
                </c:pt>
                <c:pt idx="3974">
                  <c:v>2730.31789049594</c:v>
                </c:pt>
                <c:pt idx="3975">
                  <c:v>2720.20437389886</c:v>
                </c:pt>
                <c:pt idx="3976">
                  <c:v>2719.2096017745898</c:v>
                </c:pt>
                <c:pt idx="3977">
                  <c:v>2728.3836113653301</c:v>
                </c:pt>
                <c:pt idx="3978">
                  <c:v>2718.8227459484801</c:v>
                </c:pt>
                <c:pt idx="3979">
                  <c:v>2721.4754716132902</c:v>
                </c:pt>
                <c:pt idx="3980">
                  <c:v>2728.8257323094499</c:v>
                </c:pt>
                <c:pt idx="3981">
                  <c:v>2739.2708396146199</c:v>
                </c:pt>
                <c:pt idx="3982">
                  <c:v>2744.5762909442301</c:v>
                </c:pt>
                <c:pt idx="3983">
                  <c:v>2744.7420862982699</c:v>
                </c:pt>
                <c:pt idx="3984">
                  <c:v>2742.3104211055302</c:v>
                </c:pt>
                <c:pt idx="3985">
                  <c:v>2747.1737514910201</c:v>
                </c:pt>
                <c:pt idx="3986">
                  <c:v>2744.5762909442301</c:v>
                </c:pt>
                <c:pt idx="3987">
                  <c:v>2739.1050442605801</c:v>
                </c:pt>
                <c:pt idx="3988">
                  <c:v>2734.2969789930999</c:v>
                </c:pt>
                <c:pt idx="3989">
                  <c:v>2724.5703182222101</c:v>
                </c:pt>
                <c:pt idx="3990">
                  <c:v>2730.2626253779199</c:v>
                </c:pt>
                <c:pt idx="3991">
                  <c:v>2730.5389509679999</c:v>
                </c:pt>
                <c:pt idx="3992">
                  <c:v>2727.6651648311399</c:v>
                </c:pt>
                <c:pt idx="3993">
                  <c:v>2733.4680022228799</c:v>
                </c:pt>
                <c:pt idx="3994">
                  <c:v>2742.80780716766</c:v>
                </c:pt>
                <c:pt idx="3995">
                  <c:v>2750.1028027459001</c:v>
                </c:pt>
                <c:pt idx="3996">
                  <c:v>2751.9818167584899</c:v>
                </c:pt>
                <c:pt idx="3997">
                  <c:v>2749.6054166837598</c:v>
                </c:pt>
                <c:pt idx="3998">
                  <c:v>2752.64499817467</c:v>
                </c:pt>
                <c:pt idx="3999">
                  <c:v>2753.52924006291</c:v>
                </c:pt>
                <c:pt idx="4000">
                  <c:v>2749.0527655036099</c:v>
                </c:pt>
                <c:pt idx="4001">
                  <c:v>2746.4553049568199</c:v>
                </c:pt>
                <c:pt idx="4002">
                  <c:v>2739.1050442605801</c:v>
                </c:pt>
                <c:pt idx="4003">
                  <c:v>2733.4680022228799</c:v>
                </c:pt>
                <c:pt idx="4004">
                  <c:v>2738.71818843447</c:v>
                </c:pt>
                <c:pt idx="4005">
                  <c:v>2748.4448492053598</c:v>
                </c:pt>
                <c:pt idx="4006">
                  <c:v>2737.281295366</c:v>
                </c:pt>
                <c:pt idx="4007">
                  <c:v>2744.24470023614</c:v>
                </c:pt>
                <c:pt idx="4008">
                  <c:v>2754.96613313138</c:v>
                </c:pt>
                <c:pt idx="4009">
                  <c:v>2760.99003099519</c:v>
                </c:pt>
                <c:pt idx="4010">
                  <c:v>2761.2663565852599</c:v>
                </c:pt>
                <c:pt idx="4011">
                  <c:v>2756.7898820258802</c:v>
                </c:pt>
                <c:pt idx="4012">
                  <c:v>2761.9848031194601</c:v>
                </c:pt>
                <c:pt idx="4013">
                  <c:v>2760.6584402870999</c:v>
                </c:pt>
                <c:pt idx="4014">
                  <c:v>2755.0213982494001</c:v>
                </c:pt>
                <c:pt idx="4015">
                  <c:v>2751.3739004602398</c:v>
                </c:pt>
                <c:pt idx="4016">
                  <c:v>2743.1393978757601</c:v>
                </c:pt>
                <c:pt idx="4017">
                  <c:v>2745.5157979504802</c:v>
                </c:pt>
                <c:pt idx="4018">
                  <c:v>2752.5344679386399</c:v>
                </c:pt>
                <c:pt idx="4019">
                  <c:v>2761.9848031194601</c:v>
                </c:pt>
                <c:pt idx="4020">
                  <c:v>2748.4448492053598</c:v>
                </c:pt>
                <c:pt idx="4021">
                  <c:v>2758.11624485832</c:v>
                </c:pt>
                <c:pt idx="4022">
                  <c:v>2767.0691939770099</c:v>
                </c:pt>
                <c:pt idx="4023">
                  <c:v>2768.2297614554</c:v>
                </c:pt>
                <c:pt idx="4024">
                  <c:v>2767.6218451571499</c:v>
                </c:pt>
                <c:pt idx="4025">
                  <c:v>2763.5322264239599</c:v>
                </c:pt>
                <c:pt idx="4026">
                  <c:v>2758.8899565105298</c:v>
                </c:pt>
                <c:pt idx="4027">
                  <c:v>2765.96389161671</c:v>
                </c:pt>
                <c:pt idx="4028">
                  <c:v>2763.3111659519</c:v>
                </c:pt>
                <c:pt idx="4029">
                  <c:v>2754.08189124306</c:v>
                </c:pt>
                <c:pt idx="4030">
                  <c:v>2753.52924006291</c:v>
                </c:pt>
                <c:pt idx="4031">
                  <c:v>2755.9609052556498</c:v>
                </c:pt>
                <c:pt idx="4032">
                  <c:v>2764.9138543743402</c:v>
                </c:pt>
                <c:pt idx="4033">
                  <c:v>2772.9825616047801</c:v>
                </c:pt>
                <c:pt idx="4034">
                  <c:v>2762.3163938275502</c:v>
                </c:pt>
                <c:pt idx="4035">
                  <c:v>2771.6561987724199</c:v>
                </c:pt>
                <c:pt idx="4036">
                  <c:v>2777.3485059281302</c:v>
                </c:pt>
                <c:pt idx="4037">
                  <c:v>2779.7249060028598</c:v>
                </c:pt>
                <c:pt idx="4038">
                  <c:v>2773.20362207684</c:v>
                </c:pt>
                <c:pt idx="4039">
                  <c:v>2771.0482824742498</c:v>
                </c:pt>
                <c:pt idx="4040">
                  <c:v>2762.0400682374702</c:v>
                </c:pt>
                <c:pt idx="4041">
                  <c:v>2772.9825616047801</c:v>
                </c:pt>
                <c:pt idx="4042">
                  <c:v>2768.3402916914301</c:v>
                </c:pt>
                <c:pt idx="4043">
                  <c:v>2761.3768868212901</c:v>
                </c:pt>
                <c:pt idx="4044">
                  <c:v>2761.87427288343</c:v>
                </c:pt>
                <c:pt idx="4045">
                  <c:v>2770.0535103499001</c:v>
                </c:pt>
                <c:pt idx="4046">
                  <c:v>2780.3328223010199</c:v>
                </c:pt>
                <c:pt idx="4047">
                  <c:v>2785.1408875685001</c:v>
                </c:pt>
                <c:pt idx="4048">
                  <c:v>2786.19092481078</c:v>
                </c:pt>
                <c:pt idx="4049">
                  <c:v>2784.8645619784202</c:v>
                </c:pt>
                <c:pt idx="4050">
                  <c:v>2785.36194804056</c:v>
                </c:pt>
                <c:pt idx="4051">
                  <c:v>2785.1961526865098</c:v>
                </c:pt>
                <c:pt idx="4052">
                  <c:v>2779.9459664749202</c:v>
                </c:pt>
                <c:pt idx="4053">
                  <c:v>2777.0169152200401</c:v>
                </c:pt>
                <c:pt idx="4054">
                  <c:v>2768.1744963373899</c:v>
                </c:pt>
                <c:pt idx="4055">
                  <c:v>2770.4956312940199</c:v>
                </c:pt>
                <c:pt idx="4056">
                  <c:v>2774.2536593192099</c:v>
                </c:pt>
                <c:pt idx="4057">
                  <c:v>2769.1692684616601</c:v>
                </c:pt>
                <c:pt idx="4058">
                  <c:v>2774.2536593192099</c:v>
                </c:pt>
                <c:pt idx="4059">
                  <c:v>2783.92505497208</c:v>
                </c:pt>
                <c:pt idx="4060">
                  <c:v>2790.9989900782598</c:v>
                </c:pt>
                <c:pt idx="4061">
                  <c:v>2794.2043669232098</c:v>
                </c:pt>
                <c:pt idx="4062">
                  <c:v>2792.4911482646598</c:v>
                </c:pt>
                <c:pt idx="4063">
                  <c:v>2792.9885343267902</c:v>
                </c:pt>
                <c:pt idx="4064">
                  <c:v>2796.5255018799198</c:v>
                </c:pt>
                <c:pt idx="4065">
                  <c:v>2790.2252784259599</c:v>
                </c:pt>
                <c:pt idx="4066">
                  <c:v>2789.6173621277999</c:v>
                </c:pt>
                <c:pt idx="4067">
                  <c:v>2781.27232930728</c:v>
                </c:pt>
                <c:pt idx="4068">
                  <c:v>2776.8511198659999</c:v>
                </c:pt>
                <c:pt idx="4069">
                  <c:v>2779.8907013569001</c:v>
                </c:pt>
                <c:pt idx="4070">
                  <c:v>2778.4538082884301</c:v>
                </c:pt>
                <c:pt idx="4071">
                  <c:v>2780.9407385991899</c:v>
                </c:pt>
                <c:pt idx="4072">
                  <c:v>2785.5277433945998</c:v>
                </c:pt>
                <c:pt idx="4073">
                  <c:v>2796.3044414078599</c:v>
                </c:pt>
                <c:pt idx="4074">
                  <c:v>2802.5493997437302</c:v>
                </c:pt>
                <c:pt idx="4075">
                  <c:v>2802.8257253338002</c:v>
                </c:pt>
                <c:pt idx="4076">
                  <c:v>2798.2387205383902</c:v>
                </c:pt>
                <c:pt idx="4077">
                  <c:v>2804.7047393463899</c:v>
                </c:pt>
                <c:pt idx="4078">
                  <c:v>2803.8204974580699</c:v>
                </c:pt>
                <c:pt idx="4079">
                  <c:v>2797.7413344762499</c:v>
                </c:pt>
                <c:pt idx="4080">
                  <c:v>2793.9280413331298</c:v>
                </c:pt>
                <c:pt idx="4081">
                  <c:v>2785.3066829225399</c:v>
                </c:pt>
                <c:pt idx="4082">
                  <c:v>2786.0251294567402</c:v>
                </c:pt>
                <c:pt idx="4083">
                  <c:v>2794.8122832213699</c:v>
                </c:pt>
                <c:pt idx="4084">
                  <c:v>2802.6046648617398</c:v>
                </c:pt>
                <c:pt idx="4085">
                  <c:v>2790.6121342521501</c:v>
                </c:pt>
                <c:pt idx="4086">
                  <c:v>2798.7913717186202</c:v>
                </c:pt>
                <c:pt idx="4087">
                  <c:v>2807.6890557192901</c:v>
                </c:pt>
                <c:pt idx="4088">
                  <c:v>2811.99973492454</c:v>
                </c:pt>
                <c:pt idx="4089">
                  <c:v>2811.1707581543201</c:v>
                </c:pt>
                <c:pt idx="4090">
                  <c:v>2804.4836788743301</c:v>
                </c:pt>
                <c:pt idx="4091">
                  <c:v>2801.4993625014399</c:v>
                </c:pt>
                <c:pt idx="4092">
                  <c:v>2809.4575394957701</c:v>
                </c:pt>
                <c:pt idx="4093">
                  <c:v>2805.3679207625701</c:v>
                </c:pt>
                <c:pt idx="4094">
                  <c:v>2799.7308787248799</c:v>
                </c:pt>
                <c:pt idx="4095">
                  <c:v>2792.1595575565698</c:v>
                </c:pt>
                <c:pt idx="4096">
                  <c:v>2798.62557636458</c:v>
                </c:pt>
                <c:pt idx="4097">
                  <c:v>2805.92057194272</c:v>
                </c:pt>
                <c:pt idx="4098">
                  <c:v>2815.8130280677501</c:v>
                </c:pt>
                <c:pt idx="4099">
                  <c:v>2802.7704602157901</c:v>
                </c:pt>
                <c:pt idx="4100">
                  <c:v>2813.6024233470598</c:v>
                </c:pt>
                <c:pt idx="4101">
                  <c:v>2817.9683676704099</c:v>
                </c:pt>
                <c:pt idx="4102">
                  <c:v>2821.2842747514001</c:v>
                </c:pt>
                <c:pt idx="4103">
                  <c:v>2815.8130280677501</c:v>
                </c:pt>
                <c:pt idx="4104">
                  <c:v>2813.98927917317</c:v>
                </c:pt>
                <c:pt idx="4105">
                  <c:v>2806.9153440670798</c:v>
                </c:pt>
                <c:pt idx="4106">
                  <c:v>2815.8130280677501</c:v>
                </c:pt>
                <c:pt idx="4107">
                  <c:v>2812.6076512227901</c:v>
                </c:pt>
                <c:pt idx="4108">
                  <c:v>2802.7704602157901</c:v>
                </c:pt>
                <c:pt idx="4109">
                  <c:v>2803.4336416319702</c:v>
                </c:pt>
                <c:pt idx="4110">
                  <c:v>2809.6233348498999</c:v>
                </c:pt>
                <c:pt idx="4111">
                  <c:v>2819.1289351487299</c:v>
                </c:pt>
                <c:pt idx="4112">
                  <c:v>2826.1476051367999</c:v>
                </c:pt>
                <c:pt idx="4113">
                  <c:v>2815.5367024776701</c:v>
                </c:pt>
                <c:pt idx="4114">
                  <c:v>2825.0975678945201</c:v>
                </c:pt>
                <c:pt idx="4115">
                  <c:v>2828.80033080161</c:v>
                </c:pt>
                <c:pt idx="4116">
                  <c:v>2827.0871121431401</c:v>
                </c:pt>
                <c:pt idx="4117">
                  <c:v>2822.3343119936799</c:v>
                </c:pt>
                <c:pt idx="4118">
                  <c:v>2818.90787467667</c:v>
                </c:pt>
                <c:pt idx="4119">
                  <c:v>2809.2917441417198</c:v>
                </c:pt>
                <c:pt idx="4120">
                  <c:v>2810.7286372101998</c:v>
                </c:pt>
                <c:pt idx="4121">
                  <c:v>2815.9788234217899</c:v>
                </c:pt>
                <c:pt idx="4122">
                  <c:v>2810.1759860300499</c:v>
                </c:pt>
                <c:pt idx="4123">
                  <c:v>2814.2656047632399</c:v>
                </c:pt>
                <c:pt idx="4124">
                  <c:v>2819.0736700307102</c:v>
                </c:pt>
                <c:pt idx="4125">
                  <c:v>2833.0557448889299</c:v>
                </c:pt>
                <c:pt idx="4126">
                  <c:v>2834.7136984294598</c:v>
                </c:pt>
                <c:pt idx="4127">
                  <c:v>2827.03184702513</c:v>
                </c:pt>
                <c:pt idx="4128">
                  <c:v>2834.7689635474799</c:v>
                </c:pt>
                <c:pt idx="4129">
                  <c:v>2837.9190752744198</c:v>
                </c:pt>
                <c:pt idx="4130">
                  <c:v>2832.2820332367201</c:v>
                </c:pt>
                <c:pt idx="4131">
                  <c:v>2828.1371493854299</c:v>
                </c:pt>
                <c:pt idx="4132">
                  <c:v>2824.3791213603199</c:v>
                </c:pt>
                <c:pt idx="4133">
                  <c:v>2816.4209443659101</c:v>
                </c:pt>
                <c:pt idx="4134">
                  <c:v>2820.7868886892602</c:v>
                </c:pt>
                <c:pt idx="4135">
                  <c:v>2820.5105630991002</c:v>
                </c:pt>
                <c:pt idx="4136">
                  <c:v>2818.63154908659</c:v>
                </c:pt>
                <c:pt idx="4137">
                  <c:v>2824.3238562423098</c:v>
                </c:pt>
                <c:pt idx="4138">
                  <c:v>2834.1057821312102</c:v>
                </c:pt>
                <c:pt idx="4139">
                  <c:v>2841.84289865357</c:v>
                </c:pt>
                <c:pt idx="4140">
                  <c:v>2843.55611731211</c:v>
                </c:pt>
                <c:pt idx="4141">
                  <c:v>2839.1349078707499</c:v>
                </c:pt>
                <c:pt idx="4142">
                  <c:v>2844.0535033742499</c:v>
                </c:pt>
                <c:pt idx="4143">
                  <c:v>2844.8824801444698</c:v>
                </c:pt>
                <c:pt idx="4144">
                  <c:v>2838.4717264545702</c:v>
                </c:pt>
                <c:pt idx="4145">
                  <c:v>2835.3216147276298</c:v>
                </c:pt>
                <c:pt idx="4146">
                  <c:v>2826.2028702549001</c:v>
                </c:pt>
                <c:pt idx="4147">
                  <c:v>2825.3738934845901</c:v>
                </c:pt>
                <c:pt idx="4148">
                  <c:v>2832.1162378826698</c:v>
                </c:pt>
                <c:pt idx="4149">
                  <c:v>2824.6001818323798</c:v>
                </c:pt>
                <c:pt idx="4150">
                  <c:v>2832.0057076466401</c:v>
                </c:pt>
                <c:pt idx="4151">
                  <c:v>2838.4717264545702</c:v>
                </c:pt>
                <c:pt idx="4152">
                  <c:v>2848.3641825795899</c:v>
                </c:pt>
                <c:pt idx="4153">
                  <c:v>2850.3537268281302</c:v>
                </c:pt>
                <c:pt idx="4154">
                  <c:v>2851.4037640705001</c:v>
                </c:pt>
                <c:pt idx="4155">
                  <c:v>2845.6009266787501</c:v>
                </c:pt>
                <c:pt idx="4156">
                  <c:v>2853.0617176109499</c:v>
                </c:pt>
                <c:pt idx="4157">
                  <c:v>2849.1378942318001</c:v>
                </c:pt>
                <c:pt idx="4158">
                  <c:v>2846.4851685669901</c:v>
                </c:pt>
                <c:pt idx="4159">
                  <c:v>2839.52176369685</c:v>
                </c:pt>
                <c:pt idx="4160">
                  <c:v>2834.2163123672399</c:v>
                </c:pt>
                <c:pt idx="4161">
                  <c:v>2837.0900985041098</c:v>
                </c:pt>
                <c:pt idx="4162">
                  <c:v>2845.4903964426398</c:v>
                </c:pt>
                <c:pt idx="4163">
                  <c:v>2853.72489902713</c:v>
                </c:pt>
                <c:pt idx="4164">
                  <c:v>2841.4560428274599</c:v>
                </c:pt>
                <c:pt idx="4165">
                  <c:v>2852.6195966668301</c:v>
                </c:pt>
                <c:pt idx="4166">
                  <c:v>2858.6434945306301</c:v>
                </c:pt>
                <c:pt idx="4167">
                  <c:v>2862.1804620837602</c:v>
                </c:pt>
                <c:pt idx="4168">
                  <c:v>2855.9355037478099</c:v>
                </c:pt>
                <c:pt idx="4169">
                  <c:v>2852.5090664308</c:v>
                </c:pt>
                <c:pt idx="4170">
                  <c:v>2848.5299779336301</c:v>
                </c:pt>
                <c:pt idx="4171">
                  <c:v>2854.2222850893399</c:v>
                </c:pt>
                <c:pt idx="4172">
                  <c:v>2851.2932338344699</c:v>
                </c:pt>
                <c:pt idx="4173">
                  <c:v>2844.2192987282901</c:v>
                </c:pt>
                <c:pt idx="4174">
                  <c:v>2842.8376707779198</c:v>
                </c:pt>
                <c:pt idx="4175">
                  <c:v>2848.8615686417202</c:v>
                </c:pt>
                <c:pt idx="4176">
                  <c:v>2857.2618665802502</c:v>
                </c:pt>
                <c:pt idx="4177">
                  <c:v>2865.0542482206201</c:v>
                </c:pt>
                <c:pt idx="4178">
                  <c:v>2854.0012246172901</c:v>
                </c:pt>
                <c:pt idx="4179">
                  <c:v>2863.5620900341301</c:v>
                </c:pt>
                <c:pt idx="4180">
                  <c:v>2867.7622390034398</c:v>
                </c:pt>
                <c:pt idx="4181">
                  <c:v>2868.9780715997699</c:v>
                </c:pt>
                <c:pt idx="4182">
                  <c:v>2862.4567876738301</c:v>
                </c:pt>
                <c:pt idx="4183">
                  <c:v>2859.19614571078</c:v>
                </c:pt>
                <c:pt idx="4184">
                  <c:v>2849.91160588401</c:v>
                </c:pt>
                <c:pt idx="4185">
                  <c:v>2861.51728066749</c:v>
                </c:pt>
                <c:pt idx="4186">
                  <c:v>2857.5934572883398</c:v>
                </c:pt>
                <c:pt idx="4187">
                  <c:v>2849.63528029393</c:v>
                </c:pt>
                <c:pt idx="4188">
                  <c:v>2855.2723223316302</c:v>
                </c:pt>
                <c:pt idx="4189">
                  <c:v>2860.7988341332998</c:v>
                </c:pt>
                <c:pt idx="4190">
                  <c:v>2869.58598789793</c:v>
                </c:pt>
                <c:pt idx="4191">
                  <c:v>2875.3335601716599</c:v>
                </c:pt>
                <c:pt idx="4192">
                  <c:v>2868.6464808916799</c:v>
                </c:pt>
                <c:pt idx="4193">
                  <c:v>2873.5098112771698</c:v>
                </c:pt>
                <c:pt idx="4194">
                  <c:v>2877.5441648923502</c:v>
                </c:pt>
                <c:pt idx="4195">
                  <c:v>2875.3335601716599</c:v>
                </c:pt>
                <c:pt idx="4196">
                  <c:v>2869.6965181339601</c:v>
                </c:pt>
                <c:pt idx="4197">
                  <c:v>2865.7726947548199</c:v>
                </c:pt>
                <c:pt idx="4198">
                  <c:v>2856.1012991018501</c:v>
                </c:pt>
                <c:pt idx="4199">
                  <c:v>2861.7383411395499</c:v>
                </c:pt>
                <c:pt idx="4200">
                  <c:v>2860.7988341332998</c:v>
                </c:pt>
                <c:pt idx="4201">
                  <c:v>2860.90936436933</c:v>
                </c:pt>
                <c:pt idx="4202">
                  <c:v>2865.3305738107001</c:v>
                </c:pt>
                <c:pt idx="4203">
                  <c:v>2874.83617410953</c:v>
                </c:pt>
                <c:pt idx="4204">
                  <c:v>2881.8548440976801</c:v>
                </c:pt>
                <c:pt idx="4205">
                  <c:v>2883.2917371660701</c:v>
                </c:pt>
                <c:pt idx="4206">
                  <c:v>2880.63901150127</c:v>
                </c:pt>
                <c:pt idx="4207">
                  <c:v>2883.4575325201199</c:v>
                </c:pt>
                <c:pt idx="4208">
                  <c:v>2885.7234023588198</c:v>
                </c:pt>
                <c:pt idx="4209">
                  <c:v>2880.0863603211201</c:v>
                </c:pt>
                <c:pt idx="4210">
                  <c:v>2877.8204904824202</c:v>
                </c:pt>
                <c:pt idx="4211">
                  <c:v>2870.1386390780799</c:v>
                </c:pt>
                <c:pt idx="4212">
                  <c:v>2866.6016715250398</c:v>
                </c:pt>
                <c:pt idx="4213">
                  <c:v>2872.4045089167798</c:v>
                </c:pt>
                <c:pt idx="4214">
                  <c:v>2867.7622390034398</c:v>
                </c:pt>
                <c:pt idx="4215">
                  <c:v>2870.5807600222902</c:v>
                </c:pt>
                <c:pt idx="4216">
                  <c:v>2876.6599230041102</c:v>
                </c:pt>
                <c:pt idx="4217">
                  <c:v>2889.2051047938498</c:v>
                </c:pt>
                <c:pt idx="4218">
                  <c:v>2891.6920351046101</c:v>
                </c:pt>
                <c:pt idx="4219">
                  <c:v>2893.0183979370499</c:v>
                </c:pt>
                <c:pt idx="4220">
                  <c:v>2886.6076442470599</c:v>
                </c:pt>
                <c:pt idx="4221">
                  <c:v>2895.0632073035999</c:v>
                </c:pt>
                <c:pt idx="4222">
                  <c:v>2891.3604443965201</c:v>
                </c:pt>
                <c:pt idx="4223">
                  <c:v>2888.7629838497301</c:v>
                </c:pt>
                <c:pt idx="4224">
                  <c:v>2884.5628348804998</c:v>
                </c:pt>
                <c:pt idx="4225">
                  <c:v>2875.8862113518098</c:v>
                </c:pt>
                <c:pt idx="4226">
                  <c:v>2879.0915881968499</c:v>
                </c:pt>
                <c:pt idx="4227">
                  <c:v>2883.6785929921798</c:v>
                </c:pt>
                <c:pt idx="4228">
                  <c:v>2877.2678393022702</c:v>
                </c:pt>
                <c:pt idx="4229">
                  <c:v>2881.0811324453898</c:v>
                </c:pt>
                <c:pt idx="4230">
                  <c:v>2891.1946490424698</c:v>
                </c:pt>
                <c:pt idx="4231">
                  <c:v>2899.3738865089399</c:v>
                </c:pt>
                <c:pt idx="4232">
                  <c:v>2901.8608168197002</c:v>
                </c:pt>
                <c:pt idx="4233">
                  <c:v>2897.99225855848</c:v>
                </c:pt>
                <c:pt idx="4234">
                  <c:v>2894.1237002973498</c:v>
                </c:pt>
                <c:pt idx="4235">
                  <c:v>2888.98404432179</c:v>
                </c:pt>
                <c:pt idx="4236">
                  <c:v>2896.6106306081101</c:v>
                </c:pt>
                <c:pt idx="4237">
                  <c:v>2892.74207234697</c:v>
                </c:pt>
                <c:pt idx="4238">
                  <c:v>2884.39703952646</c:v>
                </c:pt>
                <c:pt idx="4239">
                  <c:v>2883.0154115760001</c:v>
                </c:pt>
                <c:pt idx="4240">
                  <c:v>2887.7682117254599</c:v>
                </c:pt>
                <c:pt idx="4241">
                  <c:v>2895.5053282478102</c:v>
                </c:pt>
                <c:pt idx="4242">
                  <c:v>2888.7629838497301</c:v>
                </c:pt>
                <c:pt idx="4243">
                  <c:v>2891.91309557667</c:v>
                </c:pt>
                <c:pt idx="4244">
                  <c:v>2901.9713470557299</c:v>
                </c:pt>
                <c:pt idx="4245">
                  <c:v>2907.82944956549</c:v>
                </c:pt>
                <c:pt idx="4246">
                  <c:v>2908.71369145373</c:v>
                </c:pt>
                <c:pt idx="4247">
                  <c:v>2901.5844912296302</c:v>
                </c:pt>
                <c:pt idx="4248">
                  <c:v>2899.3186213909298</c:v>
                </c:pt>
                <c:pt idx="4249">
                  <c:v>2892.9631328190299</c:v>
                </c:pt>
                <c:pt idx="4250">
                  <c:v>2904.2372168944298</c:v>
                </c:pt>
                <c:pt idx="4251">
                  <c:v>2897.38434226032</c:v>
                </c:pt>
                <c:pt idx="4252">
                  <c:v>2890.6419978623198</c:v>
                </c:pt>
                <c:pt idx="4253">
                  <c:v>2890.9183234523998</c:v>
                </c:pt>
                <c:pt idx="4254">
                  <c:v>2898.2133190306299</c:v>
                </c:pt>
                <c:pt idx="4255">
                  <c:v>2910.42691011228</c:v>
                </c:pt>
                <c:pt idx="4256">
                  <c:v>2913.2454311311299</c:v>
                </c:pt>
                <c:pt idx="4257">
                  <c:v>2906.0057006709098</c:v>
                </c:pt>
                <c:pt idx="4258">
                  <c:v>2914.51652884547</c:v>
                </c:pt>
                <c:pt idx="4259">
                  <c:v>2915.8981567959299</c:v>
                </c:pt>
                <c:pt idx="4260">
                  <c:v>2913.7428171932602</c:v>
                </c:pt>
                <c:pt idx="4261">
                  <c:v>2909.54266822404</c:v>
                </c:pt>
                <c:pt idx="4262">
                  <c:v>2906.0057006709098</c:v>
                </c:pt>
                <c:pt idx="4263">
                  <c:v>2897.5501376143602</c:v>
                </c:pt>
                <c:pt idx="4264">
                  <c:v>2910.2611147582302</c:v>
                </c:pt>
                <c:pt idx="4265">
                  <c:v>2902.5792633538999</c:v>
                </c:pt>
                <c:pt idx="4266">
                  <c:v>2898.82123532879</c:v>
                </c:pt>
                <c:pt idx="4267">
                  <c:v>2903.2424447700801</c:v>
                </c:pt>
                <c:pt idx="4268">
                  <c:v>2912.0848636528099</c:v>
                </c:pt>
                <c:pt idx="4269">
                  <c:v>2902.5792633538999</c:v>
                </c:pt>
                <c:pt idx="4270">
                  <c:v>2923.5800082002702</c:v>
                </c:pt>
                <c:pt idx="4271">
                  <c:v>2918.3298219886701</c:v>
                </c:pt>
                <c:pt idx="4272">
                  <c:v>2923.2484174921801</c:v>
                </c:pt>
                <c:pt idx="4273">
                  <c:v>2923.8010686723301</c:v>
                </c:pt>
                <c:pt idx="4274">
                  <c:v>2920.2088360012699</c:v>
                </c:pt>
                <c:pt idx="4275">
                  <c:v>2915.5665660878399</c:v>
                </c:pt>
                <c:pt idx="4276">
                  <c:v>2908.6584263357099</c:v>
                </c:pt>
                <c:pt idx="4277">
                  <c:v>2905.83990531686</c:v>
                </c:pt>
                <c:pt idx="4278">
                  <c:v>2915.06918002571</c:v>
                </c:pt>
                <c:pt idx="4279">
                  <c:v>2908.3268356276199</c:v>
                </c:pt>
                <c:pt idx="4280">
                  <c:v>2909.3768728699902</c:v>
                </c:pt>
                <c:pt idx="4281">
                  <c:v>2914.7375893176099</c:v>
                </c:pt>
                <c:pt idx="4282">
                  <c:v>2923.8010686723301</c:v>
                </c:pt>
                <c:pt idx="4283">
                  <c:v>2929.7697014181099</c:v>
                </c:pt>
                <c:pt idx="4284">
                  <c:v>2930.7644735423801</c:v>
                </c:pt>
                <c:pt idx="4285">
                  <c:v>2926.06693851103</c:v>
                </c:pt>
                <c:pt idx="4286">
                  <c:v>2932.0908363748299</c:v>
                </c:pt>
                <c:pt idx="4287">
                  <c:v>2929.8802316541401</c:v>
                </c:pt>
                <c:pt idx="4288">
                  <c:v>2925.6248175668202</c:v>
                </c:pt>
                <c:pt idx="4289">
                  <c:v>2921.9220546597298</c:v>
                </c:pt>
                <c:pt idx="4290">
                  <c:v>2913.0796357770801</c:v>
                </c:pt>
                <c:pt idx="4291">
                  <c:v>2913.5770218392199</c:v>
                </c:pt>
                <c:pt idx="4292">
                  <c:v>2921.2588732435502</c:v>
                </c:pt>
                <c:pt idx="4293">
                  <c:v>2913.6875520752501</c:v>
                </c:pt>
                <c:pt idx="4294">
                  <c:v>2918.27455687066</c:v>
                </c:pt>
                <c:pt idx="4295">
                  <c:v>2926.8959152812499</c:v>
                </c:pt>
                <c:pt idx="4296">
                  <c:v>2934.19091085948</c:v>
                </c:pt>
                <c:pt idx="4297">
                  <c:v>2937.8384086485598</c:v>
                </c:pt>
                <c:pt idx="4298">
                  <c:v>2936.1251899900099</c:v>
                </c:pt>
                <c:pt idx="4299">
                  <c:v>2932.5882224369602</c:v>
                </c:pt>
                <c:pt idx="4300">
                  <c:v>2939.4410970709901</c:v>
                </c:pt>
                <c:pt idx="4301">
                  <c:v>2934.5777666855902</c:v>
                </c:pt>
                <c:pt idx="4302">
                  <c:v>2930.5986781883398</c:v>
                </c:pt>
                <c:pt idx="4303">
                  <c:v>2925.3484919767502</c:v>
                </c:pt>
                <c:pt idx="4304">
                  <c:v>2918.8824731688201</c:v>
                </c:pt>
                <c:pt idx="4305">
                  <c:v>2923.13788725615</c:v>
                </c:pt>
                <c:pt idx="4306">
                  <c:v>2931.4276549586498</c:v>
                </c:pt>
                <c:pt idx="4307">
                  <c:v>2923.6352733182798</c:v>
                </c:pt>
                <c:pt idx="4308">
                  <c:v>2928.9959897659101</c:v>
                </c:pt>
                <c:pt idx="4309">
                  <c:v>2940.1595436052698</c:v>
                </c:pt>
                <c:pt idx="4310">
                  <c:v>2945.2439344628201</c:v>
                </c:pt>
                <c:pt idx="4311">
                  <c:v>2945.7965856429701</c:v>
                </c:pt>
                <c:pt idx="4312">
                  <c:v>2941.15431572954</c:v>
                </c:pt>
                <c:pt idx="4313">
                  <c:v>2938.3910598287098</c:v>
                </c:pt>
                <c:pt idx="4314">
                  <c:v>2931.0407991324601</c:v>
                </c:pt>
                <c:pt idx="4315">
                  <c:v>2941.0990506115199</c:v>
                </c:pt>
                <c:pt idx="4316">
                  <c:v>2936.3462504620702</c:v>
                </c:pt>
                <c:pt idx="4317">
                  <c:v>2928.8854595298699</c:v>
                </c:pt>
                <c:pt idx="4318">
                  <c:v>2929.6039060640701</c:v>
                </c:pt>
                <c:pt idx="4319">
                  <c:v>2935.90412951795</c:v>
                </c:pt>
                <c:pt idx="4320">
                  <c:v>2946.1834414690702</c:v>
                </c:pt>
                <c:pt idx="4321">
                  <c:v>2951.1020369725802</c:v>
                </c:pt>
                <c:pt idx="4322">
                  <c:v>2941.2648459655702</c:v>
                </c:pt>
                <c:pt idx="4323">
                  <c:v>2952.5389300409702</c:v>
                </c:pt>
                <c:pt idx="4324">
                  <c:v>2952.6494602769999</c:v>
                </c:pt>
                <c:pt idx="4325">
                  <c:v>2953.6994975193602</c:v>
                </c:pt>
                <c:pt idx="4326">
                  <c:v>2946.1834414690702</c:v>
                </c:pt>
                <c:pt idx="4327">
                  <c:v>2944.9676088726601</c:v>
                </c:pt>
                <c:pt idx="4328">
                  <c:v>2936.1804551080199</c:v>
                </c:pt>
                <c:pt idx="4329">
                  <c:v>2945.9071158789998</c:v>
                </c:pt>
                <c:pt idx="4330">
                  <c:v>2941.5411715556402</c:v>
                </c:pt>
                <c:pt idx="4331">
                  <c:v>2936.1251899900099</c:v>
                </c:pt>
                <c:pt idx="4332">
                  <c:v>2940.82272502145</c:v>
                </c:pt>
                <c:pt idx="4333">
                  <c:v>2949.7756741401299</c:v>
                </c:pt>
                <c:pt idx="4334">
                  <c:v>2957.62332089851</c:v>
                </c:pt>
                <c:pt idx="4335">
                  <c:v>2960.1102512092698</c:v>
                </c:pt>
                <c:pt idx="4336">
                  <c:v>2954.2521486995101</c:v>
                </c:pt>
                <c:pt idx="4337">
                  <c:v>2960.6629023894202</c:v>
                </c:pt>
                <c:pt idx="4338">
                  <c:v>2963.5919536442998</c:v>
                </c:pt>
                <c:pt idx="4339">
                  <c:v>2957.7891162525598</c:v>
                </c:pt>
                <c:pt idx="4340">
                  <c:v>2954.5837394076002</c:v>
                </c:pt>
                <c:pt idx="4341">
                  <c:v>2948.2282508357098</c:v>
                </c:pt>
                <c:pt idx="4342">
                  <c:v>2941.8174971457202</c:v>
                </c:pt>
                <c:pt idx="4343">
                  <c:v>2953.58896728334</c:v>
                </c:pt>
                <c:pt idx="4344">
                  <c:v>2945.5202600528901</c:v>
                </c:pt>
                <c:pt idx="4345">
                  <c:v>2944.8570786366299</c:v>
                </c:pt>
                <c:pt idx="4346">
                  <c:v>2952.4836649229501</c:v>
                </c:pt>
                <c:pt idx="4347">
                  <c:v>2962.0997954579002</c:v>
                </c:pt>
                <c:pt idx="4348">
                  <c:v>2966.35520954514</c:v>
                </c:pt>
                <c:pt idx="4349">
                  <c:v>2967.79210261361</c:v>
                </c:pt>
                <c:pt idx="4350">
                  <c:v>2962.7629768740799</c:v>
                </c:pt>
                <c:pt idx="4351">
                  <c:v>2970.1685026883401</c:v>
                </c:pt>
                <c:pt idx="4352">
                  <c:v>2968.7316096198601</c:v>
                </c:pt>
                <c:pt idx="4353">
                  <c:v>2962.9287722281201</c:v>
                </c:pt>
                <c:pt idx="4354">
                  <c:v>2958.6180930227802</c:v>
                </c:pt>
                <c:pt idx="4355">
                  <c:v>2950.43885555631</c:v>
                </c:pt>
                <c:pt idx="4356">
                  <c:v>2950.2177950842502</c:v>
                </c:pt>
                <c:pt idx="4357">
                  <c:v>2958.3417674327102</c:v>
                </c:pt>
                <c:pt idx="4358">
                  <c:v>2950.9362416185299</c:v>
                </c:pt>
                <c:pt idx="4359">
                  <c:v>2955.4127161778301</c:v>
                </c:pt>
                <c:pt idx="4360">
                  <c:v>2963.3156280542298</c:v>
                </c:pt>
                <c:pt idx="4361">
                  <c:v>2971.9369864648202</c:v>
                </c:pt>
                <c:pt idx="4362">
                  <c:v>2974.4791818935901</c:v>
                </c:pt>
                <c:pt idx="4363">
                  <c:v>2974.5897121296198</c:v>
                </c:pt>
                <c:pt idx="4364">
                  <c:v>2969.4500561540599</c:v>
                </c:pt>
                <c:pt idx="4365">
                  <c:v>2977.7950889745798</c:v>
                </c:pt>
                <c:pt idx="4366">
                  <c:v>2971.1080096945898</c:v>
                </c:pt>
                <c:pt idx="4367">
                  <c:v>2967.79210261361</c:v>
                </c:pt>
                <c:pt idx="4368">
                  <c:v>2962.4313861659898</c:v>
                </c:pt>
                <c:pt idx="4369">
                  <c:v>2955.2469208237799</c:v>
                </c:pt>
                <c:pt idx="4370">
                  <c:v>2960.0549860912602</c:v>
                </c:pt>
                <c:pt idx="4371">
                  <c:v>2968.5105491477998</c:v>
                </c:pt>
                <c:pt idx="4372">
                  <c:v>2958.5628279047701</c:v>
                </c:pt>
                <c:pt idx="4373">
                  <c:v>2964.4209304146102</c:v>
                </c:pt>
                <c:pt idx="4374">
                  <c:v>2976.19240055214</c:v>
                </c:pt>
                <c:pt idx="4375">
                  <c:v>2979.34251227908</c:v>
                </c:pt>
                <c:pt idx="4376">
                  <c:v>2983.5979263663198</c:v>
                </c:pt>
                <c:pt idx="4377">
                  <c:v>2978.2924750367902</c:v>
                </c:pt>
                <c:pt idx="4378">
                  <c:v>2973.87126559543</c:v>
                </c:pt>
                <c:pt idx="4379">
                  <c:v>2982.9347449501402</c:v>
                </c:pt>
                <c:pt idx="4380">
                  <c:v>2975.7502796080198</c:v>
                </c:pt>
                <c:pt idx="4381">
                  <c:v>2972.9317585891699</c:v>
                </c:pt>
                <c:pt idx="4382">
                  <c:v>2967.0183909613102</c:v>
                </c:pt>
                <c:pt idx="4383">
                  <c:v>2964.5314606506399</c:v>
                </c:pt>
                <c:pt idx="4384">
                  <c:v>2971.3843352846702</c:v>
                </c:pt>
                <c:pt idx="4385">
                  <c:v>2978.7345959809099</c:v>
                </c:pt>
                <c:pt idx="4386">
                  <c:v>2984.8137589627299</c:v>
                </c:pt>
                <c:pt idx="4387">
                  <c:v>2975.86080984405</c:v>
                </c:pt>
                <c:pt idx="4388">
                  <c:v>2985.8637962050202</c:v>
                </c:pt>
                <c:pt idx="4389">
                  <c:v>2986.85856832937</c:v>
                </c:pt>
                <c:pt idx="4390">
                  <c:v>2988.01913580769</c:v>
                </c:pt>
                <c:pt idx="4391">
                  <c:v>2982.1610332979299</c:v>
                </c:pt>
                <c:pt idx="4392">
                  <c:v>2980.7794053474699</c:v>
                </c:pt>
                <c:pt idx="4393">
                  <c:v>2987.5770148635702</c:v>
                </c:pt>
                <c:pt idx="4394">
                  <c:v>2983.10054030418</c:v>
                </c:pt>
                <c:pt idx="4395">
                  <c:v>2978.1266796826699</c:v>
                </c:pt>
                <c:pt idx="4396">
                  <c:v>2970.6106236324599</c:v>
                </c:pt>
                <c:pt idx="4397">
                  <c:v>2973.9817958314602</c:v>
                </c:pt>
                <c:pt idx="4398">
                  <c:v>2983.8189868384602</c:v>
                </c:pt>
                <c:pt idx="4399">
                  <c:v>2991.6113684787501</c:v>
                </c:pt>
                <c:pt idx="4400">
                  <c:v>2994.98254067783</c:v>
                </c:pt>
                <c:pt idx="4401">
                  <c:v>2988.7375823418802</c:v>
                </c:pt>
                <c:pt idx="4402">
                  <c:v>2996.9720849263699</c:v>
                </c:pt>
                <c:pt idx="4403">
                  <c:v>2996.2536383921702</c:v>
                </c:pt>
                <c:pt idx="4404">
                  <c:v>2993.2140569012599</c:v>
                </c:pt>
                <c:pt idx="4405">
                  <c:v>2988.7375823418802</c:v>
                </c:pt>
                <c:pt idx="4406">
                  <c:v>2984.0400473105201</c:v>
                </c:pt>
                <c:pt idx="4407">
                  <c:v>2976.8555819683202</c:v>
                </c:pt>
                <c:pt idx="4408">
                  <c:v>2987.13489391945</c:v>
                </c:pt>
                <c:pt idx="4409">
                  <c:v>2978.2924750367902</c:v>
                </c:pt>
                <c:pt idx="4410">
                  <c:v>2978.1266796826699</c:v>
                </c:pt>
                <c:pt idx="4411">
                  <c:v>2983.70845660243</c:v>
                </c:pt>
                <c:pt idx="4412">
                  <c:v>2993.1035266652302</c:v>
                </c:pt>
                <c:pt idx="4413">
                  <c:v>3000.2879920074402</c:v>
                </c:pt>
                <c:pt idx="4414">
                  <c:v>3001.3932943677401</c:v>
                </c:pt>
                <c:pt idx="4415">
                  <c:v>2999.07215941102</c:v>
                </c:pt>
                <c:pt idx="4416">
                  <c:v>3002.6091269640701</c:v>
                </c:pt>
                <c:pt idx="4417">
                  <c:v>3001.3932943677401</c:v>
                </c:pt>
                <c:pt idx="4418">
                  <c:v>2996.75102445431</c:v>
                </c:pt>
                <c:pt idx="4419">
                  <c:v>2993.4903824913399</c:v>
                </c:pt>
                <c:pt idx="4420">
                  <c:v>2985.4769403789101</c:v>
                </c:pt>
                <c:pt idx="4421">
                  <c:v>2984.7032287267002</c:v>
                </c:pt>
                <c:pt idx="4422">
                  <c:v>2991.6113684787501</c:v>
                </c:pt>
                <c:pt idx="4423">
                  <c:v>2982.82421471411</c:v>
                </c:pt>
                <c:pt idx="4424">
                  <c:v>2987.19015903746</c:v>
                </c:pt>
                <c:pt idx="4425">
                  <c:v>2995.0378057958401</c:v>
                </c:pt>
                <c:pt idx="4426">
                  <c:v>3003.8802246784999</c:v>
                </c:pt>
                <c:pt idx="4427">
                  <c:v>3008.1356387657302</c:v>
                </c:pt>
                <c:pt idx="4428">
                  <c:v>3008.7988201819999</c:v>
                </c:pt>
                <c:pt idx="4429">
                  <c:v>3007.8593131756602</c:v>
                </c:pt>
                <c:pt idx="4430">
                  <c:v>3010.1251830143601</c:v>
                </c:pt>
                <c:pt idx="4431">
                  <c:v>3006.4224201072702</c:v>
                </c:pt>
                <c:pt idx="4432">
                  <c:v>3002.55386184605</c:v>
                </c:pt>
                <c:pt idx="4433">
                  <c:v>2999.4590152371302</c:v>
                </c:pt>
                <c:pt idx="4434">
                  <c:v>2990.4508010004301</c:v>
                </c:pt>
                <c:pt idx="4435">
                  <c:v>2995.4246616219498</c:v>
                </c:pt>
                <c:pt idx="4436">
                  <c:v>2994.8720104417998</c:v>
                </c:pt>
                <c:pt idx="4437">
                  <c:v>2994.2088290255301</c:v>
                </c:pt>
                <c:pt idx="4438">
                  <c:v>2998.3537128768298</c:v>
                </c:pt>
                <c:pt idx="4439">
                  <c:v>3008.2461690017599</c:v>
                </c:pt>
                <c:pt idx="4440">
                  <c:v>3014.8779831638199</c:v>
                </c:pt>
                <c:pt idx="4441">
                  <c:v>3017.1438530025098</c:v>
                </c:pt>
                <c:pt idx="4442">
                  <c:v>3012.9989691512201</c:v>
                </c:pt>
                <c:pt idx="4443">
                  <c:v>3007.9145782936698</c:v>
                </c:pt>
                <c:pt idx="4444">
                  <c:v>3017.9175646547201</c:v>
                </c:pt>
                <c:pt idx="4445">
                  <c:v>3013.55162033137</c:v>
                </c:pt>
                <c:pt idx="4446">
                  <c:v>3009.1304108900899</c:v>
                </c:pt>
                <c:pt idx="4447">
                  <c:v>3000.6748478335398</c:v>
                </c:pt>
                <c:pt idx="4448">
                  <c:v>2999.5695454731599</c:v>
                </c:pt>
                <c:pt idx="4449">
                  <c:v>3004.2670805046</c:v>
                </c:pt>
                <c:pt idx="4450">
                  <c:v>3013.6621505674002</c:v>
                </c:pt>
                <c:pt idx="4451">
                  <c:v>3003.5486339703998</c:v>
                </c:pt>
                <c:pt idx="4452">
                  <c:v>3009.3514713621498</c:v>
                </c:pt>
                <c:pt idx="4453">
                  <c:v>3018.0833600087699</c:v>
                </c:pt>
                <c:pt idx="4454">
                  <c:v>3023.2230159843298</c:v>
                </c:pt>
                <c:pt idx="4455">
                  <c:v>3024.4941136986799</c:v>
                </c:pt>
                <c:pt idx="4456">
                  <c:v>3016.4806715862501</c:v>
                </c:pt>
                <c:pt idx="4457">
                  <c:v>3014.2700668656498</c:v>
                </c:pt>
                <c:pt idx="4458">
                  <c:v>3021.62032756181</c:v>
                </c:pt>
                <c:pt idx="4459">
                  <c:v>3017.4754437105998</c:v>
                </c:pt>
                <c:pt idx="4460">
                  <c:v>3013.7726808034299</c:v>
                </c:pt>
                <c:pt idx="4461">
                  <c:v>3005.3171177468798</c:v>
                </c:pt>
                <c:pt idx="4462">
                  <c:v>3009.1856760081</c:v>
                </c:pt>
                <c:pt idx="4463">
                  <c:v>3015.54116458</c:v>
                </c:pt>
                <c:pt idx="4464">
                  <c:v>3026.4283928292898</c:v>
                </c:pt>
                <c:pt idx="4465">
                  <c:v>3027.2573695995102</c:v>
                </c:pt>
                <c:pt idx="4466">
                  <c:v>3021.06767638166</c:v>
                </c:pt>
                <c:pt idx="4467">
                  <c:v>3028.5284673139399</c:v>
                </c:pt>
                <c:pt idx="4468">
                  <c:v>3031.18119297874</c:v>
                </c:pt>
                <c:pt idx="4469">
                  <c:v>3027.5336951895902</c:v>
                </c:pt>
                <c:pt idx="4470">
                  <c:v>3021.7861229158598</c:v>
                </c:pt>
                <c:pt idx="4471">
                  <c:v>3021.34400197174</c:v>
                </c:pt>
                <c:pt idx="4472">
                  <c:v>3024.7704392887499</c:v>
                </c:pt>
                <c:pt idx="4473">
                  <c:v>3024.9914997608098</c:v>
                </c:pt>
                <c:pt idx="4474">
                  <c:v>3015.81749017007</c:v>
                </c:pt>
                <c:pt idx="4475">
                  <c:v>3013.55162033137</c:v>
                </c:pt>
                <c:pt idx="4476">
                  <c:v>3016.7569971763301</c:v>
                </c:pt>
                <c:pt idx="4477">
                  <c:v>3025.9310067671499</c:v>
                </c:pt>
                <c:pt idx="4478">
                  <c:v>3031.8996395129402</c:v>
                </c:pt>
                <c:pt idx="4479">
                  <c:v>3036.37611407232</c:v>
                </c:pt>
                <c:pt idx="4480">
                  <c:v>3031.18119297874</c:v>
                </c:pt>
                <c:pt idx="4481">
                  <c:v>3036.2655838362898</c:v>
                </c:pt>
                <c:pt idx="4482">
                  <c:v>3034.6076302957599</c:v>
                </c:pt>
                <c:pt idx="4483">
                  <c:v>3030.5180115624798</c:v>
                </c:pt>
                <c:pt idx="4484">
                  <c:v>3027.97581613379</c:v>
                </c:pt>
                <c:pt idx="4485">
                  <c:v>3021.5650624437999</c:v>
                </c:pt>
                <c:pt idx="4486">
                  <c:v>3016.8675274124398</c:v>
                </c:pt>
                <c:pt idx="4487">
                  <c:v>3026.7599835373799</c:v>
                </c:pt>
                <c:pt idx="4488">
                  <c:v>3018.1938902448001</c:v>
                </c:pt>
                <c:pt idx="4489">
                  <c:v>3020.2939647294502</c:v>
                </c:pt>
                <c:pt idx="4490">
                  <c:v>3028.30740684188</c:v>
                </c:pt>
                <c:pt idx="4491">
                  <c:v>3036.7629698984301</c:v>
                </c:pt>
                <c:pt idx="4492">
                  <c:v>3040.6315281595598</c:v>
                </c:pt>
                <c:pt idx="4493">
                  <c:v>3041.5157700477998</c:v>
                </c:pt>
                <c:pt idx="4494">
                  <c:v>3041.62630028383</c:v>
                </c:pt>
                <c:pt idx="4495">
                  <c:v>3042.8973979982602</c:v>
                </c:pt>
                <c:pt idx="4496">
                  <c:v>3040.5209979235301</c:v>
                </c:pt>
                <c:pt idx="4497">
                  <c:v>3035.7129326560598</c:v>
                </c:pt>
                <c:pt idx="4498">
                  <c:v>3030.90486738867</c:v>
                </c:pt>
                <c:pt idx="4499">
                  <c:v>3022.0624485059302</c:v>
                </c:pt>
                <c:pt idx="4500">
                  <c:v>3026.1520672392098</c:v>
                </c:pt>
                <c:pt idx="4501">
                  <c:v>3032.5628209291199</c:v>
                </c:pt>
                <c:pt idx="4502">
                  <c:v>3025.3230904689899</c:v>
                </c:pt>
                <c:pt idx="4503">
                  <c:v>3031.3469883327898</c:v>
                </c:pt>
                <c:pt idx="4504">
                  <c:v>3037.5919466686501</c:v>
                </c:pt>
                <c:pt idx="4505">
                  <c:v>3044.8869422468802</c:v>
                </c:pt>
                <c:pt idx="4506">
                  <c:v>3047.5396679116898</c:v>
                </c:pt>
                <c:pt idx="4507">
                  <c:v>3045.2737980729898</c:v>
                </c:pt>
                <c:pt idx="4508">
                  <c:v>3048.9212958620601</c:v>
                </c:pt>
                <c:pt idx="4509">
                  <c:v>3048.0370539738201</c:v>
                </c:pt>
                <c:pt idx="4510">
                  <c:v>3043.5053142964198</c:v>
                </c:pt>
                <c:pt idx="4511">
                  <c:v>3039.8025513893299</c:v>
                </c:pt>
                <c:pt idx="4512">
                  <c:v>3034.6076302957599</c:v>
                </c:pt>
                <c:pt idx="4513">
                  <c:v>3028.6942626679802</c:v>
                </c:pt>
                <c:pt idx="4514">
                  <c:v>3036.2655838362898</c:v>
                </c:pt>
                <c:pt idx="4515">
                  <c:v>3042.8421328802401</c:v>
                </c:pt>
                <c:pt idx="4516">
                  <c:v>3033.77865352553</c:v>
                </c:pt>
                <c:pt idx="4517">
                  <c:v>3038.5867187929198</c:v>
                </c:pt>
                <c:pt idx="4518">
                  <c:v>3048.9212958620601</c:v>
                </c:pt>
                <c:pt idx="4519">
                  <c:v>3053.3425053034298</c:v>
                </c:pt>
                <c:pt idx="4520">
                  <c:v>3052.62405876915</c:v>
                </c:pt>
                <c:pt idx="4521">
                  <c:v>3048.8107656260299</c:v>
                </c:pt>
                <c:pt idx="4522">
                  <c:v>3043.5605794144399</c:v>
                </c:pt>
                <c:pt idx="4523">
                  <c:v>3053.8951564835802</c:v>
                </c:pt>
                <c:pt idx="4524">
                  <c:v>3046.7659562593899</c:v>
                </c:pt>
                <c:pt idx="4525">
                  <c:v>3042.2894817000902</c:v>
                </c:pt>
                <c:pt idx="4526">
                  <c:v>3034.6076302957599</c:v>
                </c:pt>
                <c:pt idx="4527">
                  <c:v>3036.8182350164402</c:v>
                </c:pt>
                <c:pt idx="4528">
                  <c:v>3043.1737235883302</c:v>
                </c:pt>
                <c:pt idx="4529">
                  <c:v>3050.9661052287001</c:v>
                </c:pt>
                <c:pt idx="4530">
                  <c:v>3039.9683467433802</c:v>
                </c:pt>
                <c:pt idx="4531">
                  <c:v>3048.4239097999298</c:v>
                </c:pt>
                <c:pt idx="4532">
                  <c:v>3054.3372774277</c:v>
                </c:pt>
                <c:pt idx="4533">
                  <c:v>3057.26632868258</c:v>
                </c:pt>
                <c:pt idx="4534">
                  <c:v>3054.5583378997599</c:v>
                </c:pt>
                <c:pt idx="4535">
                  <c:v>3050.1371284584802</c:v>
                </c:pt>
                <c:pt idx="4536">
                  <c:v>3046.6001609053501</c:v>
                </c:pt>
                <c:pt idx="4537">
                  <c:v>3052.2924680610599</c:v>
                </c:pt>
                <c:pt idx="4538">
                  <c:v>3048.9765609800802</c:v>
                </c:pt>
                <c:pt idx="4539">
                  <c:v>3042.6763375261999</c:v>
                </c:pt>
                <c:pt idx="4540">
                  <c:v>3038.97357461911</c:v>
                </c:pt>
                <c:pt idx="4541">
                  <c:v>3043.5053142964198</c:v>
                </c:pt>
                <c:pt idx="4542">
                  <c:v>3051.6292866448798</c:v>
                </c:pt>
                <c:pt idx="4543">
                  <c:v>3058.3163659249499</c:v>
                </c:pt>
                <c:pt idx="4544">
                  <c:v>3047.5396679116898</c:v>
                </c:pt>
                <c:pt idx="4545">
                  <c:v>3056.65841238441</c:v>
                </c:pt>
                <c:pt idx="4546">
                  <c:v>3060.41644040952</c:v>
                </c:pt>
                <c:pt idx="4547">
                  <c:v>3061.6875381239502</c:v>
                </c:pt>
                <c:pt idx="4548">
                  <c:v>3056.8242077384598</c:v>
                </c:pt>
                <c:pt idx="4549">
                  <c:v>3052.34773317908</c:v>
                </c:pt>
                <c:pt idx="4550">
                  <c:v>3046.6001609053501</c:v>
                </c:pt>
                <c:pt idx="4551">
                  <c:v>3055.6636402601398</c:v>
                </c:pt>
                <c:pt idx="4552">
                  <c:v>3051.8503471169402</c:v>
                </c:pt>
                <c:pt idx="4553">
                  <c:v>3043.2842538243599</c:v>
                </c:pt>
                <c:pt idx="4554">
                  <c:v>3044.8869422468802</c:v>
                </c:pt>
                <c:pt idx="4555">
                  <c:v>3050.0818633404601</c:v>
                </c:pt>
                <c:pt idx="4556">
                  <c:v>3060.74803111761</c:v>
                </c:pt>
                <c:pt idx="4557">
                  <c:v>3063.5112870184398</c:v>
                </c:pt>
                <c:pt idx="4558">
                  <c:v>3064.8929149689002</c:v>
                </c:pt>
                <c:pt idx="4559">
                  <c:v>3064.3955289067599</c:v>
                </c:pt>
                <c:pt idx="4560">
                  <c:v>3065.1139754409601</c:v>
                </c:pt>
                <c:pt idx="4561">
                  <c:v>3065.1692405589802</c:v>
                </c:pt>
                <c:pt idx="4562">
                  <c:v>3059.9743194654002</c:v>
                </c:pt>
                <c:pt idx="4563">
                  <c:v>3056.93473797449</c:v>
                </c:pt>
                <c:pt idx="4564">
                  <c:v>3046.9317516134402</c:v>
                </c:pt>
                <c:pt idx="4565">
                  <c:v>3045.2737980729898</c:v>
                </c:pt>
                <c:pt idx="4566">
                  <c:v>3053.5635657754901</c:v>
                </c:pt>
                <c:pt idx="4567">
                  <c:v>3048.3686446819102</c:v>
                </c:pt>
                <c:pt idx="4568">
                  <c:v>3050.9108401106901</c:v>
                </c:pt>
                <c:pt idx="4569">
                  <c:v>3059.9743194654002</c:v>
                </c:pt>
                <c:pt idx="4570">
                  <c:v>3067.4903755156902</c:v>
                </c:pt>
                <c:pt idx="4571">
                  <c:v>3070.6957523606402</c:v>
                </c:pt>
                <c:pt idx="4572">
                  <c:v>3067.4903755156902</c:v>
                </c:pt>
                <c:pt idx="4573">
                  <c:v>3070.4746918885799</c:v>
                </c:pt>
                <c:pt idx="4574">
                  <c:v>3071.8010547209401</c:v>
                </c:pt>
                <c:pt idx="4575">
                  <c:v>3066.7166638634799</c:v>
                </c:pt>
                <c:pt idx="4576">
                  <c:v>3063.1244311923401</c:v>
                </c:pt>
                <c:pt idx="4577">
                  <c:v>3058.2611008068502</c:v>
                </c:pt>
                <c:pt idx="4578">
                  <c:v>3053.7293611295299</c:v>
                </c:pt>
                <c:pt idx="4579">
                  <c:v>3056.2162914402902</c:v>
                </c:pt>
                <c:pt idx="4580">
                  <c:v>3065.7771568571402</c:v>
                </c:pt>
                <c:pt idx="4581">
                  <c:v>3055.9399658502198</c:v>
                </c:pt>
                <c:pt idx="4582">
                  <c:v>3060.74803111761</c:v>
                </c:pt>
                <c:pt idx="4583">
                  <c:v>3068.9825337020902</c:v>
                </c:pt>
                <c:pt idx="4584">
                  <c:v>3074.06692455964</c:v>
                </c:pt>
                <c:pt idx="4585">
                  <c:v>3077.4933618766499</c:v>
                </c:pt>
                <c:pt idx="4586">
                  <c:v>3071.0273430687298</c:v>
                </c:pt>
                <c:pt idx="4587">
                  <c:v>3077.21703628658</c:v>
                </c:pt>
                <c:pt idx="4588">
                  <c:v>3075.5590827461301</c:v>
                </c:pt>
                <c:pt idx="4589">
                  <c:v>3069.7562453543901</c:v>
                </c:pt>
                <c:pt idx="4590">
                  <c:v>3066.77192898149</c:v>
                </c:pt>
                <c:pt idx="4591">
                  <c:v>3061.5217427698999</c:v>
                </c:pt>
                <c:pt idx="4592">
                  <c:v>3061.6322730059301</c:v>
                </c:pt>
                <c:pt idx="4593">
                  <c:v>3065.39030103103</c:v>
                </c:pt>
                <c:pt idx="4594">
                  <c:v>3074.61957573979</c:v>
                </c:pt>
                <c:pt idx="4595">
                  <c:v>3063.89814284463</c:v>
                </c:pt>
                <c:pt idx="4596">
                  <c:v>3071.3036686588098</c:v>
                </c:pt>
                <c:pt idx="4597">
                  <c:v>3079.4829061252799</c:v>
                </c:pt>
                <c:pt idx="4598">
                  <c:v>3081.9145713180201</c:v>
                </c:pt>
                <c:pt idx="4599">
                  <c:v>3081.1408596658098</c:v>
                </c:pt>
                <c:pt idx="4600">
                  <c:v>3075.9459385722398</c:v>
                </c:pt>
                <c:pt idx="4601">
                  <c:v>3071.8563198389602</c:v>
                </c:pt>
                <c:pt idx="4602">
                  <c:v>3078.7091944730701</c:v>
                </c:pt>
                <c:pt idx="4603">
                  <c:v>3075.8354083362101</c:v>
                </c:pt>
                <c:pt idx="4604">
                  <c:v>3070.9168128327001</c:v>
                </c:pt>
                <c:pt idx="4605">
                  <c:v>3066.0534824472102</c:v>
                </c:pt>
                <c:pt idx="4606">
                  <c:v>3068.4851476399599</c:v>
                </c:pt>
                <c:pt idx="4607">
                  <c:v>3076.94071069651</c:v>
                </c:pt>
                <c:pt idx="4608">
                  <c:v>3085.0094179269499</c:v>
                </c:pt>
                <c:pt idx="4609">
                  <c:v>3074.7853710938398</c:v>
                </c:pt>
                <c:pt idx="4610">
                  <c:v>3082.2461620261101</c:v>
                </c:pt>
                <c:pt idx="4611">
                  <c:v>3086.3357807593902</c:v>
                </c:pt>
                <c:pt idx="4612">
                  <c:v>3089.8174831944202</c:v>
                </c:pt>
                <c:pt idx="4613">
                  <c:v>3085.7831295791598</c:v>
                </c:pt>
                <c:pt idx="4614">
                  <c:v>3081.6382457279501</c:v>
                </c:pt>
                <c:pt idx="4615">
                  <c:v>3076.0012036902499</c:v>
                </c:pt>
                <c:pt idx="4616">
                  <c:v>3084.0146458026802</c:v>
                </c:pt>
                <c:pt idx="4617">
                  <c:v>3082.6882829702299</c:v>
                </c:pt>
                <c:pt idx="4618">
                  <c:v>3074.5090455037598</c:v>
                </c:pt>
                <c:pt idx="4619">
                  <c:v>3073.2379477894201</c:v>
                </c:pt>
                <c:pt idx="4620">
                  <c:v>3078.8749898271099</c:v>
                </c:pt>
                <c:pt idx="4621">
                  <c:v>3089.2648320142698</c:v>
                </c:pt>
                <c:pt idx="4622">
                  <c:v>3094.57028334388</c:v>
                </c:pt>
                <c:pt idx="4623">
                  <c:v>3082.74354808825</c:v>
                </c:pt>
                <c:pt idx="4624">
                  <c:v>3092.5254739772399</c:v>
                </c:pt>
                <c:pt idx="4625">
                  <c:v>3096.1729717663102</c:v>
                </c:pt>
                <c:pt idx="4626">
                  <c:v>3095.3439949960898</c:v>
                </c:pt>
                <c:pt idx="4627">
                  <c:v>3090.0938087844902</c:v>
                </c:pt>
                <c:pt idx="4628">
                  <c:v>3088.4358552439598</c:v>
                </c:pt>
                <c:pt idx="4629">
                  <c:v>3082.13563179008</c:v>
                </c:pt>
                <c:pt idx="4630">
                  <c:v>3079.9802921874102</c:v>
                </c:pt>
                <c:pt idx="4631">
                  <c:v>3086.9436970575598</c:v>
                </c:pt>
                <c:pt idx="4632">
                  <c:v>3079.1513154171898</c:v>
                </c:pt>
                <c:pt idx="4633">
                  <c:v>3084.6778272188599</c:v>
                </c:pt>
                <c:pt idx="4634">
                  <c:v>3090.6464599646401</c:v>
                </c:pt>
                <c:pt idx="4635">
                  <c:v>3100.0415300275299</c:v>
                </c:pt>
                <c:pt idx="4636">
                  <c:v>3102.0863393940899</c:v>
                </c:pt>
                <c:pt idx="4637">
                  <c:v>3103.2469068724799</c:v>
                </c:pt>
                <c:pt idx="4638">
                  <c:v>3102.5284603382902</c:v>
                </c:pt>
                <c:pt idx="4639">
                  <c:v>3104.46273946881</c:v>
                </c:pt>
                <c:pt idx="4640">
                  <c:v>3099.4336137292798</c:v>
                </c:pt>
                <c:pt idx="4641">
                  <c:v>3096.3940322383701</c:v>
                </c:pt>
                <c:pt idx="4642">
                  <c:v>3091.5307018529702</c:v>
                </c:pt>
                <c:pt idx="4643">
                  <c:v>3086.1147202873299</c:v>
                </c:pt>
                <c:pt idx="4644">
                  <c:v>3090.7017250826598</c:v>
                </c:pt>
                <c:pt idx="4645">
                  <c:v>3089.9280134304499</c:v>
                </c:pt>
                <c:pt idx="4646">
                  <c:v>3089.2095668962602</c:v>
                </c:pt>
                <c:pt idx="4647">
                  <c:v>3092.9123298033401</c:v>
                </c:pt>
                <c:pt idx="4648">
                  <c:v>3104.6837999408699</c:v>
                </c:pt>
                <c:pt idx="4649">
                  <c:v>3106.78387442553</c:v>
                </c:pt>
                <c:pt idx="4650">
                  <c:v>3108.7181535561399</c:v>
                </c:pt>
                <c:pt idx="4651">
                  <c:v>3104.9601255309499</c:v>
                </c:pt>
                <c:pt idx="4652">
                  <c:v>3110.4313722145998</c:v>
                </c:pt>
                <c:pt idx="4653">
                  <c:v>3111.5919396929999</c:v>
                </c:pt>
                <c:pt idx="4654">
                  <c:v>3105.0706557669801</c:v>
                </c:pt>
                <c:pt idx="4655">
                  <c:v>3103.4679673445398</c:v>
                </c:pt>
                <c:pt idx="4656">
                  <c:v>3094.5150182258599</c:v>
                </c:pt>
                <c:pt idx="4657">
                  <c:v>3094.7360786979202</c:v>
                </c:pt>
                <c:pt idx="4658">
                  <c:v>3100.8152416797402</c:v>
                </c:pt>
                <c:pt idx="4659">
                  <c:v>3095.2334647600601</c:v>
                </c:pt>
                <c:pt idx="4660">
                  <c:v>3097.3888043627298</c:v>
                </c:pt>
                <c:pt idx="4661">
                  <c:v>3103.3021719905</c:v>
                </c:pt>
                <c:pt idx="4662">
                  <c:v>3113.4709537055101</c:v>
                </c:pt>
                <c:pt idx="4663">
                  <c:v>3117.9474282648898</c:v>
                </c:pt>
                <c:pt idx="4664">
                  <c:v>3118.3895492090101</c:v>
                </c:pt>
                <c:pt idx="4665">
                  <c:v>3112.0893257551402</c:v>
                </c:pt>
                <c:pt idx="4666">
                  <c:v>3120.0475027495499</c:v>
                </c:pt>
                <c:pt idx="4667">
                  <c:v>3114.7973165379599</c:v>
                </c:pt>
                <c:pt idx="4668">
                  <c:v>3110.4313722145998</c:v>
                </c:pt>
                <c:pt idx="4669">
                  <c:v>3107.8891767858299</c:v>
                </c:pt>
                <c:pt idx="4670">
                  <c:v>3101.0363021518001</c:v>
                </c:pt>
                <c:pt idx="4671">
                  <c:v>3104.18641387874</c:v>
                </c:pt>
                <c:pt idx="4672">
                  <c:v>3111.37087922094</c:v>
                </c:pt>
                <c:pt idx="4673">
                  <c:v>3120.9870097558</c:v>
                </c:pt>
                <c:pt idx="4674">
                  <c:v>3107.0049348975899</c:v>
                </c:pt>
                <c:pt idx="4675">
                  <c:v>3117.45004220276</c:v>
                </c:pt>
                <c:pt idx="4676">
                  <c:v>3123.6950005386202</c:v>
                </c:pt>
                <c:pt idx="4677">
                  <c:v>3126.2371959674001</c:v>
                </c:pt>
                <c:pt idx="4678">
                  <c:v>3121.81598652603</c:v>
                </c:pt>
                <c:pt idx="4679">
                  <c:v>3118.5000794450398</c:v>
                </c:pt>
                <c:pt idx="4680">
                  <c:v>3113.4156885875</c:v>
                </c:pt>
                <c:pt idx="4681">
                  <c:v>3121.3186004638901</c:v>
                </c:pt>
                <c:pt idx="4682">
                  <c:v>3118.9974655071801</c:v>
                </c:pt>
                <c:pt idx="4683">
                  <c:v>3111.5366745749898</c:v>
                </c:pt>
                <c:pt idx="4684">
                  <c:v>3111.1498187488801</c:v>
                </c:pt>
                <c:pt idx="4685">
                  <c:v>3115.2947026000902</c:v>
                </c:pt>
                <c:pt idx="4686">
                  <c:v>3123.3634098305301</c:v>
                </c:pt>
                <c:pt idx="4687">
                  <c:v>3128.8899216322002</c:v>
                </c:pt>
                <c:pt idx="4688">
                  <c:v>3120.10276786756</c:v>
                </c:pt>
                <c:pt idx="4689">
                  <c:v>3129.8846937564699</c:v>
                </c:pt>
                <c:pt idx="4690">
                  <c:v>3133.2006008375402</c:v>
                </c:pt>
                <c:pt idx="4691">
                  <c:v>3133.7532520176901</c:v>
                </c:pt>
                <c:pt idx="4692">
                  <c:v>3128.1162099799899</c:v>
                </c:pt>
                <c:pt idx="4693">
                  <c:v>3124.41344707282</c:v>
                </c:pt>
                <c:pt idx="4694">
                  <c:v>3117.6711026748198</c:v>
                </c:pt>
                <c:pt idx="4695">
                  <c:v>3117.0079212586402</c:v>
                </c:pt>
                <c:pt idx="4696">
                  <c:v>3123.9713261287002</c:v>
                </c:pt>
                <c:pt idx="4697">
                  <c:v>3116.5105351964999</c:v>
                </c:pt>
                <c:pt idx="4698">
                  <c:v>3120.65541904771</c:v>
                </c:pt>
                <c:pt idx="4699">
                  <c:v>3127.1767029736502</c:v>
                </c:pt>
                <c:pt idx="4700">
                  <c:v>3137.1244242166899</c:v>
                </c:pt>
                <c:pt idx="4701">
                  <c:v>3139.5560894094301</c:v>
                </c:pt>
                <c:pt idx="4702">
                  <c:v>3134.6374939059301</c:v>
                </c:pt>
                <c:pt idx="4703">
                  <c:v>3140.7166568877401</c:v>
                </c:pt>
                <c:pt idx="4704">
                  <c:v>3140.4955964156802</c:v>
                </c:pt>
                <c:pt idx="4705">
                  <c:v>3138.06393122294</c:v>
                </c:pt>
                <c:pt idx="4706">
                  <c:v>3135.3006753221098</c:v>
                </c:pt>
                <c:pt idx="4707">
                  <c:v>3131.4321170609701</c:v>
                </c:pt>
                <c:pt idx="4708">
                  <c:v>3124.41344707282</c:v>
                </c:pt>
                <c:pt idx="4709">
                  <c:v>3127.8398843899099</c:v>
                </c:pt>
                <c:pt idx="4710">
                  <c:v>3127.61882391785</c:v>
                </c:pt>
                <c:pt idx="4711">
                  <c:v>3126.0714006133499</c:v>
                </c:pt>
                <c:pt idx="4712">
                  <c:v>3130.1610193466299</c:v>
                </c:pt>
                <c:pt idx="4713">
                  <c:v>3139.1139684653099</c:v>
                </c:pt>
                <c:pt idx="4714">
                  <c:v>3145.8010477452899</c:v>
                </c:pt>
                <c:pt idx="4715">
                  <c:v>3149.2274850623098</c:v>
                </c:pt>
                <c:pt idx="4716">
                  <c:v>3145.8010477452899</c:v>
                </c:pt>
                <c:pt idx="4717">
                  <c:v>3147.5142664038399</c:v>
                </c:pt>
                <c:pt idx="4718">
                  <c:v>3148.2327129380401</c:v>
                </c:pt>
                <c:pt idx="4719">
                  <c:v>3143.0930569624702</c:v>
                </c:pt>
                <c:pt idx="4720">
                  <c:v>3141.1587778318599</c:v>
                </c:pt>
                <c:pt idx="4721">
                  <c:v>3134.6374939059301</c:v>
                </c:pt>
                <c:pt idx="4722">
                  <c:v>3132.86901012936</c:v>
                </c:pt>
                <c:pt idx="4723">
                  <c:v>3136.1296520924202</c:v>
                </c:pt>
                <c:pt idx="4724">
                  <c:v>3132.0400333591401</c:v>
                </c:pt>
                <c:pt idx="4725">
                  <c:v>3135.9085916203599</c:v>
                </c:pt>
                <c:pt idx="4726">
                  <c:v>3143.1483220804898</c:v>
                </c:pt>
                <c:pt idx="4727">
                  <c:v>3150.9959688388699</c:v>
                </c:pt>
                <c:pt idx="4728">
                  <c:v>3153.0407782055099</c:v>
                </c:pt>
                <c:pt idx="4729">
                  <c:v>3156.2461550504599</c:v>
                </c:pt>
                <c:pt idx="4730">
                  <c:v>3150.9959688388699</c:v>
                </c:pt>
                <c:pt idx="4731">
                  <c:v>3158.3462295351201</c:v>
                </c:pt>
                <c:pt idx="4732">
                  <c:v>3153.98028521176</c:v>
                </c:pt>
                <c:pt idx="4733">
                  <c:v>3150.49858277674</c:v>
                </c:pt>
                <c:pt idx="4734">
                  <c:v>3145.8010477452899</c:v>
                </c:pt>
                <c:pt idx="4735">
                  <c:v>3140.6061266517099</c:v>
                </c:pt>
                <c:pt idx="4736">
                  <c:v>3142.7062011363701</c:v>
                </c:pt>
                <c:pt idx="4737">
                  <c:v>3147.1826756957498</c:v>
                </c:pt>
                <c:pt idx="4738">
                  <c:v>3141.3245731859902</c:v>
                </c:pt>
                <c:pt idx="4739">
                  <c:v>3146.5194942794901</c:v>
                </c:pt>
                <c:pt idx="4740">
                  <c:v>3155.3066480442099</c:v>
                </c:pt>
                <c:pt idx="4741">
                  <c:v>3160.9989551999201</c:v>
                </c:pt>
                <c:pt idx="4742">
                  <c:v>3162.4911133863302</c:v>
                </c:pt>
                <c:pt idx="4743">
                  <c:v>3161.0542203179398</c:v>
                </c:pt>
                <c:pt idx="4744">
                  <c:v>3155.4724433982501</c:v>
                </c:pt>
                <c:pt idx="4745">
                  <c:v>3153.1513084415401</c:v>
                </c:pt>
                <c:pt idx="4746">
                  <c:v>3159.5067970134301</c:v>
                </c:pt>
                <c:pt idx="4747">
                  <c:v>3157.2961922927502</c:v>
                </c:pt>
                <c:pt idx="4748">
                  <c:v>3150.2775223046801</c:v>
                </c:pt>
                <c:pt idx="4749">
                  <c:v>3148.2879780560502</c:v>
                </c:pt>
                <c:pt idx="4750">
                  <c:v>3152.2670665533001</c:v>
                </c:pt>
                <c:pt idx="4751">
                  <c:v>3161.1094854359499</c:v>
                </c:pt>
                <c:pt idx="4752">
                  <c:v>3169.2334577844099</c:v>
                </c:pt>
                <c:pt idx="4753">
                  <c:v>3157.7935783549701</c:v>
                </c:pt>
                <c:pt idx="4754">
                  <c:v>3167.6307693618901</c:v>
                </c:pt>
                <c:pt idx="4755">
                  <c:v>3169.7308438465402</c:v>
                </c:pt>
                <c:pt idx="4756">
                  <c:v>3172.3835695113498</c:v>
                </c:pt>
                <c:pt idx="4757">
                  <c:v>3167.5202391258599</c:v>
                </c:pt>
                <c:pt idx="4758">
                  <c:v>3165.9175507033401</c:v>
                </c:pt>
                <c:pt idx="4759">
                  <c:v>3159.0646760693098</c:v>
                </c:pt>
                <c:pt idx="4760">
                  <c:v>3165.9728158213602</c:v>
                </c:pt>
                <c:pt idx="4761">
                  <c:v>3166.7465274736501</c:v>
                </c:pt>
                <c:pt idx="4762">
                  <c:v>3155.7487689883301</c:v>
                </c:pt>
                <c:pt idx="4763">
                  <c:v>3159.3410016593898</c:v>
                </c:pt>
                <c:pt idx="4764">
                  <c:v>3165.5859599952501</c:v>
                </c:pt>
                <c:pt idx="4765">
                  <c:v>3173.10201604554</c:v>
                </c:pt>
                <c:pt idx="4766">
                  <c:v>3177.5232254869102</c:v>
                </c:pt>
                <c:pt idx="4767">
                  <c:v>3171.60985785914</c:v>
                </c:pt>
                <c:pt idx="4768">
                  <c:v>3176.8047789526299</c:v>
                </c:pt>
                <c:pt idx="4769">
                  <c:v>3179.9548906796499</c:v>
                </c:pt>
                <c:pt idx="4770">
                  <c:v>3178.57326272919</c:v>
                </c:pt>
                <c:pt idx="4771">
                  <c:v>3172.2730392753201</c:v>
                </c:pt>
                <c:pt idx="4772">
                  <c:v>3170.17296479066</c:v>
                </c:pt>
                <c:pt idx="4773">
                  <c:v>3164.1490669268601</c:v>
                </c:pt>
                <c:pt idx="4774">
                  <c:v>3173.8757276977499</c:v>
                </c:pt>
                <c:pt idx="4775">
                  <c:v>3167.6307693618901</c:v>
                </c:pt>
                <c:pt idx="4776">
                  <c:v>3165.53069487724</c:v>
                </c:pt>
                <c:pt idx="4777">
                  <c:v>3168.8466019583002</c:v>
                </c:pt>
                <c:pt idx="4778">
                  <c:v>3177.5232254869102</c:v>
                </c:pt>
                <c:pt idx="4779">
                  <c:v>3183.7129187047599</c:v>
                </c:pt>
                <c:pt idx="4780">
                  <c:v>3186.5314397236102</c:v>
                </c:pt>
                <c:pt idx="4781">
                  <c:v>3185.3708722452102</c:v>
                </c:pt>
                <c:pt idx="4782">
                  <c:v>3187.8025374379499</c:v>
                </c:pt>
                <c:pt idx="4783">
                  <c:v>3188.7420444442901</c:v>
                </c:pt>
                <c:pt idx="4784">
                  <c:v>3183.76818382277</c:v>
                </c:pt>
                <c:pt idx="4785">
                  <c:v>3180.4522767417898</c:v>
                </c:pt>
                <c:pt idx="4786">
                  <c:v>3176.58371848057</c:v>
                </c:pt>
                <c:pt idx="4787">
                  <c:v>3172.3283043933302</c:v>
                </c:pt>
                <c:pt idx="4788">
                  <c:v>3177.3021650148498</c:v>
                </c:pt>
                <c:pt idx="4789">
                  <c:v>3173.1572811635601</c:v>
                </c:pt>
                <c:pt idx="4790">
                  <c:v>3176.52845336256</c:v>
                </c:pt>
                <c:pt idx="4791">
                  <c:v>3183.1602675246099</c:v>
                </c:pt>
                <c:pt idx="4792">
                  <c:v>3190.17893751268</c:v>
                </c:pt>
                <c:pt idx="4793">
                  <c:v>3193.5501097116799</c:v>
                </c:pt>
                <c:pt idx="4794">
                  <c:v>3194.7106771900799</c:v>
                </c:pt>
                <c:pt idx="4795">
                  <c:v>3190.5105282207701</c:v>
                </c:pt>
                <c:pt idx="4796">
                  <c:v>3196.81075167473</c:v>
                </c:pt>
                <c:pt idx="4797">
                  <c:v>3196.6449563206902</c:v>
                </c:pt>
                <c:pt idx="4798">
                  <c:v>3189.84734680459</c:v>
                </c:pt>
                <c:pt idx="4799">
                  <c:v>3186.8077653136802</c:v>
                </c:pt>
                <c:pt idx="4800">
                  <c:v>3180.0654209156801</c:v>
                </c:pt>
                <c:pt idx="4801">
                  <c:v>3182.88394193453</c:v>
                </c:pt>
                <c:pt idx="4802">
                  <c:v>3188.5762490902398</c:v>
                </c:pt>
                <c:pt idx="4803">
                  <c:v>3182.6076163443699</c:v>
                </c:pt>
                <c:pt idx="4804">
                  <c:v>3185.3156071271901</c:v>
                </c:pt>
                <c:pt idx="4805">
                  <c:v>3193.93696553787</c:v>
                </c:pt>
                <c:pt idx="4806">
                  <c:v>3201.5082867060901</c:v>
                </c:pt>
                <c:pt idx="4807">
                  <c:v>3203.2215053646401</c:v>
                </c:pt>
                <c:pt idx="4808">
                  <c:v>3202.0609378863301</c:v>
                </c:pt>
                <c:pt idx="4809">
                  <c:v>3198.4687052151799</c:v>
                </c:pt>
                <c:pt idx="4810">
                  <c:v>3205.9847612654698</c:v>
                </c:pt>
                <c:pt idx="4811">
                  <c:v>3199.9608634016699</c:v>
                </c:pt>
                <c:pt idx="4812">
                  <c:v>3198.9108261593001</c:v>
                </c:pt>
                <c:pt idx="4813">
                  <c:v>3193.1079887675601</c:v>
                </c:pt>
                <c:pt idx="4814">
                  <c:v>3189.7368165685598</c:v>
                </c:pt>
                <c:pt idx="4815">
                  <c:v>3193.8264353018399</c:v>
                </c:pt>
                <c:pt idx="4816">
                  <c:v>3200.9556355259401</c:v>
                </c:pt>
                <c:pt idx="4817">
                  <c:v>3192.6106027054202</c:v>
                </c:pt>
                <c:pt idx="4818">
                  <c:v>3199.0766215133499</c:v>
                </c:pt>
                <c:pt idx="4819">
                  <c:v>3207.7532450420399</c:v>
                </c:pt>
                <c:pt idx="4820">
                  <c:v>3212.2297196013401</c:v>
                </c:pt>
                <c:pt idx="4821">
                  <c:v>3211.0691521230201</c:v>
                </c:pt>
                <c:pt idx="4822">
                  <c:v>3208.41642645822</c:v>
                </c:pt>
                <c:pt idx="4823">
                  <c:v>3206.0952915015</c:v>
                </c:pt>
                <c:pt idx="4824">
                  <c:v>3200.5135145818199</c:v>
                </c:pt>
                <c:pt idx="4825">
                  <c:v>3207.4769194518799</c:v>
                </c:pt>
                <c:pt idx="4826">
                  <c:v>3205.3215798492902</c:v>
                </c:pt>
                <c:pt idx="4827">
                  <c:v>3197.8055237990002</c:v>
                </c:pt>
                <c:pt idx="4828">
                  <c:v>3201.3977564700599</c:v>
                </c:pt>
                <c:pt idx="4829">
                  <c:v>3204.7136635510401</c:v>
                </c:pt>
                <c:pt idx="4830">
                  <c:v>3213.5008173157598</c:v>
                </c:pt>
                <c:pt idx="4831">
                  <c:v>3217.5351709309398</c:v>
                </c:pt>
                <c:pt idx="4832">
                  <c:v>3211.3454777131001</c:v>
                </c:pt>
                <c:pt idx="4833">
                  <c:v>3219.69051053361</c:v>
                </c:pt>
                <c:pt idx="4834">
                  <c:v>3221.6800547822399</c:v>
                </c:pt>
                <c:pt idx="4835">
                  <c:v>3219.1931244714801</c:v>
                </c:pt>
                <c:pt idx="4836">
                  <c:v>3222.1221757263602</c:v>
                </c:pt>
                <c:pt idx="4837">
                  <c:v>3212.4507800734</c:v>
                </c:pt>
                <c:pt idx="4838">
                  <c:v>3204.6031333150099</c:v>
                </c:pt>
                <c:pt idx="4839">
                  <c:v>3216.0430127445402</c:v>
                </c:pt>
                <c:pt idx="4840">
                  <c:v>3211.1244172410402</c:v>
                </c:pt>
                <c:pt idx="4841">
                  <c:v>3207.25585897982</c:v>
                </c:pt>
                <c:pt idx="4842">
                  <c:v>3211.01388700501</c:v>
                </c:pt>
                <c:pt idx="4843">
                  <c:v>3218.5852081733101</c:v>
                </c:pt>
                <c:pt idx="4844">
                  <c:v>3226.2117944595502</c:v>
                </c:pt>
                <c:pt idx="4845">
                  <c:v>3226.8749758758099</c:v>
                </c:pt>
                <c:pt idx="4846">
                  <c:v>3223.78012926681</c:v>
                </c:pt>
                <c:pt idx="4847">
                  <c:v>3228.36713406222</c:v>
                </c:pt>
                <c:pt idx="4848">
                  <c:v>3230.3014131928298</c:v>
                </c:pt>
                <c:pt idx="4849">
                  <c:v>3224.05645485688</c:v>
                </c:pt>
                <c:pt idx="4850">
                  <c:v>3224.0011897388699</c:v>
                </c:pt>
                <c:pt idx="4851">
                  <c:v>3217.4246406949101</c:v>
                </c:pt>
                <c:pt idx="4852">
                  <c:v>3212.5613103094302</c:v>
                </c:pt>
                <c:pt idx="4853">
                  <c:v>3223.17221296864</c:v>
                </c:pt>
                <c:pt idx="4854">
                  <c:v>3215.8772173904899</c:v>
                </c:pt>
                <c:pt idx="4855">
                  <c:v>3217.3141104588799</c:v>
                </c:pt>
                <c:pt idx="4856">
                  <c:v>3223.8906595028402</c:v>
                </c:pt>
                <c:pt idx="4857">
                  <c:v>3231.6277760251901</c:v>
                </c:pt>
                <c:pt idx="4858">
                  <c:v>3234.50156216205</c:v>
                </c:pt>
                <c:pt idx="4859">
                  <c:v>3235.6621296404501</c:v>
                </c:pt>
                <c:pt idx="4860">
                  <c:v>3233.1199342116802</c:v>
                </c:pt>
                <c:pt idx="4861">
                  <c:v>3238.2595901872401</c:v>
                </c:pt>
                <c:pt idx="4862">
                  <c:v>3236.1042505845699</c:v>
                </c:pt>
                <c:pt idx="4863">
                  <c:v>3233.00940397565</c:v>
                </c:pt>
                <c:pt idx="4864">
                  <c:v>3230.08035272077</c:v>
                </c:pt>
                <c:pt idx="4865">
                  <c:v>3224.1669850930002</c:v>
                </c:pt>
                <c:pt idx="4866">
                  <c:v>3225.7144083974199</c:v>
                </c:pt>
                <c:pt idx="4867">
                  <c:v>3228.7539898883201</c:v>
                </c:pt>
                <c:pt idx="4868">
                  <c:v>3225.6591432793998</c:v>
                </c:pt>
                <c:pt idx="4869">
                  <c:v>3226.8749758758099</c:v>
                </c:pt>
                <c:pt idx="4870">
                  <c:v>3235.2752738143499</c:v>
                </c:pt>
                <c:pt idx="4871">
                  <c:v>3241.8518228582998</c:v>
                </c:pt>
                <c:pt idx="4872">
                  <c:v>3244.89140434921</c:v>
                </c:pt>
                <c:pt idx="4873">
                  <c:v>3245.0019345852402</c:v>
                </c:pt>
                <c:pt idx="4874">
                  <c:v>3240.4701949078399</c:v>
                </c:pt>
                <c:pt idx="4875">
                  <c:v>3247.8204556040901</c:v>
                </c:pt>
                <c:pt idx="4876">
                  <c:v>3243.8966322249398</c:v>
                </c:pt>
                <c:pt idx="4877">
                  <c:v>3240.3043995538001</c:v>
                </c:pt>
                <c:pt idx="4878">
                  <c:v>3235.5515994044199</c:v>
                </c:pt>
                <c:pt idx="4879">
                  <c:v>3232.73307838557</c:v>
                </c:pt>
                <c:pt idx="4880">
                  <c:v>3235.3858040503801</c:v>
                </c:pt>
                <c:pt idx="4881">
                  <c:v>3241.6307623862399</c:v>
                </c:pt>
                <c:pt idx="4882">
                  <c:v>3235.5515994044199</c:v>
                </c:pt>
                <c:pt idx="4883">
                  <c:v>3240.24913443578</c:v>
                </c:pt>
                <c:pt idx="4884">
                  <c:v>3248.1520463121801</c:v>
                </c:pt>
                <c:pt idx="4885">
                  <c:v>3252.2416650454502</c:v>
                </c:pt>
                <c:pt idx="4886">
                  <c:v>3256.77340472277</c:v>
                </c:pt>
                <c:pt idx="4887">
                  <c:v>3251.4679533931599</c:v>
                </c:pt>
                <c:pt idx="4888">
                  <c:v>3247.7099253680599</c:v>
                </c:pt>
                <c:pt idx="4889">
                  <c:v>3254.5628000021702</c:v>
                </c:pt>
                <c:pt idx="4890">
                  <c:v>3249.53367426264</c:v>
                </c:pt>
                <c:pt idx="4891">
                  <c:v>3248.2073114301902</c:v>
                </c:pt>
                <c:pt idx="4892">
                  <c:v>3241.1886414421201</c:v>
                </c:pt>
                <c:pt idx="4893">
                  <c:v>3242.4597391564598</c:v>
                </c:pt>
                <c:pt idx="4894">
                  <c:v>3248.2073114301902</c:v>
                </c:pt>
                <c:pt idx="4895">
                  <c:v>3255.28124653636</c:v>
                </c:pt>
                <c:pt idx="4896">
                  <c:v>3247.1020090698898</c:v>
                </c:pt>
                <c:pt idx="4897">
                  <c:v>3253.1811720517098</c:v>
                </c:pt>
                <c:pt idx="4898">
                  <c:v>3260.8630234560501</c:v>
                </c:pt>
                <c:pt idx="4899">
                  <c:v>3263.1841584127601</c:v>
                </c:pt>
                <c:pt idx="4900">
                  <c:v>3263.1841584127601</c:v>
                </c:pt>
                <c:pt idx="4901">
                  <c:v>3259.1498047975001</c:v>
                </c:pt>
                <c:pt idx="4902">
                  <c:v>3256.1102233065899</c:v>
                </c:pt>
                <c:pt idx="4903">
                  <c:v>3247.8204556040901</c:v>
                </c:pt>
                <c:pt idx="4904">
                  <c:v>3259.37086526956</c:v>
                </c:pt>
                <c:pt idx="4905">
                  <c:v>3253.7338232318598</c:v>
                </c:pt>
                <c:pt idx="4906">
                  <c:v>3248.5389021382798</c:v>
                </c:pt>
                <c:pt idx="4907">
                  <c:v>3253.56802787781</c:v>
                </c:pt>
                <c:pt idx="4908">
                  <c:v>3259.4261303875701</c:v>
                </c:pt>
                <c:pt idx="4909">
                  <c:v>3268.2685492702199</c:v>
                </c:pt>
                <c:pt idx="4910">
                  <c:v>3258.76294897139</c:v>
                </c:pt>
                <c:pt idx="4911">
                  <c:v>3265.5605584874902</c:v>
                </c:pt>
                <c:pt idx="4912">
                  <c:v>3271.52919123328</c:v>
                </c:pt>
                <c:pt idx="4913">
                  <c:v>3272.8555540656398</c:v>
                </c:pt>
                <c:pt idx="4914">
                  <c:v>3269.0975260405298</c:v>
                </c:pt>
                <c:pt idx="4915">
                  <c:v>3266.1132096676401</c:v>
                </c:pt>
                <c:pt idx="4916">
                  <c:v>3262.57624211451</c:v>
                </c:pt>
                <c:pt idx="4917">
                  <c:v>3256.9944651948299</c:v>
                </c:pt>
                <c:pt idx="4918">
                  <c:v>3267.5501027360301</c:v>
                </c:pt>
                <c:pt idx="4919">
                  <c:v>3262.6867723505402</c:v>
                </c:pt>
                <c:pt idx="4920">
                  <c:v>3260.4209025119299</c:v>
                </c:pt>
                <c:pt idx="4921">
                  <c:v>3265.6710887235199</c:v>
                </c:pt>
                <c:pt idx="4922">
                  <c:v>3274.7898331962501</c:v>
                </c:pt>
                <c:pt idx="4923">
                  <c:v>3278.16100539524</c:v>
                </c:pt>
                <c:pt idx="4924">
                  <c:v>3282.1400938924899</c:v>
                </c:pt>
                <c:pt idx="4925">
                  <c:v>3280.48214035196</c:v>
                </c:pt>
                <c:pt idx="4926">
                  <c:v>3281.2558520041698</c:v>
                </c:pt>
                <c:pt idx="4927">
                  <c:v>3281.2558520041698</c:v>
                </c:pt>
                <c:pt idx="4928">
                  <c:v>3276.6688472088399</c:v>
                </c:pt>
                <c:pt idx="4929">
                  <c:v>3273.4082052457902</c:v>
                </c:pt>
                <c:pt idx="4930">
                  <c:v>3268.04748879816</c:v>
                </c:pt>
                <c:pt idx="4931">
                  <c:v>3270.0922981648</c:v>
                </c:pt>
                <c:pt idx="4932">
                  <c:v>3275.5082797304399</c:v>
                </c:pt>
                <c:pt idx="4933">
                  <c:v>3269.7054423386999</c:v>
                </c:pt>
                <c:pt idx="4934">
                  <c:v>3273.1871447737299</c:v>
                </c:pt>
                <c:pt idx="4935">
                  <c:v>3280.2610798799001</c:v>
                </c:pt>
                <c:pt idx="4936">
                  <c:v>3286.5060382157599</c:v>
                </c:pt>
                <c:pt idx="4937">
                  <c:v>3289.76668017873</c:v>
                </c:pt>
                <c:pt idx="4938">
                  <c:v>3289.9877406507899</c:v>
                </c:pt>
                <c:pt idx="4939">
                  <c:v>3283.7427823149301</c:v>
                </c:pt>
                <c:pt idx="4940">
                  <c:v>3292.69573143361</c:v>
                </c:pt>
                <c:pt idx="4941">
                  <c:v>3288.88243829049</c:v>
                </c:pt>
                <c:pt idx="4942">
                  <c:v>3286.9481591598801</c:v>
                </c:pt>
                <c:pt idx="4943">
                  <c:v>3281.4769124762302</c:v>
                </c:pt>
                <c:pt idx="4944">
                  <c:v>3277.7741495691398</c:v>
                </c:pt>
                <c:pt idx="4945">
                  <c:v>3280.20581476188</c:v>
                </c:pt>
                <c:pt idx="4946">
                  <c:v>3280.48214035196</c:v>
                </c:pt>
                <c:pt idx="4947">
                  <c:v>3280.3163449979102</c:v>
                </c:pt>
                <c:pt idx="4948">
                  <c:v>3283.7980474329402</c:v>
                </c:pt>
                <c:pt idx="4949">
                  <c:v>3294.4642152101701</c:v>
                </c:pt>
                <c:pt idx="4950">
                  <c:v>3298.0564478812298</c:v>
                </c:pt>
                <c:pt idx="4951">
                  <c:v>3299.32754559566</c:v>
                </c:pt>
                <c:pt idx="4952">
                  <c:v>3298.1117129992499</c:v>
                </c:pt>
                <c:pt idx="4953">
                  <c:v>3293.3589128498702</c:v>
                </c:pt>
                <c:pt idx="4954">
                  <c:v>3300.76443866405</c:v>
                </c:pt>
                <c:pt idx="4955">
                  <c:v>3295.2379268623799</c:v>
                </c:pt>
                <c:pt idx="4956">
                  <c:v>3292.9167919056699</c:v>
                </c:pt>
                <c:pt idx="4957">
                  <c:v>3288.4403173463702</c:v>
                </c:pt>
                <c:pt idx="4958">
                  <c:v>3287.72187081218</c:v>
                </c:pt>
                <c:pt idx="4959">
                  <c:v>3293.7457686759799</c:v>
                </c:pt>
                <c:pt idx="4960">
                  <c:v>3298.1117129992499</c:v>
                </c:pt>
                <c:pt idx="4961">
                  <c:v>3292.4194058435301</c:v>
                </c:pt>
                <c:pt idx="4962">
                  <c:v>3298.1117129992499</c:v>
                </c:pt>
                <c:pt idx="4963">
                  <c:v>3306.01462487564</c:v>
                </c:pt>
                <c:pt idx="4964">
                  <c:v>3308.61208542243</c:v>
                </c:pt>
                <c:pt idx="4965">
                  <c:v>3309.49632731067</c:v>
                </c:pt>
                <c:pt idx="4966">
                  <c:v>3303.8592852729698</c:v>
                </c:pt>
                <c:pt idx="4967">
                  <c:v>3302.4776573226</c:v>
                </c:pt>
                <c:pt idx="4968">
                  <c:v>3308.4462900683902</c:v>
                </c:pt>
                <c:pt idx="4969">
                  <c:v>3304.3566713351902</c:v>
                </c:pt>
                <c:pt idx="4970">
                  <c:v>3301.3170898441999</c:v>
                </c:pt>
                <c:pt idx="4971">
                  <c:v>3296.5642896948302</c:v>
                </c:pt>
                <c:pt idx="4972">
                  <c:v>3300.2670526019201</c:v>
                </c:pt>
                <c:pt idx="4973">
                  <c:v>3305.8488295215998</c:v>
                </c:pt>
                <c:pt idx="4974">
                  <c:v>3314.5807181682198</c:v>
                </c:pt>
                <c:pt idx="4975">
                  <c:v>3315.6307554105902</c:v>
                </c:pt>
                <c:pt idx="4976">
                  <c:v>3310.5463645530399</c:v>
                </c:pt>
                <c:pt idx="4977">
                  <c:v>3318.0071554852302</c:v>
                </c:pt>
                <c:pt idx="4978">
                  <c:v>3320.3282904419498</c:v>
                </c:pt>
                <c:pt idx="4979">
                  <c:v>3315.79655076463</c:v>
                </c:pt>
                <c:pt idx="4980">
                  <c:v>3313.3648855718902</c:v>
                </c:pt>
                <c:pt idx="4981">
                  <c:v>3310.3805691990001</c:v>
                </c:pt>
                <c:pt idx="4982">
                  <c:v>3315.4649600565399</c:v>
                </c:pt>
                <c:pt idx="4983">
                  <c:v>3314.1938623421102</c:v>
                </c:pt>
                <c:pt idx="4984">
                  <c:v>3307.6725784161799</c:v>
                </c:pt>
                <c:pt idx="4985">
                  <c:v>3308.28049471434</c:v>
                </c:pt>
                <c:pt idx="4986">
                  <c:v>3312.7569692737202</c:v>
                </c:pt>
                <c:pt idx="4987">
                  <c:v>3321.8757137464499</c:v>
                </c:pt>
                <c:pt idx="4988">
                  <c:v>3324.6389696472902</c:v>
                </c:pt>
                <c:pt idx="4989">
                  <c:v>3326.7943092499499</c:v>
                </c:pt>
                <c:pt idx="4990">
                  <c:v>3324.6942347652998</c:v>
                </c:pt>
                <c:pt idx="4991">
                  <c:v>3325.4679464175101</c:v>
                </c:pt>
                <c:pt idx="4992">
                  <c:v>3330.1102163309401</c:v>
                </c:pt>
                <c:pt idx="4993">
                  <c:v>3323.09154634278</c:v>
                </c:pt>
                <c:pt idx="4994">
                  <c:v>3323.6994626410301</c:v>
                </c:pt>
                <c:pt idx="4995">
                  <c:v>3315.0228391123401</c:v>
                </c:pt>
                <c:pt idx="4996">
                  <c:v>3315.52022517456</c:v>
                </c:pt>
                <c:pt idx="4997">
                  <c:v>3321.6546532743901</c:v>
                </c:pt>
                <c:pt idx="4998">
                  <c:v>3315.79655076463</c:v>
                </c:pt>
                <c:pt idx="4999">
                  <c:v>3320.8256765041701</c:v>
                </c:pt>
                <c:pt idx="5000">
                  <c:v>3327.1811650760601</c:v>
                </c:pt>
                <c:pt idx="5001">
                  <c:v>3334.5866908902399</c:v>
                </c:pt>
                <c:pt idx="5002">
                  <c:v>3337.29468167306</c:v>
                </c:pt>
                <c:pt idx="5003">
                  <c:v>3335.7472583686399</c:v>
                </c:pt>
                <c:pt idx="5004">
                  <c:v>3337.4052119091698</c:v>
                </c:pt>
                <c:pt idx="5005">
                  <c:v>3337.7920677352699</c:v>
                </c:pt>
                <c:pt idx="5006">
                  <c:v>3337.5157421452</c:v>
                </c:pt>
                <c:pt idx="5007">
                  <c:v>3332.4313512876502</c:v>
                </c:pt>
                <c:pt idx="5008">
                  <c:v>3330.0549512129201</c:v>
                </c:pt>
                <c:pt idx="5009">
                  <c:v>3324.4179091752299</c:v>
                </c:pt>
                <c:pt idx="5010">
                  <c:v>3332.7629419957402</c:v>
                </c:pt>
                <c:pt idx="5011">
                  <c:v>3334.4208955361901</c:v>
                </c:pt>
                <c:pt idx="5012">
                  <c:v>3326.5732487778901</c:v>
                </c:pt>
                <c:pt idx="5013">
                  <c:v>3332.0997605795601</c:v>
                </c:pt>
                <c:pt idx="5014">
                  <c:v>3340.16846781</c:v>
                </c:pt>
                <c:pt idx="5015">
                  <c:v>3344.8660028413601</c:v>
                </c:pt>
                <c:pt idx="5016">
                  <c:v>3347.68452386021</c:v>
                </c:pt>
                <c:pt idx="5017">
                  <c:v>3344.6449423693002</c:v>
                </c:pt>
                <c:pt idx="5018">
                  <c:v>3348.9003564566301</c:v>
                </c:pt>
                <c:pt idx="5019">
                  <c:v>3348.1819099223499</c:v>
                </c:pt>
                <c:pt idx="5020">
                  <c:v>3343.8159655990798</c:v>
                </c:pt>
                <c:pt idx="5021">
                  <c:v>3342.8211934747201</c:v>
                </c:pt>
                <c:pt idx="5022">
                  <c:v>3337.5710072632201</c:v>
                </c:pt>
                <c:pt idx="5023">
                  <c:v>3335.3051374245201</c:v>
                </c:pt>
                <c:pt idx="5024">
                  <c:v>3340.2789980460302</c:v>
                </c:pt>
                <c:pt idx="5025">
                  <c:v>3348.6240308665501</c:v>
                </c:pt>
                <c:pt idx="5026">
                  <c:v>3340.16846781</c:v>
                </c:pt>
                <c:pt idx="5027">
                  <c:v>3344.9212679593802</c:v>
                </c:pt>
                <c:pt idx="5028">
                  <c:v>3353.3215658979102</c:v>
                </c:pt>
                <c:pt idx="5029">
                  <c:v>3356.96906368707</c:v>
                </c:pt>
                <c:pt idx="5030">
                  <c:v>3357.8533055753101</c:v>
                </c:pt>
                <c:pt idx="5031">
                  <c:v>3352.9899751898201</c:v>
                </c:pt>
                <c:pt idx="5032">
                  <c:v>3350.8346355871499</c:v>
                </c:pt>
                <c:pt idx="5033">
                  <c:v>3356.8032683330198</c:v>
                </c:pt>
                <c:pt idx="5034">
                  <c:v>3351.6636123574599</c:v>
                </c:pt>
                <c:pt idx="5035">
                  <c:v>3349.5082727547901</c:v>
                </c:pt>
                <c:pt idx="5036">
                  <c:v>3344.3133516612102</c:v>
                </c:pt>
                <c:pt idx="5037">
                  <c:v>3349.6188029908199</c:v>
                </c:pt>
                <c:pt idx="5038">
                  <c:v>3354.5373984943199</c:v>
                </c:pt>
                <c:pt idx="5039">
                  <c:v>3361.2244777743099</c:v>
                </c:pt>
                <c:pt idx="5040">
                  <c:v>3353.4320961339399</c:v>
                </c:pt>
                <c:pt idx="5041">
                  <c:v>3359.7323195878998</c:v>
                </c:pt>
                <c:pt idx="5042">
                  <c:v>3365.5904220976599</c:v>
                </c:pt>
                <c:pt idx="5043">
                  <c:v>3366.6404593399402</c:v>
                </c:pt>
                <c:pt idx="5044">
                  <c:v>3365.92201280575</c:v>
                </c:pt>
                <c:pt idx="5045">
                  <c:v>3361.9429243085001</c:v>
                </c:pt>
                <c:pt idx="5046">
                  <c:v>3358.3506916374399</c:v>
                </c:pt>
                <c:pt idx="5047">
                  <c:v>3365.8114825697198</c:v>
                </c:pt>
                <c:pt idx="5048">
                  <c:v>3361.7218638364402</c:v>
                </c:pt>
                <c:pt idx="5049">
                  <c:v>3358.12963116538</c:v>
                </c:pt>
                <c:pt idx="5050">
                  <c:v>3358.7375474635501</c:v>
                </c:pt>
                <c:pt idx="5051">
                  <c:v>3360.8376219482002</c:v>
                </c:pt>
                <c:pt idx="5052">
                  <c:v>3368.6852687065798</c:v>
                </c:pt>
                <c:pt idx="5053">
                  <c:v>3374.2117805082498</c:v>
                </c:pt>
                <c:pt idx="5054">
                  <c:v>3365.9772779237601</c:v>
                </c:pt>
                <c:pt idx="5055">
                  <c:v>3361.6665987184301</c:v>
                </c:pt>
                <c:pt idx="5056">
                  <c:v>3361.9429243085001</c:v>
                </c:pt>
                <c:pt idx="5057">
                  <c:v>3362.1087196625499</c:v>
                </c:pt>
                <c:pt idx="5058">
                  <c:v>3357.4111846311898</c:v>
                </c:pt>
                <c:pt idx="5059">
                  <c:v>3354.5373984943199</c:v>
                </c:pt>
                <c:pt idx="5060">
                  <c:v>3349.8951285808998</c:v>
                </c:pt>
                <c:pt idx="5061">
                  <c:v>3357.5769799852301</c:v>
                </c:pt>
                <c:pt idx="5062">
                  <c:v>3353.3215658979102</c:v>
                </c:pt>
                <c:pt idx="5063">
                  <c:v>3346.9660773260198</c:v>
                </c:pt>
                <c:pt idx="5064">
                  <c:v>3349.72933322685</c:v>
                </c:pt>
                <c:pt idx="5065">
                  <c:v>3354.1505426682202</c:v>
                </c:pt>
                <c:pt idx="5066">
                  <c:v>3360.72709171217</c:v>
                </c:pt>
                <c:pt idx="5067">
                  <c:v>3364.3745895012398</c:v>
                </c:pt>
                <c:pt idx="5068">
                  <c:v>3365.8114825697198</c:v>
                </c:pt>
                <c:pt idx="5069">
                  <c:v>3364.2087941472</c:v>
                </c:pt>
                <c:pt idx="5070">
                  <c:v>3366.9720500480298</c:v>
                </c:pt>
                <c:pt idx="5071">
                  <c:v>3365.31409650758</c:v>
                </c:pt>
                <c:pt idx="5072">
                  <c:v>3359.0691381716401</c:v>
                </c:pt>
                <c:pt idx="5073">
                  <c:v>3359.1244032896502</c:v>
                </c:pt>
                <c:pt idx="5074">
                  <c:v>3351.2214914133401</c:v>
                </c:pt>
                <c:pt idx="5075">
                  <c:v>3351.8846728295198</c:v>
                </c:pt>
                <c:pt idx="5076">
                  <c:v>3354.0952775502001</c:v>
                </c:pt>
                <c:pt idx="5077">
                  <c:v>3349.6188029908199</c:v>
                </c:pt>
                <c:pt idx="5078">
                  <c:v>3353.3215658979102</c:v>
                </c:pt>
                <c:pt idx="5079">
                  <c:v>3360.8928870662198</c:v>
                </c:pt>
                <c:pt idx="5080">
                  <c:v>3365.5904220976599</c:v>
                </c:pt>
                <c:pt idx="5081">
                  <c:v>3368.1326175264298</c:v>
                </c:pt>
                <c:pt idx="5082">
                  <c:v>3366.9720500480298</c:v>
                </c:pt>
                <c:pt idx="5083">
                  <c:v>3368.6300035885702</c:v>
                </c:pt>
                <c:pt idx="5084">
                  <c:v>3369.40371524078</c:v>
                </c:pt>
                <c:pt idx="5085">
                  <c:v>3364.76144532735</c:v>
                </c:pt>
                <c:pt idx="5086">
                  <c:v>3360.9481521842299</c:v>
                </c:pt>
                <c:pt idx="5087">
                  <c:v>3357.9638358113398</c:v>
                </c:pt>
                <c:pt idx="5088">
                  <c:v>3355.53217061859</c:v>
                </c:pt>
                <c:pt idx="5089">
                  <c:v>3358.8480776995798</c:v>
                </c:pt>
                <c:pt idx="5090">
                  <c:v>3366.0325430417802</c:v>
                </c:pt>
                <c:pt idx="5091">
                  <c:v>3359.7875847059199</c:v>
                </c:pt>
                <c:pt idx="5092">
                  <c:v>3364.8167104453601</c:v>
                </c:pt>
                <c:pt idx="5093">
                  <c:v>3372.0564409055801</c:v>
                </c:pt>
                <c:pt idx="5094">
                  <c:v>3373.6038642100898</c:v>
                </c:pt>
                <c:pt idx="5095">
                  <c:v>3375.6486735766398</c:v>
                </c:pt>
                <c:pt idx="5096">
                  <c:v>3372.27750137764</c:v>
                </c:pt>
                <c:pt idx="5097">
                  <c:v>3376.9750364090801</c:v>
                </c:pt>
                <c:pt idx="5098">
                  <c:v>3377.0303015271002</c:v>
                </c:pt>
                <c:pt idx="5099">
                  <c:v>3372.3327664956601</c:v>
                </c:pt>
                <c:pt idx="5100">
                  <c:v>3370.1774268929898</c:v>
                </c:pt>
                <c:pt idx="5101">
                  <c:v>3363.60087784903</c:v>
                </c:pt>
                <c:pt idx="5102">
                  <c:v>3366.19833839582</c:v>
                </c:pt>
                <c:pt idx="5103">
                  <c:v>3371.44852460742</c:v>
                </c:pt>
                <c:pt idx="5104">
                  <c:v>3379.84882254595</c:v>
                </c:pt>
                <c:pt idx="5105">
                  <c:v>3370.6195478371901</c:v>
                </c:pt>
                <c:pt idx="5106">
                  <c:v>3378.08033876938</c:v>
                </c:pt>
                <c:pt idx="5107">
                  <c:v>3383.0541993909001</c:v>
                </c:pt>
                <c:pt idx="5108">
                  <c:v>3384.71215293144</c:v>
                </c:pt>
                <c:pt idx="5109">
                  <c:v>3384.43582734136</c:v>
                </c:pt>
                <c:pt idx="5110">
                  <c:v>3380.8435946702202</c:v>
                </c:pt>
                <c:pt idx="5111">
                  <c:v>3377.2513619991601</c:v>
                </c:pt>
                <c:pt idx="5112">
                  <c:v>3383.9384412791401</c:v>
                </c:pt>
                <c:pt idx="5113">
                  <c:v>3380.2909434900698</c:v>
                </c:pt>
                <c:pt idx="5114">
                  <c:v>3377.3066271171701</c:v>
                </c:pt>
                <c:pt idx="5115">
                  <c:v>3374.7644316883998</c:v>
                </c:pt>
                <c:pt idx="5116">
                  <c:v>3378.1908690054101</c:v>
                </c:pt>
                <c:pt idx="5117">
                  <c:v>3386.75696229799</c:v>
                </c:pt>
                <c:pt idx="5118">
                  <c:v>3392.2282089816399</c:v>
                </c:pt>
                <c:pt idx="5119">
                  <c:v>3383.0541993909001</c:v>
                </c:pt>
                <c:pt idx="5120">
                  <c:v>3392.1176787456102</c:v>
                </c:pt>
                <c:pt idx="5121">
                  <c:v>3395.76517653477</c:v>
                </c:pt>
                <c:pt idx="5122">
                  <c:v>3396.5388881869799</c:v>
                </c:pt>
                <c:pt idx="5123">
                  <c:v>3394.4388137023302</c:v>
                </c:pt>
                <c:pt idx="5124">
                  <c:v>3389.1333623727201</c:v>
                </c:pt>
                <c:pt idx="5125">
                  <c:v>3387.0332878880699</c:v>
                </c:pt>
                <c:pt idx="5126">
                  <c:v>3394.5493439383599</c:v>
                </c:pt>
                <c:pt idx="5127">
                  <c:v>3391.7860880375201</c:v>
                </c:pt>
                <c:pt idx="5128">
                  <c:v>3388.4701809565399</c:v>
                </c:pt>
                <c:pt idx="5129">
                  <c:v>3389.2438926087498</c:v>
                </c:pt>
                <c:pt idx="5130">
                  <c:v>3394.3835485843101</c:v>
                </c:pt>
                <c:pt idx="5131">
                  <c:v>3401.84433951659</c:v>
                </c:pt>
                <c:pt idx="5132">
                  <c:v>3405.5471024236799</c:v>
                </c:pt>
                <c:pt idx="5133">
                  <c:v>3399.52320455988</c:v>
                </c:pt>
                <c:pt idx="5134">
                  <c:v>3404.9391861255099</c:v>
                </c:pt>
                <c:pt idx="5135">
                  <c:v>3407.3708513182601</c:v>
                </c:pt>
                <c:pt idx="5136">
                  <c:v>3407.7577071443602</c:v>
                </c:pt>
                <c:pt idx="5137">
                  <c:v>3404.9391861255099</c:v>
                </c:pt>
                <c:pt idx="5138">
                  <c:v>3403.3917628210102</c:v>
                </c:pt>
                <c:pt idx="5139">
                  <c:v>3397.6441905472798</c:v>
                </c:pt>
                <c:pt idx="5140">
                  <c:v>3405.60236754169</c:v>
                </c:pt>
                <c:pt idx="5141">
                  <c:v>3401.8996046346001</c:v>
                </c:pt>
                <c:pt idx="5142">
                  <c:v>3399.6337347959102</c:v>
                </c:pt>
                <c:pt idx="5143">
                  <c:v>3404.3312698273498</c:v>
                </c:pt>
                <c:pt idx="5144">
                  <c:v>3409.9683118650501</c:v>
                </c:pt>
                <c:pt idx="5145">
                  <c:v>3415.8816794928198</c:v>
                </c:pt>
                <c:pt idx="5146">
                  <c:v>3419.9712982260098</c:v>
                </c:pt>
                <c:pt idx="5147">
                  <c:v>3419.9712982260098</c:v>
                </c:pt>
                <c:pt idx="5148">
                  <c:v>3421.1318657044098</c:v>
                </c:pt>
                <c:pt idx="5149">
                  <c:v>3421.9608424746398</c:v>
                </c:pt>
                <c:pt idx="5150">
                  <c:v>3418.2028144495298</c:v>
                </c:pt>
                <c:pt idx="5151">
                  <c:v>3418.2028144495298</c:v>
                </c:pt>
                <c:pt idx="5152">
                  <c:v>3413.2842189460298</c:v>
                </c:pt>
                <c:pt idx="5153">
                  <c:v>3409.08406997672</c:v>
                </c:pt>
                <c:pt idx="5154">
                  <c:v>3413.72633989015</c:v>
                </c:pt>
                <c:pt idx="5155">
                  <c:v>3411.9025909955699</c:v>
                </c:pt>
                <c:pt idx="5156">
                  <c:v>3413.8921352441898</c:v>
                </c:pt>
                <c:pt idx="5157">
                  <c:v>3418.7554656296802</c:v>
                </c:pt>
                <c:pt idx="5158">
                  <c:v>3426.6031123880598</c:v>
                </c:pt>
                <c:pt idx="5159">
                  <c:v>3431.5769730095799</c:v>
                </c:pt>
                <c:pt idx="5160">
                  <c:v>3432.6822753698798</c:v>
                </c:pt>
                <c:pt idx="5161">
                  <c:v>3429.2558380528699</c:v>
                </c:pt>
                <c:pt idx="5162">
                  <c:v>3432.79280560591</c:v>
                </c:pt>
                <c:pt idx="5163">
                  <c:v>3433.4559870220901</c:v>
                </c:pt>
                <c:pt idx="5164">
                  <c:v>3431.07958694736</c:v>
                </c:pt>
                <c:pt idx="5165">
                  <c:v>3429.6979589969901</c:v>
                </c:pt>
                <c:pt idx="5166">
                  <c:v>3422.5687587727998</c:v>
                </c:pt>
                <c:pt idx="5167">
                  <c:v>3424.0609169592899</c:v>
                </c:pt>
                <c:pt idx="5168">
                  <c:v>3428.7031868727199</c:v>
                </c:pt>
                <c:pt idx="5169">
                  <c:v>3425.0556890835601</c:v>
                </c:pt>
                <c:pt idx="5170">
                  <c:v>3428.5926566366902</c:v>
                </c:pt>
                <c:pt idx="5171">
                  <c:v>3434.00863820224</c:v>
                </c:pt>
                <c:pt idx="5172">
                  <c:v>3443.3484431471102</c:v>
                </c:pt>
                <c:pt idx="5173">
                  <c:v>3443.3484431471102</c:v>
                </c:pt>
                <c:pt idx="5174">
                  <c:v>3445.0616618055801</c:v>
                </c:pt>
                <c:pt idx="5175">
                  <c:v>3440.0878011841401</c:v>
                </c:pt>
                <c:pt idx="5176">
                  <c:v>3448.8196898307701</c:v>
                </c:pt>
                <c:pt idx="5177">
                  <c:v>3445.9459036939002</c:v>
                </c:pt>
                <c:pt idx="5178">
                  <c:v>3440.8615128363499</c:v>
                </c:pt>
                <c:pt idx="5179">
                  <c:v>3440.5851872462799</c:v>
                </c:pt>
                <c:pt idx="5180">
                  <c:v>3434.56128938248</c:v>
                </c:pt>
                <c:pt idx="5181">
                  <c:v>3439.20355929582</c:v>
                </c:pt>
                <c:pt idx="5182">
                  <c:v>3446.2222292839801</c:v>
                </c:pt>
                <c:pt idx="5183">
                  <c:v>3453.95934580633</c:v>
                </c:pt>
                <c:pt idx="5184">
                  <c:v>3445.7801083398599</c:v>
                </c:pt>
                <c:pt idx="5185">
                  <c:v>3453.2961643900599</c:v>
                </c:pt>
                <c:pt idx="5186">
                  <c:v>3454.4567318684599</c:v>
                </c:pt>
                <c:pt idx="5187">
                  <c:v>3456.00415517288</c:v>
                </c:pt>
                <c:pt idx="5188">
                  <c:v>3453.1303690360201</c:v>
                </c:pt>
                <c:pt idx="5189">
                  <c:v>3450.6434387252598</c:v>
                </c:pt>
                <c:pt idx="5190">
                  <c:v>3446.5538199920702</c:v>
                </c:pt>
                <c:pt idx="5191">
                  <c:v>3452.52245273785</c:v>
                </c:pt>
                <c:pt idx="5192">
                  <c:v>3451.7487410856402</c:v>
                </c:pt>
                <c:pt idx="5193">
                  <c:v>3445.5590478678</c:v>
                </c:pt>
                <c:pt idx="5194">
                  <c:v>3448.8196898307701</c:v>
                </c:pt>
                <c:pt idx="5195">
                  <c:v>3452.4671876198399</c:v>
                </c:pt>
                <c:pt idx="5196">
                  <c:v>3460.2043041421898</c:v>
                </c:pt>
                <c:pt idx="5197">
                  <c:v>3463.5754763411901</c:v>
                </c:pt>
                <c:pt idx="5198">
                  <c:v>3459.3200622539498</c:v>
                </c:pt>
                <c:pt idx="5199">
                  <c:v>3464.62551358356</c:v>
                </c:pt>
                <c:pt idx="5200">
                  <c:v>3465.1781647637099</c:v>
                </c:pt>
                <c:pt idx="5201">
                  <c:v>3468.0519509005699</c:v>
                </c:pt>
                <c:pt idx="5202">
                  <c:v>3462.5254390988998</c:v>
                </c:pt>
                <c:pt idx="5203">
                  <c:v>3460.8674855583699</c:v>
                </c:pt>
                <c:pt idx="5204">
                  <c:v>3454.9541179306002</c:v>
                </c:pt>
                <c:pt idx="5205">
                  <c:v>3456.7226017071598</c:v>
                </c:pt>
                <c:pt idx="5206">
                  <c:v>3462.91229492501</c:v>
                </c:pt>
                <c:pt idx="5207">
                  <c:v>3456.9436621792202</c:v>
                </c:pt>
                <c:pt idx="5208">
                  <c:v>3460.2043041421898</c:v>
                </c:pt>
                <c:pt idx="5209">
                  <c:v>3467.9966857825598</c:v>
                </c:pt>
                <c:pt idx="5210">
                  <c:v>3474.79429529857</c:v>
                </c:pt>
                <c:pt idx="5211">
                  <c:v>3475.4574767147501</c:v>
                </c:pt>
                <c:pt idx="5212">
                  <c:v>3474.24164411842</c:v>
                </c:pt>
                <c:pt idx="5213">
                  <c:v>3477.8891419074898</c:v>
                </c:pt>
                <c:pt idx="5214">
                  <c:v>3478.9391791498601</c:v>
                </c:pt>
                <c:pt idx="5215">
                  <c:v>3475.40221159674</c:v>
                </c:pt>
                <c:pt idx="5216">
                  <c:v>3472.3073649878102</c:v>
                </c:pt>
                <c:pt idx="5217">
                  <c:v>3472.2520998698001</c:v>
                </c:pt>
                <c:pt idx="5218">
                  <c:v>3467.1124438942302</c:v>
                </c:pt>
                <c:pt idx="5219">
                  <c:v>3470.75994168339</c:v>
                </c:pt>
                <c:pt idx="5220">
                  <c:v>3469.9862300311001</c:v>
                </c:pt>
                <c:pt idx="5221">
                  <c:v>3469.2677834968999</c:v>
                </c:pt>
                <c:pt idx="5222">
                  <c:v>3473.4679324662102</c:v>
                </c:pt>
                <c:pt idx="5223">
                  <c:v>3482.03402575879</c:v>
                </c:pt>
                <c:pt idx="5224">
                  <c:v>3487.0078863803001</c:v>
                </c:pt>
                <c:pt idx="5225">
                  <c:v>3488.2237189766302</c:v>
                </c:pt>
                <c:pt idx="5226">
                  <c:v>3485.23940260374</c:v>
                </c:pt>
                <c:pt idx="5227">
                  <c:v>3489.4948166910599</c:v>
                </c:pt>
                <c:pt idx="5228">
                  <c:v>3490.6553841693799</c:v>
                </c:pt>
                <c:pt idx="5229">
                  <c:v>3483.0840630010698</c:v>
                </c:pt>
                <c:pt idx="5230">
                  <c:v>3484.6867514235901</c:v>
                </c:pt>
                <c:pt idx="5231">
                  <c:v>3478.7733837958199</c:v>
                </c:pt>
                <c:pt idx="5232">
                  <c:v>3478.82864891383</c:v>
                </c:pt>
                <c:pt idx="5233">
                  <c:v>3484.96307701367</c:v>
                </c:pt>
                <c:pt idx="5234">
                  <c:v>3480.7629280443598</c:v>
                </c:pt>
                <c:pt idx="5235">
                  <c:v>3484.0235700074099</c:v>
                </c:pt>
                <c:pt idx="5236">
                  <c:v>3489.88167251717</c:v>
                </c:pt>
                <c:pt idx="5237">
                  <c:v>3495.5739796728799</c:v>
                </c:pt>
                <c:pt idx="5238">
                  <c:v>3499.11094722592</c:v>
                </c:pt>
                <c:pt idx="5239">
                  <c:v>3499.2767425799698</c:v>
                </c:pt>
                <c:pt idx="5240">
                  <c:v>3495.1318587287601</c:v>
                </c:pt>
                <c:pt idx="5241">
                  <c:v>3501.3768170646199</c:v>
                </c:pt>
                <c:pt idx="5242">
                  <c:v>3499.11094722592</c:v>
                </c:pt>
                <c:pt idx="5243">
                  <c:v>3496.1818959710499</c:v>
                </c:pt>
                <c:pt idx="5244">
                  <c:v>3493.91602613235</c:v>
                </c:pt>
                <c:pt idx="5245">
                  <c:v>3490.8211795234201</c:v>
                </c:pt>
                <c:pt idx="5246">
                  <c:v>3493.1423144801402</c:v>
                </c:pt>
                <c:pt idx="5247">
                  <c:v>3499.71886352409</c:v>
                </c:pt>
                <c:pt idx="5248">
                  <c:v>3493.4739051882302</c:v>
                </c:pt>
                <c:pt idx="5249">
                  <c:v>3494.0818214863898</c:v>
                </c:pt>
                <c:pt idx="5250">
                  <c:v>3499.1662123439401</c:v>
                </c:pt>
                <c:pt idx="5251">
                  <c:v>3501.9294682447699</c:v>
                </c:pt>
                <c:pt idx="5252">
                  <c:v>3500.1609844682098</c:v>
                </c:pt>
                <c:pt idx="5253">
                  <c:v>3499.2767425799698</c:v>
                </c:pt>
                <c:pt idx="5254">
                  <c:v>3495.8503052629599</c:v>
                </c:pt>
                <c:pt idx="5255">
                  <c:v>3490.6001190513598</c:v>
                </c:pt>
                <c:pt idx="5256">
                  <c:v>3495.7950401449398</c:v>
                </c:pt>
                <c:pt idx="5257">
                  <c:v>3491.87121676571</c:v>
                </c:pt>
                <c:pt idx="5258">
                  <c:v>3488.7763701567801</c:v>
                </c:pt>
                <c:pt idx="5259">
                  <c:v>3488.44477944869</c:v>
                </c:pt>
                <c:pt idx="5260">
                  <c:v>3491.7054214116602</c:v>
                </c:pt>
                <c:pt idx="5261">
                  <c:v>3499.7741286421101</c:v>
                </c:pt>
                <c:pt idx="5262">
                  <c:v>3503.4216264312599</c:v>
                </c:pt>
                <c:pt idx="5263">
                  <c:v>3497.2319332133302</c:v>
                </c:pt>
                <c:pt idx="5264">
                  <c:v>3505.6874962698798</c:v>
                </c:pt>
                <c:pt idx="5265">
                  <c:v>3507.3454498104102</c:v>
                </c:pt>
                <c:pt idx="5266">
                  <c:v>3506.2401474501098</c:v>
                </c:pt>
                <c:pt idx="5267">
                  <c:v>3503.0900357230898</c:v>
                </c:pt>
                <c:pt idx="5268">
                  <c:v>3500.6031054124101</c:v>
                </c:pt>
                <c:pt idx="5269">
                  <c:v>3496.51348667914</c:v>
                </c:pt>
                <c:pt idx="5270">
                  <c:v>3501.9294682447699</c:v>
                </c:pt>
                <c:pt idx="5271">
                  <c:v>3500.9899612385202</c:v>
                </c:pt>
                <c:pt idx="5272">
                  <c:v>3497.1214029773</c:v>
                </c:pt>
                <c:pt idx="5273">
                  <c:v>3498.22670533769</c:v>
                </c:pt>
                <c:pt idx="5274">
                  <c:v>3505.0243148537002</c:v>
                </c:pt>
                <c:pt idx="5275">
                  <c:v>3511.3798034255901</c:v>
                </c:pt>
                <c:pt idx="5276">
                  <c:v>3514.0325290903902</c:v>
                </c:pt>
                <c:pt idx="5277">
                  <c:v>3509.22446382301</c:v>
                </c:pt>
                <c:pt idx="5278">
                  <c:v>3513.2588174381799</c:v>
                </c:pt>
                <c:pt idx="5279">
                  <c:v>3515.1378314507801</c:v>
                </c:pt>
                <c:pt idx="5280">
                  <c:v>3512.2640453139102</c:v>
                </c:pt>
                <c:pt idx="5281">
                  <c:v>3508.5612824067398</c:v>
                </c:pt>
                <c:pt idx="5282">
                  <c:v>3506.2954125681299</c:v>
                </c:pt>
                <c:pt idx="5283">
                  <c:v>3502.59264966095</c:v>
                </c:pt>
                <c:pt idx="5284">
                  <c:v>3510.6060917733798</c:v>
                </c:pt>
                <c:pt idx="5285">
                  <c:v>3504.8032543816398</c:v>
                </c:pt>
                <c:pt idx="5286">
                  <c:v>3506.35067768614</c:v>
                </c:pt>
                <c:pt idx="5287">
                  <c:v>3510.8271522454402</c:v>
                </c:pt>
                <c:pt idx="5288">
                  <c:v>3518.50900364978</c:v>
                </c:pt>
                <c:pt idx="5289">
                  <c:v>3522.54335726504</c:v>
                </c:pt>
                <c:pt idx="5290">
                  <c:v>3523.4828642713001</c:v>
                </c:pt>
                <c:pt idx="5291">
                  <c:v>3522.3222967929</c:v>
                </c:pt>
                <c:pt idx="5292">
                  <c:v>3525.3618782838898</c:v>
                </c:pt>
                <c:pt idx="5293">
                  <c:v>3526.8540364702899</c:v>
                </c:pt>
                <c:pt idx="5294">
                  <c:v>3523.0960084451899</c:v>
                </c:pt>
                <c:pt idx="5295">
                  <c:v>3521.6038502586998</c:v>
                </c:pt>
                <c:pt idx="5296">
                  <c:v>3517.07211058139</c:v>
                </c:pt>
                <c:pt idx="5297">
                  <c:v>3517.4037012894801</c:v>
                </c:pt>
                <c:pt idx="5298">
                  <c:v>3520.9959339605398</c:v>
                </c:pt>
                <c:pt idx="5299">
                  <c:v>3517.4037012894801</c:v>
                </c:pt>
                <c:pt idx="5300">
                  <c:v>3522.0459712028201</c:v>
                </c:pt>
                <c:pt idx="5301">
                  <c:v>3528.06986906671</c:v>
                </c:pt>
                <c:pt idx="5302">
                  <c:v>3534.5358878746301</c:v>
                </c:pt>
                <c:pt idx="5303">
                  <c:v>3535.9727809430201</c:v>
                </c:pt>
                <c:pt idx="5304">
                  <c:v>3539.3992182601201</c:v>
                </c:pt>
                <c:pt idx="5305">
                  <c:v>3533.4305855142502</c:v>
                </c:pt>
                <c:pt idx="5306">
                  <c:v>3540.7255810924798</c:v>
                </c:pt>
                <c:pt idx="5307">
                  <c:v>3538.4044461357598</c:v>
                </c:pt>
                <c:pt idx="5308">
                  <c:v>3537.96232519164</c:v>
                </c:pt>
                <c:pt idx="5309">
                  <c:v>3534.14903204853</c:v>
                </c:pt>
                <c:pt idx="5310">
                  <c:v>3527.6830132405198</c:v>
                </c:pt>
                <c:pt idx="5311">
                  <c:v>3533.1542599241702</c:v>
                </c:pt>
                <c:pt idx="5312">
                  <c:v>3539.5097484961502</c:v>
                </c:pt>
                <c:pt idx="5313">
                  <c:v>3533.32005527822</c:v>
                </c:pt>
                <c:pt idx="5314">
                  <c:v>3538.23865078172</c:v>
                </c:pt>
                <c:pt idx="5315">
                  <c:v>3545.6994417139999</c:v>
                </c:pt>
                <c:pt idx="5316">
                  <c:v>3549.6232650931402</c:v>
                </c:pt>
                <c:pt idx="5317">
                  <c:v>3549.78906044719</c:v>
                </c:pt>
                <c:pt idx="5318">
                  <c:v>3548.4074324968201</c:v>
                </c:pt>
                <c:pt idx="5319">
                  <c:v>3546.1415626581202</c:v>
                </c:pt>
                <c:pt idx="5320">
                  <c:v>3554.7629210687101</c:v>
                </c:pt>
                <c:pt idx="5321">
                  <c:v>3549.8995906832201</c:v>
                </c:pt>
                <c:pt idx="5322">
                  <c:v>3549.7337953291699</c:v>
                </c:pt>
                <c:pt idx="5323">
                  <c:v>3544.31781376354</c:v>
                </c:pt>
                <c:pt idx="5324">
                  <c:v>3543.5993672293398</c:v>
                </c:pt>
                <c:pt idx="5325">
                  <c:v>3548.62849296888</c:v>
                </c:pt>
                <c:pt idx="5326">
                  <c:v>3556.8077304353501</c:v>
                </c:pt>
                <c:pt idx="5327">
                  <c:v>3548.62849296888</c:v>
                </c:pt>
                <c:pt idx="5328">
                  <c:v>3554.2102698885601</c:v>
                </c:pt>
                <c:pt idx="5329">
                  <c:v>3561.1184096406</c:v>
                </c:pt>
                <c:pt idx="5330">
                  <c:v>3564.3790516036502</c:v>
                </c:pt>
                <c:pt idx="5331">
                  <c:v>3566.31333073418</c:v>
                </c:pt>
                <c:pt idx="5332">
                  <c:v>3561.8368561748798</c:v>
                </c:pt>
                <c:pt idx="5333">
                  <c:v>3559.95784216229</c:v>
                </c:pt>
                <c:pt idx="5334">
                  <c:v>3556.2550792552001</c:v>
                </c:pt>
                <c:pt idx="5335">
                  <c:v>3563.3290143612799</c:v>
                </c:pt>
                <c:pt idx="5336">
                  <c:v>3559.8473119262599</c:v>
                </c:pt>
                <c:pt idx="5337">
                  <c:v>3556.75246531733</c:v>
                </c:pt>
                <c:pt idx="5338">
                  <c:v>3559.95784216229</c:v>
                </c:pt>
                <c:pt idx="5339">
                  <c:v>3567.14230750449</c:v>
                </c:pt>
                <c:pt idx="5340">
                  <c:v>3572.3372285980599</c:v>
                </c:pt>
                <c:pt idx="5341">
                  <c:v>3566.4791260882198</c:v>
                </c:pt>
                <c:pt idx="5342">
                  <c:v>3571.8951076538601</c:v>
                </c:pt>
                <c:pt idx="5343">
                  <c:v>3578.5269218159101</c:v>
                </c:pt>
                <c:pt idx="5344">
                  <c:v>3578.5269218159101</c:v>
                </c:pt>
                <c:pt idx="5345">
                  <c:v>3579.5769590581999</c:v>
                </c:pt>
                <c:pt idx="5346">
                  <c:v>3573.6635914304202</c:v>
                </c:pt>
                <c:pt idx="5347">
                  <c:v>3574.3267728465999</c:v>
                </c:pt>
                <c:pt idx="5348">
                  <c:v>3571.0661308836402</c:v>
                </c:pt>
                <c:pt idx="5349">
                  <c:v>3577.5321496915599</c:v>
                </c:pt>
                <c:pt idx="5350">
                  <c:v>3573.4425309583698</c:v>
                </c:pt>
                <c:pt idx="5351">
                  <c:v>3571.9503727718802</c:v>
                </c:pt>
                <c:pt idx="5352">
                  <c:v>3577.2558241014799</c:v>
                </c:pt>
                <c:pt idx="5353">
                  <c:v>3585.43506156796</c:v>
                </c:pt>
                <c:pt idx="5354">
                  <c:v>3588.4193779408502</c:v>
                </c:pt>
                <c:pt idx="5355">
                  <c:v>3590.35365707146</c:v>
                </c:pt>
                <c:pt idx="5356">
                  <c:v>3591.3484291957302</c:v>
                </c:pt>
                <c:pt idx="5357">
                  <c:v>3591.9010803759602</c:v>
                </c:pt>
                <c:pt idx="5358">
                  <c:v>3593.22744320832</c:v>
                </c:pt>
                <c:pt idx="5359">
                  <c:v>3590.4089221894701</c:v>
                </c:pt>
                <c:pt idx="5360">
                  <c:v>3589.19308959314</c:v>
                </c:pt>
                <c:pt idx="5361">
                  <c:v>3584.9376755058202</c:v>
                </c:pt>
                <c:pt idx="5362">
                  <c:v>3583.94290338155</c:v>
                </c:pt>
                <c:pt idx="5363">
                  <c:v>3591.2931640777101</c:v>
                </c:pt>
                <c:pt idx="5364">
                  <c:v>3584.7718801517799</c:v>
                </c:pt>
                <c:pt idx="5365">
                  <c:v>3589.0825593571099</c:v>
                </c:pt>
                <c:pt idx="5366">
                  <c:v>3592.4537315561101</c:v>
                </c:pt>
                <c:pt idx="5367">
                  <c:v>3601.2408853207498</c:v>
                </c:pt>
                <c:pt idx="5368">
                  <c:v>3604.2804668116601</c:v>
                </c:pt>
                <c:pt idx="5369">
                  <c:v>3605.4962994080702</c:v>
                </c:pt>
                <c:pt idx="5370">
                  <c:v>3600.0250527244202</c:v>
                </c:pt>
                <c:pt idx="5371">
                  <c:v>3607.2095180665401</c:v>
                </c:pt>
                <c:pt idx="5372">
                  <c:v>3605.2199738179102</c:v>
                </c:pt>
                <c:pt idx="5373">
                  <c:v>3602.5672481531101</c:v>
                </c:pt>
                <c:pt idx="5374">
                  <c:v>3600.6329690225798</c:v>
                </c:pt>
                <c:pt idx="5375">
                  <c:v>3596.2670246992302</c:v>
                </c:pt>
                <c:pt idx="5376">
                  <c:v>3601.0750899667</c:v>
                </c:pt>
                <c:pt idx="5377">
                  <c:v>3601.1856202027302</c:v>
                </c:pt>
                <c:pt idx="5378">
                  <c:v>3599.5829317802099</c:v>
                </c:pt>
                <c:pt idx="5379">
                  <c:v>3605.3305040539399</c:v>
                </c:pt>
                <c:pt idx="5380">
                  <c:v>3613.1781508123199</c:v>
                </c:pt>
                <c:pt idx="5381">
                  <c:v>3616.6045881294199</c:v>
                </c:pt>
                <c:pt idx="5382">
                  <c:v>3616.4940578933902</c:v>
                </c:pt>
                <c:pt idx="5383">
                  <c:v>3618.0414811978098</c:v>
                </c:pt>
                <c:pt idx="5384">
                  <c:v>3612.1281135700401</c:v>
                </c:pt>
                <c:pt idx="5385">
                  <c:v>3622.0205696950602</c:v>
                </c:pt>
                <c:pt idx="5386">
                  <c:v>3616.8809137194999</c:v>
                </c:pt>
                <c:pt idx="5387">
                  <c:v>3615.6650811230802</c:v>
                </c:pt>
                <c:pt idx="5388">
                  <c:v>3610.3596297934801</c:v>
                </c:pt>
                <c:pt idx="5389">
                  <c:v>3611.0780763277498</c:v>
                </c:pt>
                <c:pt idx="5390">
                  <c:v>3615.3334904149901</c:v>
                </c:pt>
                <c:pt idx="5391">
                  <c:v>3622.0205696950602</c:v>
                </c:pt>
                <c:pt idx="5392">
                  <c:v>3616.9361788375099</c:v>
                </c:pt>
                <c:pt idx="5393">
                  <c:v>3622.4074255211699</c:v>
                </c:pt>
                <c:pt idx="5394">
                  <c:v>3628.7076489750398</c:v>
                </c:pt>
                <c:pt idx="5395">
                  <c:v>3628.541853621</c:v>
                </c:pt>
                <c:pt idx="5396">
                  <c:v>3632.4104118821301</c:v>
                </c:pt>
                <c:pt idx="5397">
                  <c:v>3629.0392396831298</c:v>
                </c:pt>
                <c:pt idx="5398">
                  <c:v>3627.10496055252</c:v>
                </c:pt>
                <c:pt idx="5399">
                  <c:v>3633.18412353443</c:v>
                </c:pt>
                <c:pt idx="5400">
                  <c:v>3629.4813606272501</c:v>
                </c:pt>
                <c:pt idx="5401">
                  <c:v>3628.6523838570301</c:v>
                </c:pt>
                <c:pt idx="5402">
                  <c:v>3624.5627651237501</c:v>
                </c:pt>
                <c:pt idx="5403">
                  <c:v>3626.0549233102402</c:v>
                </c:pt>
                <c:pt idx="5404">
                  <c:v>3632.7420025902202</c:v>
                </c:pt>
                <c:pt idx="5405">
                  <c:v>3640.70017958463</c:v>
                </c:pt>
                <c:pt idx="5406">
                  <c:v>3631.13931416779</c:v>
                </c:pt>
                <c:pt idx="5407">
                  <c:v>3641.1423005287502</c:v>
                </c:pt>
                <c:pt idx="5408">
                  <c:v>3643.02131454135</c:v>
                </c:pt>
                <c:pt idx="5409">
                  <c:v>3644.1266169017299</c:v>
                </c:pt>
                <c:pt idx="5410">
                  <c:v>3645.1766541440202</c:v>
                </c:pt>
                <c:pt idx="5411">
                  <c:v>3641.9160121810501</c:v>
                </c:pt>
                <c:pt idx="5412">
                  <c:v>3640.42385399456</c:v>
                </c:pt>
                <c:pt idx="5413">
                  <c:v>3636.2237050253302</c:v>
                </c:pt>
                <c:pt idx="5414">
                  <c:v>3644.3476773737898</c:v>
                </c:pt>
                <c:pt idx="5415">
                  <c:v>3640.0369981684498</c:v>
                </c:pt>
                <c:pt idx="5416">
                  <c:v>3638.3790446279199</c:v>
                </c:pt>
                <c:pt idx="5417">
                  <c:v>3643.7950261935598</c:v>
                </c:pt>
                <c:pt idx="5418">
                  <c:v>3650.86896129973</c:v>
                </c:pt>
                <c:pt idx="5419">
                  <c:v>3655.8428219212501</c:v>
                </c:pt>
                <c:pt idx="5420">
                  <c:v>3655.8980870392602</c:v>
                </c:pt>
                <c:pt idx="5421">
                  <c:v>3654.7375195608602</c:v>
                </c:pt>
                <c:pt idx="5422">
                  <c:v>3658.7718731761302</c:v>
                </c:pt>
                <c:pt idx="5423">
                  <c:v>3659.54558482834</c:v>
                </c:pt>
                <c:pt idx="5424">
                  <c:v>3656.2296777473498</c:v>
                </c:pt>
                <c:pt idx="5425">
                  <c:v>3654.62698932483</c:v>
                </c:pt>
                <c:pt idx="5426">
                  <c:v>3651.5321427159101</c:v>
                </c:pt>
                <c:pt idx="5427">
                  <c:v>3648.54782634301</c:v>
                </c:pt>
                <c:pt idx="5428">
                  <c:v>3657.55604057971</c:v>
                </c:pt>
                <c:pt idx="5429">
                  <c:v>3651.8084683059801</c:v>
                </c:pt>
                <c:pt idx="5430">
                  <c:v>3654.7927846788798</c:v>
                </c:pt>
                <c:pt idx="5431">
                  <c:v>3659.3797894742902</c:v>
                </c:pt>
                <c:pt idx="5432">
                  <c:v>3666.50898969848</c:v>
                </c:pt>
                <c:pt idx="5433">
                  <c:v>3669.8801618974799</c:v>
                </c:pt>
                <c:pt idx="5434">
                  <c:v>3671.70391079197</c:v>
                </c:pt>
                <c:pt idx="5435">
                  <c:v>3670.6538735496902</c:v>
                </c:pt>
                <c:pt idx="5436">
                  <c:v>3673.6381899225798</c:v>
                </c:pt>
                <c:pt idx="5437">
                  <c:v>3673.0855387424299</c:v>
                </c:pt>
                <c:pt idx="5438">
                  <c:v>3667.8906176488499</c:v>
                </c:pt>
                <c:pt idx="5439">
                  <c:v>3666.1221338722899</c:v>
                </c:pt>
                <c:pt idx="5440">
                  <c:v>3662.2535756111502</c:v>
                </c:pt>
                <c:pt idx="5441">
                  <c:v>3664.46418033184</c:v>
                </c:pt>
                <c:pt idx="5442">
                  <c:v>3666.2879292264201</c:v>
                </c:pt>
                <c:pt idx="5443">
                  <c:v>3666.6747850525198</c:v>
                </c:pt>
                <c:pt idx="5444">
                  <c:v>3669.8801618974799</c:v>
                </c:pt>
                <c:pt idx="5445">
                  <c:v>3676.4014458234101</c:v>
                </c:pt>
                <c:pt idx="5446">
                  <c:v>3681.87269250707</c:v>
                </c:pt>
                <c:pt idx="5447">
                  <c:v>3681.81742738905</c:v>
                </c:pt>
                <c:pt idx="5448">
                  <c:v>3681.6516320350102</c:v>
                </c:pt>
                <c:pt idx="5449">
                  <c:v>3676.8435667675299</c:v>
                </c:pt>
                <c:pt idx="5450">
                  <c:v>3685.4096600601101</c:v>
                </c:pt>
                <c:pt idx="5451">
                  <c:v>3682.0937529791299</c:v>
                </c:pt>
                <c:pt idx="5452">
                  <c:v>3680.5463296747098</c:v>
                </c:pt>
                <c:pt idx="5453">
                  <c:v>3677.5067481838</c:v>
                </c:pt>
                <c:pt idx="5454">
                  <c:v>3674.9645527550201</c:v>
                </c:pt>
                <c:pt idx="5455">
                  <c:v>3680.7121250287501</c:v>
                </c:pt>
                <c:pt idx="5456">
                  <c:v>3677.5620133018101</c:v>
                </c:pt>
                <c:pt idx="5457">
                  <c:v>3679.3304970782901</c:v>
                </c:pt>
                <c:pt idx="5458">
                  <c:v>3687.0123484826299</c:v>
                </c:pt>
                <c:pt idx="5459">
                  <c:v>3693.4783672905501</c:v>
                </c:pt>
                <c:pt idx="5460">
                  <c:v>3695.9100324832998</c:v>
                </c:pt>
                <c:pt idx="5461">
                  <c:v>3696.1863580733698</c:v>
                </c:pt>
                <c:pt idx="5462">
                  <c:v>3694.3626091788801</c:v>
                </c:pt>
                <c:pt idx="5463">
                  <c:v>3691.4888230420102</c:v>
                </c:pt>
                <c:pt idx="5464">
                  <c:v>3697.8995767319202</c:v>
                </c:pt>
                <c:pt idx="5465">
                  <c:v>3694.7494650049798</c:v>
                </c:pt>
                <c:pt idx="5466">
                  <c:v>3692.3730649302502</c:v>
                </c:pt>
                <c:pt idx="5467">
                  <c:v>3688.8360973772101</c:v>
                </c:pt>
                <c:pt idx="5468">
                  <c:v>3691.5440881600298</c:v>
                </c:pt>
                <c:pt idx="5469">
                  <c:v>3698.0101069679499</c:v>
                </c:pt>
                <c:pt idx="5470">
                  <c:v>3702.8181722354202</c:v>
                </c:pt>
                <c:pt idx="5471">
                  <c:v>3695.0810557130699</c:v>
                </c:pt>
                <c:pt idx="5472">
                  <c:v>3703.9234745957201</c:v>
                </c:pt>
                <c:pt idx="5473">
                  <c:v>3708.17888868305</c:v>
                </c:pt>
                <c:pt idx="5474">
                  <c:v>3709.33945616136</c:v>
                </c:pt>
                <c:pt idx="5475">
                  <c:v>3709.3947212793801</c:v>
                </c:pt>
                <c:pt idx="5476">
                  <c:v>3705.1945723101499</c:v>
                </c:pt>
                <c:pt idx="5477">
                  <c:v>3704.42086065786</c:v>
                </c:pt>
                <c:pt idx="5478">
                  <c:v>3709.7815771054802</c:v>
                </c:pt>
                <c:pt idx="5479">
                  <c:v>3707.7920328569398</c:v>
                </c:pt>
                <c:pt idx="5480">
                  <c:v>3704.0892699497699</c:v>
                </c:pt>
                <c:pt idx="5481">
                  <c:v>3702.5418466453498</c:v>
                </c:pt>
                <c:pt idx="5482">
                  <c:v>3705.9130188443501</c:v>
                </c:pt>
                <c:pt idx="5483">
                  <c:v>3714.58964237295</c:v>
                </c:pt>
                <c:pt idx="5484">
                  <c:v>3719.50823787646</c:v>
                </c:pt>
                <c:pt idx="5485">
                  <c:v>3720.66880535477</c:v>
                </c:pt>
                <c:pt idx="5486">
                  <c:v>3719.8398285845501</c:v>
                </c:pt>
                <c:pt idx="5487">
                  <c:v>3721.7188425971399</c:v>
                </c:pt>
                <c:pt idx="5488">
                  <c:v>3723.7636519636899</c:v>
                </c:pt>
                <c:pt idx="5489">
                  <c:v>3720.5030100007298</c:v>
                </c:pt>
                <c:pt idx="5490">
                  <c:v>3718.5687308701199</c:v>
                </c:pt>
                <c:pt idx="5491">
                  <c:v>3714.58964237295</c:v>
                </c:pt>
                <c:pt idx="5492">
                  <c:v>3722.5478193673598</c:v>
                </c:pt>
                <c:pt idx="5493">
                  <c:v>3719.5635029944701</c:v>
                </c:pt>
                <c:pt idx="5494">
                  <c:v>3717.1318378017299</c:v>
                </c:pt>
                <c:pt idx="5495">
                  <c:v>3719.1213820503499</c:v>
                </c:pt>
                <c:pt idx="5496">
                  <c:v>3724.0952426717799</c:v>
                </c:pt>
                <c:pt idx="5497">
                  <c:v>3731.66656384009</c:v>
                </c:pt>
                <c:pt idx="5498">
                  <c:v>3732.77186620048</c:v>
                </c:pt>
                <c:pt idx="5499">
                  <c:v>3734.6508802129902</c:v>
                </c:pt>
                <c:pt idx="5500">
                  <c:v>3734.26402438688</c:v>
                </c:pt>
                <c:pt idx="5501">
                  <c:v>3735.8667128093998</c:v>
                </c:pt>
                <c:pt idx="5502">
                  <c:v>3737.3588709957999</c:v>
                </c:pt>
                <c:pt idx="5503">
                  <c:v>3731.94288943017</c:v>
                </c:pt>
                <c:pt idx="5504">
                  <c:v>3731.7770940761202</c:v>
                </c:pt>
                <c:pt idx="5505">
                  <c:v>3727.3558846348401</c:v>
                </c:pt>
                <c:pt idx="5506">
                  <c:v>3728.5164521131501</c:v>
                </c:pt>
                <c:pt idx="5507">
                  <c:v>3732.1086847842098</c:v>
                </c:pt>
                <c:pt idx="5508">
                  <c:v>3728.7927777032301</c:v>
                </c:pt>
                <c:pt idx="5509">
                  <c:v>3732.8823964365101</c:v>
                </c:pt>
                <c:pt idx="5510">
                  <c:v>3741.6142850831302</c:v>
                </c:pt>
                <c:pt idx="5511">
                  <c:v>3746.8644712947198</c:v>
                </c:pt>
                <c:pt idx="5512">
                  <c:v>3748.6882201892099</c:v>
                </c:pt>
                <c:pt idx="5513">
                  <c:v>3748.13556900906</c:v>
                </c:pt>
                <c:pt idx="5514">
                  <c:v>3751.5620063260799</c:v>
                </c:pt>
                <c:pt idx="5515">
                  <c:v>3750.8988249099002</c:v>
                </c:pt>
                <c:pt idx="5516">
                  <c:v>3747.7487131829598</c:v>
                </c:pt>
                <c:pt idx="5517">
                  <c:v>3747.3618573568601</c:v>
                </c:pt>
                <c:pt idx="5518">
                  <c:v>3743.0511781515202</c:v>
                </c:pt>
                <c:pt idx="5519">
                  <c:v>3740.7300431948001</c:v>
                </c:pt>
                <c:pt idx="5520">
                  <c:v>3745.0407224001401</c:v>
                </c:pt>
                <c:pt idx="5521">
                  <c:v>3751.1751504999702</c:v>
                </c:pt>
                <c:pt idx="5522">
                  <c:v>3746.2012898784601</c:v>
                </c:pt>
                <c:pt idx="5523">
                  <c:v>3749.4619318415098</c:v>
                </c:pt>
                <c:pt idx="5524">
                  <c:v>3758.1385553701198</c:v>
                </c:pt>
                <c:pt idx="5525">
                  <c:v>3761.1228717430099</c:v>
                </c:pt>
                <c:pt idx="5526">
                  <c:v>3762.3939694573501</c:v>
                </c:pt>
                <c:pt idx="5527">
                  <c:v>3760.01756938263</c:v>
                </c:pt>
                <c:pt idx="5528">
                  <c:v>3764.4387788239901</c:v>
                </c:pt>
                <c:pt idx="5529">
                  <c:v>3763.22294622766</c:v>
                </c:pt>
                <c:pt idx="5530">
                  <c:v>3759.7965089105701</c:v>
                </c:pt>
                <c:pt idx="5531">
                  <c:v>3757.97276001607</c:v>
                </c:pt>
                <c:pt idx="5532">
                  <c:v>3755.1542389972201</c:v>
                </c:pt>
                <c:pt idx="5533">
                  <c:v>3755.98321576745</c:v>
                </c:pt>
                <c:pt idx="5534">
                  <c:v>3762.61502992941</c:v>
                </c:pt>
                <c:pt idx="5535">
                  <c:v>3768.2520719671102</c:v>
                </c:pt>
                <c:pt idx="5536">
                  <c:v>3761.17813686102</c:v>
                </c:pt>
                <c:pt idx="5537">
                  <c:v>3768.6389277932999</c:v>
                </c:pt>
                <c:pt idx="5538">
                  <c:v>3773.3917279426801</c:v>
                </c:pt>
                <c:pt idx="5539">
                  <c:v>3775.10494660122</c:v>
                </c:pt>
                <c:pt idx="5540">
                  <c:v>3775.4365373093101</c:v>
                </c:pt>
                <c:pt idx="5541">
                  <c:v>3771.2363883400899</c:v>
                </c:pt>
                <c:pt idx="5542">
                  <c:v>3770.0205557436798</c:v>
                </c:pt>
                <c:pt idx="5543">
                  <c:v>3776.1549838435099</c:v>
                </c:pt>
                <c:pt idx="5544">
                  <c:v>3772.8943418805402</c:v>
                </c:pt>
                <c:pt idx="5545">
                  <c:v>3771.07059298596</c:v>
                </c:pt>
                <c:pt idx="5546">
                  <c:v>3768.0862766130699</c:v>
                </c:pt>
                <c:pt idx="5547">
                  <c:v>3773.94437912282</c:v>
                </c:pt>
                <c:pt idx="5548">
                  <c:v>3779.1945653344201</c:v>
                </c:pt>
                <c:pt idx="5549">
                  <c:v>3784.8316073721198</c:v>
                </c:pt>
                <c:pt idx="5550">
                  <c:v>3778.6419141542701</c:v>
                </c:pt>
                <c:pt idx="5551">
                  <c:v>3784.9974027261601</c:v>
                </c:pt>
                <c:pt idx="5552">
                  <c:v>3787.7606586269899</c:v>
                </c:pt>
                <c:pt idx="5553">
                  <c:v>3789.1422865774498</c:v>
                </c:pt>
                <c:pt idx="5554">
                  <c:v>3787.4843330369199</c:v>
                </c:pt>
                <c:pt idx="5555">
                  <c:v>3784.8868724901299</c:v>
                </c:pt>
                <c:pt idx="5556">
                  <c:v>3780.9077839929701</c:v>
                </c:pt>
                <c:pt idx="5557">
                  <c:v>3787.8711888631101</c:v>
                </c:pt>
                <c:pt idx="5558">
                  <c:v>3787.3738028008902</c:v>
                </c:pt>
                <c:pt idx="5559">
                  <c:v>3781.3499049370898</c:v>
                </c:pt>
                <c:pt idx="5560">
                  <c:v>3784.0026306018899</c:v>
                </c:pt>
                <c:pt idx="5561">
                  <c:v>3788.8659609873798</c:v>
                </c:pt>
                <c:pt idx="5562">
                  <c:v>3796.0504263295002</c:v>
                </c:pt>
                <c:pt idx="5563">
                  <c:v>3797.9294403420899</c:v>
                </c:pt>
                <c:pt idx="5564">
                  <c:v>3794.3924727890499</c:v>
                </c:pt>
                <c:pt idx="5565">
                  <c:v>3799.7531892366701</c:v>
                </c:pt>
                <c:pt idx="5566">
                  <c:v>3800.6926962429202</c:v>
                </c:pt>
                <c:pt idx="5567">
                  <c:v>3800.7479613609398</c:v>
                </c:pt>
                <c:pt idx="5568">
                  <c:v>3796.3820170376698</c:v>
                </c:pt>
                <c:pt idx="5569">
                  <c:v>3796.1609565656099</c:v>
                </c:pt>
                <c:pt idx="5570">
                  <c:v>3791.1318308260802</c:v>
                </c:pt>
                <c:pt idx="5571">
                  <c:v>3799.69792411865</c:v>
                </c:pt>
                <c:pt idx="5572">
                  <c:v>3797.7636449880501</c:v>
                </c:pt>
                <c:pt idx="5573">
                  <c:v>3794.2819425530201</c:v>
                </c:pt>
                <c:pt idx="5574">
                  <c:v>3796.9899333358399</c:v>
                </c:pt>
                <c:pt idx="5575">
                  <c:v>3804.5059893861298</c:v>
                </c:pt>
                <c:pt idx="5576">
                  <c:v>3810.5298872499302</c:v>
                </c:pt>
                <c:pt idx="5577">
                  <c:v>3812.5194314984701</c:v>
                </c:pt>
                <c:pt idx="5578">
                  <c:v>3811.8009849642699</c:v>
                </c:pt>
                <c:pt idx="5579">
                  <c:v>3813.7352640948802</c:v>
                </c:pt>
                <c:pt idx="5580">
                  <c:v>3817.2722316479299</c:v>
                </c:pt>
                <c:pt idx="5581">
                  <c:v>3811.1378035480898</c:v>
                </c:pt>
                <c:pt idx="5582">
                  <c:v>3811.0825384300801</c:v>
                </c:pt>
                <c:pt idx="5583">
                  <c:v>3808.5956081193199</c:v>
                </c:pt>
                <c:pt idx="5584">
                  <c:v>3804.9481103302501</c:v>
                </c:pt>
                <c:pt idx="5585">
                  <c:v>3809.5903802435901</c:v>
                </c:pt>
                <c:pt idx="5586">
                  <c:v>3810.3088267778699</c:v>
                </c:pt>
                <c:pt idx="5587">
                  <c:v>3809.7009104796198</c:v>
                </c:pt>
                <c:pt idx="5588">
                  <c:v>3815.33795251732</c:v>
                </c:pt>
                <c:pt idx="5589">
                  <c:v>3821.2513201451702</c:v>
                </c:pt>
                <c:pt idx="5590">
                  <c:v>3825.3409388783698</c:v>
                </c:pt>
                <c:pt idx="5591">
                  <c:v>3826.0041202945499</c:v>
                </c:pt>
                <c:pt idx="5592">
                  <c:v>3824.62249234417</c:v>
                </c:pt>
                <c:pt idx="5593">
                  <c:v>3828.8779064314099</c:v>
                </c:pt>
                <c:pt idx="5594">
                  <c:v>3829.9279436737802</c:v>
                </c:pt>
                <c:pt idx="5595">
                  <c:v>3825.2304086423401</c:v>
                </c:pt>
                <c:pt idx="5596">
                  <c:v>3823.0750690396699</c:v>
                </c:pt>
                <c:pt idx="5597">
                  <c:v>3819.98022243075</c:v>
                </c:pt>
                <c:pt idx="5598">
                  <c:v>3820.86446431899</c:v>
                </c:pt>
                <c:pt idx="5599">
                  <c:v>3826.88836218287</c:v>
                </c:pt>
                <c:pt idx="5600">
                  <c:v>3835.01233453133</c:v>
                </c:pt>
                <c:pt idx="5601">
                  <c:v>3826.6673017108101</c:v>
                </c:pt>
                <c:pt idx="5602">
                  <c:v>3834.3491531150698</c:v>
                </c:pt>
                <c:pt idx="5603">
                  <c:v>3837.05714389788</c:v>
                </c:pt>
                <c:pt idx="5604">
                  <c:v>3839.2677486185698</c:v>
                </c:pt>
                <c:pt idx="5605">
                  <c:v>3841.1467626311601</c:v>
                </c:pt>
                <c:pt idx="5606">
                  <c:v>3835.9518415375901</c:v>
                </c:pt>
                <c:pt idx="5607">
                  <c:v>3844.02054876803</c:v>
                </c:pt>
                <c:pt idx="5608">
                  <c:v>3840.9257021591002</c:v>
                </c:pt>
                <c:pt idx="5609">
                  <c:v>3837.7755904321598</c:v>
                </c:pt>
                <c:pt idx="5610">
                  <c:v>3836.9466136618498</c:v>
                </c:pt>
                <c:pt idx="5611">
                  <c:v>3832.13854839447</c:v>
                </c:pt>
                <c:pt idx="5612">
                  <c:v>3836.2281671276601</c:v>
                </c:pt>
                <c:pt idx="5613">
                  <c:v>3843.5784278239098</c:v>
                </c:pt>
                <c:pt idx="5614">
                  <c:v>3849.5470605696901</c:v>
                </c:pt>
                <c:pt idx="5615">
                  <c:v>3842.6941859355802</c:v>
                </c:pt>
                <c:pt idx="5616">
                  <c:v>3849.7128559237399</c:v>
                </c:pt>
                <c:pt idx="5617">
                  <c:v>3854.68671654526</c:v>
                </c:pt>
                <c:pt idx="5618">
                  <c:v>3855.3498979614401</c:v>
                </c:pt>
                <c:pt idx="5619">
                  <c:v>3851.3708094642702</c:v>
                </c:pt>
                <c:pt idx="5620">
                  <c:v>3848.38649309129</c:v>
                </c:pt>
                <c:pt idx="5621">
                  <c:v>3856.8973212659398</c:v>
                </c:pt>
                <c:pt idx="5622">
                  <c:v>3852.4761118245701</c:v>
                </c:pt>
                <c:pt idx="5623">
                  <c:v>3851.3708094642702</c:v>
                </c:pt>
                <c:pt idx="5624">
                  <c:v>3847.17066049497</c:v>
                </c:pt>
                <c:pt idx="5625">
                  <c:v>3849.7128559237399</c:v>
                </c:pt>
                <c:pt idx="5626">
                  <c:v>3855.1841026073898</c:v>
                </c:pt>
                <c:pt idx="5627">
                  <c:v>3861.1527353531801</c:v>
                </c:pt>
                <c:pt idx="5628">
                  <c:v>3864.4686424341598</c:v>
                </c:pt>
                <c:pt idx="5629">
                  <c:v>3859.7158422847901</c:v>
                </c:pt>
                <c:pt idx="5630">
                  <c:v>3865.1870889684401</c:v>
                </c:pt>
                <c:pt idx="5631">
                  <c:v>3866.2371262107299</c:v>
                </c:pt>
                <c:pt idx="5632">
                  <c:v>3868.0608751053101</c:v>
                </c:pt>
                <c:pt idx="5633">
                  <c:v>3865.5186796765302</c:v>
                </c:pt>
                <c:pt idx="5634">
                  <c:v>3863.08701448379</c:v>
                </c:pt>
                <c:pt idx="5635">
                  <c:v>3859.3289864586</c:v>
                </c:pt>
                <c:pt idx="5636">
                  <c:v>3866.3476564467601</c:v>
                </c:pt>
                <c:pt idx="5637">
                  <c:v>3861.37379582524</c:v>
                </c:pt>
                <c:pt idx="5638">
                  <c:v>3861.65012141531</c:v>
                </c:pt>
                <c:pt idx="5639">
                  <c:v>3866.1265959747002</c:v>
                </c:pt>
                <c:pt idx="5640">
                  <c:v>3872.4820845465902</c:v>
                </c:pt>
                <c:pt idx="5641">
                  <c:v>3878.2849219383302</c:v>
                </c:pt>
                <c:pt idx="5642">
                  <c:v>3878.0638614662698</c:v>
                </c:pt>
                <c:pt idx="5643">
                  <c:v>3878.0085963482602</c:v>
                </c:pt>
                <c:pt idx="5644">
                  <c:v>3881.8218894914598</c:v>
                </c:pt>
                <c:pt idx="5645">
                  <c:v>3880.8271173671101</c:v>
                </c:pt>
                <c:pt idx="5646">
                  <c:v>3880.77185224909</c:v>
                </c:pt>
                <c:pt idx="5647">
                  <c:v>3878.3401870563498</c:v>
                </c:pt>
                <c:pt idx="5648">
                  <c:v>3874.14003808712</c:v>
                </c:pt>
                <c:pt idx="5649">
                  <c:v>3873.8637124970501</c:v>
                </c:pt>
                <c:pt idx="5650">
                  <c:v>3881.2139731932102</c:v>
                </c:pt>
                <c:pt idx="5651">
                  <c:v>3876.6269683978799</c:v>
                </c:pt>
                <c:pt idx="5652">
                  <c:v>3876.3506428078099</c:v>
                </c:pt>
                <c:pt idx="5653">
                  <c:v>3882.48507090764</c:v>
                </c:pt>
                <c:pt idx="5654">
                  <c:v>3889.7248013677699</c:v>
                </c:pt>
                <c:pt idx="5655">
                  <c:v>3892.1012014425</c:v>
                </c:pt>
                <c:pt idx="5656">
                  <c:v>3894.1460108091401</c:v>
                </c:pt>
                <c:pt idx="5657">
                  <c:v>3894.97498757937</c:v>
                </c:pt>
                <c:pt idx="5658">
                  <c:v>3896.8540015919598</c:v>
                </c:pt>
                <c:pt idx="5659">
                  <c:v>3897.019796946</c:v>
                </c:pt>
                <c:pt idx="5660">
                  <c:v>3894.4776015172301</c:v>
                </c:pt>
                <c:pt idx="5661">
                  <c:v>3891.9354060884598</c:v>
                </c:pt>
                <c:pt idx="5662">
                  <c:v>3886.5194245228199</c:v>
                </c:pt>
                <c:pt idx="5663">
                  <c:v>3889.0063548335802</c:v>
                </c:pt>
                <c:pt idx="5664">
                  <c:v>3893.3170340389202</c:v>
                </c:pt>
                <c:pt idx="5665">
                  <c:v>3890.8301037281599</c:v>
                </c:pt>
                <c:pt idx="5666">
                  <c:v>3892.93017821281</c:v>
                </c:pt>
                <c:pt idx="5667">
                  <c:v>3898.8435458405802</c:v>
                </c:pt>
                <c:pt idx="5668">
                  <c:v>3907.9622903133099</c:v>
                </c:pt>
                <c:pt idx="5669">
                  <c:v>3907.6306996052199</c:v>
                </c:pt>
                <c:pt idx="5670">
                  <c:v>3907.6306996052199</c:v>
                </c:pt>
                <c:pt idx="5671">
                  <c:v>3904.0384669341602</c:v>
                </c:pt>
                <c:pt idx="5672">
                  <c:v>3912.1624392826202</c:v>
                </c:pt>
                <c:pt idx="5673">
                  <c:v>3906.4148670088098</c:v>
                </c:pt>
                <c:pt idx="5674">
                  <c:v>3905.3095646485099</c:v>
                </c:pt>
                <c:pt idx="5675">
                  <c:v>3904.4805878782799</c:v>
                </c:pt>
                <c:pt idx="5676">
                  <c:v>3901.88312733149</c:v>
                </c:pt>
                <c:pt idx="5677">
                  <c:v>3906.6911925989698</c:v>
                </c:pt>
                <c:pt idx="5678">
                  <c:v>3910.1176299159802</c:v>
                </c:pt>
                <c:pt idx="5679">
                  <c:v>3905.8069507106402</c:v>
                </c:pt>
                <c:pt idx="5680">
                  <c:v>3910.33869038804</c:v>
                </c:pt>
                <c:pt idx="5681">
                  <c:v>3917.24683014008</c:v>
                </c:pt>
                <c:pt idx="5682">
                  <c:v>3921.1153884013002</c:v>
                </c:pt>
                <c:pt idx="5683">
                  <c:v>3921.5022442273998</c:v>
                </c:pt>
                <c:pt idx="5684">
                  <c:v>3919.3469046247401</c:v>
                </c:pt>
                <c:pt idx="5685">
                  <c:v>3917.5231557301599</c:v>
                </c:pt>
                <c:pt idx="5686">
                  <c:v>3924.0444396561802</c:v>
                </c:pt>
                <c:pt idx="5687">
                  <c:v>3921.0601232832801</c:v>
                </c:pt>
                <c:pt idx="5688">
                  <c:v>3918.9047836806199</c:v>
                </c:pt>
                <c:pt idx="5689">
                  <c:v>3914.5388393572598</c:v>
                </c:pt>
                <c:pt idx="5690">
                  <c:v>3916.2520580158098</c:v>
                </c:pt>
                <c:pt idx="5691">
                  <c:v>3920.5074721031401</c:v>
                </c:pt>
                <c:pt idx="5692">
                  <c:v>3928.1340583893698</c:v>
                </c:pt>
                <c:pt idx="5693">
                  <c:v>3932.0578817686101</c:v>
                </c:pt>
                <c:pt idx="5694">
                  <c:v>3927.3050816191499</c:v>
                </c:pt>
                <c:pt idx="5695">
                  <c:v>3933.16318412891</c:v>
                </c:pt>
                <c:pt idx="5696">
                  <c:v>3933.77110042707</c:v>
                </c:pt>
                <c:pt idx="5697">
                  <c:v>3935.5395842036301</c:v>
                </c:pt>
                <c:pt idx="5698">
                  <c:v>3932.2789422406699</c:v>
                </c:pt>
                <c:pt idx="5699">
                  <c:v>3929.2946258677698</c:v>
                </c:pt>
                <c:pt idx="5700">
                  <c:v>3927.41561185518</c:v>
                </c:pt>
                <c:pt idx="5701">
                  <c:v>3932.5552678307399</c:v>
                </c:pt>
                <c:pt idx="5702">
                  <c:v>3930.7315189361598</c:v>
                </c:pt>
                <c:pt idx="5703">
                  <c:v>3928.1340583893698</c:v>
                </c:pt>
                <c:pt idx="5704">
                  <c:v>3932.5552678307399</c:v>
                </c:pt>
                <c:pt idx="5705">
                  <c:v>3940.0160587630198</c:v>
                </c:pt>
                <c:pt idx="5706">
                  <c:v>3944.76885891239</c:v>
                </c:pt>
                <c:pt idx="5707">
                  <c:v>3944.6583286763598</c:v>
                </c:pt>
                <c:pt idx="5708">
                  <c:v>3945.7636310367502</c:v>
                </c:pt>
                <c:pt idx="5709">
                  <c:v>3949.3558637077999</c:v>
                </c:pt>
                <c:pt idx="5710">
                  <c:v>3949.3005985897898</c:v>
                </c:pt>
                <c:pt idx="5711">
                  <c:v>3948.2505613475</c:v>
                </c:pt>
                <c:pt idx="5712">
                  <c:v>3945.32151009263</c:v>
                </c:pt>
                <c:pt idx="5713">
                  <c:v>3944.1056774962099</c:v>
                </c:pt>
                <c:pt idx="5714">
                  <c:v>3940.3476494711099</c:v>
                </c:pt>
                <c:pt idx="5715">
                  <c:v>3947.3110543411599</c:v>
                </c:pt>
                <c:pt idx="5716">
                  <c:v>3944.2714728502601</c:v>
                </c:pt>
                <c:pt idx="5717">
                  <c:v>3944.8241240304101</c:v>
                </c:pt>
                <c:pt idx="5718">
                  <c:v>3950.4611660680998</c:v>
                </c:pt>
                <c:pt idx="5719">
                  <c:v>3957.5903662922901</c:v>
                </c:pt>
                <c:pt idx="5720">
                  <c:v>3959.24831983282</c:v>
                </c:pt>
                <c:pt idx="5721">
                  <c:v>3962.12210596969</c:v>
                </c:pt>
                <c:pt idx="5722">
                  <c:v>3963.0616129759401</c:v>
                </c:pt>
                <c:pt idx="5723">
                  <c:v>3964.3327106902898</c:v>
                </c:pt>
                <c:pt idx="5724">
                  <c:v>3964.5537711623501</c:v>
                </c:pt>
                <c:pt idx="5725">
                  <c:v>3960.3536221931199</c:v>
                </c:pt>
                <c:pt idx="5726">
                  <c:v>3959.9115012490001</c:v>
                </c:pt>
                <c:pt idx="5727">
                  <c:v>3955.8218825157301</c:v>
                </c:pt>
                <c:pt idx="5728">
                  <c:v>3957.0377151121402</c:v>
                </c:pt>
                <c:pt idx="5729">
                  <c:v>3962.9510827399099</c:v>
                </c:pt>
                <c:pt idx="5730">
                  <c:v>3958.3640779445</c:v>
                </c:pt>
                <c:pt idx="5731">
                  <c:v>3961.4036594354102</c:v>
                </c:pt>
                <c:pt idx="5732">
                  <c:v>3968.5328596596</c:v>
                </c:pt>
                <c:pt idx="5733">
                  <c:v>3973.6172505171398</c:v>
                </c:pt>
                <c:pt idx="5734">
                  <c:v>3975.2199389395801</c:v>
                </c:pt>
                <c:pt idx="5735">
                  <c:v>3977.4305436602599</c:v>
                </c:pt>
                <c:pt idx="5736">
                  <c:v>3977.8726646043801</c:v>
                </c:pt>
                <c:pt idx="5737">
                  <c:v>3979.1437623188099</c:v>
                </c:pt>
                <c:pt idx="5738">
                  <c:v>3976.6568320080501</c:v>
                </c:pt>
                <c:pt idx="5739">
                  <c:v>3974.1146365792802</c:v>
                </c:pt>
                <c:pt idx="5740">
                  <c:v>3972.2356225666799</c:v>
                </c:pt>
                <c:pt idx="5741">
                  <c:v>3969.8039573739402</c:v>
                </c:pt>
                <c:pt idx="5742">
                  <c:v>3974.1146365792802</c:v>
                </c:pt>
                <c:pt idx="5743">
                  <c:v>3979.6411483809502</c:v>
                </c:pt>
                <c:pt idx="5744">
                  <c:v>3974.7778179954598</c:v>
                </c:pt>
                <c:pt idx="5745">
                  <c:v>3978.7016413746901</c:v>
                </c:pt>
                <c:pt idx="5746">
                  <c:v>3986.3282276609302</c:v>
                </c:pt>
                <c:pt idx="5747">
                  <c:v>3990.19678592215</c:v>
                </c:pt>
                <c:pt idx="5748">
                  <c:v>3990.9704975743598</c:v>
                </c:pt>
                <c:pt idx="5749">
                  <c:v>3990.3625812761902</c:v>
                </c:pt>
                <c:pt idx="5750">
                  <c:v>3986.3834927789399</c:v>
                </c:pt>
                <c:pt idx="5751">
                  <c:v>3993.4021627671</c:v>
                </c:pt>
                <c:pt idx="5752">
                  <c:v>3990.1415208041299</c:v>
                </c:pt>
                <c:pt idx="5753">
                  <c:v>3986.6045532510002</c:v>
                </c:pt>
                <c:pt idx="5754">
                  <c:v>3984.8360694745202</c:v>
                </c:pt>
                <c:pt idx="5755">
                  <c:v>3985.8308415987899</c:v>
                </c:pt>
                <c:pt idx="5756">
                  <c:v>3992.51792087886</c:v>
                </c:pt>
                <c:pt idx="5757">
                  <c:v>3999.1497350408299</c:v>
                </c:pt>
                <c:pt idx="5758">
                  <c:v>3990.4731115122199</c:v>
                </c:pt>
                <c:pt idx="5759">
                  <c:v>3996.5522744940399</c:v>
                </c:pt>
                <c:pt idx="5760">
                  <c:v>4003.5709444822</c:v>
                </c:pt>
                <c:pt idx="5761">
                  <c:v>4004.6209817244799</c:v>
                </c:pt>
                <c:pt idx="5762">
                  <c:v>4005.8368143208099</c:v>
                </c:pt>
                <c:pt idx="5763">
                  <c:v>4002.2445816497502</c:v>
                </c:pt>
                <c:pt idx="5764">
                  <c:v>4000.8076885813598</c:v>
                </c:pt>
                <c:pt idx="5765">
                  <c:v>4007.6605632153901</c:v>
                </c:pt>
                <c:pt idx="5766">
                  <c:v>4002.0235211776899</c:v>
                </c:pt>
                <c:pt idx="5767">
                  <c:v>4001.4156048795298</c:v>
                </c:pt>
                <c:pt idx="5768">
                  <c:v>3999.0392048048002</c:v>
                </c:pt>
                <c:pt idx="5769">
                  <c:v>4002.9077630659299</c:v>
                </c:pt>
                <c:pt idx="5770">
                  <c:v>4009.3737818739401</c:v>
                </c:pt>
                <c:pt idx="5771">
                  <c:v>4014.6792332035502</c:v>
                </c:pt>
                <c:pt idx="5772">
                  <c:v>4007.3842376253201</c:v>
                </c:pt>
                <c:pt idx="5773">
                  <c:v>4013.9055215512499</c:v>
                </c:pt>
                <c:pt idx="5774">
                  <c:v>4018.4925263466698</c:v>
                </c:pt>
                <c:pt idx="5775">
                  <c:v>4020.92419153941</c:v>
                </c:pt>
                <c:pt idx="5776">
                  <c:v>4018.4372612286502</c:v>
                </c:pt>
                <c:pt idx="5777">
                  <c:v>4016.0608611539201</c:v>
                </c:pt>
                <c:pt idx="5778">
                  <c:v>4012.9107494269801</c:v>
                </c:pt>
                <c:pt idx="5779">
                  <c:v>4011.3080610044599</c:v>
                </c:pt>
                <c:pt idx="5780">
                  <c:v>4015.7845355638501</c:v>
                </c:pt>
                <c:pt idx="5781">
                  <c:v>4014.01605178728</c:v>
                </c:pt>
                <c:pt idx="5782">
                  <c:v>4015.1766192656801</c:v>
                </c:pt>
                <c:pt idx="5783">
                  <c:v>4019.76362406101</c:v>
                </c:pt>
                <c:pt idx="5784">
                  <c:v>4026.5612335771102</c:v>
                </c:pt>
                <c:pt idx="5785">
                  <c:v>4031.2035034905398</c:v>
                </c:pt>
                <c:pt idx="5786">
                  <c:v>4032.9167221490002</c:v>
                </c:pt>
                <c:pt idx="5787">
                  <c:v>4031.5350941986198</c:v>
                </c:pt>
                <c:pt idx="5788">
                  <c:v>4033.4693733291501</c:v>
                </c:pt>
                <c:pt idx="5789">
                  <c:v>4034.5746756895301</c:v>
                </c:pt>
                <c:pt idx="5790">
                  <c:v>4031.64562443466</c:v>
                </c:pt>
                <c:pt idx="5791">
                  <c:v>4028.8823685338202</c:v>
                </c:pt>
                <c:pt idx="5792">
                  <c:v>4025.4559312168099</c:v>
                </c:pt>
                <c:pt idx="5793">
                  <c:v>4027.61127081939</c:v>
                </c:pt>
                <c:pt idx="5794">
                  <c:v>4032.80619191297</c:v>
                </c:pt>
                <c:pt idx="5795">
                  <c:v>4027.6665359374101</c:v>
                </c:pt>
                <c:pt idx="5796">
                  <c:v>4032.9719872670098</c:v>
                </c:pt>
                <c:pt idx="5797">
                  <c:v>4037.8353176525002</c:v>
                </c:pt>
                <c:pt idx="5798">
                  <c:v>4043.6381550442502</c:v>
                </c:pt>
                <c:pt idx="5799">
                  <c:v>4045.7382295288999</c:v>
                </c:pt>
                <c:pt idx="5800">
                  <c:v>4046.1803504730201</c:v>
                </c:pt>
                <c:pt idx="5801">
                  <c:v>4046.40141094508</c:v>
                </c:pt>
                <c:pt idx="5802">
                  <c:v>4047.0645923612601</c:v>
                </c:pt>
                <c:pt idx="5803">
                  <c:v>4047.28565283332</c:v>
                </c:pt>
                <c:pt idx="5804">
                  <c:v>4044.0250108703499</c:v>
                </c:pt>
                <c:pt idx="5805">
                  <c:v>4043.25129921814</c:v>
                </c:pt>
                <c:pt idx="5806">
                  <c:v>4039.0511502488298</c:v>
                </c:pt>
                <c:pt idx="5807">
                  <c:v>4043.9144806343202</c:v>
                </c:pt>
                <c:pt idx="5808">
                  <c:v>4043.4723596901999</c:v>
                </c:pt>
                <c:pt idx="5809">
                  <c:v>4044.4671318144701</c:v>
                </c:pt>
                <c:pt idx="5810">
                  <c:v>4049.2199319639299</c:v>
                </c:pt>
                <c:pt idx="5811">
                  <c:v>4056.1280717160598</c:v>
                </c:pt>
                <c:pt idx="5812">
                  <c:v>4060.4940160393198</c:v>
                </c:pt>
                <c:pt idx="5813">
                  <c:v>4060.8256067474099</c:v>
                </c:pt>
                <c:pt idx="5814">
                  <c:v>4058.6702671448302</c:v>
                </c:pt>
                <c:pt idx="5815">
                  <c:v>4055.68595077185</c:v>
                </c:pt>
                <c:pt idx="5816">
                  <c:v>4062.4282951699302</c:v>
                </c:pt>
                <c:pt idx="5817">
                  <c:v>4059.3887136790199</c:v>
                </c:pt>
                <c:pt idx="5818">
                  <c:v>4058.1728810826098</c:v>
                </c:pt>
                <c:pt idx="5819">
                  <c:v>4055.96227636201</c:v>
                </c:pt>
                <c:pt idx="5820">
                  <c:v>4055.96227636201</c:v>
                </c:pt>
                <c:pt idx="5821">
                  <c:v>4060.2176904492499</c:v>
                </c:pt>
                <c:pt idx="5822">
                  <c:v>4067.7337464995398</c:v>
                </c:pt>
                <c:pt idx="5823">
                  <c:v>4061.9309091077998</c:v>
                </c:pt>
                <c:pt idx="5824">
                  <c:v>4066.1863231950401</c:v>
                </c:pt>
                <c:pt idx="5825">
                  <c:v>4072.21022105884</c:v>
                </c:pt>
                <c:pt idx="5826">
                  <c:v>4075.1392723137201</c:v>
                </c:pt>
                <c:pt idx="5827">
                  <c:v>4076.52090026418</c:v>
                </c:pt>
                <c:pt idx="5828">
                  <c:v>4072.2654861768501</c:v>
                </c:pt>
                <c:pt idx="5829">
                  <c:v>4069.3364349219801</c:v>
                </c:pt>
                <c:pt idx="5830">
                  <c:v>4077.1840816803601</c:v>
                </c:pt>
                <c:pt idx="5831">
                  <c:v>4074.7524164876099</c:v>
                </c:pt>
                <c:pt idx="5832">
                  <c:v>4073.03919782915</c:v>
                </c:pt>
                <c:pt idx="5833">
                  <c:v>4069.5022302760199</c:v>
                </c:pt>
                <c:pt idx="5834">
                  <c:v>4075.1945374318202</c:v>
                </c:pt>
                <c:pt idx="5835">
                  <c:v>4079.0078305749398</c:v>
                </c:pt>
                <c:pt idx="5836">
                  <c:v>4086.91074245133</c:v>
                </c:pt>
                <c:pt idx="5837">
                  <c:v>4078.7867701028799</c:v>
                </c:pt>
                <c:pt idx="5838">
                  <c:v>4085.9159703269802</c:v>
                </c:pt>
                <c:pt idx="5839">
                  <c:v>4088.9002866998699</c:v>
                </c:pt>
                <c:pt idx="5840">
                  <c:v>4090.72403559445</c:v>
                </c:pt>
                <c:pt idx="5841">
                  <c:v>4088.5134308737702</c:v>
                </c:pt>
                <c:pt idx="5842">
                  <c:v>4086.8554773333199</c:v>
                </c:pt>
                <c:pt idx="5843">
                  <c:v>4085.3633191468298</c:v>
                </c:pt>
                <c:pt idx="5844">
                  <c:v>4090.72403559445</c:v>
                </c:pt>
                <c:pt idx="5845">
                  <c:v>4089.0108169359901</c:v>
                </c:pt>
                <c:pt idx="5846">
                  <c:v>4085.8607052089601</c:v>
                </c:pt>
                <c:pt idx="5847">
                  <c:v>4085.3633191468298</c:v>
                </c:pt>
                <c:pt idx="5848">
                  <c:v>4091.6635426007101</c:v>
                </c:pt>
                <c:pt idx="5849">
                  <c:v>4097.1900544023702</c:v>
                </c:pt>
                <c:pt idx="5850">
                  <c:v>4101.8875894338198</c:v>
                </c:pt>
                <c:pt idx="5851">
                  <c:v>4098.1295614087103</c:v>
                </c:pt>
                <c:pt idx="5852">
                  <c:v>4103.3244825022903</c:v>
                </c:pt>
                <c:pt idx="5853">
                  <c:v>4104.31925462656</c:v>
                </c:pt>
                <c:pt idx="5854">
                  <c:v>4104.31925462656</c:v>
                </c:pt>
                <c:pt idx="5855">
                  <c:v>4100.3401661294001</c:v>
                </c:pt>
                <c:pt idx="5856">
                  <c:v>4098.6269474708497</c:v>
                </c:pt>
                <c:pt idx="5857">
                  <c:v>4097.9085009366499</c:v>
                </c:pt>
                <c:pt idx="5858">
                  <c:v>4098.7927428248904</c:v>
                </c:pt>
                <c:pt idx="5859">
                  <c:v>4103.6560732103799</c:v>
                </c:pt>
                <c:pt idx="5860">
                  <c:v>4098.5164172348204</c:v>
                </c:pt>
                <c:pt idx="5861">
                  <c:v>4103.1586871482496</c:v>
                </c:pt>
                <c:pt idx="5862">
                  <c:v>4107.6351617075397</c:v>
                </c:pt>
                <c:pt idx="5863">
                  <c:v>4115.5380735839399</c:v>
                </c:pt>
                <c:pt idx="5864">
                  <c:v>4116.1459898821104</c:v>
                </c:pt>
                <c:pt idx="5865">
                  <c:v>4116.3117852361502</c:v>
                </c:pt>
                <c:pt idx="5866">
                  <c:v>4119.5724271992003</c:v>
                </c:pt>
                <c:pt idx="5867">
                  <c:v>4119.3513667270599</c:v>
                </c:pt>
                <c:pt idx="5868">
                  <c:v>4118.7434504289004</c:v>
                </c:pt>
                <c:pt idx="5869">
                  <c:v>4114.1011805155504</c:v>
                </c:pt>
                <c:pt idx="5870">
                  <c:v>4113.4379990992902</c:v>
                </c:pt>
                <c:pt idx="5871">
                  <c:v>4110.9510687885304</c:v>
                </c:pt>
                <c:pt idx="5872">
                  <c:v>4116.5328457082096</c:v>
                </c:pt>
                <c:pt idx="5873">
                  <c:v>4115.9801945280597</c:v>
                </c:pt>
                <c:pt idx="5874">
                  <c:v>4113.7695898073798</c:v>
                </c:pt>
                <c:pt idx="5875">
                  <c:v>4118.1355341307299</c:v>
                </c:pt>
                <c:pt idx="5876">
                  <c:v>4124.1041668765201</c:v>
                </c:pt>
                <c:pt idx="5877">
                  <c:v>4128.5253763178898</c:v>
                </c:pt>
                <c:pt idx="5878">
                  <c:v>4129.1332926160503</c:v>
                </c:pt>
                <c:pt idx="5879">
                  <c:v>4126.3147715972</c:v>
                </c:pt>
                <c:pt idx="5880">
                  <c:v>4128.63590655392</c:v>
                </c:pt>
                <c:pt idx="5881">
                  <c:v>4130.7912461565802</c:v>
                </c:pt>
                <c:pt idx="5882">
                  <c:v>4127.3648088394903</c:v>
                </c:pt>
                <c:pt idx="5883">
                  <c:v>4124.9331436468301</c:v>
                </c:pt>
                <c:pt idx="5884">
                  <c:v>4121.0093202675898</c:v>
                </c:pt>
                <c:pt idx="5885">
                  <c:v>4123.0541296342299</c:v>
                </c:pt>
                <c:pt idx="5886">
                  <c:v>4128.4148460818597</c:v>
                </c:pt>
                <c:pt idx="5887">
                  <c:v>4125.5410599449897</c:v>
                </c:pt>
                <c:pt idx="5888">
                  <c:v>4129.4648833241399</c:v>
                </c:pt>
                <c:pt idx="5889">
                  <c:v>4133.9413578835201</c:v>
                </c:pt>
                <c:pt idx="5890">
                  <c:v>4140.9047627535801</c:v>
                </c:pt>
                <c:pt idx="5891">
                  <c:v>4141.3468836976999</c:v>
                </c:pt>
                <c:pt idx="5892">
                  <c:v>4142.7285116481598</c:v>
                </c:pt>
                <c:pt idx="5893">
                  <c:v>4138.8046882690096</c:v>
                </c:pt>
                <c:pt idx="5894">
                  <c:v>4137.4230603185497</c:v>
                </c:pt>
                <c:pt idx="5895">
                  <c:v>4143.5574884183898</c:v>
                </c:pt>
                <c:pt idx="5896">
                  <c:v>4140.6837022815198</c:v>
                </c:pt>
                <c:pt idx="5897">
                  <c:v>4138.6941580329003</c:v>
                </c:pt>
                <c:pt idx="5898">
                  <c:v>4136.3730230762703</c:v>
                </c:pt>
                <c:pt idx="5899">
                  <c:v>4139.7441952752697</c:v>
                </c:pt>
                <c:pt idx="5900">
                  <c:v>4145.3259721949498</c:v>
                </c:pt>
                <c:pt idx="5901">
                  <c:v>4141.2916185796903</c:v>
                </c:pt>
                <c:pt idx="5902">
                  <c:v>4144.88385125083</c:v>
                </c:pt>
                <c:pt idx="5903">
                  <c:v>4152.95255848127</c:v>
                </c:pt>
                <c:pt idx="5904">
                  <c:v>4155.2736934379</c:v>
                </c:pt>
                <c:pt idx="5905">
                  <c:v>4156.1026702082099</c:v>
                </c:pt>
                <c:pt idx="5906">
                  <c:v>4156.1579353262296</c:v>
                </c:pt>
                <c:pt idx="5907">
                  <c:v>4150.63142352456</c:v>
                </c:pt>
                <c:pt idx="5908">
                  <c:v>4150.7972188785998</c:v>
                </c:pt>
                <c:pt idx="5909">
                  <c:v>4155.4394887920298</c:v>
                </c:pt>
                <c:pt idx="5910">
                  <c:v>4154.6657771397404</c:v>
                </c:pt>
                <c:pt idx="5911">
                  <c:v>4152.7867631272302</c:v>
                </c:pt>
                <c:pt idx="5912">
                  <c:v>4153.1183538353198</c:v>
                </c:pt>
                <c:pt idx="5913">
                  <c:v>4157.2632376865204</c:v>
                </c:pt>
                <c:pt idx="5914">
                  <c:v>4165.1661495629196</c:v>
                </c:pt>
                <c:pt idx="5915">
                  <c:v>4168.3715264078801</c:v>
                </c:pt>
                <c:pt idx="5916">
                  <c:v>4164.7240286187998</c:v>
                </c:pt>
                <c:pt idx="5917">
                  <c:v>4170.4163357745101</c:v>
                </c:pt>
                <c:pt idx="5918">
                  <c:v>4170.9137218366504</c:v>
                </c:pt>
                <c:pt idx="5919">
                  <c:v>4171.9084939610002</c:v>
                </c:pt>
                <c:pt idx="5920">
                  <c:v>4169.5320938862696</c:v>
                </c:pt>
                <c:pt idx="5921">
                  <c:v>4166.1056565691797</c:v>
                </c:pt>
                <c:pt idx="5922">
                  <c:v>4165.7740658610901</c:v>
                </c:pt>
                <c:pt idx="5923">
                  <c:v>4170.5268660105403</c:v>
                </c:pt>
                <c:pt idx="5924">
                  <c:v>4168.0952008178001</c:v>
                </c:pt>
                <c:pt idx="5925">
                  <c:v>4167.5425496376502</c:v>
                </c:pt>
                <c:pt idx="5926">
                  <c:v>4171.0795171906902</c:v>
                </c:pt>
                <c:pt idx="5927">
                  <c:v>4175.6665219861097</c:v>
                </c:pt>
                <c:pt idx="5928">
                  <c:v>4182.0772756760198</c:v>
                </c:pt>
                <c:pt idx="5929">
                  <c:v>4183.7352292165497</c:v>
                </c:pt>
                <c:pt idx="5930">
                  <c:v>4182.9615175643403</c:v>
                </c:pt>
                <c:pt idx="5931">
                  <c:v>4185.4484478750101</c:v>
                </c:pt>
                <c:pt idx="5932">
                  <c:v>4186.83007582547</c:v>
                </c:pt>
                <c:pt idx="5933">
                  <c:v>4185.0615920489099</c:v>
                </c:pt>
                <c:pt idx="5934">
                  <c:v>4182.6851919741803</c:v>
                </c:pt>
                <c:pt idx="5935">
                  <c:v>4182.2983361480701</c:v>
                </c:pt>
                <c:pt idx="5936">
                  <c:v>4177.7113313527498</c:v>
                </c:pt>
                <c:pt idx="5937">
                  <c:v>4184.8405315768496</c:v>
                </c:pt>
                <c:pt idx="5938">
                  <c:v>4181.5798896138804</c:v>
                </c:pt>
                <c:pt idx="5939">
                  <c:v>4181.5798896138804</c:v>
                </c:pt>
                <c:pt idx="5940">
                  <c:v>4186.1668944092899</c:v>
                </c:pt>
                <c:pt idx="5941">
                  <c:v>4194.2356016397298</c:v>
                </c:pt>
                <c:pt idx="5942">
                  <c:v>4197.7173040747602</c:v>
                </c:pt>
                <c:pt idx="5943">
                  <c:v>4199.2094622611703</c:v>
                </c:pt>
                <c:pt idx="5944">
                  <c:v>4198.7673413170496</c:v>
                </c:pt>
                <c:pt idx="5945">
                  <c:v>4199.6515832053701</c:v>
                </c:pt>
                <c:pt idx="5946">
                  <c:v>4201.6963925719301</c:v>
                </c:pt>
                <c:pt idx="5947">
                  <c:v>4197.6067738387301</c:v>
                </c:pt>
                <c:pt idx="5948">
                  <c:v>4196.6120017143803</c:v>
                </c:pt>
                <c:pt idx="5949">
                  <c:v>4195.5066993540804</c:v>
                </c:pt>
                <c:pt idx="5950">
                  <c:v>4194.7329877018701</c:v>
                </c:pt>
                <c:pt idx="5951">
                  <c:v>4200.3147646215502</c:v>
                </c:pt>
                <c:pt idx="5952">
                  <c:v>4195.7830249441504</c:v>
                </c:pt>
                <c:pt idx="5953">
                  <c:v>4200.5358250936097</c:v>
                </c:pt>
                <c:pt idx="5954">
                  <c:v>4206.1176020132998</c:v>
                </c:pt>
                <c:pt idx="5955">
                  <c:v>4213.5783929455702</c:v>
                </c:pt>
                <c:pt idx="5956">
                  <c:v>4212.7494161752602</c:v>
                </c:pt>
                <c:pt idx="5957">
                  <c:v>4214.1310441257201</c:v>
                </c:pt>
                <c:pt idx="5958">
                  <c:v>4211.9204394050403</c:v>
                </c:pt>
                <c:pt idx="5959">
                  <c:v>4217.83380703281</c:v>
                </c:pt>
                <c:pt idx="5960">
                  <c:v>4216.4521790824401</c:v>
                </c:pt>
                <c:pt idx="5961">
                  <c:v>4213.6336580635898</c:v>
                </c:pt>
                <c:pt idx="5962">
                  <c:v>4211.8651742870197</c:v>
                </c:pt>
                <c:pt idx="5963">
                  <c:v>4210.2624858645004</c:v>
                </c:pt>
                <c:pt idx="5964">
                  <c:v>4213.6336580635898</c:v>
                </c:pt>
                <c:pt idx="5965">
                  <c:v>4218.5522535670098</c:v>
                </c:pt>
                <c:pt idx="5966">
                  <c:v>4213.2468022373996</c:v>
                </c:pt>
                <c:pt idx="5967">
                  <c:v>4218.1653977408996</c:v>
                </c:pt>
                <c:pt idx="5968">
                  <c:v>4224.8524770209697</c:v>
                </c:pt>
                <c:pt idx="5969">
                  <c:v>4228.9973608721803</c:v>
                </c:pt>
                <c:pt idx="5970">
                  <c:v>4230.1026632325602</c:v>
                </c:pt>
                <c:pt idx="5971">
                  <c:v>4227.39467244974</c:v>
                </c:pt>
                <c:pt idx="5972">
                  <c:v>4224.9630072569998</c:v>
                </c:pt>
                <c:pt idx="5973">
                  <c:v>4233.6396307856003</c:v>
                </c:pt>
                <c:pt idx="5974">
                  <c:v>4230.6000492946996</c:v>
                </c:pt>
                <c:pt idx="5975">
                  <c:v>4226.6209607974497</c:v>
                </c:pt>
                <c:pt idx="5976">
                  <c:v>4226.1235747353103</c:v>
                </c:pt>
                <c:pt idx="5977">
                  <c:v>4226.6762259154602</c:v>
                </c:pt>
                <c:pt idx="5978">
                  <c:v>4230.54478417668</c:v>
                </c:pt>
                <c:pt idx="5979">
                  <c:v>4238.8898169971999</c:v>
                </c:pt>
                <c:pt idx="5980">
                  <c:v>4241.59780778002</c:v>
                </c:pt>
                <c:pt idx="5981">
                  <c:v>4235.9055006242997</c:v>
                </c:pt>
                <c:pt idx="5982">
                  <c:v>4243.5873520285604</c:v>
                </c:pt>
                <c:pt idx="5983">
                  <c:v>4245.1900404510698</c:v>
                </c:pt>
                <c:pt idx="5984">
                  <c:v>4245.6874265132101</c:v>
                </c:pt>
                <c:pt idx="5985">
                  <c:v>4243.5873520285604</c:v>
                </c:pt>
                <c:pt idx="5986">
                  <c:v>4241.4320124259702</c:v>
                </c:pt>
                <c:pt idx="5987">
                  <c:v>4238.1713704629201</c:v>
                </c:pt>
                <c:pt idx="5988">
                  <c:v>4243.4768217925202</c:v>
                </c:pt>
                <c:pt idx="5989">
                  <c:v>4242.0399287241398</c:v>
                </c:pt>
                <c:pt idx="5990">
                  <c:v>4238.3371658170499</c:v>
                </c:pt>
                <c:pt idx="5991">
                  <c:v>4241.9293984881097</c:v>
                </c:pt>
                <c:pt idx="5992">
                  <c:v>4249.2796591843498</c:v>
                </c:pt>
                <c:pt idx="5993">
                  <c:v>4254.4193151598301</c:v>
                </c:pt>
                <c:pt idx="5994">
                  <c:v>4254.7509058679198</c:v>
                </c:pt>
                <c:pt idx="5995">
                  <c:v>4253.1482174454904</c:v>
                </c:pt>
                <c:pt idx="5996">
                  <c:v>4258.8957897192104</c:v>
                </c:pt>
                <c:pt idx="5997">
                  <c:v>4258.95105483723</c:v>
                </c:pt>
                <c:pt idx="5998">
                  <c:v>4257.6799571228803</c:v>
                </c:pt>
                <c:pt idx="5999">
                  <c:v>4255.4140872841799</c:v>
                </c:pt>
                <c:pt idx="6000">
                  <c:v>4254.5298453958603</c:v>
                </c:pt>
                <c:pt idx="6001">
                  <c:v>4251.43499878694</c:v>
                </c:pt>
                <c:pt idx="6002">
                  <c:v>4258.0115478309699</c:v>
                </c:pt>
                <c:pt idx="6003">
                  <c:v>4253.8113988616697</c:v>
                </c:pt>
                <c:pt idx="6004">
                  <c:v>4254.3087849238</c:v>
                </c:pt>
                <c:pt idx="6005">
                  <c:v>4260.8300688498202</c:v>
                </c:pt>
                <c:pt idx="6006">
                  <c:v>4267.95926907393</c:v>
                </c:pt>
                <c:pt idx="6007">
                  <c:v>4269.5066923784298</c:v>
                </c:pt>
                <c:pt idx="6008">
                  <c:v>4271.5515017450698</c:v>
                </c:pt>
                <c:pt idx="6009">
                  <c:v>4270.8883203287996</c:v>
                </c:pt>
                <c:pt idx="6010">
                  <c:v>4272.7673343413999</c:v>
                </c:pt>
                <c:pt idx="6011">
                  <c:v>4273.43051575758</c:v>
                </c:pt>
                <c:pt idx="6012">
                  <c:v>4271.8830924531603</c:v>
                </c:pt>
                <c:pt idx="6013">
                  <c:v>4269.7277528504901</c:v>
                </c:pt>
                <c:pt idx="6014">
                  <c:v>4267.1855574217197</c:v>
                </c:pt>
                <c:pt idx="6015">
                  <c:v>4268.2908597820197</c:v>
                </c:pt>
                <c:pt idx="6016">
                  <c:v>4272.1594180432303</c:v>
                </c:pt>
                <c:pt idx="6017">
                  <c:v>4270.3909342666702</c:v>
                </c:pt>
                <c:pt idx="6018">
                  <c:v>4274.0936971737601</c:v>
                </c:pt>
                <c:pt idx="6019">
                  <c:v>4277.5201344908601</c:v>
                </c:pt>
                <c:pt idx="6020">
                  <c:v>4283.8756230627496</c:v>
                </c:pt>
                <c:pt idx="6021">
                  <c:v>4285.5888417213</c:v>
                </c:pt>
                <c:pt idx="6022">
                  <c:v>4286.0862277834303</c:v>
                </c:pt>
                <c:pt idx="6023">
                  <c:v>4285.31251613122</c:v>
                </c:pt>
                <c:pt idx="6024">
                  <c:v>4290.1205813986098</c:v>
                </c:pt>
                <c:pt idx="6025">
                  <c:v>4287.7994464418998</c:v>
                </c:pt>
                <c:pt idx="6026">
                  <c:v>4286.0862277834303</c:v>
                </c:pt>
                <c:pt idx="6027">
                  <c:v>4284.0966835348099</c:v>
                </c:pt>
                <c:pt idx="6028">
                  <c:v>4281.1676322799303</c:v>
                </c:pt>
                <c:pt idx="6029">
                  <c:v>4283.8756230627496</c:v>
                </c:pt>
                <c:pt idx="6030">
                  <c:v>4290.8942930509102</c:v>
                </c:pt>
                <c:pt idx="6031">
                  <c:v>4285.3677812492397</c:v>
                </c:pt>
                <c:pt idx="6032">
                  <c:v>4290.23111163464</c:v>
                </c:pt>
                <c:pt idx="6033">
                  <c:v>4296.9181909147101</c:v>
                </c:pt>
                <c:pt idx="6034">
                  <c:v>4299.9577724056198</c:v>
                </c:pt>
                <c:pt idx="6035">
                  <c:v>4301.4499305920199</c:v>
                </c:pt>
                <c:pt idx="6036">
                  <c:v>4300.5104235857698</c:v>
                </c:pt>
                <c:pt idx="6037">
                  <c:v>4296.5866002066196</c:v>
                </c:pt>
                <c:pt idx="6038">
                  <c:v>4304.15792137484</c:v>
                </c:pt>
                <c:pt idx="6039">
                  <c:v>4300.7314840578301</c:v>
                </c:pt>
                <c:pt idx="6040">
                  <c:v>4300.34462823172</c:v>
                </c:pt>
                <c:pt idx="6041">
                  <c:v>4296.5866002066196</c:v>
                </c:pt>
                <c:pt idx="6042">
                  <c:v>4297.5261072128696</c:v>
                </c:pt>
                <c:pt idx="6043">
                  <c:v>4301.5051957100404</c:v>
                </c:pt>
                <c:pt idx="6044">
                  <c:v>4309.0212517603304</c:v>
                </c:pt>
                <c:pt idx="6045">
                  <c:v>4310.9555308909403</c:v>
                </c:pt>
                <c:pt idx="6046">
                  <c:v>4308.7449261702504</c:v>
                </c:pt>
                <c:pt idx="6047">
                  <c:v>4314.9346193881001</c:v>
                </c:pt>
                <c:pt idx="6048">
                  <c:v>4315.9293915124599</c:v>
                </c:pt>
                <c:pt idx="6049">
                  <c:v>4316.1504519845203</c:v>
                </c:pt>
                <c:pt idx="6050">
                  <c:v>4311.5634471890999</c:v>
                </c:pt>
                <c:pt idx="6051">
                  <c:v>4310.7344704188799</c:v>
                </c:pt>
                <c:pt idx="6052">
                  <c:v>4318.5268520592399</c:v>
                </c:pt>
                <c:pt idx="6053">
                  <c:v>4315.0451496241303</c:v>
                </c:pt>
                <c:pt idx="6054">
                  <c:v>4313.8845821458199</c:v>
                </c:pt>
                <c:pt idx="6055">
                  <c:v>4310.8450006549101</c:v>
                </c:pt>
                <c:pt idx="6056">
                  <c:v>4314.1609077358899</c:v>
                </c:pt>
                <c:pt idx="6057">
                  <c:v>4319.7979497735896</c:v>
                </c:pt>
                <c:pt idx="6058">
                  <c:v>4325.5455220473204</c:v>
                </c:pt>
                <c:pt idx="6059">
                  <c:v>4326.3192336995298</c:v>
                </c:pt>
                <c:pt idx="6060">
                  <c:v>4325.3797266932697</c:v>
                </c:pt>
                <c:pt idx="6061">
                  <c:v>4330.6851780228799</c:v>
                </c:pt>
                <c:pt idx="6062">
                  <c:v>4330.2983221967697</c:v>
                </c:pt>
                <c:pt idx="6063">
                  <c:v>4330.0772617247103</c:v>
                </c:pt>
                <c:pt idx="6064">
                  <c:v>4326.8166197617502</c:v>
                </c:pt>
                <c:pt idx="6065">
                  <c:v>4326.0429081094499</c:v>
                </c:pt>
                <c:pt idx="6066">
                  <c:v>4330.9062384949402</c:v>
                </c:pt>
                <c:pt idx="6067">
                  <c:v>4327.6455965319701</c:v>
                </c:pt>
                <c:pt idx="6068">
                  <c:v>4325.7665825193799</c:v>
                </c:pt>
                <c:pt idx="6069">
                  <c:v>4326.6508244077004</c:v>
                </c:pt>
                <c:pt idx="6070">
                  <c:v>4332.8405176255501</c:v>
                </c:pt>
                <c:pt idx="6071">
                  <c:v>4337.3722573028599</c:v>
                </c:pt>
                <c:pt idx="6072">
                  <c:v>4343.3408900487302</c:v>
                </c:pt>
                <c:pt idx="6073">
                  <c:v>4343.8935412288802</c:v>
                </c:pt>
                <c:pt idx="6074">
                  <c:v>4342.8435039865099</c:v>
                </c:pt>
                <c:pt idx="6075">
                  <c:v>4344.6672528810896</c:v>
                </c:pt>
                <c:pt idx="6076">
                  <c:v>4345.2199040612404</c:v>
                </c:pt>
                <c:pt idx="6077">
                  <c:v>4343.2856249307197</c:v>
                </c:pt>
                <c:pt idx="6078">
                  <c:v>4340.1907783217102</c:v>
                </c:pt>
                <c:pt idx="6079">
                  <c:v>4339.6381271415603</c:v>
                </c:pt>
                <c:pt idx="6080">
                  <c:v>4338.58808989928</c:v>
                </c:pt>
                <c:pt idx="6081">
                  <c:v>4343.0092993405597</c:v>
                </c:pt>
                <c:pt idx="6082">
                  <c:v>4341.5171411541596</c:v>
                </c:pt>
                <c:pt idx="6083">
                  <c:v>4345.3304342972697</c:v>
                </c:pt>
                <c:pt idx="6084">
                  <c:v>4349.8069088566599</c:v>
                </c:pt>
                <c:pt idx="6085">
                  <c:v>4356.4387230186203</c:v>
                </c:pt>
                <c:pt idx="6086">
                  <c:v>4356.7150486087003</c:v>
                </c:pt>
                <c:pt idx="6087">
                  <c:v>4358.7045928573198</c:v>
                </c:pt>
                <c:pt idx="6088">
                  <c:v>4360.85993245999</c:v>
                </c:pt>
                <c:pt idx="6089">
                  <c:v>4360.8046673419803</c:v>
                </c:pt>
                <c:pt idx="6090">
                  <c:v>4359.6440998635799</c:v>
                </c:pt>
                <c:pt idx="6091">
                  <c:v>4356.0518671925201</c:v>
                </c:pt>
                <c:pt idx="6092">
                  <c:v>4355.6097462484004</c:v>
                </c:pt>
                <c:pt idx="6093">
                  <c:v>4353.7859973538198</c:v>
                </c:pt>
                <c:pt idx="6094">
                  <c:v>4355.9966020745096</c:v>
                </c:pt>
                <c:pt idx="6095">
                  <c:v>4362.0204999383104</c:v>
                </c:pt>
                <c:pt idx="6096">
                  <c:v>4357.7650858510697</c:v>
                </c:pt>
                <c:pt idx="6097">
                  <c:v>4362.2968255283804</c:v>
                </c:pt>
                <c:pt idx="6098">
                  <c:v>4369.0391699264601</c:v>
                </c:pt>
                <c:pt idx="6099">
                  <c:v>4373.3498491317196</c:v>
                </c:pt>
                <c:pt idx="6100">
                  <c:v>4372.6314025975198</c:v>
                </c:pt>
                <c:pt idx="6101">
                  <c:v>4372.8524630695802</c:v>
                </c:pt>
                <c:pt idx="6102">
                  <c:v>4368.1549280382296</c:v>
                </c:pt>
                <c:pt idx="6103">
                  <c:v>4376.3341655046097</c:v>
                </c:pt>
                <c:pt idx="6104">
                  <c:v>4373.8472351939399</c:v>
                </c:pt>
                <c:pt idx="6105">
                  <c:v>4371.5813653552405</c:v>
                </c:pt>
                <c:pt idx="6106">
                  <c:v>4368.9286396904299</c:v>
                </c:pt>
                <c:pt idx="6107">
                  <c:v>4369.6470862246297</c:v>
                </c:pt>
                <c:pt idx="6108">
                  <c:v>4375.7262492064501</c:v>
                </c:pt>
                <c:pt idx="6109">
                  <c:v>4380.9211703000201</c:v>
                </c:pt>
                <c:pt idx="6110">
                  <c:v>4373.9577654299701</c:v>
                </c:pt>
                <c:pt idx="6111">
                  <c:v>4378.0473841631601</c:v>
                </c:pt>
                <c:pt idx="6112">
                  <c:v>4388.3266961142899</c:v>
                </c:pt>
                <c:pt idx="6113">
                  <c:v>4386.94506816383</c:v>
                </c:pt>
                <c:pt idx="6114">
                  <c:v>4389.1556728845098</c:v>
                </c:pt>
                <c:pt idx="6115">
                  <c:v>4385.7292355674999</c:v>
                </c:pt>
                <c:pt idx="6116">
                  <c:v>4384.2923424990204</c:v>
                </c:pt>
                <c:pt idx="6117">
                  <c:v>4390.37150548093</c:v>
                </c:pt>
                <c:pt idx="6118">
                  <c:v>4387.0003332818396</c:v>
                </c:pt>
                <c:pt idx="6119">
                  <c:v>4386.0055611575699</c:v>
                </c:pt>
                <c:pt idx="6120">
                  <c:v>4384.5134029710798</c:v>
                </c:pt>
                <c:pt idx="6121">
                  <c:v>4387.1661286358903</c:v>
                </c:pt>
                <c:pt idx="6122">
                  <c:v>4394.6269195681598</c:v>
                </c:pt>
                <c:pt idx="6123">
                  <c:v>4399.4349848356396</c:v>
                </c:pt>
                <c:pt idx="6124">
                  <c:v>4393.6874125619097</c:v>
                </c:pt>
                <c:pt idx="6125">
                  <c:v>4399.2691894815898</c:v>
                </c:pt>
                <c:pt idx="6126">
                  <c:v>4402.4745663265503</c:v>
                </c:pt>
                <c:pt idx="6127">
                  <c:v>4404.4641105751698</c:v>
                </c:pt>
                <c:pt idx="6128">
                  <c:v>4403.0824826247099</c:v>
                </c:pt>
                <c:pt idx="6129">
                  <c:v>4401.42452908426</c:v>
                </c:pt>
                <c:pt idx="6130">
                  <c:v>4399.9876360157896</c:v>
                </c:pt>
                <c:pt idx="6131">
                  <c:v>4404.3535803391396</c:v>
                </c:pt>
                <c:pt idx="6132">
                  <c:v>4402.8614221526504</c:v>
                </c:pt>
                <c:pt idx="6133">
                  <c:v>4400.1534313698303</c:v>
                </c:pt>
                <c:pt idx="6134">
                  <c:v>4401.5903244383098</c:v>
                </c:pt>
                <c:pt idx="6135">
                  <c:v>4406.61945017775</c:v>
                </c:pt>
                <c:pt idx="6136">
                  <c:v>4412.0354317433903</c:v>
                </c:pt>
                <c:pt idx="6137">
                  <c:v>4415.5171341785099</c:v>
                </c:pt>
                <c:pt idx="6138">
                  <c:v>4416.1250504766704</c:v>
                </c:pt>
                <c:pt idx="6139">
                  <c:v>4417.5066784270502</c:v>
                </c:pt>
                <c:pt idx="6140">
                  <c:v>4419.8278133837603</c:v>
                </c:pt>
                <c:pt idx="6141">
                  <c:v>4419.7725482657397</c:v>
                </c:pt>
                <c:pt idx="6142">
                  <c:v>4416.8434970108701</c:v>
                </c:pt>
                <c:pt idx="6143">
                  <c:v>4415.3513388244601</c:v>
                </c:pt>
                <c:pt idx="6144">
                  <c:v>4412.3670224515699</c:v>
                </c:pt>
                <c:pt idx="6145">
                  <c:v>4412.8644085137003</c:v>
                </c:pt>
                <c:pt idx="6146">
                  <c:v>4417.7277388991097</c:v>
                </c:pt>
                <c:pt idx="6147">
                  <c:v>4415.4618690604902</c:v>
                </c:pt>
                <c:pt idx="6148">
                  <c:v>4419.05410173155</c:v>
                </c:pt>
                <c:pt idx="6149">
                  <c:v>4424.5806135332195</c:v>
                </c:pt>
                <c:pt idx="6150">
                  <c:v>4430.3281858069404</c:v>
                </c:pt>
                <c:pt idx="6151">
                  <c:v>4432.0966695835104</c:v>
                </c:pt>
                <c:pt idx="6152">
                  <c:v>4432.7598509996897</c:v>
                </c:pt>
                <c:pt idx="6153">
                  <c:v>4433.9756835960197</c:v>
                </c:pt>
                <c:pt idx="6154">
                  <c:v>4435.02572083839</c:v>
                </c:pt>
                <c:pt idx="6155">
                  <c:v>4433.9204184780001</c:v>
                </c:pt>
                <c:pt idx="6156">
                  <c:v>4432.4835254096097</c:v>
                </c:pt>
                <c:pt idx="6157">
                  <c:v>4431.1018974591498</c:v>
                </c:pt>
                <c:pt idx="6158">
                  <c:v>4428.5597020303803</c:v>
                </c:pt>
                <c:pt idx="6159">
                  <c:v>4431.1571625771703</c:v>
                </c:pt>
                <c:pt idx="6160">
                  <c:v>4433.3125021798396</c:v>
                </c:pt>
                <c:pt idx="6161">
                  <c:v>4433.2019719438103</c:v>
                </c:pt>
                <c:pt idx="6162">
                  <c:v>4438.0653023292998</c:v>
                </c:pt>
                <c:pt idx="6163">
                  <c:v>4444.58658625523</c:v>
                </c:pt>
                <c:pt idx="6164">
                  <c:v>4447.9024933362198</c:v>
                </c:pt>
                <c:pt idx="6165">
                  <c:v>4447.8472282182001</c:v>
                </c:pt>
                <c:pt idx="6166">
                  <c:v>4445.5813583795898</c:v>
                </c:pt>
                <c:pt idx="6167">
                  <c:v>4450.9420748271295</c:v>
                </c:pt>
                <c:pt idx="6168">
                  <c:v>4451.4394608893499</c:v>
                </c:pt>
                <c:pt idx="6169">
                  <c:v>4447.8472282182001</c:v>
                </c:pt>
                <c:pt idx="6170">
                  <c:v>4447.0182514479802</c:v>
                </c:pt>
                <c:pt idx="6171">
                  <c:v>4443.3707536589</c:v>
                </c:pt>
                <c:pt idx="6172">
                  <c:v>4446.3550700318001</c:v>
                </c:pt>
                <c:pt idx="6173">
                  <c:v>4448.0682886902596</c:v>
                </c:pt>
                <c:pt idx="6174">
                  <c:v>4457.4080936351302</c:v>
                </c:pt>
                <c:pt idx="6175">
                  <c:v>4451.6052562433897</c:v>
                </c:pt>
                <c:pt idx="6176">
                  <c:v>4455.5290796225399</c:v>
                </c:pt>
                <c:pt idx="6177">
                  <c:v>4461.5529774863398</c:v>
                </c:pt>
                <c:pt idx="6178">
                  <c:v>4464.2057031511504</c:v>
                </c:pt>
                <c:pt idx="6179">
                  <c:v>4464.0951729151202</c:v>
                </c:pt>
                <c:pt idx="6180">
                  <c:v>4461.3319170142804</c:v>
                </c:pt>
                <c:pt idx="6181">
                  <c:v>4466.8031636979404</c:v>
                </c:pt>
                <c:pt idx="6182">
                  <c:v>4466.6373683438896</c:v>
                </c:pt>
                <c:pt idx="6183">
                  <c:v>4463.5977868529799</c:v>
                </c:pt>
                <c:pt idx="6184">
                  <c:v>4461.2213867782502</c:v>
                </c:pt>
                <c:pt idx="6185">
                  <c:v>4458.8449867035197</c:v>
                </c:pt>
                <c:pt idx="6186">
                  <c:v>4462.3819542566498</c:v>
                </c:pt>
                <c:pt idx="6187">
                  <c:v>4468.9585033005997</c:v>
                </c:pt>
                <c:pt idx="6188">
                  <c:v>4472.4402057356301</c:v>
                </c:pt>
                <c:pt idx="6189">
                  <c:v>4468.0742614123601</c:v>
                </c:pt>
                <c:pt idx="6190">
                  <c:v>4473.1586522699099</c:v>
                </c:pt>
                <c:pt idx="6191">
                  <c:v>4477.4140663571497</c:v>
                </c:pt>
                <c:pt idx="6192">
                  <c:v>4478.9614896616504</c:v>
                </c:pt>
                <c:pt idx="6193">
                  <c:v>4477.3588012391401</c:v>
                </c:pt>
                <c:pt idx="6194">
                  <c:v>4475.6455825805897</c:v>
                </c:pt>
                <c:pt idx="6195">
                  <c:v>4472.4954708536497</c:v>
                </c:pt>
                <c:pt idx="6196">
                  <c:v>4479.6246710778396</c:v>
                </c:pt>
                <c:pt idx="6197">
                  <c:v>4477.1377407670798</c:v>
                </c:pt>
                <c:pt idx="6198">
                  <c:v>4474.37448486624</c:v>
                </c:pt>
                <c:pt idx="6199">
                  <c:v>4474.7613406923501</c:v>
                </c:pt>
                <c:pt idx="6200">
                  <c:v>4479.3483454877596</c:v>
                </c:pt>
                <c:pt idx="6201">
                  <c:v>4487.3065224821703</c:v>
                </c:pt>
                <c:pt idx="6202">
                  <c:v>4491.0092853892602</c:v>
                </c:pt>
                <c:pt idx="6203">
                  <c:v>4486.9749317740798</c:v>
                </c:pt>
                <c:pt idx="6204">
                  <c:v>4492.1698528675797</c:v>
                </c:pt>
                <c:pt idx="6205">
                  <c:v>4494.98837388642</c:v>
                </c:pt>
                <c:pt idx="6206">
                  <c:v>4495.7620855387204</c:v>
                </c:pt>
                <c:pt idx="6207">
                  <c:v>4492.9435645198701</c:v>
                </c:pt>
                <c:pt idx="6208">
                  <c:v>4490.89875515323</c:v>
                </c:pt>
                <c:pt idx="6209">
                  <c:v>4488.6881504325502</c:v>
                </c:pt>
                <c:pt idx="6210">
                  <c:v>4488.4118248424702</c:v>
                </c:pt>
                <c:pt idx="6211">
                  <c:v>4493.1093598739099</c:v>
                </c:pt>
                <c:pt idx="6212">
                  <c:v>4489.4618620847596</c:v>
                </c:pt>
                <c:pt idx="6213">
                  <c:v>4493.3304203459702</c:v>
                </c:pt>
                <c:pt idx="6214">
                  <c:v>4498.4700763215396</c:v>
                </c:pt>
                <c:pt idx="6215">
                  <c:v>4505.65454166366</c:v>
                </c:pt>
                <c:pt idx="6216">
                  <c:v>4505.7650718996802</c:v>
                </c:pt>
                <c:pt idx="6217">
                  <c:v>4503.9413230051896</c:v>
                </c:pt>
                <c:pt idx="6218">
                  <c:v>4508.3072673284596</c:v>
                </c:pt>
                <c:pt idx="6219">
                  <c:v>4508.25200221044</c:v>
                </c:pt>
                <c:pt idx="6220">
                  <c:v>4510.1310162230402</c:v>
                </c:pt>
                <c:pt idx="6221">
                  <c:v>4506.6493137880097</c:v>
                </c:pt>
                <c:pt idx="6222">
                  <c:v>4504.6045044213697</c:v>
                </c:pt>
                <c:pt idx="6223">
                  <c:v>4503.5544671790803</c:v>
                </c:pt>
                <c:pt idx="6224">
                  <c:v>4506.2624579618996</c:v>
                </c:pt>
                <c:pt idx="6225">
                  <c:v>4505.9861323717396</c:v>
                </c:pt>
                <c:pt idx="6226">
                  <c:v>4508.0309417383796</c:v>
                </c:pt>
                <c:pt idx="6227">
                  <c:v>4511.4573790554005</c:v>
                </c:pt>
                <c:pt idx="6228">
                  <c:v>4517.81286762737</c:v>
                </c:pt>
                <c:pt idx="6229">
                  <c:v>4520.68665376424</c:v>
                </c:pt>
                <c:pt idx="6230">
                  <c:v>4522.3998724227004</c:v>
                </c:pt>
                <c:pt idx="6231">
                  <c:v>4522.0130165966002</c:v>
                </c:pt>
                <c:pt idx="6232">
                  <c:v>4523.0630538389696</c:v>
                </c:pt>
                <c:pt idx="6233">
                  <c:v>4526.1579004478899</c:v>
                </c:pt>
                <c:pt idx="6234">
                  <c:v>4522.7867282488096</c:v>
                </c:pt>
                <c:pt idx="6235">
                  <c:v>4521.90248636057</c:v>
                </c:pt>
                <c:pt idx="6236">
                  <c:v>4518.8629048696603</c:v>
                </c:pt>
                <c:pt idx="6237">
                  <c:v>4520.3550630561504</c:v>
                </c:pt>
                <c:pt idx="6238">
                  <c:v>4524.3894166713299</c:v>
                </c:pt>
                <c:pt idx="6239">
                  <c:v>4522.0682817146098</c:v>
                </c:pt>
                <c:pt idx="6240">
                  <c:v>4524.3341515533102</c:v>
                </c:pt>
                <c:pt idx="6241">
                  <c:v>4530.6896401251997</c:v>
                </c:pt>
                <c:pt idx="6242">
                  <c:v>4537.1556589332104</c:v>
                </c:pt>
                <c:pt idx="6243">
                  <c:v>4538.0951659394696</c:v>
                </c:pt>
                <c:pt idx="6244">
                  <c:v>4539.0346729457196</c:v>
                </c:pt>
                <c:pt idx="6245">
                  <c:v>4535.8845612187797</c:v>
                </c:pt>
                <c:pt idx="6246">
                  <c:v>4540.8031567222897</c:v>
                </c:pt>
                <c:pt idx="6247">
                  <c:v>4539.6425892439702</c:v>
                </c:pt>
                <c:pt idx="6248">
                  <c:v>4535.9398263368003</c:v>
                </c:pt>
                <c:pt idx="6249">
                  <c:v>4536.0503565728304</c:v>
                </c:pt>
                <c:pt idx="6250">
                  <c:v>4532.8449797278699</c:v>
                </c:pt>
                <c:pt idx="6251">
                  <c:v>4536.9898635791697</c:v>
                </c:pt>
                <c:pt idx="6252">
                  <c:v>4543.1795567970103</c:v>
                </c:pt>
                <c:pt idx="6253">
                  <c:v>4538.3162264115299</c:v>
                </c:pt>
                <c:pt idx="6254">
                  <c:v>4543.2900870330404</c:v>
                </c:pt>
                <c:pt idx="6255">
                  <c:v>4549.4797802508901</c:v>
                </c:pt>
                <c:pt idx="6256">
                  <c:v>4552.5193617417999</c:v>
                </c:pt>
                <c:pt idx="6257">
                  <c:v>4553.2930733940902</c:v>
                </c:pt>
                <c:pt idx="6258">
                  <c:v>4552.4640966237903</c:v>
                </c:pt>
                <c:pt idx="6259">
                  <c:v>4549.1481895427996</c:v>
                </c:pt>
                <c:pt idx="6260">
                  <c:v>4556.4431851210302</c:v>
                </c:pt>
                <c:pt idx="6261">
                  <c:v>4553.5693989841702</c:v>
                </c:pt>
                <c:pt idx="6262">
                  <c:v>4551.7456500895896</c:v>
                </c:pt>
                <c:pt idx="6263">
                  <c:v>4551.13773379143</c:v>
                </c:pt>
                <c:pt idx="6264">
                  <c:v>4551.4140593815</c:v>
                </c:pt>
                <c:pt idx="6265">
                  <c:v>4555.5589432327097</c:v>
                </c:pt>
                <c:pt idx="6266">
                  <c:v>4560.6433340902604</c:v>
                </c:pt>
                <c:pt idx="6267">
                  <c:v>4565.7829900658198</c:v>
                </c:pt>
                <c:pt idx="6268">
                  <c:v>4559.8143573200296</c:v>
                </c:pt>
                <c:pt idx="6269">
                  <c:v>4567.4409436063597</c:v>
                </c:pt>
                <c:pt idx="6270">
                  <c:v>4567.8830645504804</c:v>
                </c:pt>
                <c:pt idx="6271">
                  <c:v>4569.4304878548901</c:v>
                </c:pt>
                <c:pt idx="6272">
                  <c:v>4567.4962087243703</c:v>
                </c:pt>
                <c:pt idx="6273">
                  <c:v>4565.61719471178</c:v>
                </c:pt>
                <c:pt idx="6274">
                  <c:v>4562.4118178668195</c:v>
                </c:pt>
                <c:pt idx="6275">
                  <c:v>4567.8277994324599</c:v>
                </c:pt>
                <c:pt idx="6276">
                  <c:v>4566.16984589192</c:v>
                </c:pt>
                <c:pt idx="6277">
                  <c:v>4564.7882179415501</c:v>
                </c:pt>
                <c:pt idx="6278">
                  <c:v>4568.7120413207003</c:v>
                </c:pt>
                <c:pt idx="6279">
                  <c:v>4574.5148787124399</c:v>
                </c:pt>
                <c:pt idx="6280">
                  <c:v>4580.3729812222</c:v>
                </c:pt>
                <c:pt idx="6281">
                  <c:v>4582.97044176899</c:v>
                </c:pt>
                <c:pt idx="6282">
                  <c:v>4580.64930681227</c:v>
                </c:pt>
                <c:pt idx="6283">
                  <c:v>4584.4073348374604</c:v>
                </c:pt>
                <c:pt idx="6284">
                  <c:v>4584.2415394834197</c:v>
                </c:pt>
                <c:pt idx="6285">
                  <c:v>4584.6283953095199</c:v>
                </c:pt>
                <c:pt idx="6286">
                  <c:v>4582.97044176899</c:v>
                </c:pt>
                <c:pt idx="6287">
                  <c:v>4579.9308602780802</c:v>
                </c:pt>
                <c:pt idx="6288">
                  <c:v>4576.6702183151101</c:v>
                </c:pt>
                <c:pt idx="6289">
                  <c:v>4583.9099487753301</c:v>
                </c:pt>
                <c:pt idx="6290">
                  <c:v>4582.5283208248702</c:v>
                </c:pt>
                <c:pt idx="6291">
                  <c:v>4581.9756696447203</c:v>
                </c:pt>
                <c:pt idx="6292">
                  <c:v>4587.7232419184502</c:v>
                </c:pt>
                <c:pt idx="6293">
                  <c:v>4591.4260048255401</c:v>
                </c:pt>
                <c:pt idx="6294">
                  <c:v>4597.5051678074396</c:v>
                </c:pt>
                <c:pt idx="6295">
                  <c:v>4597.2288422172796</c:v>
                </c:pt>
                <c:pt idx="6296">
                  <c:v>4598.00255386957</c:v>
                </c:pt>
                <c:pt idx="6297">
                  <c:v>4598.3894096956801</c:v>
                </c:pt>
                <c:pt idx="6298">
                  <c:v>4600.9868702424701</c:v>
                </c:pt>
                <c:pt idx="6299">
                  <c:v>4597.5604329254502</c:v>
                </c:pt>
                <c:pt idx="6300">
                  <c:v>4598.2788794596499</c:v>
                </c:pt>
                <c:pt idx="6301">
                  <c:v>4593.0286932480503</c:v>
                </c:pt>
                <c:pt idx="6302">
                  <c:v>4596.1788049749903</c:v>
                </c:pt>
                <c:pt idx="6303">
                  <c:v>4598.1683492236198</c:v>
                </c:pt>
                <c:pt idx="6304">
                  <c:v>4594.3550560804097</c:v>
                </c:pt>
                <c:pt idx="6305">
                  <c:v>4601.4842563046004</c:v>
                </c:pt>
                <c:pt idx="6306">
                  <c:v>4607.0660332242796</c:v>
                </c:pt>
                <c:pt idx="6307">
                  <c:v>4610.8793263673997</c:v>
                </c:pt>
                <c:pt idx="6308">
                  <c:v>4611.6530380197</c:v>
                </c:pt>
                <c:pt idx="6309">
                  <c:v>4613.2557264421303</c:v>
                </c:pt>
                <c:pt idx="6310">
                  <c:v>4610.3819403052703</c:v>
                </c:pt>
                <c:pt idx="6311">
                  <c:v>4615.7979218709097</c:v>
                </c:pt>
                <c:pt idx="6312">
                  <c:v>4614.3057636844997</c:v>
                </c:pt>
                <c:pt idx="6313">
                  <c:v>4611.4872426656502</c:v>
                </c:pt>
                <c:pt idx="6314">
                  <c:v>4610.7687961313704</c:v>
                </c:pt>
                <c:pt idx="6315">
                  <c:v>4609.5529635350404</c:v>
                </c:pt>
                <c:pt idx="6316">
                  <c:v>4612.3714845538898</c:v>
                </c:pt>
                <c:pt idx="6317">
                  <c:v>4616.9032242312896</c:v>
                </c:pt>
                <c:pt idx="6318">
                  <c:v>4614.3057636844997</c:v>
                </c:pt>
                <c:pt idx="6319">
                  <c:v>4617.7874661195301</c:v>
                </c:pt>
                <c:pt idx="6320">
                  <c:v>4623.8666291013496</c:v>
                </c:pt>
                <c:pt idx="6321">
                  <c:v>4628.1220431886704</c:v>
                </c:pt>
                <c:pt idx="6322">
                  <c:v>4627.8457175985995</c:v>
                </c:pt>
                <c:pt idx="6323">
                  <c:v>4627.2378013003499</c:v>
                </c:pt>
                <c:pt idx="6324">
                  <c:v>4625.1929919337899</c:v>
                </c:pt>
                <c:pt idx="6325">
                  <c:v>4623.4245081572299</c:v>
                </c:pt>
                <c:pt idx="6326">
                  <c:v>4628.0115129526403</c:v>
                </c:pt>
                <c:pt idx="6327">
                  <c:v>4627.7351873624802</c:v>
                </c:pt>
                <c:pt idx="6328">
                  <c:v>4625.8009082319604</c:v>
                </c:pt>
                <c:pt idx="6329">
                  <c:v>4626.9062105922603</c:v>
                </c:pt>
                <c:pt idx="6330">
                  <c:v>4631.3826851516396</c:v>
                </c:pt>
                <c:pt idx="6331">
                  <c:v>4637.0749923073499</c:v>
                </c:pt>
                <c:pt idx="6332">
                  <c:v>4632.4879875119404</c:v>
                </c:pt>
                <c:pt idx="6333">
                  <c:v>4635.69336435689</c:v>
                </c:pt>
                <c:pt idx="6334">
                  <c:v>4641.1093459225303</c:v>
                </c:pt>
                <c:pt idx="6335">
                  <c:v>4645.4200251278698</c:v>
                </c:pt>
                <c:pt idx="6336">
                  <c:v>4645.4200251278698</c:v>
                </c:pt>
                <c:pt idx="6337">
                  <c:v>4644.3699878855004</c:v>
                </c:pt>
                <c:pt idx="6338">
                  <c:v>4638.2355597856704</c:v>
                </c:pt>
                <c:pt idx="6339">
                  <c:v>4638.1802946676498</c:v>
                </c:pt>
                <c:pt idx="6340">
                  <c:v>4643.0436250531402</c:v>
                </c:pt>
                <c:pt idx="6341">
                  <c:v>4642.1593831648997</c:v>
                </c:pt>
                <c:pt idx="6342">
                  <c:v>4642.0488529288696</c:v>
                </c:pt>
                <c:pt idx="6343">
                  <c:v>4644.3699878855004</c:v>
                </c:pt>
                <c:pt idx="6344">
                  <c:v>4650.3386206313698</c:v>
                </c:pt>
                <c:pt idx="6345">
                  <c:v>4656.9151696753197</c:v>
                </c:pt>
                <c:pt idx="6346">
                  <c:v>4656.2519882591396</c:v>
                </c:pt>
                <c:pt idx="6347">
                  <c:v>4657.2467603834102</c:v>
                </c:pt>
                <c:pt idx="6348">
                  <c:v>4659.5678953401302</c:v>
                </c:pt>
                <c:pt idx="6349">
                  <c:v>4659.6784255761604</c:v>
                </c:pt>
                <c:pt idx="6350">
                  <c:v>4659.5678953401302</c:v>
                </c:pt>
                <c:pt idx="6351">
                  <c:v>4656.0861929050998</c:v>
                </c:pt>
                <c:pt idx="6352">
                  <c:v>4664.3206954895904</c:v>
                </c:pt>
                <c:pt idx="6353">
                  <c:v>4653.8755881844099</c:v>
                </c:pt>
                <c:pt idx="6354">
                  <c:v>4658.4073278618098</c:v>
                </c:pt>
                <c:pt idx="6355">
                  <c:v>4657.13623014738</c:v>
                </c:pt>
                <c:pt idx="6356">
                  <c:v>4658.8494488059296</c:v>
                </c:pt>
                <c:pt idx="6357">
                  <c:v>4663.4364536012599</c:v>
                </c:pt>
                <c:pt idx="6358">
                  <c:v>4668.1892537507201</c:v>
                </c:pt>
                <c:pt idx="6359">
                  <c:v>4672.3341376020098</c:v>
                </c:pt>
                <c:pt idx="6360">
                  <c:v>4674.1578864965104</c:v>
                </c:pt>
                <c:pt idx="6361">
                  <c:v>4673.4947050803303</c:v>
                </c:pt>
                <c:pt idx="6362">
                  <c:v>4675.5947795649799</c:v>
                </c:pt>
                <c:pt idx="6363">
                  <c:v>4676.2026958631504</c:v>
                </c:pt>
                <c:pt idx="6364">
                  <c:v>4674.4342120865804</c:v>
                </c:pt>
                <c:pt idx="6365">
                  <c:v>4672.3341376020098</c:v>
                </c:pt>
                <c:pt idx="6366">
                  <c:v>4670.12353288133</c:v>
                </c:pt>
                <c:pt idx="6367">
                  <c:v>4669.4050863471302</c:v>
                </c:pt>
                <c:pt idx="6368">
                  <c:v>4673.9368260244501</c:v>
                </c:pt>
                <c:pt idx="6369">
                  <c:v>4672.8315236641502</c:v>
                </c:pt>
                <c:pt idx="6370">
                  <c:v>4674.9868632668104</c:v>
                </c:pt>
                <c:pt idx="6371">
                  <c:v>4679.68439829817</c:v>
                </c:pt>
                <c:pt idx="6372">
                  <c:v>4686.0951519881701</c:v>
                </c:pt>
                <c:pt idx="6373">
                  <c:v>4687.9741660006803</c:v>
                </c:pt>
                <c:pt idx="6374">
                  <c:v>4690.2953009573903</c:v>
                </c:pt>
                <c:pt idx="6375">
                  <c:v>4686.2609473422099</c:v>
                </c:pt>
                <c:pt idx="6376">
                  <c:v>4692.0085196159398</c:v>
                </c:pt>
                <c:pt idx="6377">
                  <c:v>4689.52158930518</c:v>
                </c:pt>
                <c:pt idx="6378">
                  <c:v>4688.5820822988399</c:v>
                </c:pt>
                <c:pt idx="6379">
                  <c:v>4687.20045434847</c:v>
                </c:pt>
                <c:pt idx="6380">
                  <c:v>4684.7687891557198</c:v>
                </c:pt>
                <c:pt idx="6381">
                  <c:v>4687.6425752925898</c:v>
                </c:pt>
                <c:pt idx="6382">
                  <c:v>4695.1586313428797</c:v>
                </c:pt>
                <c:pt idx="6383">
                  <c:v>4689.6321195412102</c:v>
                </c:pt>
                <c:pt idx="6384">
                  <c:v>4694.0533289824898</c:v>
                </c:pt>
                <c:pt idx="6385">
                  <c:v>4698.8613942499696</c:v>
                </c:pt>
                <c:pt idx="6386">
                  <c:v>4703.6694595174404</c:v>
                </c:pt>
                <c:pt idx="6387">
                  <c:v>4703.44839904538</c:v>
                </c:pt>
                <c:pt idx="6388">
                  <c:v>4703.6694595174404</c:v>
                </c:pt>
                <c:pt idx="6389">
                  <c:v>4701.2377943246902</c:v>
                </c:pt>
                <c:pt idx="6390">
                  <c:v>4706.9301014804096</c:v>
                </c:pt>
                <c:pt idx="6391">
                  <c:v>4706.2669200642304</c:v>
                </c:pt>
                <c:pt idx="6392">
                  <c:v>4703.9457851075103</c:v>
                </c:pt>
                <c:pt idx="6393">
                  <c:v>4701.5693850327898</c:v>
                </c:pt>
                <c:pt idx="6394">
                  <c:v>4701.9562408588899</c:v>
                </c:pt>
                <c:pt idx="6395">
                  <c:v>4705.2721479399597</c:v>
                </c:pt>
                <c:pt idx="6396">
                  <c:v>4713.83824123253</c:v>
                </c:pt>
                <c:pt idx="6397">
                  <c:v>4706.9301014804096</c:v>
                </c:pt>
                <c:pt idx="6398">
                  <c:v>4711.9039621019301</c:v>
                </c:pt>
                <c:pt idx="6399">
                  <c:v>4718.7568367359499</c:v>
                </c:pt>
                <c:pt idx="6400">
                  <c:v>4719.6410786242805</c:v>
                </c:pt>
                <c:pt idx="6401">
                  <c:v>4720.7463809845804</c:v>
                </c:pt>
                <c:pt idx="6402">
                  <c:v>4715.7172552450502</c:v>
                </c:pt>
                <c:pt idx="6403">
                  <c:v>4716.2699064252802</c:v>
                </c:pt>
                <c:pt idx="6404">
                  <c:v>4723.12278105931</c:v>
                </c:pt>
                <c:pt idx="6405">
                  <c:v>4720.9121763386202</c:v>
                </c:pt>
                <c:pt idx="6406">
                  <c:v>4718.0936553197698</c:v>
                </c:pt>
                <c:pt idx="6407">
                  <c:v>4716.2699064252802</c:v>
                </c:pt>
                <c:pt idx="6408">
                  <c:v>4720.3595251584702</c:v>
                </c:pt>
                <c:pt idx="6409">
                  <c:v>4725.2228555439597</c:v>
                </c:pt>
                <c:pt idx="6410">
                  <c:v>4731.7994045879104</c:v>
                </c:pt>
                <c:pt idx="6411">
                  <c:v>4724.1175531835797</c:v>
                </c:pt>
                <c:pt idx="6412">
                  <c:v>4729.9203905753202</c:v>
                </c:pt>
                <c:pt idx="6413">
                  <c:v>4736.6627349733999</c:v>
                </c:pt>
                <c:pt idx="6414">
                  <c:v>4736.8837954454602</c:v>
                </c:pt>
                <c:pt idx="6415">
                  <c:v>4735.7232279671498</c:v>
                </c:pt>
                <c:pt idx="6416">
                  <c:v>4732.9047069483004</c:v>
                </c:pt>
                <c:pt idx="6417">
                  <c:v>4729.7545952212704</c:v>
                </c:pt>
                <c:pt idx="6418">
                  <c:v>4729.4230045131799</c:v>
                </c:pt>
                <c:pt idx="6419">
                  <c:v>4733.1810325383703</c:v>
                </c:pt>
                <c:pt idx="6420">
                  <c:v>4732.8494418302798</c:v>
                </c:pt>
                <c:pt idx="6421">
                  <c:v>4733.8442139545496</c:v>
                </c:pt>
                <c:pt idx="6422">
                  <c:v>4738.0996280417903</c:v>
                </c:pt>
                <c:pt idx="6423">
                  <c:v>4742.9076933092601</c:v>
                </c:pt>
                <c:pt idx="6424">
                  <c:v>4747.7710236947496</c:v>
                </c:pt>
                <c:pt idx="6425">
                  <c:v>4748.8763260550504</c:v>
                </c:pt>
                <c:pt idx="6426">
                  <c:v>4749.9816284154304</c:v>
                </c:pt>
                <c:pt idx="6427">
                  <c:v>4751.4185214838299</c:v>
                </c:pt>
                <c:pt idx="6428">
                  <c:v>4750.8106051856603</c:v>
                </c:pt>
                <c:pt idx="6429">
                  <c:v>4749.6500377073498</c:v>
                </c:pt>
                <c:pt idx="6430">
                  <c:v>4746.3341306262801</c:v>
                </c:pt>
                <c:pt idx="6431">
                  <c:v>4744.3445863777397</c:v>
                </c:pt>
                <c:pt idx="6432">
                  <c:v>4745.8920096821603</c:v>
                </c:pt>
                <c:pt idx="6433">
                  <c:v>4749.5395074713197</c:v>
                </c:pt>
                <c:pt idx="6434">
                  <c:v>4747.71575857674</c:v>
                </c:pt>
                <c:pt idx="6435">
                  <c:v>4751.2527261297801</c:v>
                </c:pt>
                <c:pt idx="6436">
                  <c:v>4756.9450332854904</c:v>
                </c:pt>
                <c:pt idx="6437">
                  <c:v>4762.7478706772399</c:v>
                </c:pt>
                <c:pt idx="6438">
                  <c:v>4763.9084381556404</c:v>
                </c:pt>
                <c:pt idx="6439">
                  <c:v>4765.1795358699801</c:v>
                </c:pt>
                <c:pt idx="6440">
                  <c:v>4761.8636287890004</c:v>
                </c:pt>
                <c:pt idx="6441">
                  <c:v>4766.28483823036</c:v>
                </c:pt>
                <c:pt idx="6442">
                  <c:v>4768.8270336591404</c:v>
                </c:pt>
                <c:pt idx="6443">
                  <c:v>4764.1294986276998</c:v>
                </c:pt>
                <c:pt idx="6444">
                  <c:v>4761.5873031989204</c:v>
                </c:pt>
                <c:pt idx="6445">
                  <c:v>4761.1451822547997</c:v>
                </c:pt>
                <c:pt idx="6446">
                  <c:v>4764.0189683916697</c:v>
                </c:pt>
                <c:pt idx="6447">
                  <c:v>4764.79268004388</c:v>
                </c:pt>
                <c:pt idx="6448">
                  <c:v>4765.3453312240199</c:v>
                </c:pt>
                <c:pt idx="6449">
                  <c:v>4769.5454801933301</c:v>
                </c:pt>
                <c:pt idx="6450">
                  <c:v>4776.3430897093504</c:v>
                </c:pt>
                <c:pt idx="6451">
                  <c:v>4779.6037316723096</c:v>
                </c:pt>
                <c:pt idx="6452">
                  <c:v>4779.9353223804901</c:v>
                </c:pt>
                <c:pt idx="6453">
                  <c:v>4779.1616107281898</c:v>
                </c:pt>
                <c:pt idx="6454">
                  <c:v>4776.12202923729</c:v>
                </c:pt>
                <c:pt idx="6455">
                  <c:v>4784.7986527658904</c:v>
                </c:pt>
                <c:pt idx="6456">
                  <c:v>4779.2721409642199</c:v>
                </c:pt>
                <c:pt idx="6457">
                  <c:v>4780.1011177345299</c:v>
                </c:pt>
                <c:pt idx="6458">
                  <c:v>4776.8404757714798</c:v>
                </c:pt>
                <c:pt idx="6459">
                  <c:v>4779.2721409642199</c:v>
                </c:pt>
                <c:pt idx="6460">
                  <c:v>4783.0301689894104</c:v>
                </c:pt>
                <c:pt idx="6461">
                  <c:v>4780.9300945047598</c:v>
                </c:pt>
                <c:pt idx="6462">
                  <c:v>4782.6433131633103</c:v>
                </c:pt>
                <c:pt idx="6463">
                  <c:v>4789.2751273252698</c:v>
                </c:pt>
                <c:pt idx="6464">
                  <c:v>4794.1384577107601</c:v>
                </c:pt>
                <c:pt idx="6465">
                  <c:v>4795.0779647170202</c:v>
                </c:pt>
                <c:pt idx="6466">
                  <c:v>4797.0122438476301</c:v>
                </c:pt>
                <c:pt idx="6467">
                  <c:v>4793.4200111764803</c:v>
                </c:pt>
                <c:pt idx="6468">
                  <c:v>4790.9883459838202</c:v>
                </c:pt>
                <c:pt idx="6469">
                  <c:v>4797.6201601457897</c:v>
                </c:pt>
                <c:pt idx="6470">
                  <c:v>4794.5253135368703</c:v>
                </c:pt>
                <c:pt idx="6471">
                  <c:v>4794.4700484188497</c:v>
                </c:pt>
                <c:pt idx="6472">
                  <c:v>4792.92262511435</c:v>
                </c:pt>
                <c:pt idx="6473">
                  <c:v>4795.4095554251098</c:v>
                </c:pt>
                <c:pt idx="6474">
                  <c:v>4801.7097788789897</c:v>
                </c:pt>
                <c:pt idx="6475">
                  <c:v>4807.3468209166804</c:v>
                </c:pt>
                <c:pt idx="6476">
                  <c:v>4801.2123928168503</c:v>
                </c:pt>
                <c:pt idx="6477">
                  <c:v>4807.2915557986698</c:v>
                </c:pt>
                <c:pt idx="6478">
                  <c:v>4811.6575001220199</c:v>
                </c:pt>
                <c:pt idx="6479">
                  <c:v>4812.3759466562196</c:v>
                </c:pt>
                <c:pt idx="6480">
                  <c:v>4811.9890908301104</c:v>
                </c:pt>
                <c:pt idx="6481">
                  <c:v>4808.23106280501</c:v>
                </c:pt>
                <c:pt idx="6482">
                  <c:v>4806.2967836744001</c:v>
                </c:pt>
                <c:pt idx="6483">
                  <c:v>4812.6522722462896</c:v>
                </c:pt>
                <c:pt idx="6484">
                  <c:v>4810.6627279977502</c:v>
                </c:pt>
                <c:pt idx="6485">
                  <c:v>4808.6731837491297</c:v>
                </c:pt>
                <c:pt idx="6486">
                  <c:v>4809.2258349292797</c:v>
                </c:pt>
                <c:pt idx="6487">
                  <c:v>4815.2497327930796</c:v>
                </c:pt>
                <c:pt idx="6488">
                  <c:v>4820.0577980605503</c:v>
                </c:pt>
                <c:pt idx="6489">
                  <c:v>4824.5895377379502</c:v>
                </c:pt>
                <c:pt idx="6490">
                  <c:v>4821.4394260110103</c:v>
                </c:pt>
                <c:pt idx="6491">
                  <c:v>4824.3684772658899</c:v>
                </c:pt>
                <c:pt idx="6492">
                  <c:v>4828.9554820612202</c:v>
                </c:pt>
                <c:pt idx="6493">
                  <c:v>4827.4633238748102</c:v>
                </c:pt>
                <c:pt idx="6494">
                  <c:v>4824.9211284460398</c:v>
                </c:pt>
                <c:pt idx="6495">
                  <c:v>4824.1474167938304</c:v>
                </c:pt>
                <c:pt idx="6496">
                  <c:v>4821.0525701848201</c:v>
                </c:pt>
                <c:pt idx="6497">
                  <c:v>4823.0973795514601</c:v>
                </c:pt>
                <c:pt idx="6498">
                  <c:v>4827.2422634027498</c:v>
                </c:pt>
                <c:pt idx="6499">
                  <c:v>4824.0921516758199</c:v>
                </c:pt>
                <c:pt idx="6500">
                  <c:v>4828.0712401729797</c:v>
                </c:pt>
                <c:pt idx="6501">
                  <c:v>4834.2056682728098</c:v>
                </c:pt>
                <c:pt idx="6502">
                  <c:v>4840.2295661366097</c:v>
                </c:pt>
                <c:pt idx="6503">
                  <c:v>4841.2243382609704</c:v>
                </c:pt>
                <c:pt idx="6504">
                  <c:v>4842.3296406212703</c:v>
                </c:pt>
                <c:pt idx="6505">
                  <c:v>4845.5902825842404</c:v>
                </c:pt>
                <c:pt idx="6506">
                  <c:v>4843.9875941618002</c:v>
                </c:pt>
                <c:pt idx="6507">
                  <c:v>4844.2086546338596</c:v>
                </c:pt>
                <c:pt idx="6508">
                  <c:v>4840.6716870808204</c:v>
                </c:pt>
                <c:pt idx="6509">
                  <c:v>4839.0137335402896</c:v>
                </c:pt>
                <c:pt idx="6510">
                  <c:v>4837.3557799997498</c:v>
                </c:pt>
                <c:pt idx="6511">
                  <c:v>4840.7269521988301</c:v>
                </c:pt>
                <c:pt idx="6512">
                  <c:v>4842.7717615653901</c:v>
                </c:pt>
                <c:pt idx="6513">
                  <c:v>4842.9375569194299</c:v>
                </c:pt>
                <c:pt idx="6514">
                  <c:v>4846.4192593545504</c:v>
                </c:pt>
                <c:pt idx="6515">
                  <c:v>4852.2773618642996</c:v>
                </c:pt>
                <c:pt idx="6516">
                  <c:v>4857.1959573678096</c:v>
                </c:pt>
                <c:pt idx="6517">
                  <c:v>4857.8038736659701</c:v>
                </c:pt>
                <c:pt idx="6518">
                  <c:v>4856.5880410695599</c:v>
                </c:pt>
                <c:pt idx="6519">
                  <c:v>4860.0697435046704</c:v>
                </c:pt>
                <c:pt idx="6520">
                  <c:v>4860.4565993307797</c:v>
                </c:pt>
                <c:pt idx="6521">
                  <c:v>4859.0197062623001</c:v>
                </c:pt>
                <c:pt idx="6522">
                  <c:v>4855.48273870926</c:v>
                </c:pt>
                <c:pt idx="6523">
                  <c:v>4854.8195572930799</c:v>
                </c:pt>
                <c:pt idx="6524">
                  <c:v>4855.8695945353602</c:v>
                </c:pt>
                <c:pt idx="6525">
                  <c:v>4860.67765980284</c:v>
                </c:pt>
                <c:pt idx="6526">
                  <c:v>4857.0301620136797</c:v>
                </c:pt>
                <c:pt idx="6527">
                  <c:v>4860.0144783866599</c:v>
                </c:pt>
                <c:pt idx="6528">
                  <c:v>4864.6014831819803</c:v>
                </c:pt>
                <c:pt idx="6529">
                  <c:v>4871.5096229341098</c:v>
                </c:pt>
                <c:pt idx="6530">
                  <c:v>4872.4491299403699</c:v>
                </c:pt>
                <c:pt idx="6531">
                  <c:v>4874.7702648970799</c:v>
                </c:pt>
                <c:pt idx="6532">
                  <c:v>4872.4491299403699</c:v>
                </c:pt>
                <c:pt idx="6533">
                  <c:v>4869.0779577413696</c:v>
                </c:pt>
                <c:pt idx="6534">
                  <c:v>4875.6545067853203</c:v>
                </c:pt>
                <c:pt idx="6535">
                  <c:v>4872.2280694683104</c:v>
                </c:pt>
                <c:pt idx="6536">
                  <c:v>4872.1175392322803</c:v>
                </c:pt>
                <c:pt idx="6537">
                  <c:v>4871.34382758007</c:v>
                </c:pt>
                <c:pt idx="6538">
                  <c:v>4873.1675764745596</c:v>
                </c:pt>
                <c:pt idx="6539">
                  <c:v>4877.6440510339498</c:v>
                </c:pt>
                <c:pt idx="6540">
                  <c:v>4885.7680233824003</c:v>
                </c:pt>
                <c:pt idx="6541">
                  <c:v>4878.9704138663001</c:v>
                </c:pt>
                <c:pt idx="6542">
                  <c:v>4885.0495768482097</c:v>
                </c:pt>
                <c:pt idx="6543">
                  <c:v>4889.2497258174299</c:v>
                </c:pt>
                <c:pt idx="6544">
                  <c:v>4888.5312792832301</c:v>
                </c:pt>
                <c:pt idx="6545">
                  <c:v>4888.4207490471999</c:v>
                </c:pt>
                <c:pt idx="6546">
                  <c:v>4886.1548792085096</c:v>
                </c:pt>
                <c:pt idx="6547">
                  <c:v>4884.3863954319404</c:v>
                </c:pt>
                <c:pt idx="6548">
                  <c:v>4889.5813165255204</c:v>
                </c:pt>
                <c:pt idx="6549">
                  <c:v>4888.8628699913297</c:v>
                </c:pt>
                <c:pt idx="6550">
                  <c:v>4886.8180606246897</c:v>
                </c:pt>
                <c:pt idx="6551">
                  <c:v>4885.6022280283596</c:v>
                </c:pt>
                <c:pt idx="6552">
                  <c:v>4891.0734747120096</c:v>
                </c:pt>
                <c:pt idx="6553">
                  <c:v>4897.9816144640499</c:v>
                </c:pt>
                <c:pt idx="6554">
                  <c:v>4901.8501727252697</c:v>
                </c:pt>
                <c:pt idx="6555">
                  <c:v>4896.4894562776499</c:v>
                </c:pt>
                <c:pt idx="6556">
                  <c:v>4903.9502472098402</c:v>
                </c:pt>
                <c:pt idx="6557">
                  <c:v>4906.4924426386096</c:v>
                </c:pt>
                <c:pt idx="6558">
                  <c:v>4906.71350311067</c:v>
                </c:pt>
                <c:pt idx="6559">
                  <c:v>4902.2370285513698</c:v>
                </c:pt>
                <c:pt idx="6560">
                  <c:v>4902.5686192594603</c:v>
                </c:pt>
                <c:pt idx="6561">
                  <c:v>4899.3079772964902</c:v>
                </c:pt>
                <c:pt idx="6562">
                  <c:v>4905.9397914584597</c:v>
                </c:pt>
                <c:pt idx="6563">
                  <c:v>4904.5581635080898</c:v>
                </c:pt>
                <c:pt idx="6564">
                  <c:v>4902.7896797315198</c:v>
                </c:pt>
                <c:pt idx="6565">
                  <c:v>4906.16085193052</c:v>
                </c:pt>
                <c:pt idx="6566">
                  <c:v>4909.9741450737301</c:v>
                </c:pt>
                <c:pt idx="6567">
                  <c:v>4917.3796708878999</c:v>
                </c:pt>
                <c:pt idx="6568">
                  <c:v>4919.0928895464504</c:v>
                </c:pt>
                <c:pt idx="6569">
                  <c:v>4920.0323965527105</c:v>
                </c:pt>
                <c:pt idx="6570">
                  <c:v>4922.0772059193496</c:v>
                </c:pt>
                <c:pt idx="6571">
                  <c:v>4921.4140245031704</c:v>
                </c:pt>
                <c:pt idx="6572">
                  <c:v>4921.6903500932403</c:v>
                </c:pt>
                <c:pt idx="6573">
                  <c:v>4918.59550348432</c:v>
                </c:pt>
                <c:pt idx="6574">
                  <c:v>4916.82701970775</c:v>
                </c:pt>
                <c:pt idx="6575">
                  <c:v>4915.2795964033303</c:v>
                </c:pt>
                <c:pt idx="6576">
                  <c:v>4921.1376989130904</c:v>
                </c:pt>
                <c:pt idx="6577">
                  <c:v>4917.4349360059196</c:v>
                </c:pt>
                <c:pt idx="6578">
                  <c:v>4920.3639872608001</c:v>
                </c:pt>
                <c:pt idx="6579">
                  <c:v>4923.5693641058397</c:v>
                </c:pt>
                <c:pt idx="6580">
                  <c:v>4931.2512155100903</c:v>
                </c:pt>
                <c:pt idx="6581">
                  <c:v>4935.1197737713101</c:v>
                </c:pt>
                <c:pt idx="6582">
                  <c:v>4935.67242495146</c:v>
                </c:pt>
                <c:pt idx="6583">
                  <c:v>4934.2355318829796</c:v>
                </c:pt>
                <c:pt idx="6584">
                  <c:v>4937.3856436100104</c:v>
                </c:pt>
                <c:pt idx="6585">
                  <c:v>4936.7777273117599</c:v>
                </c:pt>
                <c:pt idx="6586">
                  <c:v>4935.2855691253499</c:v>
                </c:pt>
                <c:pt idx="6587">
                  <c:v>4933.2960248767304</c:v>
                </c:pt>
                <c:pt idx="6588">
                  <c:v>4931.8038666903203</c:v>
                </c:pt>
                <c:pt idx="6589">
                  <c:v>4933.1302295226797</c:v>
                </c:pt>
                <c:pt idx="6590">
                  <c:v>4935.94875054153</c:v>
                </c:pt>
                <c:pt idx="6591">
                  <c:v>4934.5671225911601</c:v>
                </c:pt>
                <c:pt idx="6592">
                  <c:v>4937.3303784919899</c:v>
                </c:pt>
                <c:pt idx="6593">
                  <c:v>4942.5805647035004</c:v>
                </c:pt>
                <c:pt idx="6594">
                  <c:v>4948.5491974493698</c:v>
                </c:pt>
                <c:pt idx="6595">
                  <c:v>4950.2624161078402</c:v>
                </c:pt>
                <c:pt idx="6596">
                  <c:v>4950.42821146188</c:v>
                </c:pt>
                <c:pt idx="6597">
                  <c:v>4947.2228346169304</c:v>
                </c:pt>
                <c:pt idx="6598">
                  <c:v>4952.9151417726398</c:v>
                </c:pt>
                <c:pt idx="6599">
                  <c:v>4953.1362022447001</c:v>
                </c:pt>
                <c:pt idx="6600">
                  <c:v>4948.5491974493698</c:v>
                </c:pt>
                <c:pt idx="6601">
                  <c:v>4949.5992346916601</c:v>
                </c:pt>
                <c:pt idx="6602">
                  <c:v>4948.8255230394498</c:v>
                </c:pt>
                <c:pt idx="6603">
                  <c:v>4951.0913928780601</c:v>
                </c:pt>
                <c:pt idx="6604">
                  <c:v>4955.1257464933196</c:v>
                </c:pt>
                <c:pt idx="6605">
                  <c:v>4962.4207420715602</c:v>
                </c:pt>
                <c:pt idx="6606">
                  <c:v>4956.1757837356099</c:v>
                </c:pt>
                <c:pt idx="6607">
                  <c:v>4962.2549467175104</c:v>
                </c:pt>
                <c:pt idx="6608">
                  <c:v>4967.3393375749702</c:v>
                </c:pt>
                <c:pt idx="6609">
                  <c:v>4968.6104352893999</c:v>
                </c:pt>
                <c:pt idx="6610">
                  <c:v>4966.1235049786401</c:v>
                </c:pt>
                <c:pt idx="6611">
                  <c:v>4963.6918397858999</c:v>
                </c:pt>
                <c:pt idx="6612">
                  <c:v>4970.7105097740596</c:v>
                </c:pt>
                <c:pt idx="6613">
                  <c:v>4968.6104352893999</c:v>
                </c:pt>
                <c:pt idx="6614">
                  <c:v>4967.2840724569596</c:v>
                </c:pt>
                <c:pt idx="6615">
                  <c:v>4965.5708537984901</c:v>
                </c:pt>
                <c:pt idx="6616">
                  <c:v>4966.0682398606295</c:v>
                </c:pt>
                <c:pt idx="6617">
                  <c:v>4970.4894493020001</c:v>
                </c:pt>
                <c:pt idx="6618">
                  <c:v>4976.0159611036597</c:v>
                </c:pt>
                <c:pt idx="6619">
                  <c:v>4979.8845193648003</c:v>
                </c:pt>
                <c:pt idx="6620">
                  <c:v>4975.7949006315202</c:v>
                </c:pt>
                <c:pt idx="6621">
                  <c:v>4981.43194266922</c:v>
                </c:pt>
                <c:pt idx="6622">
                  <c:v>4983.5872822718902</c:v>
                </c:pt>
                <c:pt idx="6623">
                  <c:v>4984.4715241602098</c:v>
                </c:pt>
                <c:pt idx="6624">
                  <c:v>4980.9345566070797</c:v>
                </c:pt>
                <c:pt idx="6625">
                  <c:v>4979.1660728305997</c:v>
                </c:pt>
                <c:pt idx="6626">
                  <c:v>4979.7187240107496</c:v>
                </c:pt>
                <c:pt idx="6627">
                  <c:v>4983.0898962097499</c:v>
                </c:pt>
                <c:pt idx="6628">
                  <c:v>4982.3714496755601</c:v>
                </c:pt>
                <c:pt idx="6629">
                  <c:v>4981.2661473151702</c:v>
                </c:pt>
                <c:pt idx="6630">
                  <c:v>4983.0898962097499</c:v>
                </c:pt>
                <c:pt idx="6631">
                  <c:v>4989.3901196636298</c:v>
                </c:pt>
                <c:pt idx="6632">
                  <c:v>4994.0876546950703</c:v>
                </c:pt>
                <c:pt idx="6633">
                  <c:v>4988.1742870672997</c:v>
                </c:pt>
                <c:pt idx="6634">
                  <c:v>4986.07421258265</c:v>
                </c:pt>
                <c:pt idx="6635">
                  <c:v>4972.7553191406096</c:v>
                </c:pt>
                <c:pt idx="6636">
                  <c:v>4983.1451613277704</c:v>
                </c:pt>
                <c:pt idx="6637">
                  <c:v>4969.3288818235997</c:v>
                </c:pt>
                <c:pt idx="6638">
                  <c:v>4958.0547977482001</c:v>
                </c:pt>
                <c:pt idx="6639">
                  <c:v>4966.0682398606295</c:v>
                </c:pt>
                <c:pt idx="6640">
                  <c:v>4952.6940813005804</c:v>
                </c:pt>
              </c:numCache>
            </c:numRef>
          </c:yVal>
          <c:smooth val="0"/>
          <c:extLst>
            <c:ext xmlns:c16="http://schemas.microsoft.com/office/drawing/2014/chart" uri="{C3380CC4-5D6E-409C-BE32-E72D297353CC}">
              <c16:uniqueId val="{00000000-BC7B-4703-ACF2-8732EB73B55C}"/>
            </c:ext>
          </c:extLst>
        </c:ser>
        <c:ser>
          <c:idx val="1"/>
          <c:order val="1"/>
          <c:tx>
            <c:v>3% Biochar, 7 days curing</c:v>
          </c:tx>
          <c:spPr>
            <a:ln w="19050" cap="rnd">
              <a:solidFill>
                <a:schemeClr val="accent2"/>
              </a:solidFill>
              <a:round/>
            </a:ln>
            <a:effectLst/>
          </c:spPr>
          <c:marker>
            <c:symbol val="none"/>
          </c:marker>
          <c:xVal>
            <c:numRef>
              <c:f>Sheet1!$E$5:$E$5546</c:f>
              <c:numCache>
                <c:formatCode>General</c:formatCode>
                <c:ptCount val="5542"/>
                <c:pt idx="0">
                  <c:v>8.7850000000000001</c:v>
                </c:pt>
                <c:pt idx="1">
                  <c:v>8.8160000000000007</c:v>
                </c:pt>
                <c:pt idx="2">
                  <c:v>8.8469999999999995</c:v>
                </c:pt>
                <c:pt idx="3">
                  <c:v>8.8780000000000001</c:v>
                </c:pt>
                <c:pt idx="4">
                  <c:v>8.91</c:v>
                </c:pt>
                <c:pt idx="5">
                  <c:v>8.9410000000000007</c:v>
                </c:pt>
                <c:pt idx="6">
                  <c:v>8.9719999999999995</c:v>
                </c:pt>
                <c:pt idx="7">
                  <c:v>9.0030000000000001</c:v>
                </c:pt>
                <c:pt idx="8">
                  <c:v>9.0340000000000007</c:v>
                </c:pt>
                <c:pt idx="9">
                  <c:v>9.0660000000000007</c:v>
                </c:pt>
                <c:pt idx="10">
                  <c:v>9.0969999999999995</c:v>
                </c:pt>
                <c:pt idx="11">
                  <c:v>9.1289999999999996</c:v>
                </c:pt>
                <c:pt idx="12">
                  <c:v>9.1590000000000007</c:v>
                </c:pt>
                <c:pt idx="13">
                  <c:v>9.1910000000000007</c:v>
                </c:pt>
                <c:pt idx="14">
                  <c:v>9.2219999999999995</c:v>
                </c:pt>
                <c:pt idx="15">
                  <c:v>9.2530000000000001</c:v>
                </c:pt>
                <c:pt idx="16">
                  <c:v>9.2840000000000007</c:v>
                </c:pt>
                <c:pt idx="17">
                  <c:v>9.3149999999999995</c:v>
                </c:pt>
                <c:pt idx="18">
                  <c:v>9.3469999999999995</c:v>
                </c:pt>
                <c:pt idx="19">
                  <c:v>9.3780000000000001</c:v>
                </c:pt>
                <c:pt idx="20">
                  <c:v>9.4090000000000007</c:v>
                </c:pt>
                <c:pt idx="21">
                  <c:v>9.44</c:v>
                </c:pt>
                <c:pt idx="22">
                  <c:v>9.4730000000000008</c:v>
                </c:pt>
                <c:pt idx="23">
                  <c:v>9.5020000000000007</c:v>
                </c:pt>
                <c:pt idx="24">
                  <c:v>9.5340000000000007</c:v>
                </c:pt>
                <c:pt idx="25">
                  <c:v>9.5649999999999995</c:v>
                </c:pt>
                <c:pt idx="26">
                  <c:v>9.5960000000000001</c:v>
                </c:pt>
                <c:pt idx="27">
                  <c:v>9.6270000000000007</c:v>
                </c:pt>
                <c:pt idx="28">
                  <c:v>9.6579999999999995</c:v>
                </c:pt>
                <c:pt idx="29">
                  <c:v>9.69</c:v>
                </c:pt>
                <c:pt idx="30">
                  <c:v>9.7210000000000001</c:v>
                </c:pt>
                <c:pt idx="31">
                  <c:v>9.7520000000000007</c:v>
                </c:pt>
                <c:pt idx="32">
                  <c:v>9.7829999999999995</c:v>
                </c:pt>
                <c:pt idx="33">
                  <c:v>9.8140000000000001</c:v>
                </c:pt>
                <c:pt idx="34">
                  <c:v>9.8460000000000001</c:v>
                </c:pt>
                <c:pt idx="35">
                  <c:v>9.8770000000000007</c:v>
                </c:pt>
                <c:pt idx="36">
                  <c:v>9.9079999999999995</c:v>
                </c:pt>
                <c:pt idx="37">
                  <c:v>9.9390000000000001</c:v>
                </c:pt>
                <c:pt idx="38">
                  <c:v>9.9700000000000006</c:v>
                </c:pt>
                <c:pt idx="39">
                  <c:v>10.002000000000001</c:v>
                </c:pt>
                <c:pt idx="40">
                  <c:v>10.032999999999999</c:v>
                </c:pt>
                <c:pt idx="41">
                  <c:v>10.064</c:v>
                </c:pt>
                <c:pt idx="42">
                  <c:v>10.095000000000001</c:v>
                </c:pt>
                <c:pt idx="43">
                  <c:v>10.127000000000001</c:v>
                </c:pt>
                <c:pt idx="44">
                  <c:v>10.157999999999999</c:v>
                </c:pt>
                <c:pt idx="45">
                  <c:v>10.189</c:v>
                </c:pt>
                <c:pt idx="46">
                  <c:v>10.220000000000001</c:v>
                </c:pt>
                <c:pt idx="47">
                  <c:v>10.252000000000001</c:v>
                </c:pt>
                <c:pt idx="48">
                  <c:v>10.282999999999999</c:v>
                </c:pt>
                <c:pt idx="49">
                  <c:v>10.314</c:v>
                </c:pt>
                <c:pt idx="50">
                  <c:v>10.345000000000001</c:v>
                </c:pt>
                <c:pt idx="51">
                  <c:v>10.375999999999999</c:v>
                </c:pt>
                <c:pt idx="52">
                  <c:v>10.407</c:v>
                </c:pt>
                <c:pt idx="53">
                  <c:v>10.439</c:v>
                </c:pt>
                <c:pt idx="54">
                  <c:v>10.47</c:v>
                </c:pt>
                <c:pt idx="55">
                  <c:v>10.500999999999999</c:v>
                </c:pt>
                <c:pt idx="56">
                  <c:v>10.532</c:v>
                </c:pt>
                <c:pt idx="57">
                  <c:v>10.563000000000001</c:v>
                </c:pt>
                <c:pt idx="58">
                  <c:v>10.595000000000001</c:v>
                </c:pt>
                <c:pt idx="59">
                  <c:v>10.625999999999999</c:v>
                </c:pt>
                <c:pt idx="60">
                  <c:v>10.657</c:v>
                </c:pt>
                <c:pt idx="61">
                  <c:v>10.688000000000001</c:v>
                </c:pt>
                <c:pt idx="62">
                  <c:v>10.718999999999999</c:v>
                </c:pt>
                <c:pt idx="63">
                  <c:v>10.750999999999999</c:v>
                </c:pt>
                <c:pt idx="64">
                  <c:v>10.782</c:v>
                </c:pt>
                <c:pt idx="65">
                  <c:v>10.813000000000001</c:v>
                </c:pt>
                <c:pt idx="66">
                  <c:v>10.843999999999999</c:v>
                </c:pt>
                <c:pt idx="67">
                  <c:v>10.875</c:v>
                </c:pt>
                <c:pt idx="68">
                  <c:v>10.906000000000001</c:v>
                </c:pt>
                <c:pt idx="69">
                  <c:v>10.938000000000001</c:v>
                </c:pt>
                <c:pt idx="70">
                  <c:v>10.968999999999999</c:v>
                </c:pt>
                <c:pt idx="71">
                  <c:v>11</c:v>
                </c:pt>
                <c:pt idx="72">
                  <c:v>11.031000000000001</c:v>
                </c:pt>
                <c:pt idx="73">
                  <c:v>11.061999999999999</c:v>
                </c:pt>
                <c:pt idx="74">
                  <c:v>11.093999999999999</c:v>
                </c:pt>
                <c:pt idx="75">
                  <c:v>11.125</c:v>
                </c:pt>
                <c:pt idx="76">
                  <c:v>11.156000000000001</c:v>
                </c:pt>
                <c:pt idx="77">
                  <c:v>11.186999999999999</c:v>
                </c:pt>
                <c:pt idx="78">
                  <c:v>11.218</c:v>
                </c:pt>
                <c:pt idx="79">
                  <c:v>11.25</c:v>
                </c:pt>
                <c:pt idx="80">
                  <c:v>11.281000000000001</c:v>
                </c:pt>
                <c:pt idx="81">
                  <c:v>11.311999999999999</c:v>
                </c:pt>
                <c:pt idx="82">
                  <c:v>11.343</c:v>
                </c:pt>
                <c:pt idx="83">
                  <c:v>11.375</c:v>
                </c:pt>
                <c:pt idx="84">
                  <c:v>11.406000000000001</c:v>
                </c:pt>
                <c:pt idx="85">
                  <c:v>11.436999999999999</c:v>
                </c:pt>
                <c:pt idx="86">
                  <c:v>11.468</c:v>
                </c:pt>
                <c:pt idx="87">
                  <c:v>11.499000000000001</c:v>
                </c:pt>
                <c:pt idx="88">
                  <c:v>11.53</c:v>
                </c:pt>
                <c:pt idx="89">
                  <c:v>11.561999999999999</c:v>
                </c:pt>
                <c:pt idx="90">
                  <c:v>11.593</c:v>
                </c:pt>
                <c:pt idx="91">
                  <c:v>11.624000000000001</c:v>
                </c:pt>
                <c:pt idx="92">
                  <c:v>11.654999999999999</c:v>
                </c:pt>
                <c:pt idx="93">
                  <c:v>11.686999999999999</c:v>
                </c:pt>
                <c:pt idx="94">
                  <c:v>11.718</c:v>
                </c:pt>
                <c:pt idx="95">
                  <c:v>11.749000000000001</c:v>
                </c:pt>
                <c:pt idx="96">
                  <c:v>11.78</c:v>
                </c:pt>
                <c:pt idx="97">
                  <c:v>11.811</c:v>
                </c:pt>
                <c:pt idx="98">
                  <c:v>11.842000000000001</c:v>
                </c:pt>
                <c:pt idx="99">
                  <c:v>11.874000000000001</c:v>
                </c:pt>
                <c:pt idx="100">
                  <c:v>11.904999999999999</c:v>
                </c:pt>
                <c:pt idx="101">
                  <c:v>11.936</c:v>
                </c:pt>
                <c:pt idx="102">
                  <c:v>11.968</c:v>
                </c:pt>
                <c:pt idx="103">
                  <c:v>11.997999999999999</c:v>
                </c:pt>
                <c:pt idx="104">
                  <c:v>12.03</c:v>
                </c:pt>
                <c:pt idx="105">
                  <c:v>12.061</c:v>
                </c:pt>
                <c:pt idx="106">
                  <c:v>12.092000000000001</c:v>
                </c:pt>
                <c:pt idx="107">
                  <c:v>12.124000000000001</c:v>
                </c:pt>
                <c:pt idx="108">
                  <c:v>12.154</c:v>
                </c:pt>
                <c:pt idx="109">
                  <c:v>12.186</c:v>
                </c:pt>
                <c:pt idx="110">
                  <c:v>12.217000000000001</c:v>
                </c:pt>
                <c:pt idx="111">
                  <c:v>12.247999999999999</c:v>
                </c:pt>
                <c:pt idx="112">
                  <c:v>12.279</c:v>
                </c:pt>
                <c:pt idx="113">
                  <c:v>12.311</c:v>
                </c:pt>
                <c:pt idx="114">
                  <c:v>12.342000000000001</c:v>
                </c:pt>
                <c:pt idx="115">
                  <c:v>12.372999999999999</c:v>
                </c:pt>
                <c:pt idx="116">
                  <c:v>12.404</c:v>
                </c:pt>
                <c:pt idx="117">
                  <c:v>12.435</c:v>
                </c:pt>
                <c:pt idx="118">
                  <c:v>12.465999999999999</c:v>
                </c:pt>
                <c:pt idx="119">
                  <c:v>12.497999999999999</c:v>
                </c:pt>
                <c:pt idx="120">
                  <c:v>12.529</c:v>
                </c:pt>
                <c:pt idx="121">
                  <c:v>12.56</c:v>
                </c:pt>
                <c:pt idx="122">
                  <c:v>12.590999999999999</c:v>
                </c:pt>
                <c:pt idx="123">
                  <c:v>12.622999999999999</c:v>
                </c:pt>
                <c:pt idx="124">
                  <c:v>12.654</c:v>
                </c:pt>
                <c:pt idx="125">
                  <c:v>12.685</c:v>
                </c:pt>
                <c:pt idx="126">
                  <c:v>12.715999999999999</c:v>
                </c:pt>
                <c:pt idx="127">
                  <c:v>12.747</c:v>
                </c:pt>
                <c:pt idx="128">
                  <c:v>12.779</c:v>
                </c:pt>
                <c:pt idx="129">
                  <c:v>12.81</c:v>
                </c:pt>
                <c:pt idx="130">
                  <c:v>12.840999999999999</c:v>
                </c:pt>
                <c:pt idx="131">
                  <c:v>12.872</c:v>
                </c:pt>
                <c:pt idx="132">
                  <c:v>12.903</c:v>
                </c:pt>
                <c:pt idx="133">
                  <c:v>12.933999999999999</c:v>
                </c:pt>
                <c:pt idx="134">
                  <c:v>12.965999999999999</c:v>
                </c:pt>
                <c:pt idx="135">
                  <c:v>12.997</c:v>
                </c:pt>
                <c:pt idx="136">
                  <c:v>13.028</c:v>
                </c:pt>
                <c:pt idx="137">
                  <c:v>13.058999999999999</c:v>
                </c:pt>
                <c:pt idx="138">
                  <c:v>13.090999999999999</c:v>
                </c:pt>
                <c:pt idx="139">
                  <c:v>13.122</c:v>
                </c:pt>
                <c:pt idx="140">
                  <c:v>13.153</c:v>
                </c:pt>
                <c:pt idx="141">
                  <c:v>13.183999999999999</c:v>
                </c:pt>
                <c:pt idx="142">
                  <c:v>13.215</c:v>
                </c:pt>
                <c:pt idx="143">
                  <c:v>13.247</c:v>
                </c:pt>
                <c:pt idx="144">
                  <c:v>13.278</c:v>
                </c:pt>
                <c:pt idx="145">
                  <c:v>13.308999999999999</c:v>
                </c:pt>
                <c:pt idx="146">
                  <c:v>13.34</c:v>
                </c:pt>
                <c:pt idx="147">
                  <c:v>13.371</c:v>
                </c:pt>
                <c:pt idx="148">
                  <c:v>13.401999999999999</c:v>
                </c:pt>
                <c:pt idx="149">
                  <c:v>13.433999999999999</c:v>
                </c:pt>
                <c:pt idx="150">
                  <c:v>13.465</c:v>
                </c:pt>
                <c:pt idx="151">
                  <c:v>13.496</c:v>
                </c:pt>
                <c:pt idx="152">
                  <c:v>13.526999999999999</c:v>
                </c:pt>
                <c:pt idx="153">
                  <c:v>13.558999999999999</c:v>
                </c:pt>
                <c:pt idx="154">
                  <c:v>13.59</c:v>
                </c:pt>
                <c:pt idx="155">
                  <c:v>13.621</c:v>
                </c:pt>
                <c:pt idx="156">
                  <c:v>13.651999999999999</c:v>
                </c:pt>
                <c:pt idx="157">
                  <c:v>13.683999999999999</c:v>
                </c:pt>
                <c:pt idx="158">
                  <c:v>13.715</c:v>
                </c:pt>
                <c:pt idx="159">
                  <c:v>13.746</c:v>
                </c:pt>
                <c:pt idx="160">
                  <c:v>13.776999999999999</c:v>
                </c:pt>
                <c:pt idx="161">
                  <c:v>13.808</c:v>
                </c:pt>
                <c:pt idx="162">
                  <c:v>13.839</c:v>
                </c:pt>
                <c:pt idx="163">
                  <c:v>13.871</c:v>
                </c:pt>
                <c:pt idx="164">
                  <c:v>13.901999999999999</c:v>
                </c:pt>
                <c:pt idx="165">
                  <c:v>13.933</c:v>
                </c:pt>
                <c:pt idx="166">
                  <c:v>13.964</c:v>
                </c:pt>
                <c:pt idx="167">
                  <c:v>13.994999999999999</c:v>
                </c:pt>
                <c:pt idx="168">
                  <c:v>14.026</c:v>
                </c:pt>
                <c:pt idx="169">
                  <c:v>14.058</c:v>
                </c:pt>
                <c:pt idx="170">
                  <c:v>14.089</c:v>
                </c:pt>
                <c:pt idx="171">
                  <c:v>14.12</c:v>
                </c:pt>
                <c:pt idx="172">
                  <c:v>14.151</c:v>
                </c:pt>
                <c:pt idx="173">
                  <c:v>14.183</c:v>
                </c:pt>
                <c:pt idx="174">
                  <c:v>14.214</c:v>
                </c:pt>
                <c:pt idx="175">
                  <c:v>14.244999999999999</c:v>
                </c:pt>
                <c:pt idx="176">
                  <c:v>14.276</c:v>
                </c:pt>
                <c:pt idx="177">
                  <c:v>14.307</c:v>
                </c:pt>
                <c:pt idx="178">
                  <c:v>14.337999999999999</c:v>
                </c:pt>
                <c:pt idx="179">
                  <c:v>14.37</c:v>
                </c:pt>
                <c:pt idx="180">
                  <c:v>14.401</c:v>
                </c:pt>
                <c:pt idx="181">
                  <c:v>14.432</c:v>
                </c:pt>
                <c:pt idx="182">
                  <c:v>14.464</c:v>
                </c:pt>
                <c:pt idx="183">
                  <c:v>14.494999999999999</c:v>
                </c:pt>
                <c:pt idx="184">
                  <c:v>14.526</c:v>
                </c:pt>
                <c:pt idx="185">
                  <c:v>14.557</c:v>
                </c:pt>
                <c:pt idx="186">
                  <c:v>14.587999999999999</c:v>
                </c:pt>
                <c:pt idx="187">
                  <c:v>14.619</c:v>
                </c:pt>
                <c:pt idx="188">
                  <c:v>14.653</c:v>
                </c:pt>
                <c:pt idx="189">
                  <c:v>14.682</c:v>
                </c:pt>
                <c:pt idx="190">
                  <c:v>14.712999999999999</c:v>
                </c:pt>
                <c:pt idx="191">
                  <c:v>14.744</c:v>
                </c:pt>
                <c:pt idx="192">
                  <c:v>14.775</c:v>
                </c:pt>
                <c:pt idx="193">
                  <c:v>14.805999999999999</c:v>
                </c:pt>
                <c:pt idx="194">
                  <c:v>14.837999999999999</c:v>
                </c:pt>
                <c:pt idx="195">
                  <c:v>14.869</c:v>
                </c:pt>
                <c:pt idx="196">
                  <c:v>14.9</c:v>
                </c:pt>
                <c:pt idx="197">
                  <c:v>14.930999999999999</c:v>
                </c:pt>
                <c:pt idx="198">
                  <c:v>14.962999999999999</c:v>
                </c:pt>
                <c:pt idx="199">
                  <c:v>14.994</c:v>
                </c:pt>
                <c:pt idx="200">
                  <c:v>15.025</c:v>
                </c:pt>
                <c:pt idx="201">
                  <c:v>15.055999999999999</c:v>
                </c:pt>
                <c:pt idx="202">
                  <c:v>15.087</c:v>
                </c:pt>
                <c:pt idx="203">
                  <c:v>15.118</c:v>
                </c:pt>
                <c:pt idx="204">
                  <c:v>15.15</c:v>
                </c:pt>
                <c:pt idx="205">
                  <c:v>15.180999999999999</c:v>
                </c:pt>
                <c:pt idx="206">
                  <c:v>15.212</c:v>
                </c:pt>
                <c:pt idx="207">
                  <c:v>15.243</c:v>
                </c:pt>
                <c:pt idx="208">
                  <c:v>15.275</c:v>
                </c:pt>
                <c:pt idx="209">
                  <c:v>15.305999999999999</c:v>
                </c:pt>
                <c:pt idx="210">
                  <c:v>15.337</c:v>
                </c:pt>
                <c:pt idx="211">
                  <c:v>15.368</c:v>
                </c:pt>
                <c:pt idx="212">
                  <c:v>15.398999999999999</c:v>
                </c:pt>
                <c:pt idx="213">
                  <c:v>15.430999999999999</c:v>
                </c:pt>
                <c:pt idx="214">
                  <c:v>15.462</c:v>
                </c:pt>
                <c:pt idx="215">
                  <c:v>15.493</c:v>
                </c:pt>
                <c:pt idx="216">
                  <c:v>15.523999999999999</c:v>
                </c:pt>
                <c:pt idx="217">
                  <c:v>15.555</c:v>
                </c:pt>
                <c:pt idx="218">
                  <c:v>15.587</c:v>
                </c:pt>
                <c:pt idx="219">
                  <c:v>15.618</c:v>
                </c:pt>
                <c:pt idx="220">
                  <c:v>15.648999999999999</c:v>
                </c:pt>
                <c:pt idx="221">
                  <c:v>15.68</c:v>
                </c:pt>
                <c:pt idx="222">
                  <c:v>15.711</c:v>
                </c:pt>
                <c:pt idx="223">
                  <c:v>15.743</c:v>
                </c:pt>
                <c:pt idx="224">
                  <c:v>15.773999999999999</c:v>
                </c:pt>
                <c:pt idx="225">
                  <c:v>15.808999999999999</c:v>
                </c:pt>
                <c:pt idx="226">
                  <c:v>15.836</c:v>
                </c:pt>
                <c:pt idx="227">
                  <c:v>15.867000000000001</c:v>
                </c:pt>
                <c:pt idx="228">
                  <c:v>15.898999999999999</c:v>
                </c:pt>
                <c:pt idx="229">
                  <c:v>15.93</c:v>
                </c:pt>
                <c:pt idx="230">
                  <c:v>15.961</c:v>
                </c:pt>
                <c:pt idx="231">
                  <c:v>15.992000000000001</c:v>
                </c:pt>
                <c:pt idx="232">
                  <c:v>16.023</c:v>
                </c:pt>
                <c:pt idx="233">
                  <c:v>16.055</c:v>
                </c:pt>
                <c:pt idx="234">
                  <c:v>16.085999999999999</c:v>
                </c:pt>
                <c:pt idx="235">
                  <c:v>16.117000000000001</c:v>
                </c:pt>
                <c:pt idx="236">
                  <c:v>16.148</c:v>
                </c:pt>
                <c:pt idx="237">
                  <c:v>16.178999999999998</c:v>
                </c:pt>
                <c:pt idx="238">
                  <c:v>16.21</c:v>
                </c:pt>
                <c:pt idx="239">
                  <c:v>16.242000000000001</c:v>
                </c:pt>
                <c:pt idx="240">
                  <c:v>16.273</c:v>
                </c:pt>
                <c:pt idx="241">
                  <c:v>16.303999999999998</c:v>
                </c:pt>
                <c:pt idx="242">
                  <c:v>16.335000000000001</c:v>
                </c:pt>
                <c:pt idx="243">
                  <c:v>16.366</c:v>
                </c:pt>
                <c:pt idx="244">
                  <c:v>16.398</c:v>
                </c:pt>
                <c:pt idx="245">
                  <c:v>16.428999999999998</c:v>
                </c:pt>
                <c:pt idx="246">
                  <c:v>16.46</c:v>
                </c:pt>
                <c:pt idx="247">
                  <c:v>16.491</c:v>
                </c:pt>
                <c:pt idx="248">
                  <c:v>16.523</c:v>
                </c:pt>
                <c:pt idx="249">
                  <c:v>16.553999999999998</c:v>
                </c:pt>
                <c:pt idx="250">
                  <c:v>16.585000000000001</c:v>
                </c:pt>
                <c:pt idx="251">
                  <c:v>16.616</c:v>
                </c:pt>
                <c:pt idx="252">
                  <c:v>16.646999999999998</c:v>
                </c:pt>
                <c:pt idx="253">
                  <c:v>16.678999999999998</c:v>
                </c:pt>
                <c:pt idx="254">
                  <c:v>16.71</c:v>
                </c:pt>
                <c:pt idx="255">
                  <c:v>16.741</c:v>
                </c:pt>
                <c:pt idx="256">
                  <c:v>16.771999999999998</c:v>
                </c:pt>
                <c:pt idx="257">
                  <c:v>16.803000000000001</c:v>
                </c:pt>
                <c:pt idx="258">
                  <c:v>16.835000000000001</c:v>
                </c:pt>
                <c:pt idx="259">
                  <c:v>16.866</c:v>
                </c:pt>
                <c:pt idx="260">
                  <c:v>16.896999999999998</c:v>
                </c:pt>
                <c:pt idx="261">
                  <c:v>16.928000000000001</c:v>
                </c:pt>
                <c:pt idx="262">
                  <c:v>16.959</c:v>
                </c:pt>
                <c:pt idx="263">
                  <c:v>16.991</c:v>
                </c:pt>
                <c:pt idx="264">
                  <c:v>17.021999999999998</c:v>
                </c:pt>
                <c:pt idx="265">
                  <c:v>17.053000000000001</c:v>
                </c:pt>
                <c:pt idx="266">
                  <c:v>17.084</c:v>
                </c:pt>
                <c:pt idx="267">
                  <c:v>17.114999999999998</c:v>
                </c:pt>
                <c:pt idx="268">
                  <c:v>17.146999999999998</c:v>
                </c:pt>
                <c:pt idx="269">
                  <c:v>17.178000000000001</c:v>
                </c:pt>
                <c:pt idx="270">
                  <c:v>17.209</c:v>
                </c:pt>
                <c:pt idx="271">
                  <c:v>17.239999999999998</c:v>
                </c:pt>
                <c:pt idx="272">
                  <c:v>17.271000000000001</c:v>
                </c:pt>
                <c:pt idx="273">
                  <c:v>17.303000000000001</c:v>
                </c:pt>
                <c:pt idx="274">
                  <c:v>17.334</c:v>
                </c:pt>
                <c:pt idx="275">
                  <c:v>17.364999999999998</c:v>
                </c:pt>
                <c:pt idx="276">
                  <c:v>17.396000000000001</c:v>
                </c:pt>
                <c:pt idx="277">
                  <c:v>17.427</c:v>
                </c:pt>
                <c:pt idx="278">
                  <c:v>17.459</c:v>
                </c:pt>
                <c:pt idx="279">
                  <c:v>17.489999999999998</c:v>
                </c:pt>
                <c:pt idx="280">
                  <c:v>17.521000000000001</c:v>
                </c:pt>
                <c:pt idx="281">
                  <c:v>17.552</c:v>
                </c:pt>
                <c:pt idx="282">
                  <c:v>17.582999999999998</c:v>
                </c:pt>
                <c:pt idx="283">
                  <c:v>17.614999999999998</c:v>
                </c:pt>
                <c:pt idx="284">
                  <c:v>17.646000000000001</c:v>
                </c:pt>
                <c:pt idx="285">
                  <c:v>17.677</c:v>
                </c:pt>
                <c:pt idx="286">
                  <c:v>17.707999999999998</c:v>
                </c:pt>
                <c:pt idx="287">
                  <c:v>17.739000000000001</c:v>
                </c:pt>
                <c:pt idx="288">
                  <c:v>17.77</c:v>
                </c:pt>
                <c:pt idx="289">
                  <c:v>17.802</c:v>
                </c:pt>
                <c:pt idx="290">
                  <c:v>17.832999999999998</c:v>
                </c:pt>
                <c:pt idx="291">
                  <c:v>17.864000000000001</c:v>
                </c:pt>
                <c:pt idx="292">
                  <c:v>17.895</c:v>
                </c:pt>
                <c:pt idx="293">
                  <c:v>17.925999999999998</c:v>
                </c:pt>
                <c:pt idx="294">
                  <c:v>17.957999999999998</c:v>
                </c:pt>
                <c:pt idx="295">
                  <c:v>17.989000000000001</c:v>
                </c:pt>
                <c:pt idx="296">
                  <c:v>18.02</c:v>
                </c:pt>
                <c:pt idx="297">
                  <c:v>18.050999999999998</c:v>
                </c:pt>
                <c:pt idx="298">
                  <c:v>18.082999999999998</c:v>
                </c:pt>
                <c:pt idx="299">
                  <c:v>18.114000000000001</c:v>
                </c:pt>
                <c:pt idx="300">
                  <c:v>18.145</c:v>
                </c:pt>
                <c:pt idx="301">
                  <c:v>18.175999999999998</c:v>
                </c:pt>
                <c:pt idx="302">
                  <c:v>18.207000000000001</c:v>
                </c:pt>
                <c:pt idx="303">
                  <c:v>18.239000000000001</c:v>
                </c:pt>
                <c:pt idx="304">
                  <c:v>18.271000000000001</c:v>
                </c:pt>
                <c:pt idx="305">
                  <c:v>18.300999999999998</c:v>
                </c:pt>
                <c:pt idx="306">
                  <c:v>18.332000000000001</c:v>
                </c:pt>
                <c:pt idx="307">
                  <c:v>18.363</c:v>
                </c:pt>
                <c:pt idx="308">
                  <c:v>18.395</c:v>
                </c:pt>
                <c:pt idx="309">
                  <c:v>18.425999999999998</c:v>
                </c:pt>
                <c:pt idx="310">
                  <c:v>18.457000000000001</c:v>
                </c:pt>
                <c:pt idx="311">
                  <c:v>18.488</c:v>
                </c:pt>
                <c:pt idx="312">
                  <c:v>18.518999999999998</c:v>
                </c:pt>
                <c:pt idx="313">
                  <c:v>18.550999999999998</c:v>
                </c:pt>
                <c:pt idx="314">
                  <c:v>18.582000000000001</c:v>
                </c:pt>
                <c:pt idx="315">
                  <c:v>18.613</c:v>
                </c:pt>
                <c:pt idx="316">
                  <c:v>18.643999999999998</c:v>
                </c:pt>
                <c:pt idx="317">
                  <c:v>18.675000000000001</c:v>
                </c:pt>
                <c:pt idx="318">
                  <c:v>18.707000000000001</c:v>
                </c:pt>
                <c:pt idx="319">
                  <c:v>18.738</c:v>
                </c:pt>
                <c:pt idx="320">
                  <c:v>18.768999999999998</c:v>
                </c:pt>
                <c:pt idx="321">
                  <c:v>18.8</c:v>
                </c:pt>
                <c:pt idx="322">
                  <c:v>18.831</c:v>
                </c:pt>
                <c:pt idx="323">
                  <c:v>18.863</c:v>
                </c:pt>
                <c:pt idx="324">
                  <c:v>18.893999999999998</c:v>
                </c:pt>
                <c:pt idx="325">
                  <c:v>18.925000000000001</c:v>
                </c:pt>
                <c:pt idx="326">
                  <c:v>18.956</c:v>
                </c:pt>
                <c:pt idx="327">
                  <c:v>18.986999999999998</c:v>
                </c:pt>
                <c:pt idx="328">
                  <c:v>19.018000000000001</c:v>
                </c:pt>
                <c:pt idx="329">
                  <c:v>19.05</c:v>
                </c:pt>
                <c:pt idx="330">
                  <c:v>19.081</c:v>
                </c:pt>
                <c:pt idx="331">
                  <c:v>19.111999999999998</c:v>
                </c:pt>
                <c:pt idx="332">
                  <c:v>19.143000000000001</c:v>
                </c:pt>
                <c:pt idx="333">
                  <c:v>19.175000000000001</c:v>
                </c:pt>
                <c:pt idx="334">
                  <c:v>19.206</c:v>
                </c:pt>
                <c:pt idx="335">
                  <c:v>19.236999999999998</c:v>
                </c:pt>
                <c:pt idx="336">
                  <c:v>19.268000000000001</c:v>
                </c:pt>
                <c:pt idx="337">
                  <c:v>19.298999999999999</c:v>
                </c:pt>
                <c:pt idx="338">
                  <c:v>19.329999999999998</c:v>
                </c:pt>
                <c:pt idx="339">
                  <c:v>19.361999999999998</c:v>
                </c:pt>
                <c:pt idx="340">
                  <c:v>19.393000000000001</c:v>
                </c:pt>
                <c:pt idx="341">
                  <c:v>19.423999999999999</c:v>
                </c:pt>
                <c:pt idx="342">
                  <c:v>19.454999999999998</c:v>
                </c:pt>
                <c:pt idx="343">
                  <c:v>19.486000000000001</c:v>
                </c:pt>
                <c:pt idx="344">
                  <c:v>19.518000000000001</c:v>
                </c:pt>
                <c:pt idx="345">
                  <c:v>19.548999999999999</c:v>
                </c:pt>
                <c:pt idx="346">
                  <c:v>19.579999999999998</c:v>
                </c:pt>
                <c:pt idx="347">
                  <c:v>19.619</c:v>
                </c:pt>
                <c:pt idx="348">
                  <c:v>19.643000000000001</c:v>
                </c:pt>
                <c:pt idx="349">
                  <c:v>19.675000000000001</c:v>
                </c:pt>
                <c:pt idx="350">
                  <c:v>19.704999999999998</c:v>
                </c:pt>
                <c:pt idx="351">
                  <c:v>19.736000000000001</c:v>
                </c:pt>
                <c:pt idx="352">
                  <c:v>19.766999999999999</c:v>
                </c:pt>
                <c:pt idx="353">
                  <c:v>19.797999999999998</c:v>
                </c:pt>
                <c:pt idx="354">
                  <c:v>19.829999999999998</c:v>
                </c:pt>
                <c:pt idx="355">
                  <c:v>19.861000000000001</c:v>
                </c:pt>
                <c:pt idx="356">
                  <c:v>19.891999999999999</c:v>
                </c:pt>
                <c:pt idx="357">
                  <c:v>19.922999999999998</c:v>
                </c:pt>
                <c:pt idx="358">
                  <c:v>19.954000000000001</c:v>
                </c:pt>
                <c:pt idx="359">
                  <c:v>19.986000000000001</c:v>
                </c:pt>
                <c:pt idx="360">
                  <c:v>20.016999999999999</c:v>
                </c:pt>
                <c:pt idx="361">
                  <c:v>20.047999999999998</c:v>
                </c:pt>
                <c:pt idx="362">
                  <c:v>20.079000000000001</c:v>
                </c:pt>
                <c:pt idx="363">
                  <c:v>20.111000000000001</c:v>
                </c:pt>
                <c:pt idx="364">
                  <c:v>20.141999999999999</c:v>
                </c:pt>
                <c:pt idx="365">
                  <c:v>20.172999999999998</c:v>
                </c:pt>
                <c:pt idx="366">
                  <c:v>20.204000000000001</c:v>
                </c:pt>
                <c:pt idx="367">
                  <c:v>20.234999999999999</c:v>
                </c:pt>
                <c:pt idx="368">
                  <c:v>20.266999999999999</c:v>
                </c:pt>
                <c:pt idx="369">
                  <c:v>20.297999999999998</c:v>
                </c:pt>
                <c:pt idx="370">
                  <c:v>20.329000000000001</c:v>
                </c:pt>
                <c:pt idx="371">
                  <c:v>20.36</c:v>
                </c:pt>
                <c:pt idx="372">
                  <c:v>20.390999999999998</c:v>
                </c:pt>
                <c:pt idx="373">
                  <c:v>20.422000000000001</c:v>
                </c:pt>
                <c:pt idx="374">
                  <c:v>20.454000000000001</c:v>
                </c:pt>
                <c:pt idx="375">
                  <c:v>20.484999999999999</c:v>
                </c:pt>
                <c:pt idx="376">
                  <c:v>20.515999999999998</c:v>
                </c:pt>
                <c:pt idx="377">
                  <c:v>20.547000000000001</c:v>
                </c:pt>
                <c:pt idx="378">
                  <c:v>20.579000000000001</c:v>
                </c:pt>
                <c:pt idx="379">
                  <c:v>20.61</c:v>
                </c:pt>
                <c:pt idx="380">
                  <c:v>20.640999999999998</c:v>
                </c:pt>
                <c:pt idx="381">
                  <c:v>20.672000000000001</c:v>
                </c:pt>
                <c:pt idx="382">
                  <c:v>20.702999999999999</c:v>
                </c:pt>
                <c:pt idx="383">
                  <c:v>20.734999999999999</c:v>
                </c:pt>
                <c:pt idx="384">
                  <c:v>20.765999999999998</c:v>
                </c:pt>
                <c:pt idx="385">
                  <c:v>20.797000000000001</c:v>
                </c:pt>
                <c:pt idx="386">
                  <c:v>20.827999999999999</c:v>
                </c:pt>
                <c:pt idx="387">
                  <c:v>20.86</c:v>
                </c:pt>
                <c:pt idx="388">
                  <c:v>20.890999999999998</c:v>
                </c:pt>
                <c:pt idx="389">
                  <c:v>20.922000000000001</c:v>
                </c:pt>
                <c:pt idx="390">
                  <c:v>20.952999999999999</c:v>
                </c:pt>
                <c:pt idx="391">
                  <c:v>20.986999999999998</c:v>
                </c:pt>
                <c:pt idx="392">
                  <c:v>21.015000000000001</c:v>
                </c:pt>
                <c:pt idx="393">
                  <c:v>21.045999999999999</c:v>
                </c:pt>
                <c:pt idx="394">
                  <c:v>21.077999999999999</c:v>
                </c:pt>
                <c:pt idx="395">
                  <c:v>21.109000000000002</c:v>
                </c:pt>
                <c:pt idx="396">
                  <c:v>21.14</c:v>
                </c:pt>
                <c:pt idx="397">
                  <c:v>21.170999999999999</c:v>
                </c:pt>
                <c:pt idx="398">
                  <c:v>21.202999999999999</c:v>
                </c:pt>
                <c:pt idx="399">
                  <c:v>21.234000000000002</c:v>
                </c:pt>
                <c:pt idx="400">
                  <c:v>21.265000000000001</c:v>
                </c:pt>
                <c:pt idx="401">
                  <c:v>21.295999999999999</c:v>
                </c:pt>
                <c:pt idx="402">
                  <c:v>21.327000000000002</c:v>
                </c:pt>
                <c:pt idx="403">
                  <c:v>21.359000000000002</c:v>
                </c:pt>
                <c:pt idx="404">
                  <c:v>21.39</c:v>
                </c:pt>
                <c:pt idx="405">
                  <c:v>21.420999999999999</c:v>
                </c:pt>
                <c:pt idx="406">
                  <c:v>21.452000000000002</c:v>
                </c:pt>
                <c:pt idx="407">
                  <c:v>21.483000000000001</c:v>
                </c:pt>
                <c:pt idx="408">
                  <c:v>21.513999999999999</c:v>
                </c:pt>
                <c:pt idx="409">
                  <c:v>21.545999999999999</c:v>
                </c:pt>
                <c:pt idx="410">
                  <c:v>21.577000000000002</c:v>
                </c:pt>
                <c:pt idx="411">
                  <c:v>21.608000000000001</c:v>
                </c:pt>
                <c:pt idx="412">
                  <c:v>21.638999999999999</c:v>
                </c:pt>
                <c:pt idx="413">
                  <c:v>21.67</c:v>
                </c:pt>
                <c:pt idx="414">
                  <c:v>21.702000000000002</c:v>
                </c:pt>
                <c:pt idx="415">
                  <c:v>21.733000000000001</c:v>
                </c:pt>
                <c:pt idx="416">
                  <c:v>21.763999999999999</c:v>
                </c:pt>
                <c:pt idx="417">
                  <c:v>21.795999999999999</c:v>
                </c:pt>
                <c:pt idx="418">
                  <c:v>21.827000000000002</c:v>
                </c:pt>
                <c:pt idx="419">
                  <c:v>21.858000000000001</c:v>
                </c:pt>
                <c:pt idx="420">
                  <c:v>21.888999999999999</c:v>
                </c:pt>
                <c:pt idx="421">
                  <c:v>21.92</c:v>
                </c:pt>
                <c:pt idx="422">
                  <c:v>21.951000000000001</c:v>
                </c:pt>
                <c:pt idx="423">
                  <c:v>21.983000000000001</c:v>
                </c:pt>
                <c:pt idx="424">
                  <c:v>22.013999999999999</c:v>
                </c:pt>
                <c:pt idx="425">
                  <c:v>22.045000000000002</c:v>
                </c:pt>
                <c:pt idx="426">
                  <c:v>22.076000000000001</c:v>
                </c:pt>
                <c:pt idx="427">
                  <c:v>22.106999999999999</c:v>
                </c:pt>
                <c:pt idx="428">
                  <c:v>22.138999999999999</c:v>
                </c:pt>
                <c:pt idx="429">
                  <c:v>22.17</c:v>
                </c:pt>
                <c:pt idx="430">
                  <c:v>22.201000000000001</c:v>
                </c:pt>
                <c:pt idx="431">
                  <c:v>22.234999999999999</c:v>
                </c:pt>
                <c:pt idx="432">
                  <c:v>22.263000000000002</c:v>
                </c:pt>
                <c:pt idx="433">
                  <c:v>22.294</c:v>
                </c:pt>
                <c:pt idx="434">
                  <c:v>22.326000000000001</c:v>
                </c:pt>
                <c:pt idx="435">
                  <c:v>22.356999999999999</c:v>
                </c:pt>
                <c:pt idx="436">
                  <c:v>22.388000000000002</c:v>
                </c:pt>
                <c:pt idx="437">
                  <c:v>22.419</c:v>
                </c:pt>
                <c:pt idx="438">
                  <c:v>22.451000000000001</c:v>
                </c:pt>
                <c:pt idx="439">
                  <c:v>22.481999999999999</c:v>
                </c:pt>
                <c:pt idx="440">
                  <c:v>22.513000000000002</c:v>
                </c:pt>
                <c:pt idx="441">
                  <c:v>22.544</c:v>
                </c:pt>
                <c:pt idx="442">
                  <c:v>22.574999999999999</c:v>
                </c:pt>
                <c:pt idx="443">
                  <c:v>22.605</c:v>
                </c:pt>
                <c:pt idx="444">
                  <c:v>22.638000000000002</c:v>
                </c:pt>
                <c:pt idx="445">
                  <c:v>22.669</c:v>
                </c:pt>
                <c:pt idx="446">
                  <c:v>22.7</c:v>
                </c:pt>
                <c:pt idx="447">
                  <c:v>22.731000000000002</c:v>
                </c:pt>
                <c:pt idx="448">
                  <c:v>22.763000000000002</c:v>
                </c:pt>
                <c:pt idx="449">
                  <c:v>22.794</c:v>
                </c:pt>
                <c:pt idx="450">
                  <c:v>22.824999999999999</c:v>
                </c:pt>
                <c:pt idx="451">
                  <c:v>22.856000000000002</c:v>
                </c:pt>
                <c:pt idx="452">
                  <c:v>22.887</c:v>
                </c:pt>
                <c:pt idx="453">
                  <c:v>22.919</c:v>
                </c:pt>
                <c:pt idx="454">
                  <c:v>22.95</c:v>
                </c:pt>
                <c:pt idx="455">
                  <c:v>22.981000000000002</c:v>
                </c:pt>
                <c:pt idx="456">
                  <c:v>23.012</c:v>
                </c:pt>
                <c:pt idx="457">
                  <c:v>23.042999999999999</c:v>
                </c:pt>
                <c:pt idx="458">
                  <c:v>23.074999999999999</c:v>
                </c:pt>
                <c:pt idx="459">
                  <c:v>23.106000000000002</c:v>
                </c:pt>
                <c:pt idx="460">
                  <c:v>23.137</c:v>
                </c:pt>
                <c:pt idx="461">
                  <c:v>23.167999999999999</c:v>
                </c:pt>
                <c:pt idx="462">
                  <c:v>23.199000000000002</c:v>
                </c:pt>
                <c:pt idx="463">
                  <c:v>23.231000000000002</c:v>
                </c:pt>
                <c:pt idx="464">
                  <c:v>23.262</c:v>
                </c:pt>
                <c:pt idx="465">
                  <c:v>23.292999999999999</c:v>
                </c:pt>
                <c:pt idx="466">
                  <c:v>23.324000000000002</c:v>
                </c:pt>
                <c:pt idx="467">
                  <c:v>23.355</c:v>
                </c:pt>
                <c:pt idx="468">
                  <c:v>23.387</c:v>
                </c:pt>
                <c:pt idx="469">
                  <c:v>23.417999999999999</c:v>
                </c:pt>
                <c:pt idx="470">
                  <c:v>23.448</c:v>
                </c:pt>
                <c:pt idx="471">
                  <c:v>23.48</c:v>
                </c:pt>
                <c:pt idx="472">
                  <c:v>23.510999999999999</c:v>
                </c:pt>
                <c:pt idx="473">
                  <c:v>23.542999999999999</c:v>
                </c:pt>
                <c:pt idx="474">
                  <c:v>23.574000000000002</c:v>
                </c:pt>
                <c:pt idx="475">
                  <c:v>23.605</c:v>
                </c:pt>
                <c:pt idx="476">
                  <c:v>23.635000000000002</c:v>
                </c:pt>
                <c:pt idx="477">
                  <c:v>23.666</c:v>
                </c:pt>
                <c:pt idx="478">
                  <c:v>23.696999999999999</c:v>
                </c:pt>
                <c:pt idx="479">
                  <c:v>23.73</c:v>
                </c:pt>
                <c:pt idx="480">
                  <c:v>23.760999999999999</c:v>
                </c:pt>
                <c:pt idx="481">
                  <c:v>23.792000000000002</c:v>
                </c:pt>
                <c:pt idx="482">
                  <c:v>23.823</c:v>
                </c:pt>
                <c:pt idx="483">
                  <c:v>23.855</c:v>
                </c:pt>
                <c:pt idx="484">
                  <c:v>23.885000000000002</c:v>
                </c:pt>
                <c:pt idx="485">
                  <c:v>23.916</c:v>
                </c:pt>
                <c:pt idx="486">
                  <c:v>23.946999999999999</c:v>
                </c:pt>
                <c:pt idx="487">
                  <c:v>23.978000000000002</c:v>
                </c:pt>
                <c:pt idx="488">
                  <c:v>24.009</c:v>
                </c:pt>
                <c:pt idx="489">
                  <c:v>24.042000000000002</c:v>
                </c:pt>
                <c:pt idx="490">
                  <c:v>24.073</c:v>
                </c:pt>
                <c:pt idx="491">
                  <c:v>24.103999999999999</c:v>
                </c:pt>
                <c:pt idx="492">
                  <c:v>24.135000000000002</c:v>
                </c:pt>
                <c:pt idx="493">
                  <c:v>24.167000000000002</c:v>
                </c:pt>
                <c:pt idx="494">
                  <c:v>24.198</c:v>
                </c:pt>
                <c:pt idx="495">
                  <c:v>24.228999999999999</c:v>
                </c:pt>
                <c:pt idx="496">
                  <c:v>24.26</c:v>
                </c:pt>
                <c:pt idx="497">
                  <c:v>24.292000000000002</c:v>
                </c:pt>
                <c:pt idx="498">
                  <c:v>24.323</c:v>
                </c:pt>
                <c:pt idx="499">
                  <c:v>24.353999999999999</c:v>
                </c:pt>
                <c:pt idx="500">
                  <c:v>24.385000000000002</c:v>
                </c:pt>
                <c:pt idx="501">
                  <c:v>24.414999999999999</c:v>
                </c:pt>
                <c:pt idx="502">
                  <c:v>24.446999999999999</c:v>
                </c:pt>
                <c:pt idx="503">
                  <c:v>24.478000000000002</c:v>
                </c:pt>
                <c:pt idx="504">
                  <c:v>24.51</c:v>
                </c:pt>
                <c:pt idx="505">
                  <c:v>24.54</c:v>
                </c:pt>
                <c:pt idx="506">
                  <c:v>24.571999999999999</c:v>
                </c:pt>
                <c:pt idx="507">
                  <c:v>24.606999999999999</c:v>
                </c:pt>
                <c:pt idx="508">
                  <c:v>24.632999999999999</c:v>
                </c:pt>
                <c:pt idx="509">
                  <c:v>24.664999999999999</c:v>
                </c:pt>
                <c:pt idx="510">
                  <c:v>24.696000000000002</c:v>
                </c:pt>
                <c:pt idx="511">
                  <c:v>24.727</c:v>
                </c:pt>
                <c:pt idx="512">
                  <c:v>24.757999999999999</c:v>
                </c:pt>
                <c:pt idx="513">
                  <c:v>24.79</c:v>
                </c:pt>
                <c:pt idx="514">
                  <c:v>24.821000000000002</c:v>
                </c:pt>
                <c:pt idx="515">
                  <c:v>24.852</c:v>
                </c:pt>
                <c:pt idx="516">
                  <c:v>24.882999999999999</c:v>
                </c:pt>
                <c:pt idx="517">
                  <c:v>24.914000000000001</c:v>
                </c:pt>
                <c:pt idx="518">
                  <c:v>24.946000000000002</c:v>
                </c:pt>
                <c:pt idx="519">
                  <c:v>24.978000000000002</c:v>
                </c:pt>
                <c:pt idx="520">
                  <c:v>25.009</c:v>
                </c:pt>
                <c:pt idx="521">
                  <c:v>25.039000000000001</c:v>
                </c:pt>
                <c:pt idx="522">
                  <c:v>25.07</c:v>
                </c:pt>
                <c:pt idx="523">
                  <c:v>25.100999999999999</c:v>
                </c:pt>
                <c:pt idx="524">
                  <c:v>25.132999999999999</c:v>
                </c:pt>
                <c:pt idx="525">
                  <c:v>25.164000000000001</c:v>
                </c:pt>
                <c:pt idx="526">
                  <c:v>25.196000000000002</c:v>
                </c:pt>
                <c:pt idx="527">
                  <c:v>25.227</c:v>
                </c:pt>
                <c:pt idx="528">
                  <c:v>25.259</c:v>
                </c:pt>
                <c:pt idx="529">
                  <c:v>25.29</c:v>
                </c:pt>
                <c:pt idx="530">
                  <c:v>25.32</c:v>
                </c:pt>
                <c:pt idx="531">
                  <c:v>25.350999999999999</c:v>
                </c:pt>
                <c:pt idx="532">
                  <c:v>25.382000000000001</c:v>
                </c:pt>
                <c:pt idx="533">
                  <c:v>25.414000000000001</c:v>
                </c:pt>
                <c:pt idx="534">
                  <c:v>25.446000000000002</c:v>
                </c:pt>
                <c:pt idx="535">
                  <c:v>25.477</c:v>
                </c:pt>
                <c:pt idx="536">
                  <c:v>25.507000000000001</c:v>
                </c:pt>
                <c:pt idx="537">
                  <c:v>25.539000000000001</c:v>
                </c:pt>
                <c:pt idx="538">
                  <c:v>25.57</c:v>
                </c:pt>
                <c:pt idx="539">
                  <c:v>25.600999999999999</c:v>
                </c:pt>
                <c:pt idx="540">
                  <c:v>25.632000000000001</c:v>
                </c:pt>
                <c:pt idx="541">
                  <c:v>25.663</c:v>
                </c:pt>
                <c:pt idx="542">
                  <c:v>25.693999999999999</c:v>
                </c:pt>
                <c:pt idx="543">
                  <c:v>25.725000000000001</c:v>
                </c:pt>
                <c:pt idx="544">
                  <c:v>25.757000000000001</c:v>
                </c:pt>
                <c:pt idx="545">
                  <c:v>25.788</c:v>
                </c:pt>
                <c:pt idx="546">
                  <c:v>25.818999999999999</c:v>
                </c:pt>
                <c:pt idx="547">
                  <c:v>25.85</c:v>
                </c:pt>
                <c:pt idx="548">
                  <c:v>25.882000000000001</c:v>
                </c:pt>
                <c:pt idx="549">
                  <c:v>25.913</c:v>
                </c:pt>
                <c:pt idx="550">
                  <c:v>25.943999999999999</c:v>
                </c:pt>
                <c:pt idx="551">
                  <c:v>25.975000000000001</c:v>
                </c:pt>
                <c:pt idx="552">
                  <c:v>26.006</c:v>
                </c:pt>
                <c:pt idx="553">
                  <c:v>26.038</c:v>
                </c:pt>
                <c:pt idx="554">
                  <c:v>26.068999999999999</c:v>
                </c:pt>
                <c:pt idx="555">
                  <c:v>26.102</c:v>
                </c:pt>
                <c:pt idx="556">
                  <c:v>26.131</c:v>
                </c:pt>
                <c:pt idx="557">
                  <c:v>26.161999999999999</c:v>
                </c:pt>
                <c:pt idx="558">
                  <c:v>26.193999999999999</c:v>
                </c:pt>
                <c:pt idx="559">
                  <c:v>26.225000000000001</c:v>
                </c:pt>
                <c:pt idx="560">
                  <c:v>26.256</c:v>
                </c:pt>
                <c:pt idx="561">
                  <c:v>26.286999999999999</c:v>
                </c:pt>
                <c:pt idx="562">
                  <c:v>26.318000000000001</c:v>
                </c:pt>
                <c:pt idx="563">
                  <c:v>26.35</c:v>
                </c:pt>
                <c:pt idx="564">
                  <c:v>26.381</c:v>
                </c:pt>
                <c:pt idx="565">
                  <c:v>26.411999999999999</c:v>
                </c:pt>
                <c:pt idx="566">
                  <c:v>26.443000000000001</c:v>
                </c:pt>
                <c:pt idx="567">
                  <c:v>26.474</c:v>
                </c:pt>
                <c:pt idx="568">
                  <c:v>26.506</c:v>
                </c:pt>
                <c:pt idx="569">
                  <c:v>26.536999999999999</c:v>
                </c:pt>
                <c:pt idx="570">
                  <c:v>26.568000000000001</c:v>
                </c:pt>
                <c:pt idx="571">
                  <c:v>26.599</c:v>
                </c:pt>
                <c:pt idx="572">
                  <c:v>26.63</c:v>
                </c:pt>
                <c:pt idx="573">
                  <c:v>26.661999999999999</c:v>
                </c:pt>
                <c:pt idx="574">
                  <c:v>26.693000000000001</c:v>
                </c:pt>
                <c:pt idx="575">
                  <c:v>26.724</c:v>
                </c:pt>
                <c:pt idx="576">
                  <c:v>26.754999999999999</c:v>
                </c:pt>
                <c:pt idx="577">
                  <c:v>26.786000000000001</c:v>
                </c:pt>
                <c:pt idx="578">
                  <c:v>26.817</c:v>
                </c:pt>
                <c:pt idx="579">
                  <c:v>26.849</c:v>
                </c:pt>
                <c:pt idx="580">
                  <c:v>26.88</c:v>
                </c:pt>
                <c:pt idx="581">
                  <c:v>26.911000000000001</c:v>
                </c:pt>
                <c:pt idx="582">
                  <c:v>26.942</c:v>
                </c:pt>
                <c:pt idx="583">
                  <c:v>26.974</c:v>
                </c:pt>
                <c:pt idx="584">
                  <c:v>27.004999999999999</c:v>
                </c:pt>
                <c:pt idx="585">
                  <c:v>27.036000000000001</c:v>
                </c:pt>
                <c:pt idx="586">
                  <c:v>27.067</c:v>
                </c:pt>
                <c:pt idx="587">
                  <c:v>27.097999999999999</c:v>
                </c:pt>
                <c:pt idx="588">
                  <c:v>27.129000000000001</c:v>
                </c:pt>
                <c:pt idx="589">
                  <c:v>27.161000000000001</c:v>
                </c:pt>
                <c:pt idx="590">
                  <c:v>27.192</c:v>
                </c:pt>
                <c:pt idx="591">
                  <c:v>27.222999999999999</c:v>
                </c:pt>
                <c:pt idx="592">
                  <c:v>27.254000000000001</c:v>
                </c:pt>
                <c:pt idx="593">
                  <c:v>27.286000000000001</c:v>
                </c:pt>
                <c:pt idx="594">
                  <c:v>27.317</c:v>
                </c:pt>
                <c:pt idx="595">
                  <c:v>27.350999999999999</c:v>
                </c:pt>
                <c:pt idx="596">
                  <c:v>27.379000000000001</c:v>
                </c:pt>
                <c:pt idx="597">
                  <c:v>27.41</c:v>
                </c:pt>
                <c:pt idx="598">
                  <c:v>27.442</c:v>
                </c:pt>
                <c:pt idx="599">
                  <c:v>27.472999999999999</c:v>
                </c:pt>
                <c:pt idx="600">
                  <c:v>27.504000000000001</c:v>
                </c:pt>
                <c:pt idx="601">
                  <c:v>27.535</c:v>
                </c:pt>
                <c:pt idx="602">
                  <c:v>27.565999999999999</c:v>
                </c:pt>
                <c:pt idx="603">
                  <c:v>27.597999999999999</c:v>
                </c:pt>
                <c:pt idx="604">
                  <c:v>27.629000000000001</c:v>
                </c:pt>
                <c:pt idx="605">
                  <c:v>27.66</c:v>
                </c:pt>
                <c:pt idx="606">
                  <c:v>27.690999999999999</c:v>
                </c:pt>
                <c:pt idx="607">
                  <c:v>27.722999999999999</c:v>
                </c:pt>
                <c:pt idx="608">
                  <c:v>27.754000000000001</c:v>
                </c:pt>
                <c:pt idx="609">
                  <c:v>27.785</c:v>
                </c:pt>
                <c:pt idx="610">
                  <c:v>27.815999999999999</c:v>
                </c:pt>
                <c:pt idx="611">
                  <c:v>27.847000000000001</c:v>
                </c:pt>
                <c:pt idx="612">
                  <c:v>27.878</c:v>
                </c:pt>
                <c:pt idx="613">
                  <c:v>27.91</c:v>
                </c:pt>
                <c:pt idx="614">
                  <c:v>27.940999999999999</c:v>
                </c:pt>
                <c:pt idx="615">
                  <c:v>27.972000000000001</c:v>
                </c:pt>
                <c:pt idx="616">
                  <c:v>28.003</c:v>
                </c:pt>
                <c:pt idx="617">
                  <c:v>28.033999999999999</c:v>
                </c:pt>
                <c:pt idx="618">
                  <c:v>28.065999999999999</c:v>
                </c:pt>
                <c:pt idx="619">
                  <c:v>28.097000000000001</c:v>
                </c:pt>
                <c:pt idx="620">
                  <c:v>28.128</c:v>
                </c:pt>
                <c:pt idx="621">
                  <c:v>28.158999999999999</c:v>
                </c:pt>
                <c:pt idx="622">
                  <c:v>28.19</c:v>
                </c:pt>
                <c:pt idx="623">
                  <c:v>28.222000000000001</c:v>
                </c:pt>
                <c:pt idx="624">
                  <c:v>28.253</c:v>
                </c:pt>
                <c:pt idx="625">
                  <c:v>28.283999999999999</c:v>
                </c:pt>
                <c:pt idx="626">
                  <c:v>28.315000000000001</c:v>
                </c:pt>
                <c:pt idx="627">
                  <c:v>28.346</c:v>
                </c:pt>
                <c:pt idx="628">
                  <c:v>28.378</c:v>
                </c:pt>
                <c:pt idx="629">
                  <c:v>28.408999999999999</c:v>
                </c:pt>
                <c:pt idx="630">
                  <c:v>28.44</c:v>
                </c:pt>
                <c:pt idx="631">
                  <c:v>28.471</c:v>
                </c:pt>
                <c:pt idx="632">
                  <c:v>28.501999999999999</c:v>
                </c:pt>
                <c:pt idx="633">
                  <c:v>28.533999999999999</c:v>
                </c:pt>
                <c:pt idx="634">
                  <c:v>28.565000000000001</c:v>
                </c:pt>
                <c:pt idx="635">
                  <c:v>28.596</c:v>
                </c:pt>
                <c:pt idx="636">
                  <c:v>28.626999999999999</c:v>
                </c:pt>
                <c:pt idx="637">
                  <c:v>28.658000000000001</c:v>
                </c:pt>
                <c:pt idx="638">
                  <c:v>28.69</c:v>
                </c:pt>
                <c:pt idx="639">
                  <c:v>28.721</c:v>
                </c:pt>
                <c:pt idx="640">
                  <c:v>28.753</c:v>
                </c:pt>
                <c:pt idx="641">
                  <c:v>28.783000000000001</c:v>
                </c:pt>
                <c:pt idx="642">
                  <c:v>28.814</c:v>
                </c:pt>
                <c:pt idx="643">
                  <c:v>28.846</c:v>
                </c:pt>
                <c:pt idx="644">
                  <c:v>28.876999999999999</c:v>
                </c:pt>
                <c:pt idx="645">
                  <c:v>28.908000000000001</c:v>
                </c:pt>
                <c:pt idx="646">
                  <c:v>28.939</c:v>
                </c:pt>
                <c:pt idx="647">
                  <c:v>28.97</c:v>
                </c:pt>
                <c:pt idx="648">
                  <c:v>29.001999999999999</c:v>
                </c:pt>
                <c:pt idx="649">
                  <c:v>29.033000000000001</c:v>
                </c:pt>
                <c:pt idx="650">
                  <c:v>29.064</c:v>
                </c:pt>
                <c:pt idx="651">
                  <c:v>29.094999999999999</c:v>
                </c:pt>
                <c:pt idx="652">
                  <c:v>29.126000000000001</c:v>
                </c:pt>
                <c:pt idx="653">
                  <c:v>29.158000000000001</c:v>
                </c:pt>
                <c:pt idx="654">
                  <c:v>29.189</c:v>
                </c:pt>
                <c:pt idx="655">
                  <c:v>29.22</c:v>
                </c:pt>
                <c:pt idx="656">
                  <c:v>29.251000000000001</c:v>
                </c:pt>
                <c:pt idx="657">
                  <c:v>29.282</c:v>
                </c:pt>
                <c:pt idx="658">
                  <c:v>29.314</c:v>
                </c:pt>
                <c:pt idx="659">
                  <c:v>29.344999999999999</c:v>
                </c:pt>
                <c:pt idx="660">
                  <c:v>29.376000000000001</c:v>
                </c:pt>
                <c:pt idx="661">
                  <c:v>29.407</c:v>
                </c:pt>
                <c:pt idx="662">
                  <c:v>29.437999999999999</c:v>
                </c:pt>
                <c:pt idx="663">
                  <c:v>29.47</c:v>
                </c:pt>
                <c:pt idx="664">
                  <c:v>29.501000000000001</c:v>
                </c:pt>
                <c:pt idx="665">
                  <c:v>29.532</c:v>
                </c:pt>
                <c:pt idx="666">
                  <c:v>29.562999999999999</c:v>
                </c:pt>
                <c:pt idx="667">
                  <c:v>29.594000000000001</c:v>
                </c:pt>
                <c:pt idx="668">
                  <c:v>29.626000000000001</c:v>
                </c:pt>
                <c:pt idx="669">
                  <c:v>29.657</c:v>
                </c:pt>
                <c:pt idx="670">
                  <c:v>29.687999999999999</c:v>
                </c:pt>
                <c:pt idx="671">
                  <c:v>29.719000000000001</c:v>
                </c:pt>
                <c:pt idx="672">
                  <c:v>29.75</c:v>
                </c:pt>
                <c:pt idx="673">
                  <c:v>29.782</c:v>
                </c:pt>
                <c:pt idx="674">
                  <c:v>29.812999999999999</c:v>
                </c:pt>
                <c:pt idx="675">
                  <c:v>29.844000000000001</c:v>
                </c:pt>
                <c:pt idx="676">
                  <c:v>29.875</c:v>
                </c:pt>
                <c:pt idx="677">
                  <c:v>29.905999999999999</c:v>
                </c:pt>
                <c:pt idx="678">
                  <c:v>29.937000000000001</c:v>
                </c:pt>
                <c:pt idx="679">
                  <c:v>29.969000000000001</c:v>
                </c:pt>
                <c:pt idx="680">
                  <c:v>30</c:v>
                </c:pt>
                <c:pt idx="681">
                  <c:v>30.030999999999999</c:v>
                </c:pt>
                <c:pt idx="682">
                  <c:v>30.062000000000001</c:v>
                </c:pt>
                <c:pt idx="683">
                  <c:v>30.096</c:v>
                </c:pt>
                <c:pt idx="684">
                  <c:v>30.125</c:v>
                </c:pt>
                <c:pt idx="685">
                  <c:v>30.155999999999999</c:v>
                </c:pt>
                <c:pt idx="686">
                  <c:v>30.187000000000001</c:v>
                </c:pt>
                <c:pt idx="687">
                  <c:v>30.218</c:v>
                </c:pt>
                <c:pt idx="688">
                  <c:v>30.25</c:v>
                </c:pt>
                <c:pt idx="689">
                  <c:v>30.280999999999999</c:v>
                </c:pt>
                <c:pt idx="690">
                  <c:v>30.312000000000001</c:v>
                </c:pt>
                <c:pt idx="691">
                  <c:v>30.343</c:v>
                </c:pt>
                <c:pt idx="692">
                  <c:v>30.373999999999999</c:v>
                </c:pt>
                <c:pt idx="693">
                  <c:v>30.405000000000001</c:v>
                </c:pt>
                <c:pt idx="694">
                  <c:v>30.437000000000001</c:v>
                </c:pt>
                <c:pt idx="695">
                  <c:v>30.468</c:v>
                </c:pt>
                <c:pt idx="696">
                  <c:v>30.498999999999999</c:v>
                </c:pt>
                <c:pt idx="697">
                  <c:v>30.53</c:v>
                </c:pt>
                <c:pt idx="698">
                  <c:v>30.562000000000001</c:v>
                </c:pt>
                <c:pt idx="699">
                  <c:v>30.593</c:v>
                </c:pt>
                <c:pt idx="700">
                  <c:v>30.623999999999999</c:v>
                </c:pt>
                <c:pt idx="701">
                  <c:v>30.655000000000001</c:v>
                </c:pt>
                <c:pt idx="702">
                  <c:v>30.686</c:v>
                </c:pt>
                <c:pt idx="703">
                  <c:v>30.718</c:v>
                </c:pt>
                <c:pt idx="704">
                  <c:v>30.748999999999999</c:v>
                </c:pt>
                <c:pt idx="705">
                  <c:v>30.78</c:v>
                </c:pt>
                <c:pt idx="706">
                  <c:v>30.811</c:v>
                </c:pt>
                <c:pt idx="707">
                  <c:v>30.841999999999999</c:v>
                </c:pt>
                <c:pt idx="708">
                  <c:v>30.873999999999999</c:v>
                </c:pt>
                <c:pt idx="709">
                  <c:v>30.905000000000001</c:v>
                </c:pt>
                <c:pt idx="710">
                  <c:v>30.936</c:v>
                </c:pt>
                <c:pt idx="711">
                  <c:v>30.966999999999999</c:v>
                </c:pt>
                <c:pt idx="712">
                  <c:v>30.998000000000001</c:v>
                </c:pt>
                <c:pt idx="713">
                  <c:v>31.029</c:v>
                </c:pt>
                <c:pt idx="714">
                  <c:v>31.061</c:v>
                </c:pt>
                <c:pt idx="715">
                  <c:v>31.091999999999999</c:v>
                </c:pt>
                <c:pt idx="716">
                  <c:v>31.123000000000001</c:v>
                </c:pt>
                <c:pt idx="717">
                  <c:v>31.154</c:v>
                </c:pt>
                <c:pt idx="718">
                  <c:v>31.184999999999999</c:v>
                </c:pt>
                <c:pt idx="719">
                  <c:v>31.216999999999999</c:v>
                </c:pt>
                <c:pt idx="720">
                  <c:v>31.248000000000001</c:v>
                </c:pt>
                <c:pt idx="721">
                  <c:v>31.279</c:v>
                </c:pt>
                <c:pt idx="722">
                  <c:v>31.31</c:v>
                </c:pt>
                <c:pt idx="723">
                  <c:v>31.341999999999999</c:v>
                </c:pt>
                <c:pt idx="724">
                  <c:v>31.373000000000001</c:v>
                </c:pt>
                <c:pt idx="725">
                  <c:v>31.404</c:v>
                </c:pt>
                <c:pt idx="726">
                  <c:v>31.434999999999999</c:v>
                </c:pt>
                <c:pt idx="727">
                  <c:v>31.466000000000001</c:v>
                </c:pt>
                <c:pt idx="728">
                  <c:v>31.498000000000001</c:v>
                </c:pt>
                <c:pt idx="729">
                  <c:v>31.533999999999999</c:v>
                </c:pt>
                <c:pt idx="730">
                  <c:v>31.56</c:v>
                </c:pt>
                <c:pt idx="731">
                  <c:v>31.591000000000001</c:v>
                </c:pt>
                <c:pt idx="732">
                  <c:v>31.622</c:v>
                </c:pt>
                <c:pt idx="733">
                  <c:v>31.652999999999999</c:v>
                </c:pt>
                <c:pt idx="734">
                  <c:v>31.684999999999999</c:v>
                </c:pt>
                <c:pt idx="735">
                  <c:v>31.716000000000001</c:v>
                </c:pt>
                <c:pt idx="736">
                  <c:v>31.747</c:v>
                </c:pt>
                <c:pt idx="737">
                  <c:v>31.777999999999999</c:v>
                </c:pt>
                <c:pt idx="738">
                  <c:v>31.81</c:v>
                </c:pt>
                <c:pt idx="739">
                  <c:v>31.841000000000001</c:v>
                </c:pt>
                <c:pt idx="740">
                  <c:v>31.872</c:v>
                </c:pt>
                <c:pt idx="741">
                  <c:v>31.902999999999999</c:v>
                </c:pt>
                <c:pt idx="742">
                  <c:v>31.934000000000001</c:v>
                </c:pt>
                <c:pt idx="743">
                  <c:v>31.966000000000001</c:v>
                </c:pt>
                <c:pt idx="744">
                  <c:v>31.997</c:v>
                </c:pt>
                <c:pt idx="745">
                  <c:v>32.027999999999999</c:v>
                </c:pt>
                <c:pt idx="746">
                  <c:v>32.058999999999997</c:v>
                </c:pt>
                <c:pt idx="747">
                  <c:v>32.090000000000003</c:v>
                </c:pt>
                <c:pt idx="748">
                  <c:v>32.121000000000002</c:v>
                </c:pt>
                <c:pt idx="749">
                  <c:v>32.152999999999999</c:v>
                </c:pt>
                <c:pt idx="750">
                  <c:v>32.183999999999997</c:v>
                </c:pt>
                <c:pt idx="751">
                  <c:v>32.215000000000003</c:v>
                </c:pt>
                <c:pt idx="752">
                  <c:v>32.246000000000002</c:v>
                </c:pt>
                <c:pt idx="753">
                  <c:v>32.277999999999999</c:v>
                </c:pt>
                <c:pt idx="754">
                  <c:v>32.308999999999997</c:v>
                </c:pt>
                <c:pt idx="755">
                  <c:v>32.340000000000003</c:v>
                </c:pt>
                <c:pt idx="756">
                  <c:v>32.371000000000002</c:v>
                </c:pt>
                <c:pt idx="757">
                  <c:v>32.402000000000001</c:v>
                </c:pt>
                <c:pt idx="758">
                  <c:v>32.433999999999997</c:v>
                </c:pt>
                <c:pt idx="759">
                  <c:v>32.465000000000003</c:v>
                </c:pt>
                <c:pt idx="760">
                  <c:v>32.496000000000002</c:v>
                </c:pt>
                <c:pt idx="761">
                  <c:v>32.527000000000001</c:v>
                </c:pt>
                <c:pt idx="762">
                  <c:v>32.558</c:v>
                </c:pt>
                <c:pt idx="763">
                  <c:v>32.590000000000003</c:v>
                </c:pt>
                <c:pt idx="764">
                  <c:v>32.621000000000002</c:v>
                </c:pt>
                <c:pt idx="765">
                  <c:v>32.652000000000001</c:v>
                </c:pt>
                <c:pt idx="766">
                  <c:v>32.683999999999997</c:v>
                </c:pt>
                <c:pt idx="767">
                  <c:v>32.716999999999999</c:v>
                </c:pt>
                <c:pt idx="768">
                  <c:v>32.746000000000002</c:v>
                </c:pt>
                <c:pt idx="769">
                  <c:v>32.777999999999999</c:v>
                </c:pt>
                <c:pt idx="770">
                  <c:v>32.808999999999997</c:v>
                </c:pt>
                <c:pt idx="771">
                  <c:v>32.838999999999999</c:v>
                </c:pt>
                <c:pt idx="772">
                  <c:v>32.869999999999997</c:v>
                </c:pt>
                <c:pt idx="773">
                  <c:v>32.901000000000003</c:v>
                </c:pt>
                <c:pt idx="774">
                  <c:v>32.933</c:v>
                </c:pt>
                <c:pt idx="775">
                  <c:v>32.963999999999999</c:v>
                </c:pt>
                <c:pt idx="776">
                  <c:v>32.994999999999997</c:v>
                </c:pt>
                <c:pt idx="777">
                  <c:v>33.026000000000003</c:v>
                </c:pt>
                <c:pt idx="778">
                  <c:v>33.057000000000002</c:v>
                </c:pt>
                <c:pt idx="779">
                  <c:v>33.088999999999999</c:v>
                </c:pt>
                <c:pt idx="780">
                  <c:v>33.119999999999997</c:v>
                </c:pt>
                <c:pt idx="781">
                  <c:v>33.151000000000003</c:v>
                </c:pt>
                <c:pt idx="782">
                  <c:v>33.182000000000002</c:v>
                </c:pt>
                <c:pt idx="783">
                  <c:v>33.213000000000001</c:v>
                </c:pt>
                <c:pt idx="784">
                  <c:v>33.244999999999997</c:v>
                </c:pt>
                <c:pt idx="785">
                  <c:v>33.276000000000003</c:v>
                </c:pt>
                <c:pt idx="786">
                  <c:v>33.307000000000002</c:v>
                </c:pt>
                <c:pt idx="787">
                  <c:v>33.338000000000001</c:v>
                </c:pt>
                <c:pt idx="788">
                  <c:v>33.369</c:v>
                </c:pt>
                <c:pt idx="789">
                  <c:v>33.401000000000003</c:v>
                </c:pt>
                <c:pt idx="790">
                  <c:v>33.432000000000002</c:v>
                </c:pt>
                <c:pt idx="791">
                  <c:v>33.463000000000001</c:v>
                </c:pt>
                <c:pt idx="792">
                  <c:v>33.494</c:v>
                </c:pt>
                <c:pt idx="793">
                  <c:v>33.526000000000003</c:v>
                </c:pt>
                <c:pt idx="794">
                  <c:v>33.557000000000002</c:v>
                </c:pt>
                <c:pt idx="795">
                  <c:v>33.588000000000001</c:v>
                </c:pt>
                <c:pt idx="796">
                  <c:v>33.619</c:v>
                </c:pt>
                <c:pt idx="797">
                  <c:v>33.65</c:v>
                </c:pt>
                <c:pt idx="798">
                  <c:v>33.682000000000002</c:v>
                </c:pt>
                <c:pt idx="799">
                  <c:v>33.713000000000001</c:v>
                </c:pt>
                <c:pt idx="800">
                  <c:v>33.744</c:v>
                </c:pt>
                <c:pt idx="801">
                  <c:v>33.780999999999999</c:v>
                </c:pt>
                <c:pt idx="802">
                  <c:v>33.808</c:v>
                </c:pt>
                <c:pt idx="803">
                  <c:v>33.837000000000003</c:v>
                </c:pt>
                <c:pt idx="804">
                  <c:v>33.869</c:v>
                </c:pt>
                <c:pt idx="805">
                  <c:v>33.9</c:v>
                </c:pt>
                <c:pt idx="806">
                  <c:v>33.930999999999997</c:v>
                </c:pt>
                <c:pt idx="807">
                  <c:v>33.962000000000003</c:v>
                </c:pt>
                <c:pt idx="808">
                  <c:v>33.993000000000002</c:v>
                </c:pt>
                <c:pt idx="809">
                  <c:v>34.024999999999999</c:v>
                </c:pt>
                <c:pt idx="810">
                  <c:v>34.055999999999997</c:v>
                </c:pt>
                <c:pt idx="811">
                  <c:v>34.087000000000003</c:v>
                </c:pt>
                <c:pt idx="812">
                  <c:v>34.119</c:v>
                </c:pt>
                <c:pt idx="813">
                  <c:v>34.149000000000001</c:v>
                </c:pt>
                <c:pt idx="814">
                  <c:v>34.180999999999997</c:v>
                </c:pt>
                <c:pt idx="815">
                  <c:v>34.212000000000003</c:v>
                </c:pt>
                <c:pt idx="816">
                  <c:v>34.243000000000002</c:v>
                </c:pt>
                <c:pt idx="817">
                  <c:v>34.274000000000001</c:v>
                </c:pt>
                <c:pt idx="818">
                  <c:v>34.305</c:v>
                </c:pt>
                <c:pt idx="819">
                  <c:v>34.337000000000003</c:v>
                </c:pt>
                <c:pt idx="820">
                  <c:v>34.368000000000002</c:v>
                </c:pt>
                <c:pt idx="821">
                  <c:v>34.399000000000001</c:v>
                </c:pt>
                <c:pt idx="822">
                  <c:v>34.43</c:v>
                </c:pt>
                <c:pt idx="823">
                  <c:v>34.462000000000003</c:v>
                </c:pt>
                <c:pt idx="824">
                  <c:v>34.493000000000002</c:v>
                </c:pt>
                <c:pt idx="825">
                  <c:v>34.524000000000001</c:v>
                </c:pt>
                <c:pt idx="826">
                  <c:v>34.555</c:v>
                </c:pt>
                <c:pt idx="827">
                  <c:v>34.585999999999999</c:v>
                </c:pt>
                <c:pt idx="828">
                  <c:v>34.618000000000002</c:v>
                </c:pt>
                <c:pt idx="829">
                  <c:v>34.649000000000001</c:v>
                </c:pt>
                <c:pt idx="830">
                  <c:v>34.68</c:v>
                </c:pt>
                <c:pt idx="831">
                  <c:v>34.710999999999999</c:v>
                </c:pt>
                <c:pt idx="832">
                  <c:v>34.741999999999997</c:v>
                </c:pt>
                <c:pt idx="833">
                  <c:v>34.774000000000001</c:v>
                </c:pt>
                <c:pt idx="834">
                  <c:v>34.805</c:v>
                </c:pt>
                <c:pt idx="835">
                  <c:v>34.835999999999999</c:v>
                </c:pt>
                <c:pt idx="836">
                  <c:v>34.866999999999997</c:v>
                </c:pt>
                <c:pt idx="837">
                  <c:v>34.898000000000003</c:v>
                </c:pt>
                <c:pt idx="838">
                  <c:v>34.93</c:v>
                </c:pt>
                <c:pt idx="839">
                  <c:v>34.960999999999999</c:v>
                </c:pt>
                <c:pt idx="840">
                  <c:v>34.991999999999997</c:v>
                </c:pt>
                <c:pt idx="841">
                  <c:v>35.023000000000003</c:v>
                </c:pt>
                <c:pt idx="842">
                  <c:v>35.055</c:v>
                </c:pt>
                <c:pt idx="843">
                  <c:v>35.085999999999999</c:v>
                </c:pt>
                <c:pt idx="844">
                  <c:v>35.116999999999997</c:v>
                </c:pt>
                <c:pt idx="845">
                  <c:v>35.148000000000003</c:v>
                </c:pt>
                <c:pt idx="846">
                  <c:v>35.179000000000002</c:v>
                </c:pt>
                <c:pt idx="847">
                  <c:v>35.21</c:v>
                </c:pt>
                <c:pt idx="848">
                  <c:v>35.243000000000002</c:v>
                </c:pt>
                <c:pt idx="849">
                  <c:v>35.273000000000003</c:v>
                </c:pt>
                <c:pt idx="850">
                  <c:v>35.304000000000002</c:v>
                </c:pt>
                <c:pt idx="851">
                  <c:v>35.335000000000001</c:v>
                </c:pt>
                <c:pt idx="852">
                  <c:v>35.366</c:v>
                </c:pt>
                <c:pt idx="853">
                  <c:v>35.398000000000003</c:v>
                </c:pt>
                <c:pt idx="854">
                  <c:v>35.429000000000002</c:v>
                </c:pt>
                <c:pt idx="855">
                  <c:v>35.46</c:v>
                </c:pt>
                <c:pt idx="856">
                  <c:v>35.491</c:v>
                </c:pt>
                <c:pt idx="857">
                  <c:v>35.521999999999998</c:v>
                </c:pt>
                <c:pt idx="858">
                  <c:v>35.554000000000002</c:v>
                </c:pt>
                <c:pt idx="859">
                  <c:v>35.585000000000001</c:v>
                </c:pt>
                <c:pt idx="860">
                  <c:v>35.616</c:v>
                </c:pt>
                <c:pt idx="861">
                  <c:v>35.646999999999998</c:v>
                </c:pt>
                <c:pt idx="862">
                  <c:v>35.677999999999997</c:v>
                </c:pt>
                <c:pt idx="863">
                  <c:v>35.71</c:v>
                </c:pt>
                <c:pt idx="864">
                  <c:v>35.741</c:v>
                </c:pt>
                <c:pt idx="865">
                  <c:v>35.771999999999998</c:v>
                </c:pt>
                <c:pt idx="866">
                  <c:v>35.802999999999997</c:v>
                </c:pt>
                <c:pt idx="867">
                  <c:v>35.835000000000001</c:v>
                </c:pt>
                <c:pt idx="868">
                  <c:v>35.866</c:v>
                </c:pt>
                <c:pt idx="869">
                  <c:v>35.896999999999998</c:v>
                </c:pt>
                <c:pt idx="870">
                  <c:v>35.927999999999997</c:v>
                </c:pt>
                <c:pt idx="871">
                  <c:v>35.959000000000003</c:v>
                </c:pt>
                <c:pt idx="872">
                  <c:v>35.991</c:v>
                </c:pt>
                <c:pt idx="873">
                  <c:v>36.021999999999998</c:v>
                </c:pt>
                <c:pt idx="874">
                  <c:v>36.052999999999997</c:v>
                </c:pt>
                <c:pt idx="875">
                  <c:v>36.084000000000003</c:v>
                </c:pt>
                <c:pt idx="876">
                  <c:v>36.115000000000002</c:v>
                </c:pt>
                <c:pt idx="877">
                  <c:v>36.146000000000001</c:v>
                </c:pt>
                <c:pt idx="878">
                  <c:v>36.177999999999997</c:v>
                </c:pt>
                <c:pt idx="879">
                  <c:v>36.209000000000003</c:v>
                </c:pt>
                <c:pt idx="880">
                  <c:v>36.24</c:v>
                </c:pt>
                <c:pt idx="881">
                  <c:v>36.271000000000001</c:v>
                </c:pt>
                <c:pt idx="882">
                  <c:v>36.302</c:v>
                </c:pt>
                <c:pt idx="883">
                  <c:v>36.334000000000003</c:v>
                </c:pt>
                <c:pt idx="884">
                  <c:v>36.365000000000002</c:v>
                </c:pt>
                <c:pt idx="885">
                  <c:v>36.396000000000001</c:v>
                </c:pt>
                <c:pt idx="886">
                  <c:v>36.427</c:v>
                </c:pt>
                <c:pt idx="887">
                  <c:v>36.457999999999998</c:v>
                </c:pt>
                <c:pt idx="888">
                  <c:v>36.49</c:v>
                </c:pt>
                <c:pt idx="889">
                  <c:v>36.521000000000001</c:v>
                </c:pt>
                <c:pt idx="890">
                  <c:v>36.552</c:v>
                </c:pt>
                <c:pt idx="891">
                  <c:v>36.582999999999998</c:v>
                </c:pt>
                <c:pt idx="892">
                  <c:v>36.613999999999997</c:v>
                </c:pt>
                <c:pt idx="893">
                  <c:v>36.645000000000003</c:v>
                </c:pt>
                <c:pt idx="894">
                  <c:v>36.677999999999997</c:v>
                </c:pt>
                <c:pt idx="895">
                  <c:v>36.707999999999998</c:v>
                </c:pt>
                <c:pt idx="896">
                  <c:v>36.738999999999997</c:v>
                </c:pt>
                <c:pt idx="897">
                  <c:v>36.770000000000003</c:v>
                </c:pt>
                <c:pt idx="898">
                  <c:v>36.801000000000002</c:v>
                </c:pt>
                <c:pt idx="899">
                  <c:v>36.832999999999998</c:v>
                </c:pt>
                <c:pt idx="900">
                  <c:v>36.863999999999997</c:v>
                </c:pt>
                <c:pt idx="901">
                  <c:v>36.895000000000003</c:v>
                </c:pt>
                <c:pt idx="902">
                  <c:v>36.926000000000002</c:v>
                </c:pt>
                <c:pt idx="903">
                  <c:v>36.957999999999998</c:v>
                </c:pt>
                <c:pt idx="904">
                  <c:v>36.988999999999997</c:v>
                </c:pt>
                <c:pt idx="905">
                  <c:v>37.020000000000003</c:v>
                </c:pt>
                <c:pt idx="906">
                  <c:v>37.051000000000002</c:v>
                </c:pt>
                <c:pt idx="907">
                  <c:v>37.082000000000001</c:v>
                </c:pt>
                <c:pt idx="908">
                  <c:v>37.113999999999997</c:v>
                </c:pt>
                <c:pt idx="909">
                  <c:v>37.145000000000003</c:v>
                </c:pt>
                <c:pt idx="910">
                  <c:v>37.176000000000002</c:v>
                </c:pt>
                <c:pt idx="911">
                  <c:v>37.207000000000001</c:v>
                </c:pt>
                <c:pt idx="912">
                  <c:v>37.238</c:v>
                </c:pt>
                <c:pt idx="913">
                  <c:v>37.270000000000003</c:v>
                </c:pt>
                <c:pt idx="914">
                  <c:v>37.301000000000002</c:v>
                </c:pt>
                <c:pt idx="915">
                  <c:v>37.332000000000001</c:v>
                </c:pt>
                <c:pt idx="916">
                  <c:v>37.363</c:v>
                </c:pt>
                <c:pt idx="917">
                  <c:v>37.393999999999998</c:v>
                </c:pt>
                <c:pt idx="918">
                  <c:v>37.426000000000002</c:v>
                </c:pt>
                <c:pt idx="919">
                  <c:v>37.457000000000001</c:v>
                </c:pt>
                <c:pt idx="920">
                  <c:v>37.488</c:v>
                </c:pt>
                <c:pt idx="921">
                  <c:v>37.518999999999998</c:v>
                </c:pt>
                <c:pt idx="922">
                  <c:v>37.549999999999997</c:v>
                </c:pt>
                <c:pt idx="923">
                  <c:v>37.581000000000003</c:v>
                </c:pt>
                <c:pt idx="924">
                  <c:v>37.613</c:v>
                </c:pt>
                <c:pt idx="925">
                  <c:v>37.643999999999998</c:v>
                </c:pt>
                <c:pt idx="926">
                  <c:v>37.674999999999997</c:v>
                </c:pt>
                <c:pt idx="927">
                  <c:v>37.706000000000003</c:v>
                </c:pt>
                <c:pt idx="928">
                  <c:v>37.74</c:v>
                </c:pt>
                <c:pt idx="929">
                  <c:v>37.768999999999998</c:v>
                </c:pt>
                <c:pt idx="930">
                  <c:v>37.799999999999997</c:v>
                </c:pt>
                <c:pt idx="931">
                  <c:v>37.831000000000003</c:v>
                </c:pt>
                <c:pt idx="932">
                  <c:v>37.862000000000002</c:v>
                </c:pt>
                <c:pt idx="933">
                  <c:v>37.893999999999998</c:v>
                </c:pt>
                <c:pt idx="934">
                  <c:v>37.924999999999997</c:v>
                </c:pt>
                <c:pt idx="935">
                  <c:v>37.956000000000003</c:v>
                </c:pt>
                <c:pt idx="936">
                  <c:v>37.987000000000002</c:v>
                </c:pt>
                <c:pt idx="937">
                  <c:v>38.018999999999998</c:v>
                </c:pt>
                <c:pt idx="938">
                  <c:v>38.049999999999997</c:v>
                </c:pt>
                <c:pt idx="939">
                  <c:v>38.081000000000003</c:v>
                </c:pt>
                <c:pt idx="940">
                  <c:v>38.112000000000002</c:v>
                </c:pt>
                <c:pt idx="941">
                  <c:v>38.143000000000001</c:v>
                </c:pt>
                <c:pt idx="942">
                  <c:v>38.173999999999999</c:v>
                </c:pt>
                <c:pt idx="943">
                  <c:v>38.206000000000003</c:v>
                </c:pt>
                <c:pt idx="944">
                  <c:v>38.237000000000002</c:v>
                </c:pt>
                <c:pt idx="945">
                  <c:v>38.268000000000001</c:v>
                </c:pt>
                <c:pt idx="946">
                  <c:v>38.298999999999999</c:v>
                </c:pt>
                <c:pt idx="947">
                  <c:v>38.33</c:v>
                </c:pt>
                <c:pt idx="948">
                  <c:v>38.362000000000002</c:v>
                </c:pt>
                <c:pt idx="949">
                  <c:v>38.393000000000001</c:v>
                </c:pt>
                <c:pt idx="950">
                  <c:v>38.423999999999999</c:v>
                </c:pt>
                <c:pt idx="951">
                  <c:v>38.454999999999998</c:v>
                </c:pt>
                <c:pt idx="952">
                  <c:v>38.485999999999997</c:v>
                </c:pt>
                <c:pt idx="953">
                  <c:v>38.518000000000001</c:v>
                </c:pt>
                <c:pt idx="954">
                  <c:v>38.548999999999999</c:v>
                </c:pt>
                <c:pt idx="955">
                  <c:v>38.58</c:v>
                </c:pt>
                <c:pt idx="956">
                  <c:v>38.610999999999997</c:v>
                </c:pt>
                <c:pt idx="957">
                  <c:v>38.642000000000003</c:v>
                </c:pt>
                <c:pt idx="958">
                  <c:v>38.673999999999999</c:v>
                </c:pt>
                <c:pt idx="959">
                  <c:v>38.704999999999998</c:v>
                </c:pt>
                <c:pt idx="960">
                  <c:v>38.735999999999997</c:v>
                </c:pt>
                <c:pt idx="961">
                  <c:v>38.767000000000003</c:v>
                </c:pt>
                <c:pt idx="962">
                  <c:v>38.798000000000002</c:v>
                </c:pt>
                <c:pt idx="963">
                  <c:v>38.83</c:v>
                </c:pt>
                <c:pt idx="964">
                  <c:v>38.860999999999997</c:v>
                </c:pt>
                <c:pt idx="965">
                  <c:v>38.892000000000003</c:v>
                </c:pt>
                <c:pt idx="966">
                  <c:v>38.923000000000002</c:v>
                </c:pt>
                <c:pt idx="967">
                  <c:v>38.954000000000001</c:v>
                </c:pt>
                <c:pt idx="968">
                  <c:v>38.985999999999997</c:v>
                </c:pt>
                <c:pt idx="969">
                  <c:v>39.018000000000001</c:v>
                </c:pt>
                <c:pt idx="970">
                  <c:v>39.046999999999997</c:v>
                </c:pt>
                <c:pt idx="971">
                  <c:v>39.079000000000001</c:v>
                </c:pt>
                <c:pt idx="972">
                  <c:v>39.11</c:v>
                </c:pt>
                <c:pt idx="973">
                  <c:v>39.142000000000003</c:v>
                </c:pt>
                <c:pt idx="974">
                  <c:v>39.173000000000002</c:v>
                </c:pt>
                <c:pt idx="975">
                  <c:v>39.204000000000001</c:v>
                </c:pt>
                <c:pt idx="976">
                  <c:v>39.234999999999999</c:v>
                </c:pt>
                <c:pt idx="977">
                  <c:v>39.267000000000003</c:v>
                </c:pt>
                <c:pt idx="978">
                  <c:v>39.298000000000002</c:v>
                </c:pt>
                <c:pt idx="979">
                  <c:v>39.329000000000001</c:v>
                </c:pt>
                <c:pt idx="980">
                  <c:v>39.36</c:v>
                </c:pt>
                <c:pt idx="981">
                  <c:v>39.390999999999998</c:v>
                </c:pt>
                <c:pt idx="982">
                  <c:v>39.421999999999997</c:v>
                </c:pt>
                <c:pt idx="983">
                  <c:v>39.454000000000001</c:v>
                </c:pt>
                <c:pt idx="984">
                  <c:v>39.484999999999999</c:v>
                </c:pt>
                <c:pt idx="985">
                  <c:v>39.515000000000001</c:v>
                </c:pt>
                <c:pt idx="986">
                  <c:v>39.546999999999997</c:v>
                </c:pt>
                <c:pt idx="987">
                  <c:v>39.578000000000003</c:v>
                </c:pt>
                <c:pt idx="988">
                  <c:v>39.61</c:v>
                </c:pt>
                <c:pt idx="989">
                  <c:v>39.640999999999998</c:v>
                </c:pt>
                <c:pt idx="990">
                  <c:v>39.671999999999997</c:v>
                </c:pt>
                <c:pt idx="991">
                  <c:v>39.701999999999998</c:v>
                </c:pt>
                <c:pt idx="992">
                  <c:v>39.734000000000002</c:v>
                </c:pt>
                <c:pt idx="993">
                  <c:v>39.765999999999998</c:v>
                </c:pt>
                <c:pt idx="994">
                  <c:v>39.796999999999997</c:v>
                </c:pt>
                <c:pt idx="995">
                  <c:v>39.826999999999998</c:v>
                </c:pt>
                <c:pt idx="996">
                  <c:v>39.859000000000002</c:v>
                </c:pt>
                <c:pt idx="997">
                  <c:v>39.889000000000003</c:v>
                </c:pt>
                <c:pt idx="998">
                  <c:v>39.920999999999999</c:v>
                </c:pt>
                <c:pt idx="999">
                  <c:v>39.953000000000003</c:v>
                </c:pt>
                <c:pt idx="1000">
                  <c:v>39.984000000000002</c:v>
                </c:pt>
                <c:pt idx="1001">
                  <c:v>40.015000000000001</c:v>
                </c:pt>
                <c:pt idx="1002">
                  <c:v>40.046999999999997</c:v>
                </c:pt>
                <c:pt idx="1003">
                  <c:v>40.076000000000001</c:v>
                </c:pt>
                <c:pt idx="1004">
                  <c:v>40.109000000000002</c:v>
                </c:pt>
                <c:pt idx="1005">
                  <c:v>40.14</c:v>
                </c:pt>
                <c:pt idx="1006">
                  <c:v>40.170999999999999</c:v>
                </c:pt>
                <c:pt idx="1007">
                  <c:v>40.201999999999998</c:v>
                </c:pt>
                <c:pt idx="1008">
                  <c:v>40.232999999999997</c:v>
                </c:pt>
                <c:pt idx="1009">
                  <c:v>40.265000000000001</c:v>
                </c:pt>
                <c:pt idx="1010">
                  <c:v>40.295999999999999</c:v>
                </c:pt>
                <c:pt idx="1011">
                  <c:v>40.326999999999998</c:v>
                </c:pt>
                <c:pt idx="1012">
                  <c:v>40.357999999999997</c:v>
                </c:pt>
                <c:pt idx="1013">
                  <c:v>40.39</c:v>
                </c:pt>
                <c:pt idx="1014">
                  <c:v>40.420999999999999</c:v>
                </c:pt>
                <c:pt idx="1015">
                  <c:v>40.451000000000001</c:v>
                </c:pt>
                <c:pt idx="1016">
                  <c:v>40.482999999999997</c:v>
                </c:pt>
                <c:pt idx="1017">
                  <c:v>40.512999999999998</c:v>
                </c:pt>
                <c:pt idx="1018">
                  <c:v>40.545000000000002</c:v>
                </c:pt>
                <c:pt idx="1019">
                  <c:v>40.576000000000001</c:v>
                </c:pt>
                <c:pt idx="1020">
                  <c:v>40.606999999999999</c:v>
                </c:pt>
                <c:pt idx="1021">
                  <c:v>40.637999999999998</c:v>
                </c:pt>
                <c:pt idx="1022">
                  <c:v>40.67</c:v>
                </c:pt>
                <c:pt idx="1023">
                  <c:v>40.701999999999998</c:v>
                </c:pt>
                <c:pt idx="1024">
                  <c:v>40.732999999999997</c:v>
                </c:pt>
                <c:pt idx="1025">
                  <c:v>40.764000000000003</c:v>
                </c:pt>
                <c:pt idx="1026">
                  <c:v>40.795000000000002</c:v>
                </c:pt>
                <c:pt idx="1027">
                  <c:v>40.826000000000001</c:v>
                </c:pt>
                <c:pt idx="1028">
                  <c:v>40.857999999999997</c:v>
                </c:pt>
                <c:pt idx="1029">
                  <c:v>40.889000000000003</c:v>
                </c:pt>
                <c:pt idx="1030">
                  <c:v>40.92</c:v>
                </c:pt>
                <c:pt idx="1031">
                  <c:v>40.951000000000001</c:v>
                </c:pt>
                <c:pt idx="1032">
                  <c:v>40.981999999999999</c:v>
                </c:pt>
                <c:pt idx="1033">
                  <c:v>41.014000000000003</c:v>
                </c:pt>
                <c:pt idx="1034">
                  <c:v>41.045000000000002</c:v>
                </c:pt>
                <c:pt idx="1035">
                  <c:v>41.076000000000001</c:v>
                </c:pt>
                <c:pt idx="1036">
                  <c:v>41.106999999999999</c:v>
                </c:pt>
                <c:pt idx="1037">
                  <c:v>41.137999999999998</c:v>
                </c:pt>
                <c:pt idx="1038">
                  <c:v>41.17</c:v>
                </c:pt>
                <c:pt idx="1039">
                  <c:v>41.201000000000001</c:v>
                </c:pt>
                <c:pt idx="1040">
                  <c:v>41.231999999999999</c:v>
                </c:pt>
                <c:pt idx="1041">
                  <c:v>41.262999999999998</c:v>
                </c:pt>
                <c:pt idx="1042">
                  <c:v>41.295000000000002</c:v>
                </c:pt>
                <c:pt idx="1043">
                  <c:v>41.326000000000001</c:v>
                </c:pt>
                <c:pt idx="1044">
                  <c:v>41.356999999999999</c:v>
                </c:pt>
                <c:pt idx="1045">
                  <c:v>41.387999999999998</c:v>
                </c:pt>
                <c:pt idx="1046">
                  <c:v>41.418999999999997</c:v>
                </c:pt>
                <c:pt idx="1047">
                  <c:v>41.45</c:v>
                </c:pt>
                <c:pt idx="1048">
                  <c:v>41.481999999999999</c:v>
                </c:pt>
                <c:pt idx="1049">
                  <c:v>41.512999999999998</c:v>
                </c:pt>
                <c:pt idx="1050">
                  <c:v>41.543999999999997</c:v>
                </c:pt>
                <c:pt idx="1051">
                  <c:v>41.575000000000003</c:v>
                </c:pt>
                <c:pt idx="1052">
                  <c:v>41.604999999999997</c:v>
                </c:pt>
                <c:pt idx="1053">
                  <c:v>41.636000000000003</c:v>
                </c:pt>
                <c:pt idx="1054">
                  <c:v>41.667999999999999</c:v>
                </c:pt>
                <c:pt idx="1055">
                  <c:v>41.698999999999998</c:v>
                </c:pt>
                <c:pt idx="1056">
                  <c:v>41.731000000000002</c:v>
                </c:pt>
                <c:pt idx="1057">
                  <c:v>41.761000000000003</c:v>
                </c:pt>
                <c:pt idx="1058">
                  <c:v>41.793999999999997</c:v>
                </c:pt>
                <c:pt idx="1059">
                  <c:v>41.825000000000003</c:v>
                </c:pt>
                <c:pt idx="1060">
                  <c:v>41.856000000000002</c:v>
                </c:pt>
                <c:pt idx="1061">
                  <c:v>41.887</c:v>
                </c:pt>
                <c:pt idx="1062">
                  <c:v>41.917999999999999</c:v>
                </c:pt>
                <c:pt idx="1063">
                  <c:v>41.948999999999998</c:v>
                </c:pt>
                <c:pt idx="1064">
                  <c:v>41.981000000000002</c:v>
                </c:pt>
                <c:pt idx="1065">
                  <c:v>42.012</c:v>
                </c:pt>
                <c:pt idx="1066">
                  <c:v>42.042000000000002</c:v>
                </c:pt>
                <c:pt idx="1067">
                  <c:v>42.073</c:v>
                </c:pt>
                <c:pt idx="1068">
                  <c:v>42.104999999999997</c:v>
                </c:pt>
                <c:pt idx="1069">
                  <c:v>42.137</c:v>
                </c:pt>
                <c:pt idx="1070">
                  <c:v>42.167999999999999</c:v>
                </c:pt>
                <c:pt idx="1071">
                  <c:v>42.198999999999998</c:v>
                </c:pt>
                <c:pt idx="1072">
                  <c:v>42.23</c:v>
                </c:pt>
                <c:pt idx="1073">
                  <c:v>42.262</c:v>
                </c:pt>
                <c:pt idx="1074">
                  <c:v>42.292999999999999</c:v>
                </c:pt>
                <c:pt idx="1075">
                  <c:v>42.323</c:v>
                </c:pt>
                <c:pt idx="1076">
                  <c:v>42.354999999999997</c:v>
                </c:pt>
                <c:pt idx="1077">
                  <c:v>42.386000000000003</c:v>
                </c:pt>
                <c:pt idx="1078">
                  <c:v>42.417999999999999</c:v>
                </c:pt>
                <c:pt idx="1079">
                  <c:v>42.448</c:v>
                </c:pt>
                <c:pt idx="1080">
                  <c:v>42.478999999999999</c:v>
                </c:pt>
                <c:pt idx="1081">
                  <c:v>42.51</c:v>
                </c:pt>
                <c:pt idx="1082">
                  <c:v>42.540999999999997</c:v>
                </c:pt>
                <c:pt idx="1083">
                  <c:v>42.573</c:v>
                </c:pt>
                <c:pt idx="1084">
                  <c:v>42.603999999999999</c:v>
                </c:pt>
                <c:pt idx="1085">
                  <c:v>42.634999999999998</c:v>
                </c:pt>
                <c:pt idx="1086">
                  <c:v>42.665999999999997</c:v>
                </c:pt>
                <c:pt idx="1087">
                  <c:v>42.697000000000003</c:v>
                </c:pt>
                <c:pt idx="1088">
                  <c:v>42.728000000000002</c:v>
                </c:pt>
                <c:pt idx="1089">
                  <c:v>42.76</c:v>
                </c:pt>
                <c:pt idx="1090">
                  <c:v>42.792000000000002</c:v>
                </c:pt>
                <c:pt idx="1091">
                  <c:v>42.822000000000003</c:v>
                </c:pt>
                <c:pt idx="1092">
                  <c:v>42.853000000000002</c:v>
                </c:pt>
                <c:pt idx="1093">
                  <c:v>42.884999999999998</c:v>
                </c:pt>
                <c:pt idx="1094">
                  <c:v>42.917000000000002</c:v>
                </c:pt>
                <c:pt idx="1095">
                  <c:v>42.947000000000003</c:v>
                </c:pt>
                <c:pt idx="1096">
                  <c:v>42.978000000000002</c:v>
                </c:pt>
                <c:pt idx="1097">
                  <c:v>43.009</c:v>
                </c:pt>
                <c:pt idx="1098">
                  <c:v>43.04</c:v>
                </c:pt>
                <c:pt idx="1099">
                  <c:v>43.072000000000003</c:v>
                </c:pt>
                <c:pt idx="1100">
                  <c:v>43.103000000000002</c:v>
                </c:pt>
                <c:pt idx="1101">
                  <c:v>43.134</c:v>
                </c:pt>
                <c:pt idx="1102">
                  <c:v>43.164999999999999</c:v>
                </c:pt>
                <c:pt idx="1103">
                  <c:v>43.197000000000003</c:v>
                </c:pt>
                <c:pt idx="1104">
                  <c:v>43.228000000000002</c:v>
                </c:pt>
                <c:pt idx="1105">
                  <c:v>43.259</c:v>
                </c:pt>
                <c:pt idx="1106">
                  <c:v>43.29</c:v>
                </c:pt>
                <c:pt idx="1107">
                  <c:v>43.322000000000003</c:v>
                </c:pt>
                <c:pt idx="1108">
                  <c:v>43.353000000000002</c:v>
                </c:pt>
                <c:pt idx="1109">
                  <c:v>43.384</c:v>
                </c:pt>
                <c:pt idx="1110">
                  <c:v>43.414999999999999</c:v>
                </c:pt>
                <c:pt idx="1111">
                  <c:v>43.445999999999998</c:v>
                </c:pt>
                <c:pt idx="1112">
                  <c:v>43.476999999999997</c:v>
                </c:pt>
                <c:pt idx="1113">
                  <c:v>43.509</c:v>
                </c:pt>
                <c:pt idx="1114">
                  <c:v>43.54</c:v>
                </c:pt>
                <c:pt idx="1115">
                  <c:v>43.570999999999998</c:v>
                </c:pt>
                <c:pt idx="1116">
                  <c:v>43.601999999999997</c:v>
                </c:pt>
                <c:pt idx="1117">
                  <c:v>43.633000000000003</c:v>
                </c:pt>
                <c:pt idx="1118">
                  <c:v>43.664999999999999</c:v>
                </c:pt>
                <c:pt idx="1119">
                  <c:v>43.695999999999998</c:v>
                </c:pt>
                <c:pt idx="1120">
                  <c:v>43.726999999999997</c:v>
                </c:pt>
                <c:pt idx="1121">
                  <c:v>43.758000000000003</c:v>
                </c:pt>
                <c:pt idx="1122">
                  <c:v>43.789000000000001</c:v>
                </c:pt>
                <c:pt idx="1123">
                  <c:v>43.82</c:v>
                </c:pt>
                <c:pt idx="1124">
                  <c:v>43.851999999999997</c:v>
                </c:pt>
                <c:pt idx="1125">
                  <c:v>43.883000000000003</c:v>
                </c:pt>
                <c:pt idx="1126">
                  <c:v>43.914000000000001</c:v>
                </c:pt>
                <c:pt idx="1127">
                  <c:v>43.945</c:v>
                </c:pt>
                <c:pt idx="1128">
                  <c:v>43.976999999999997</c:v>
                </c:pt>
                <c:pt idx="1129">
                  <c:v>44.008000000000003</c:v>
                </c:pt>
                <c:pt idx="1130">
                  <c:v>44.04</c:v>
                </c:pt>
                <c:pt idx="1131">
                  <c:v>44.07</c:v>
                </c:pt>
                <c:pt idx="1132">
                  <c:v>44.100999999999999</c:v>
                </c:pt>
                <c:pt idx="1133">
                  <c:v>44.133000000000003</c:v>
                </c:pt>
                <c:pt idx="1134">
                  <c:v>44.164999999999999</c:v>
                </c:pt>
                <c:pt idx="1135">
                  <c:v>44.195</c:v>
                </c:pt>
                <c:pt idx="1136">
                  <c:v>44.225999999999999</c:v>
                </c:pt>
                <c:pt idx="1137">
                  <c:v>44.256999999999998</c:v>
                </c:pt>
                <c:pt idx="1138">
                  <c:v>44.287999999999997</c:v>
                </c:pt>
                <c:pt idx="1139">
                  <c:v>44.32</c:v>
                </c:pt>
                <c:pt idx="1140">
                  <c:v>44.350999999999999</c:v>
                </c:pt>
                <c:pt idx="1141">
                  <c:v>44.381999999999998</c:v>
                </c:pt>
                <c:pt idx="1142">
                  <c:v>44.412999999999997</c:v>
                </c:pt>
                <c:pt idx="1143">
                  <c:v>44.445</c:v>
                </c:pt>
                <c:pt idx="1144">
                  <c:v>44.475999999999999</c:v>
                </c:pt>
                <c:pt idx="1145">
                  <c:v>44.506999999999998</c:v>
                </c:pt>
                <c:pt idx="1146">
                  <c:v>44.537999999999997</c:v>
                </c:pt>
                <c:pt idx="1147">
                  <c:v>44.569000000000003</c:v>
                </c:pt>
                <c:pt idx="1148">
                  <c:v>44.600999999999999</c:v>
                </c:pt>
                <c:pt idx="1149">
                  <c:v>44.631999999999998</c:v>
                </c:pt>
                <c:pt idx="1150">
                  <c:v>44.662999999999997</c:v>
                </c:pt>
                <c:pt idx="1151">
                  <c:v>44.694000000000003</c:v>
                </c:pt>
                <c:pt idx="1152">
                  <c:v>44.725000000000001</c:v>
                </c:pt>
                <c:pt idx="1153">
                  <c:v>44.756999999999998</c:v>
                </c:pt>
                <c:pt idx="1154">
                  <c:v>44.787999999999997</c:v>
                </c:pt>
                <c:pt idx="1155">
                  <c:v>44.819000000000003</c:v>
                </c:pt>
                <c:pt idx="1156">
                  <c:v>44.85</c:v>
                </c:pt>
                <c:pt idx="1157">
                  <c:v>44.881</c:v>
                </c:pt>
                <c:pt idx="1158">
                  <c:v>44.911999999999999</c:v>
                </c:pt>
                <c:pt idx="1159">
                  <c:v>44.944000000000003</c:v>
                </c:pt>
                <c:pt idx="1160">
                  <c:v>44.975000000000001</c:v>
                </c:pt>
                <c:pt idx="1161">
                  <c:v>45.006</c:v>
                </c:pt>
                <c:pt idx="1162">
                  <c:v>45.036999999999999</c:v>
                </c:pt>
                <c:pt idx="1163">
                  <c:v>45.069000000000003</c:v>
                </c:pt>
                <c:pt idx="1164">
                  <c:v>45.1</c:v>
                </c:pt>
                <c:pt idx="1165">
                  <c:v>45.131</c:v>
                </c:pt>
                <c:pt idx="1166">
                  <c:v>45.161999999999999</c:v>
                </c:pt>
                <c:pt idx="1167">
                  <c:v>45.192999999999998</c:v>
                </c:pt>
                <c:pt idx="1168">
                  <c:v>45.225000000000001</c:v>
                </c:pt>
                <c:pt idx="1169">
                  <c:v>45.256</c:v>
                </c:pt>
                <c:pt idx="1170">
                  <c:v>45.286999999999999</c:v>
                </c:pt>
                <c:pt idx="1171">
                  <c:v>45.317999999999998</c:v>
                </c:pt>
                <c:pt idx="1172">
                  <c:v>45.348999999999997</c:v>
                </c:pt>
                <c:pt idx="1173">
                  <c:v>45.381</c:v>
                </c:pt>
                <c:pt idx="1174">
                  <c:v>45.411999999999999</c:v>
                </c:pt>
                <c:pt idx="1175">
                  <c:v>45.442999999999998</c:v>
                </c:pt>
                <c:pt idx="1176">
                  <c:v>45.473999999999997</c:v>
                </c:pt>
                <c:pt idx="1177">
                  <c:v>45.505000000000003</c:v>
                </c:pt>
                <c:pt idx="1178">
                  <c:v>45.536999999999999</c:v>
                </c:pt>
                <c:pt idx="1179">
                  <c:v>45.567999999999998</c:v>
                </c:pt>
                <c:pt idx="1180">
                  <c:v>45.598999999999997</c:v>
                </c:pt>
                <c:pt idx="1181">
                  <c:v>45.63</c:v>
                </c:pt>
                <c:pt idx="1182">
                  <c:v>45.661000000000001</c:v>
                </c:pt>
                <c:pt idx="1183">
                  <c:v>45.692999999999998</c:v>
                </c:pt>
                <c:pt idx="1184">
                  <c:v>45.723999999999997</c:v>
                </c:pt>
                <c:pt idx="1185">
                  <c:v>45.755000000000003</c:v>
                </c:pt>
                <c:pt idx="1186">
                  <c:v>45.786000000000001</c:v>
                </c:pt>
                <c:pt idx="1187">
                  <c:v>45.817</c:v>
                </c:pt>
                <c:pt idx="1188">
                  <c:v>45.848999999999997</c:v>
                </c:pt>
                <c:pt idx="1189">
                  <c:v>45.88</c:v>
                </c:pt>
                <c:pt idx="1190">
                  <c:v>45.911000000000001</c:v>
                </c:pt>
                <c:pt idx="1191">
                  <c:v>45.942</c:v>
                </c:pt>
                <c:pt idx="1192">
                  <c:v>45.972999999999999</c:v>
                </c:pt>
                <c:pt idx="1193">
                  <c:v>46.003999999999998</c:v>
                </c:pt>
                <c:pt idx="1194">
                  <c:v>46.036000000000001</c:v>
                </c:pt>
                <c:pt idx="1195">
                  <c:v>46.067</c:v>
                </c:pt>
                <c:pt idx="1196">
                  <c:v>46.097999999999999</c:v>
                </c:pt>
                <c:pt idx="1197">
                  <c:v>46.128999999999998</c:v>
                </c:pt>
                <c:pt idx="1198">
                  <c:v>46.16</c:v>
                </c:pt>
                <c:pt idx="1199">
                  <c:v>46.192</c:v>
                </c:pt>
                <c:pt idx="1200">
                  <c:v>46.222999999999999</c:v>
                </c:pt>
                <c:pt idx="1201">
                  <c:v>46.253999999999998</c:v>
                </c:pt>
                <c:pt idx="1202">
                  <c:v>46.284999999999997</c:v>
                </c:pt>
                <c:pt idx="1203">
                  <c:v>46.317</c:v>
                </c:pt>
                <c:pt idx="1204">
                  <c:v>46.347999999999999</c:v>
                </c:pt>
                <c:pt idx="1205">
                  <c:v>46.378999999999998</c:v>
                </c:pt>
                <c:pt idx="1206">
                  <c:v>46.41</c:v>
                </c:pt>
                <c:pt idx="1207">
                  <c:v>46.441000000000003</c:v>
                </c:pt>
                <c:pt idx="1208">
                  <c:v>46.472999999999999</c:v>
                </c:pt>
                <c:pt idx="1209">
                  <c:v>46.503999999999998</c:v>
                </c:pt>
                <c:pt idx="1210">
                  <c:v>46.534999999999997</c:v>
                </c:pt>
                <c:pt idx="1211">
                  <c:v>46.566000000000003</c:v>
                </c:pt>
                <c:pt idx="1212">
                  <c:v>46.597000000000001</c:v>
                </c:pt>
                <c:pt idx="1213">
                  <c:v>46.628999999999998</c:v>
                </c:pt>
                <c:pt idx="1214">
                  <c:v>46.66</c:v>
                </c:pt>
                <c:pt idx="1215">
                  <c:v>46.691000000000003</c:v>
                </c:pt>
                <c:pt idx="1216">
                  <c:v>46.722000000000001</c:v>
                </c:pt>
                <c:pt idx="1217">
                  <c:v>46.753999999999998</c:v>
                </c:pt>
                <c:pt idx="1218">
                  <c:v>46.784999999999997</c:v>
                </c:pt>
                <c:pt idx="1219">
                  <c:v>46.816000000000003</c:v>
                </c:pt>
                <c:pt idx="1220">
                  <c:v>46.847000000000001</c:v>
                </c:pt>
                <c:pt idx="1221">
                  <c:v>46.878</c:v>
                </c:pt>
                <c:pt idx="1222">
                  <c:v>46.908999999999999</c:v>
                </c:pt>
                <c:pt idx="1223">
                  <c:v>46.941000000000003</c:v>
                </c:pt>
                <c:pt idx="1224">
                  <c:v>46.972000000000001</c:v>
                </c:pt>
                <c:pt idx="1225">
                  <c:v>47.003</c:v>
                </c:pt>
                <c:pt idx="1226">
                  <c:v>47.033999999999999</c:v>
                </c:pt>
                <c:pt idx="1227">
                  <c:v>47.064999999999998</c:v>
                </c:pt>
                <c:pt idx="1228">
                  <c:v>47.097000000000001</c:v>
                </c:pt>
                <c:pt idx="1229">
                  <c:v>47.128</c:v>
                </c:pt>
                <c:pt idx="1230">
                  <c:v>47.158999999999999</c:v>
                </c:pt>
                <c:pt idx="1231">
                  <c:v>47.19</c:v>
                </c:pt>
                <c:pt idx="1232">
                  <c:v>47.220999999999997</c:v>
                </c:pt>
                <c:pt idx="1233">
                  <c:v>47.253</c:v>
                </c:pt>
                <c:pt idx="1234">
                  <c:v>47.283999999999999</c:v>
                </c:pt>
                <c:pt idx="1235">
                  <c:v>47.314999999999998</c:v>
                </c:pt>
                <c:pt idx="1236">
                  <c:v>47.345999999999997</c:v>
                </c:pt>
                <c:pt idx="1237">
                  <c:v>47.377000000000002</c:v>
                </c:pt>
                <c:pt idx="1238">
                  <c:v>47.408999999999999</c:v>
                </c:pt>
                <c:pt idx="1239">
                  <c:v>47.44</c:v>
                </c:pt>
                <c:pt idx="1240">
                  <c:v>47.470999999999997</c:v>
                </c:pt>
                <c:pt idx="1241">
                  <c:v>47.502000000000002</c:v>
                </c:pt>
                <c:pt idx="1242">
                  <c:v>47.533000000000001</c:v>
                </c:pt>
                <c:pt idx="1243">
                  <c:v>47.564999999999998</c:v>
                </c:pt>
                <c:pt idx="1244">
                  <c:v>47.595999999999997</c:v>
                </c:pt>
                <c:pt idx="1245">
                  <c:v>47.627000000000002</c:v>
                </c:pt>
                <c:pt idx="1246">
                  <c:v>47.658000000000001</c:v>
                </c:pt>
                <c:pt idx="1247">
                  <c:v>47.689</c:v>
                </c:pt>
                <c:pt idx="1248">
                  <c:v>47.720999999999997</c:v>
                </c:pt>
                <c:pt idx="1249">
                  <c:v>47.752000000000002</c:v>
                </c:pt>
                <c:pt idx="1250">
                  <c:v>47.783000000000001</c:v>
                </c:pt>
                <c:pt idx="1251">
                  <c:v>47.814</c:v>
                </c:pt>
                <c:pt idx="1252">
                  <c:v>47.844999999999999</c:v>
                </c:pt>
                <c:pt idx="1253">
                  <c:v>47.877000000000002</c:v>
                </c:pt>
                <c:pt idx="1254">
                  <c:v>47.908000000000001</c:v>
                </c:pt>
                <c:pt idx="1255">
                  <c:v>47.939</c:v>
                </c:pt>
                <c:pt idx="1256">
                  <c:v>47.97</c:v>
                </c:pt>
                <c:pt idx="1257">
                  <c:v>48.000999999999998</c:v>
                </c:pt>
                <c:pt idx="1258">
                  <c:v>48.033000000000001</c:v>
                </c:pt>
                <c:pt idx="1259">
                  <c:v>48.064</c:v>
                </c:pt>
                <c:pt idx="1260">
                  <c:v>48.094999999999999</c:v>
                </c:pt>
                <c:pt idx="1261">
                  <c:v>48.125999999999998</c:v>
                </c:pt>
                <c:pt idx="1262">
                  <c:v>48.156999999999996</c:v>
                </c:pt>
                <c:pt idx="1263">
                  <c:v>48.189</c:v>
                </c:pt>
                <c:pt idx="1264">
                  <c:v>48.22</c:v>
                </c:pt>
                <c:pt idx="1265">
                  <c:v>48.250999999999998</c:v>
                </c:pt>
                <c:pt idx="1266">
                  <c:v>48.281999999999996</c:v>
                </c:pt>
                <c:pt idx="1267">
                  <c:v>48.313000000000002</c:v>
                </c:pt>
                <c:pt idx="1268">
                  <c:v>48.344999999999999</c:v>
                </c:pt>
                <c:pt idx="1269">
                  <c:v>48.375999999999998</c:v>
                </c:pt>
                <c:pt idx="1270">
                  <c:v>48.406999999999996</c:v>
                </c:pt>
                <c:pt idx="1271">
                  <c:v>48.438000000000002</c:v>
                </c:pt>
                <c:pt idx="1272">
                  <c:v>48.469000000000001</c:v>
                </c:pt>
                <c:pt idx="1273">
                  <c:v>48.500999999999998</c:v>
                </c:pt>
                <c:pt idx="1274">
                  <c:v>48.531999999999996</c:v>
                </c:pt>
                <c:pt idx="1275">
                  <c:v>48.563000000000002</c:v>
                </c:pt>
                <c:pt idx="1276">
                  <c:v>48.594000000000001</c:v>
                </c:pt>
                <c:pt idx="1277">
                  <c:v>48.625</c:v>
                </c:pt>
                <c:pt idx="1278">
                  <c:v>48.656999999999996</c:v>
                </c:pt>
                <c:pt idx="1279">
                  <c:v>48.688000000000002</c:v>
                </c:pt>
                <c:pt idx="1280">
                  <c:v>48.719000000000001</c:v>
                </c:pt>
                <c:pt idx="1281">
                  <c:v>48.75</c:v>
                </c:pt>
                <c:pt idx="1282">
                  <c:v>48.780999999999999</c:v>
                </c:pt>
                <c:pt idx="1283">
                  <c:v>48.813000000000002</c:v>
                </c:pt>
                <c:pt idx="1284">
                  <c:v>48.847000000000001</c:v>
                </c:pt>
                <c:pt idx="1285">
                  <c:v>48.875</c:v>
                </c:pt>
                <c:pt idx="1286">
                  <c:v>48.905999999999999</c:v>
                </c:pt>
                <c:pt idx="1287">
                  <c:v>48.936999999999998</c:v>
                </c:pt>
                <c:pt idx="1288">
                  <c:v>48.969000000000001</c:v>
                </c:pt>
                <c:pt idx="1289">
                  <c:v>49</c:v>
                </c:pt>
                <c:pt idx="1290">
                  <c:v>49.030999999999999</c:v>
                </c:pt>
                <c:pt idx="1291">
                  <c:v>49.061999999999998</c:v>
                </c:pt>
                <c:pt idx="1292">
                  <c:v>49.093000000000004</c:v>
                </c:pt>
                <c:pt idx="1293">
                  <c:v>49.125</c:v>
                </c:pt>
                <c:pt idx="1294">
                  <c:v>49.155999999999999</c:v>
                </c:pt>
                <c:pt idx="1295">
                  <c:v>49.186999999999998</c:v>
                </c:pt>
                <c:pt idx="1296">
                  <c:v>49.218000000000004</c:v>
                </c:pt>
                <c:pt idx="1297">
                  <c:v>49.249000000000002</c:v>
                </c:pt>
                <c:pt idx="1298">
                  <c:v>49.28</c:v>
                </c:pt>
                <c:pt idx="1299">
                  <c:v>49.311999999999998</c:v>
                </c:pt>
                <c:pt idx="1300">
                  <c:v>49.343000000000004</c:v>
                </c:pt>
                <c:pt idx="1301">
                  <c:v>49.374000000000002</c:v>
                </c:pt>
                <c:pt idx="1302">
                  <c:v>49.405000000000001</c:v>
                </c:pt>
                <c:pt idx="1303">
                  <c:v>49.436999999999998</c:v>
                </c:pt>
                <c:pt idx="1304">
                  <c:v>49.468000000000004</c:v>
                </c:pt>
                <c:pt idx="1305">
                  <c:v>49.499000000000002</c:v>
                </c:pt>
                <c:pt idx="1306">
                  <c:v>49.53</c:v>
                </c:pt>
                <c:pt idx="1307">
                  <c:v>49.561</c:v>
                </c:pt>
                <c:pt idx="1308">
                  <c:v>49.593000000000004</c:v>
                </c:pt>
                <c:pt idx="1309">
                  <c:v>49.624000000000002</c:v>
                </c:pt>
                <c:pt idx="1310">
                  <c:v>49.655000000000001</c:v>
                </c:pt>
                <c:pt idx="1311">
                  <c:v>49.686</c:v>
                </c:pt>
                <c:pt idx="1312">
                  <c:v>49.716999999999999</c:v>
                </c:pt>
                <c:pt idx="1313">
                  <c:v>49.749000000000002</c:v>
                </c:pt>
                <c:pt idx="1314">
                  <c:v>49.78</c:v>
                </c:pt>
                <c:pt idx="1315">
                  <c:v>49.811</c:v>
                </c:pt>
                <c:pt idx="1316">
                  <c:v>49.841999999999999</c:v>
                </c:pt>
                <c:pt idx="1317">
                  <c:v>49.872999999999998</c:v>
                </c:pt>
                <c:pt idx="1318">
                  <c:v>49.905000000000001</c:v>
                </c:pt>
                <c:pt idx="1319">
                  <c:v>49.936</c:v>
                </c:pt>
                <c:pt idx="1320">
                  <c:v>49.966999999999999</c:v>
                </c:pt>
                <c:pt idx="1321">
                  <c:v>49.997999999999998</c:v>
                </c:pt>
                <c:pt idx="1322">
                  <c:v>50.03</c:v>
                </c:pt>
                <c:pt idx="1323">
                  <c:v>50.061</c:v>
                </c:pt>
                <c:pt idx="1324">
                  <c:v>50.091999999999999</c:v>
                </c:pt>
                <c:pt idx="1325">
                  <c:v>50.125999999999998</c:v>
                </c:pt>
                <c:pt idx="1326">
                  <c:v>50.154000000000003</c:v>
                </c:pt>
                <c:pt idx="1327">
                  <c:v>50.185000000000002</c:v>
                </c:pt>
                <c:pt idx="1328">
                  <c:v>50.216999999999999</c:v>
                </c:pt>
                <c:pt idx="1329">
                  <c:v>50.247999999999998</c:v>
                </c:pt>
                <c:pt idx="1330">
                  <c:v>50.279000000000003</c:v>
                </c:pt>
                <c:pt idx="1331">
                  <c:v>50.31</c:v>
                </c:pt>
                <c:pt idx="1332">
                  <c:v>50.341000000000001</c:v>
                </c:pt>
                <c:pt idx="1333">
                  <c:v>50.372999999999998</c:v>
                </c:pt>
                <c:pt idx="1334">
                  <c:v>50.404000000000003</c:v>
                </c:pt>
                <c:pt idx="1335">
                  <c:v>50.435000000000002</c:v>
                </c:pt>
                <c:pt idx="1336">
                  <c:v>50.466000000000001</c:v>
                </c:pt>
                <c:pt idx="1337">
                  <c:v>50.497</c:v>
                </c:pt>
                <c:pt idx="1338">
                  <c:v>50.529000000000003</c:v>
                </c:pt>
                <c:pt idx="1339">
                  <c:v>50.56</c:v>
                </c:pt>
                <c:pt idx="1340">
                  <c:v>50.591000000000001</c:v>
                </c:pt>
                <c:pt idx="1341">
                  <c:v>50.622</c:v>
                </c:pt>
                <c:pt idx="1342">
                  <c:v>50.652999999999999</c:v>
                </c:pt>
                <c:pt idx="1343">
                  <c:v>50.685000000000002</c:v>
                </c:pt>
                <c:pt idx="1344">
                  <c:v>50.716000000000001</c:v>
                </c:pt>
                <c:pt idx="1345">
                  <c:v>50.747</c:v>
                </c:pt>
                <c:pt idx="1346">
                  <c:v>50.777999999999999</c:v>
                </c:pt>
                <c:pt idx="1347">
                  <c:v>50.81</c:v>
                </c:pt>
                <c:pt idx="1348">
                  <c:v>50.841000000000001</c:v>
                </c:pt>
                <c:pt idx="1349">
                  <c:v>50.872</c:v>
                </c:pt>
                <c:pt idx="1350">
                  <c:v>50.902999999999999</c:v>
                </c:pt>
                <c:pt idx="1351">
                  <c:v>50.933999999999997</c:v>
                </c:pt>
                <c:pt idx="1352">
                  <c:v>50.966000000000001</c:v>
                </c:pt>
                <c:pt idx="1353">
                  <c:v>50.997</c:v>
                </c:pt>
                <c:pt idx="1354">
                  <c:v>51.027999999999999</c:v>
                </c:pt>
                <c:pt idx="1355">
                  <c:v>51.058999999999997</c:v>
                </c:pt>
                <c:pt idx="1356">
                  <c:v>51.09</c:v>
                </c:pt>
                <c:pt idx="1357">
                  <c:v>51.121000000000002</c:v>
                </c:pt>
                <c:pt idx="1358">
                  <c:v>51.152999999999999</c:v>
                </c:pt>
                <c:pt idx="1359">
                  <c:v>51.183999999999997</c:v>
                </c:pt>
                <c:pt idx="1360">
                  <c:v>51.215000000000003</c:v>
                </c:pt>
                <c:pt idx="1361">
                  <c:v>51.246000000000002</c:v>
                </c:pt>
                <c:pt idx="1362">
                  <c:v>51.277000000000001</c:v>
                </c:pt>
                <c:pt idx="1363">
                  <c:v>51.308999999999997</c:v>
                </c:pt>
                <c:pt idx="1364">
                  <c:v>51.34</c:v>
                </c:pt>
                <c:pt idx="1365">
                  <c:v>51.371000000000002</c:v>
                </c:pt>
                <c:pt idx="1366">
                  <c:v>51.402000000000001</c:v>
                </c:pt>
                <c:pt idx="1367">
                  <c:v>51.433</c:v>
                </c:pt>
                <c:pt idx="1368">
                  <c:v>51.469000000000001</c:v>
                </c:pt>
                <c:pt idx="1369">
                  <c:v>51.496000000000002</c:v>
                </c:pt>
                <c:pt idx="1370">
                  <c:v>51.527000000000001</c:v>
                </c:pt>
                <c:pt idx="1371">
                  <c:v>51.558</c:v>
                </c:pt>
                <c:pt idx="1372">
                  <c:v>51.59</c:v>
                </c:pt>
                <c:pt idx="1373">
                  <c:v>51.62</c:v>
                </c:pt>
                <c:pt idx="1374">
                  <c:v>51.652000000000001</c:v>
                </c:pt>
                <c:pt idx="1375">
                  <c:v>51.683</c:v>
                </c:pt>
                <c:pt idx="1376">
                  <c:v>51.713999999999999</c:v>
                </c:pt>
                <c:pt idx="1377">
                  <c:v>51.746000000000002</c:v>
                </c:pt>
                <c:pt idx="1378">
                  <c:v>51.777000000000001</c:v>
                </c:pt>
                <c:pt idx="1379">
                  <c:v>51.808</c:v>
                </c:pt>
                <c:pt idx="1380">
                  <c:v>51.838999999999999</c:v>
                </c:pt>
                <c:pt idx="1381">
                  <c:v>51.87</c:v>
                </c:pt>
                <c:pt idx="1382">
                  <c:v>51.901000000000003</c:v>
                </c:pt>
                <c:pt idx="1383">
                  <c:v>51.933</c:v>
                </c:pt>
                <c:pt idx="1384">
                  <c:v>51.963999999999999</c:v>
                </c:pt>
                <c:pt idx="1385">
                  <c:v>51.994999999999997</c:v>
                </c:pt>
                <c:pt idx="1386">
                  <c:v>52.026000000000003</c:v>
                </c:pt>
                <c:pt idx="1387">
                  <c:v>52.075000000000003</c:v>
                </c:pt>
                <c:pt idx="1388">
                  <c:v>52.104999999999997</c:v>
                </c:pt>
                <c:pt idx="1389">
                  <c:v>52.134999999999998</c:v>
                </c:pt>
                <c:pt idx="1390">
                  <c:v>52.165999999999997</c:v>
                </c:pt>
                <c:pt idx="1391">
                  <c:v>52.198</c:v>
                </c:pt>
                <c:pt idx="1392">
                  <c:v>52.228999999999999</c:v>
                </c:pt>
                <c:pt idx="1393">
                  <c:v>52.26</c:v>
                </c:pt>
                <c:pt idx="1394">
                  <c:v>52.290999999999997</c:v>
                </c:pt>
                <c:pt idx="1395">
                  <c:v>52.323</c:v>
                </c:pt>
                <c:pt idx="1396">
                  <c:v>52.353999999999999</c:v>
                </c:pt>
                <c:pt idx="1397">
                  <c:v>52.384999999999998</c:v>
                </c:pt>
                <c:pt idx="1398">
                  <c:v>52.415999999999997</c:v>
                </c:pt>
                <c:pt idx="1399">
                  <c:v>52.448</c:v>
                </c:pt>
                <c:pt idx="1400">
                  <c:v>52.478999999999999</c:v>
                </c:pt>
                <c:pt idx="1401">
                  <c:v>52.51</c:v>
                </c:pt>
                <c:pt idx="1402">
                  <c:v>52.540999999999997</c:v>
                </c:pt>
                <c:pt idx="1403">
                  <c:v>52.572000000000003</c:v>
                </c:pt>
                <c:pt idx="1404">
                  <c:v>52.603000000000002</c:v>
                </c:pt>
                <c:pt idx="1405">
                  <c:v>52.634</c:v>
                </c:pt>
                <c:pt idx="1406">
                  <c:v>52.665999999999997</c:v>
                </c:pt>
                <c:pt idx="1407">
                  <c:v>52.697000000000003</c:v>
                </c:pt>
                <c:pt idx="1408">
                  <c:v>52.728000000000002</c:v>
                </c:pt>
                <c:pt idx="1409">
                  <c:v>52.76</c:v>
                </c:pt>
                <c:pt idx="1410">
                  <c:v>52.790999999999997</c:v>
                </c:pt>
                <c:pt idx="1411">
                  <c:v>52.822000000000003</c:v>
                </c:pt>
                <c:pt idx="1412">
                  <c:v>52.853000000000002</c:v>
                </c:pt>
                <c:pt idx="1413">
                  <c:v>52.884</c:v>
                </c:pt>
                <c:pt idx="1414">
                  <c:v>52.915999999999997</c:v>
                </c:pt>
                <c:pt idx="1415">
                  <c:v>52.947000000000003</c:v>
                </c:pt>
                <c:pt idx="1416">
                  <c:v>52.978000000000002</c:v>
                </c:pt>
                <c:pt idx="1417">
                  <c:v>53.009</c:v>
                </c:pt>
                <c:pt idx="1418">
                  <c:v>53.04</c:v>
                </c:pt>
                <c:pt idx="1419">
                  <c:v>53.070999999999998</c:v>
                </c:pt>
                <c:pt idx="1420">
                  <c:v>53.103000000000002</c:v>
                </c:pt>
                <c:pt idx="1421">
                  <c:v>53.134</c:v>
                </c:pt>
                <c:pt idx="1422">
                  <c:v>53.164999999999999</c:v>
                </c:pt>
                <c:pt idx="1423">
                  <c:v>53.195999999999998</c:v>
                </c:pt>
                <c:pt idx="1424">
                  <c:v>53.226999999999997</c:v>
                </c:pt>
                <c:pt idx="1425">
                  <c:v>53.259</c:v>
                </c:pt>
                <c:pt idx="1426">
                  <c:v>53.29</c:v>
                </c:pt>
                <c:pt idx="1427">
                  <c:v>53.320999999999998</c:v>
                </c:pt>
                <c:pt idx="1428">
                  <c:v>53.351999999999997</c:v>
                </c:pt>
                <c:pt idx="1429">
                  <c:v>53.383000000000003</c:v>
                </c:pt>
                <c:pt idx="1430">
                  <c:v>53.414999999999999</c:v>
                </c:pt>
                <c:pt idx="1431">
                  <c:v>53.445999999999998</c:v>
                </c:pt>
                <c:pt idx="1432">
                  <c:v>53.478999999999999</c:v>
                </c:pt>
                <c:pt idx="1433">
                  <c:v>53.508000000000003</c:v>
                </c:pt>
                <c:pt idx="1434">
                  <c:v>53.539000000000001</c:v>
                </c:pt>
                <c:pt idx="1435">
                  <c:v>53.570999999999998</c:v>
                </c:pt>
                <c:pt idx="1436">
                  <c:v>53.601999999999997</c:v>
                </c:pt>
                <c:pt idx="1437">
                  <c:v>53.633000000000003</c:v>
                </c:pt>
                <c:pt idx="1438">
                  <c:v>53.664000000000001</c:v>
                </c:pt>
                <c:pt idx="1439">
                  <c:v>53.695</c:v>
                </c:pt>
                <c:pt idx="1440">
                  <c:v>53.726999999999997</c:v>
                </c:pt>
                <c:pt idx="1441">
                  <c:v>53.758000000000003</c:v>
                </c:pt>
                <c:pt idx="1442">
                  <c:v>53.789000000000001</c:v>
                </c:pt>
                <c:pt idx="1443">
                  <c:v>53.82</c:v>
                </c:pt>
                <c:pt idx="1444">
                  <c:v>53.850999999999999</c:v>
                </c:pt>
                <c:pt idx="1445">
                  <c:v>53.883000000000003</c:v>
                </c:pt>
                <c:pt idx="1446">
                  <c:v>53.914000000000001</c:v>
                </c:pt>
                <c:pt idx="1447">
                  <c:v>53.945</c:v>
                </c:pt>
                <c:pt idx="1448">
                  <c:v>53.975999999999999</c:v>
                </c:pt>
                <c:pt idx="1449">
                  <c:v>54.008000000000003</c:v>
                </c:pt>
                <c:pt idx="1450">
                  <c:v>54.039000000000001</c:v>
                </c:pt>
                <c:pt idx="1451">
                  <c:v>54.07</c:v>
                </c:pt>
                <c:pt idx="1452">
                  <c:v>54.100999999999999</c:v>
                </c:pt>
                <c:pt idx="1453">
                  <c:v>54.131999999999998</c:v>
                </c:pt>
                <c:pt idx="1454">
                  <c:v>54.162999999999997</c:v>
                </c:pt>
                <c:pt idx="1455">
                  <c:v>54.195</c:v>
                </c:pt>
                <c:pt idx="1456">
                  <c:v>54.225999999999999</c:v>
                </c:pt>
                <c:pt idx="1457">
                  <c:v>54.256999999999998</c:v>
                </c:pt>
                <c:pt idx="1458">
                  <c:v>54.287999999999997</c:v>
                </c:pt>
                <c:pt idx="1459">
                  <c:v>54.319000000000003</c:v>
                </c:pt>
                <c:pt idx="1460">
                  <c:v>54.350999999999999</c:v>
                </c:pt>
                <c:pt idx="1461">
                  <c:v>54.381999999999998</c:v>
                </c:pt>
                <c:pt idx="1462">
                  <c:v>54.412999999999997</c:v>
                </c:pt>
                <c:pt idx="1463">
                  <c:v>54.444000000000003</c:v>
                </c:pt>
                <c:pt idx="1464">
                  <c:v>54.475000000000001</c:v>
                </c:pt>
                <c:pt idx="1465">
                  <c:v>54.506999999999998</c:v>
                </c:pt>
                <c:pt idx="1466">
                  <c:v>54.539000000000001</c:v>
                </c:pt>
                <c:pt idx="1467">
                  <c:v>54.569000000000003</c:v>
                </c:pt>
                <c:pt idx="1468">
                  <c:v>54.6</c:v>
                </c:pt>
                <c:pt idx="1469">
                  <c:v>54.631</c:v>
                </c:pt>
                <c:pt idx="1470">
                  <c:v>54.662999999999997</c:v>
                </c:pt>
                <c:pt idx="1471">
                  <c:v>54.694000000000003</c:v>
                </c:pt>
                <c:pt idx="1472">
                  <c:v>54.725000000000001</c:v>
                </c:pt>
                <c:pt idx="1473">
                  <c:v>54.756</c:v>
                </c:pt>
                <c:pt idx="1474">
                  <c:v>54.786999999999999</c:v>
                </c:pt>
                <c:pt idx="1475">
                  <c:v>54.819000000000003</c:v>
                </c:pt>
                <c:pt idx="1476">
                  <c:v>54.85</c:v>
                </c:pt>
                <c:pt idx="1477">
                  <c:v>54.881</c:v>
                </c:pt>
                <c:pt idx="1478">
                  <c:v>54.911999999999999</c:v>
                </c:pt>
                <c:pt idx="1479">
                  <c:v>54.944000000000003</c:v>
                </c:pt>
                <c:pt idx="1480">
                  <c:v>54.973999999999997</c:v>
                </c:pt>
                <c:pt idx="1481">
                  <c:v>55.006</c:v>
                </c:pt>
                <c:pt idx="1482">
                  <c:v>55.036999999999999</c:v>
                </c:pt>
                <c:pt idx="1483">
                  <c:v>55.067999999999998</c:v>
                </c:pt>
                <c:pt idx="1484">
                  <c:v>55.098999999999997</c:v>
                </c:pt>
                <c:pt idx="1485">
                  <c:v>55.131</c:v>
                </c:pt>
                <c:pt idx="1486">
                  <c:v>55.161999999999999</c:v>
                </c:pt>
                <c:pt idx="1487">
                  <c:v>55.192999999999998</c:v>
                </c:pt>
                <c:pt idx="1488">
                  <c:v>55.223999999999997</c:v>
                </c:pt>
                <c:pt idx="1489">
                  <c:v>55.255000000000003</c:v>
                </c:pt>
                <c:pt idx="1490">
                  <c:v>55.286000000000001</c:v>
                </c:pt>
                <c:pt idx="1491">
                  <c:v>55.317999999999998</c:v>
                </c:pt>
                <c:pt idx="1492">
                  <c:v>55.348999999999997</c:v>
                </c:pt>
                <c:pt idx="1493">
                  <c:v>55.38</c:v>
                </c:pt>
                <c:pt idx="1494">
                  <c:v>55.411000000000001</c:v>
                </c:pt>
                <c:pt idx="1495">
                  <c:v>55.442</c:v>
                </c:pt>
                <c:pt idx="1496">
                  <c:v>55.473999999999997</c:v>
                </c:pt>
                <c:pt idx="1497">
                  <c:v>55.505000000000003</c:v>
                </c:pt>
                <c:pt idx="1498">
                  <c:v>55.536000000000001</c:v>
                </c:pt>
                <c:pt idx="1499">
                  <c:v>55.567</c:v>
                </c:pt>
                <c:pt idx="1500">
                  <c:v>55.598999999999997</c:v>
                </c:pt>
                <c:pt idx="1501">
                  <c:v>55.63</c:v>
                </c:pt>
                <c:pt idx="1502">
                  <c:v>55.661000000000001</c:v>
                </c:pt>
                <c:pt idx="1503">
                  <c:v>55.692</c:v>
                </c:pt>
                <c:pt idx="1504">
                  <c:v>55.722999999999999</c:v>
                </c:pt>
                <c:pt idx="1505">
                  <c:v>55.755000000000003</c:v>
                </c:pt>
                <c:pt idx="1506">
                  <c:v>55.786000000000001</c:v>
                </c:pt>
                <c:pt idx="1507">
                  <c:v>55.817</c:v>
                </c:pt>
                <c:pt idx="1508">
                  <c:v>55.847999999999999</c:v>
                </c:pt>
                <c:pt idx="1509">
                  <c:v>55.878999999999998</c:v>
                </c:pt>
                <c:pt idx="1510">
                  <c:v>55.911000000000001</c:v>
                </c:pt>
                <c:pt idx="1511">
                  <c:v>55.942</c:v>
                </c:pt>
                <c:pt idx="1512">
                  <c:v>55.972999999999999</c:v>
                </c:pt>
                <c:pt idx="1513">
                  <c:v>56.003999999999998</c:v>
                </c:pt>
                <c:pt idx="1514">
                  <c:v>56.034999999999997</c:v>
                </c:pt>
                <c:pt idx="1515">
                  <c:v>56.067</c:v>
                </c:pt>
                <c:pt idx="1516">
                  <c:v>56.097999999999999</c:v>
                </c:pt>
                <c:pt idx="1517">
                  <c:v>56.128999999999998</c:v>
                </c:pt>
                <c:pt idx="1518">
                  <c:v>56.16</c:v>
                </c:pt>
                <c:pt idx="1519">
                  <c:v>56.191000000000003</c:v>
                </c:pt>
                <c:pt idx="1520">
                  <c:v>56.222999999999999</c:v>
                </c:pt>
                <c:pt idx="1521">
                  <c:v>56.253999999999998</c:v>
                </c:pt>
                <c:pt idx="1522">
                  <c:v>56.284999999999997</c:v>
                </c:pt>
                <c:pt idx="1523">
                  <c:v>56.316000000000003</c:v>
                </c:pt>
                <c:pt idx="1524">
                  <c:v>56.347000000000001</c:v>
                </c:pt>
                <c:pt idx="1525">
                  <c:v>56.378999999999998</c:v>
                </c:pt>
                <c:pt idx="1526">
                  <c:v>56.41</c:v>
                </c:pt>
                <c:pt idx="1527">
                  <c:v>56.441000000000003</c:v>
                </c:pt>
                <c:pt idx="1528">
                  <c:v>56.470999999999997</c:v>
                </c:pt>
                <c:pt idx="1529">
                  <c:v>56.502000000000002</c:v>
                </c:pt>
                <c:pt idx="1530">
                  <c:v>56.533999999999999</c:v>
                </c:pt>
                <c:pt idx="1531">
                  <c:v>56.566000000000003</c:v>
                </c:pt>
                <c:pt idx="1532">
                  <c:v>56.597000000000001</c:v>
                </c:pt>
                <c:pt idx="1533">
                  <c:v>56.628</c:v>
                </c:pt>
                <c:pt idx="1534">
                  <c:v>56.66</c:v>
                </c:pt>
                <c:pt idx="1535">
                  <c:v>56.691000000000003</c:v>
                </c:pt>
                <c:pt idx="1536">
                  <c:v>56.722000000000001</c:v>
                </c:pt>
                <c:pt idx="1537">
                  <c:v>56.753</c:v>
                </c:pt>
                <c:pt idx="1538">
                  <c:v>56.783999999999999</c:v>
                </c:pt>
                <c:pt idx="1539">
                  <c:v>56.814999999999998</c:v>
                </c:pt>
                <c:pt idx="1540">
                  <c:v>56.847000000000001</c:v>
                </c:pt>
                <c:pt idx="1541">
                  <c:v>56.878</c:v>
                </c:pt>
                <c:pt idx="1542">
                  <c:v>56.908999999999999</c:v>
                </c:pt>
                <c:pt idx="1543">
                  <c:v>56.94</c:v>
                </c:pt>
                <c:pt idx="1544">
                  <c:v>56.972000000000001</c:v>
                </c:pt>
                <c:pt idx="1545">
                  <c:v>57.003</c:v>
                </c:pt>
                <c:pt idx="1546">
                  <c:v>57.033999999999999</c:v>
                </c:pt>
                <c:pt idx="1547">
                  <c:v>57.064999999999998</c:v>
                </c:pt>
                <c:pt idx="1548">
                  <c:v>57.097000000000001</c:v>
                </c:pt>
                <c:pt idx="1549">
                  <c:v>57.125999999999998</c:v>
                </c:pt>
                <c:pt idx="1550">
                  <c:v>57.158000000000001</c:v>
                </c:pt>
                <c:pt idx="1551">
                  <c:v>57.189</c:v>
                </c:pt>
                <c:pt idx="1552">
                  <c:v>57.220999999999997</c:v>
                </c:pt>
                <c:pt idx="1553">
                  <c:v>57.252000000000002</c:v>
                </c:pt>
                <c:pt idx="1554">
                  <c:v>57.283000000000001</c:v>
                </c:pt>
                <c:pt idx="1555">
                  <c:v>57.314999999999998</c:v>
                </c:pt>
                <c:pt idx="1556">
                  <c:v>57.344999999999999</c:v>
                </c:pt>
                <c:pt idx="1557">
                  <c:v>57.377000000000002</c:v>
                </c:pt>
                <c:pt idx="1558">
                  <c:v>57.408000000000001</c:v>
                </c:pt>
                <c:pt idx="1559">
                  <c:v>57.439</c:v>
                </c:pt>
                <c:pt idx="1560">
                  <c:v>57.470999999999997</c:v>
                </c:pt>
                <c:pt idx="1561">
                  <c:v>57.502000000000002</c:v>
                </c:pt>
                <c:pt idx="1562">
                  <c:v>57.531999999999996</c:v>
                </c:pt>
                <c:pt idx="1563">
                  <c:v>57.563000000000002</c:v>
                </c:pt>
                <c:pt idx="1564">
                  <c:v>57.594999999999999</c:v>
                </c:pt>
                <c:pt idx="1565">
                  <c:v>57.627000000000002</c:v>
                </c:pt>
                <c:pt idx="1566">
                  <c:v>57.658000000000001</c:v>
                </c:pt>
                <c:pt idx="1567">
                  <c:v>57.689</c:v>
                </c:pt>
                <c:pt idx="1568">
                  <c:v>57.719000000000001</c:v>
                </c:pt>
                <c:pt idx="1569">
                  <c:v>57.750999999999998</c:v>
                </c:pt>
                <c:pt idx="1570">
                  <c:v>57.783000000000001</c:v>
                </c:pt>
                <c:pt idx="1571">
                  <c:v>57.814</c:v>
                </c:pt>
                <c:pt idx="1572">
                  <c:v>57.844000000000001</c:v>
                </c:pt>
                <c:pt idx="1573">
                  <c:v>57.875</c:v>
                </c:pt>
                <c:pt idx="1574">
                  <c:v>57.905999999999999</c:v>
                </c:pt>
                <c:pt idx="1575">
                  <c:v>57.938000000000002</c:v>
                </c:pt>
                <c:pt idx="1576">
                  <c:v>57.97</c:v>
                </c:pt>
                <c:pt idx="1577">
                  <c:v>58.000999999999998</c:v>
                </c:pt>
                <c:pt idx="1578">
                  <c:v>58.031999999999996</c:v>
                </c:pt>
                <c:pt idx="1579">
                  <c:v>58.061999999999998</c:v>
                </c:pt>
                <c:pt idx="1580">
                  <c:v>58.093000000000004</c:v>
                </c:pt>
                <c:pt idx="1581">
                  <c:v>58.125999999999998</c:v>
                </c:pt>
                <c:pt idx="1582">
                  <c:v>58.156999999999996</c:v>
                </c:pt>
                <c:pt idx="1583">
                  <c:v>58.188000000000002</c:v>
                </c:pt>
                <c:pt idx="1584">
                  <c:v>58.218000000000004</c:v>
                </c:pt>
                <c:pt idx="1585">
                  <c:v>58.250999999999998</c:v>
                </c:pt>
                <c:pt idx="1586">
                  <c:v>58.280999999999999</c:v>
                </c:pt>
                <c:pt idx="1587">
                  <c:v>58.313000000000002</c:v>
                </c:pt>
                <c:pt idx="1588">
                  <c:v>58.344000000000001</c:v>
                </c:pt>
                <c:pt idx="1589">
                  <c:v>58.375</c:v>
                </c:pt>
                <c:pt idx="1590">
                  <c:v>58.406999999999996</c:v>
                </c:pt>
                <c:pt idx="1591">
                  <c:v>58.436999999999998</c:v>
                </c:pt>
                <c:pt idx="1592">
                  <c:v>58.47</c:v>
                </c:pt>
                <c:pt idx="1593">
                  <c:v>58.499000000000002</c:v>
                </c:pt>
                <c:pt idx="1594">
                  <c:v>58.530999999999999</c:v>
                </c:pt>
                <c:pt idx="1595">
                  <c:v>58.563000000000002</c:v>
                </c:pt>
                <c:pt idx="1596">
                  <c:v>58.593000000000004</c:v>
                </c:pt>
                <c:pt idx="1597">
                  <c:v>58.624000000000002</c:v>
                </c:pt>
                <c:pt idx="1598">
                  <c:v>58.655000000000001</c:v>
                </c:pt>
                <c:pt idx="1599">
                  <c:v>58.686</c:v>
                </c:pt>
                <c:pt idx="1600">
                  <c:v>58.719000000000001</c:v>
                </c:pt>
                <c:pt idx="1601">
                  <c:v>58.75</c:v>
                </c:pt>
                <c:pt idx="1602">
                  <c:v>58.780999999999999</c:v>
                </c:pt>
                <c:pt idx="1603">
                  <c:v>58.811999999999998</c:v>
                </c:pt>
                <c:pt idx="1604">
                  <c:v>58.841999999999999</c:v>
                </c:pt>
                <c:pt idx="1605">
                  <c:v>58.875</c:v>
                </c:pt>
                <c:pt idx="1606">
                  <c:v>58.905999999999999</c:v>
                </c:pt>
                <c:pt idx="1607">
                  <c:v>58.936</c:v>
                </c:pt>
                <c:pt idx="1608">
                  <c:v>58.966999999999999</c:v>
                </c:pt>
                <c:pt idx="1609">
                  <c:v>58.997999999999998</c:v>
                </c:pt>
                <c:pt idx="1610">
                  <c:v>59.029000000000003</c:v>
                </c:pt>
                <c:pt idx="1611">
                  <c:v>59.061</c:v>
                </c:pt>
                <c:pt idx="1612">
                  <c:v>59.091999999999999</c:v>
                </c:pt>
                <c:pt idx="1613">
                  <c:v>59.122999999999998</c:v>
                </c:pt>
                <c:pt idx="1614">
                  <c:v>59.155000000000001</c:v>
                </c:pt>
                <c:pt idx="1615">
                  <c:v>59.186999999999998</c:v>
                </c:pt>
                <c:pt idx="1616">
                  <c:v>59.216999999999999</c:v>
                </c:pt>
                <c:pt idx="1617">
                  <c:v>59.247999999999998</c:v>
                </c:pt>
                <c:pt idx="1618">
                  <c:v>59.279000000000003</c:v>
                </c:pt>
                <c:pt idx="1619">
                  <c:v>59.31</c:v>
                </c:pt>
                <c:pt idx="1620">
                  <c:v>59.343000000000004</c:v>
                </c:pt>
                <c:pt idx="1621">
                  <c:v>59.372999999999998</c:v>
                </c:pt>
                <c:pt idx="1622">
                  <c:v>59.404000000000003</c:v>
                </c:pt>
                <c:pt idx="1623">
                  <c:v>59.435000000000002</c:v>
                </c:pt>
                <c:pt idx="1624">
                  <c:v>59.466000000000001</c:v>
                </c:pt>
                <c:pt idx="1625">
                  <c:v>59.499000000000002</c:v>
                </c:pt>
                <c:pt idx="1626">
                  <c:v>59.53</c:v>
                </c:pt>
                <c:pt idx="1627">
                  <c:v>59.561</c:v>
                </c:pt>
                <c:pt idx="1628">
                  <c:v>59.591000000000001</c:v>
                </c:pt>
                <c:pt idx="1629">
                  <c:v>59.622999999999998</c:v>
                </c:pt>
                <c:pt idx="1630">
                  <c:v>59.654000000000003</c:v>
                </c:pt>
                <c:pt idx="1631">
                  <c:v>59.685000000000002</c:v>
                </c:pt>
                <c:pt idx="1632">
                  <c:v>59.716000000000001</c:v>
                </c:pt>
                <c:pt idx="1633">
                  <c:v>59.747</c:v>
                </c:pt>
                <c:pt idx="1634">
                  <c:v>59.777999999999999</c:v>
                </c:pt>
                <c:pt idx="1635">
                  <c:v>59.81</c:v>
                </c:pt>
                <c:pt idx="1636">
                  <c:v>59.847999999999999</c:v>
                </c:pt>
                <c:pt idx="1637">
                  <c:v>59.872</c:v>
                </c:pt>
                <c:pt idx="1638">
                  <c:v>59.902999999999999</c:v>
                </c:pt>
                <c:pt idx="1639">
                  <c:v>59.933999999999997</c:v>
                </c:pt>
                <c:pt idx="1640">
                  <c:v>59.966000000000001</c:v>
                </c:pt>
                <c:pt idx="1641">
                  <c:v>59.997</c:v>
                </c:pt>
                <c:pt idx="1642">
                  <c:v>60.027999999999999</c:v>
                </c:pt>
                <c:pt idx="1643">
                  <c:v>60.058999999999997</c:v>
                </c:pt>
                <c:pt idx="1644">
                  <c:v>60.091000000000001</c:v>
                </c:pt>
                <c:pt idx="1645">
                  <c:v>60.122</c:v>
                </c:pt>
                <c:pt idx="1646">
                  <c:v>60.152999999999999</c:v>
                </c:pt>
                <c:pt idx="1647">
                  <c:v>60.183999999999997</c:v>
                </c:pt>
                <c:pt idx="1648">
                  <c:v>60.215000000000003</c:v>
                </c:pt>
                <c:pt idx="1649">
                  <c:v>60.247</c:v>
                </c:pt>
                <c:pt idx="1650">
                  <c:v>60.277999999999999</c:v>
                </c:pt>
                <c:pt idx="1651">
                  <c:v>60.308999999999997</c:v>
                </c:pt>
                <c:pt idx="1652">
                  <c:v>60.34</c:v>
                </c:pt>
                <c:pt idx="1653">
                  <c:v>60.371000000000002</c:v>
                </c:pt>
                <c:pt idx="1654">
                  <c:v>60.402000000000001</c:v>
                </c:pt>
                <c:pt idx="1655">
                  <c:v>60.433999999999997</c:v>
                </c:pt>
                <c:pt idx="1656">
                  <c:v>60.465000000000003</c:v>
                </c:pt>
                <c:pt idx="1657">
                  <c:v>60.496000000000002</c:v>
                </c:pt>
                <c:pt idx="1658">
                  <c:v>60.527000000000001</c:v>
                </c:pt>
                <c:pt idx="1659">
                  <c:v>60.558</c:v>
                </c:pt>
                <c:pt idx="1660">
                  <c:v>60.59</c:v>
                </c:pt>
                <c:pt idx="1661">
                  <c:v>60.621000000000002</c:v>
                </c:pt>
                <c:pt idx="1662">
                  <c:v>60.652000000000001</c:v>
                </c:pt>
                <c:pt idx="1663">
                  <c:v>60.683</c:v>
                </c:pt>
                <c:pt idx="1664">
                  <c:v>60.713999999999999</c:v>
                </c:pt>
                <c:pt idx="1665">
                  <c:v>60.744999999999997</c:v>
                </c:pt>
                <c:pt idx="1666">
                  <c:v>60.777000000000001</c:v>
                </c:pt>
                <c:pt idx="1667">
                  <c:v>60.808</c:v>
                </c:pt>
                <c:pt idx="1668">
                  <c:v>60.838999999999999</c:v>
                </c:pt>
                <c:pt idx="1669">
                  <c:v>60.87</c:v>
                </c:pt>
                <c:pt idx="1670">
                  <c:v>60.901000000000003</c:v>
                </c:pt>
                <c:pt idx="1671">
                  <c:v>60.933</c:v>
                </c:pt>
                <c:pt idx="1672">
                  <c:v>60.963999999999999</c:v>
                </c:pt>
                <c:pt idx="1673">
                  <c:v>60.994999999999997</c:v>
                </c:pt>
                <c:pt idx="1674">
                  <c:v>61.026000000000003</c:v>
                </c:pt>
                <c:pt idx="1675">
                  <c:v>61.058</c:v>
                </c:pt>
                <c:pt idx="1676">
                  <c:v>61.088999999999999</c:v>
                </c:pt>
                <c:pt idx="1677">
                  <c:v>61.12</c:v>
                </c:pt>
                <c:pt idx="1678">
                  <c:v>61.151000000000003</c:v>
                </c:pt>
                <c:pt idx="1679">
                  <c:v>61.182000000000002</c:v>
                </c:pt>
                <c:pt idx="1680">
                  <c:v>61.213999999999999</c:v>
                </c:pt>
                <c:pt idx="1681">
                  <c:v>61.247</c:v>
                </c:pt>
                <c:pt idx="1682">
                  <c:v>61.276000000000003</c:v>
                </c:pt>
                <c:pt idx="1683">
                  <c:v>61.307000000000002</c:v>
                </c:pt>
                <c:pt idx="1684">
                  <c:v>61.338000000000001</c:v>
                </c:pt>
                <c:pt idx="1685">
                  <c:v>61.37</c:v>
                </c:pt>
                <c:pt idx="1686">
                  <c:v>61.401000000000003</c:v>
                </c:pt>
                <c:pt idx="1687">
                  <c:v>61.432000000000002</c:v>
                </c:pt>
                <c:pt idx="1688">
                  <c:v>61.463000000000001</c:v>
                </c:pt>
                <c:pt idx="1689">
                  <c:v>61.494999999999997</c:v>
                </c:pt>
                <c:pt idx="1690">
                  <c:v>61.526000000000003</c:v>
                </c:pt>
                <c:pt idx="1691">
                  <c:v>61.557000000000002</c:v>
                </c:pt>
                <c:pt idx="1692">
                  <c:v>61.588000000000001</c:v>
                </c:pt>
                <c:pt idx="1693">
                  <c:v>61.619</c:v>
                </c:pt>
                <c:pt idx="1694">
                  <c:v>61.65</c:v>
                </c:pt>
                <c:pt idx="1695">
                  <c:v>61.682000000000002</c:v>
                </c:pt>
                <c:pt idx="1696">
                  <c:v>61.713000000000001</c:v>
                </c:pt>
                <c:pt idx="1697">
                  <c:v>61.744</c:v>
                </c:pt>
                <c:pt idx="1698">
                  <c:v>61.774999999999999</c:v>
                </c:pt>
                <c:pt idx="1699">
                  <c:v>61.805999999999997</c:v>
                </c:pt>
                <c:pt idx="1700">
                  <c:v>61.837000000000003</c:v>
                </c:pt>
                <c:pt idx="1701">
                  <c:v>61.869</c:v>
                </c:pt>
                <c:pt idx="1702">
                  <c:v>61.9</c:v>
                </c:pt>
                <c:pt idx="1703">
                  <c:v>61.930999999999997</c:v>
                </c:pt>
                <c:pt idx="1704">
                  <c:v>61.963000000000001</c:v>
                </c:pt>
                <c:pt idx="1705">
                  <c:v>61.994</c:v>
                </c:pt>
                <c:pt idx="1706">
                  <c:v>62.024999999999999</c:v>
                </c:pt>
                <c:pt idx="1707">
                  <c:v>62.055999999999997</c:v>
                </c:pt>
                <c:pt idx="1708">
                  <c:v>62.087000000000003</c:v>
                </c:pt>
                <c:pt idx="1709">
                  <c:v>62.118000000000002</c:v>
                </c:pt>
                <c:pt idx="1710">
                  <c:v>62.15</c:v>
                </c:pt>
                <c:pt idx="1711">
                  <c:v>62.180999999999997</c:v>
                </c:pt>
                <c:pt idx="1712">
                  <c:v>62.212000000000003</c:v>
                </c:pt>
                <c:pt idx="1713">
                  <c:v>62.243000000000002</c:v>
                </c:pt>
                <c:pt idx="1714">
                  <c:v>62.274000000000001</c:v>
                </c:pt>
                <c:pt idx="1715">
                  <c:v>62.305999999999997</c:v>
                </c:pt>
                <c:pt idx="1716">
                  <c:v>62.337000000000003</c:v>
                </c:pt>
                <c:pt idx="1717">
                  <c:v>62.368000000000002</c:v>
                </c:pt>
                <c:pt idx="1718">
                  <c:v>62.399000000000001</c:v>
                </c:pt>
                <c:pt idx="1719">
                  <c:v>62.43</c:v>
                </c:pt>
                <c:pt idx="1720">
                  <c:v>62.460999999999999</c:v>
                </c:pt>
                <c:pt idx="1721">
                  <c:v>62.493000000000002</c:v>
                </c:pt>
                <c:pt idx="1722">
                  <c:v>62.524000000000001</c:v>
                </c:pt>
                <c:pt idx="1723">
                  <c:v>62.555</c:v>
                </c:pt>
                <c:pt idx="1724">
                  <c:v>62.587000000000003</c:v>
                </c:pt>
                <c:pt idx="1725">
                  <c:v>62.618000000000002</c:v>
                </c:pt>
                <c:pt idx="1726">
                  <c:v>62.649000000000001</c:v>
                </c:pt>
                <c:pt idx="1727">
                  <c:v>62.68</c:v>
                </c:pt>
                <c:pt idx="1728">
                  <c:v>62.710999999999999</c:v>
                </c:pt>
                <c:pt idx="1729">
                  <c:v>62.741999999999997</c:v>
                </c:pt>
                <c:pt idx="1730">
                  <c:v>62.774000000000001</c:v>
                </c:pt>
                <c:pt idx="1731">
                  <c:v>62.805</c:v>
                </c:pt>
                <c:pt idx="1732">
                  <c:v>62.835999999999999</c:v>
                </c:pt>
                <c:pt idx="1733">
                  <c:v>62.866999999999997</c:v>
                </c:pt>
                <c:pt idx="1734">
                  <c:v>62.898000000000003</c:v>
                </c:pt>
                <c:pt idx="1735">
                  <c:v>62.929000000000002</c:v>
                </c:pt>
                <c:pt idx="1736">
                  <c:v>62.960999999999999</c:v>
                </c:pt>
                <c:pt idx="1737">
                  <c:v>62.991999999999997</c:v>
                </c:pt>
                <c:pt idx="1738">
                  <c:v>63.023000000000003</c:v>
                </c:pt>
                <c:pt idx="1739">
                  <c:v>63.054000000000002</c:v>
                </c:pt>
                <c:pt idx="1740">
                  <c:v>63.085999999999999</c:v>
                </c:pt>
                <c:pt idx="1741">
                  <c:v>63.116999999999997</c:v>
                </c:pt>
                <c:pt idx="1742">
                  <c:v>63.148000000000003</c:v>
                </c:pt>
                <c:pt idx="1743">
                  <c:v>63.179000000000002</c:v>
                </c:pt>
                <c:pt idx="1744">
                  <c:v>63.21</c:v>
                </c:pt>
                <c:pt idx="1745">
                  <c:v>63.241</c:v>
                </c:pt>
                <c:pt idx="1746">
                  <c:v>63.273000000000003</c:v>
                </c:pt>
                <c:pt idx="1747">
                  <c:v>63.304000000000002</c:v>
                </c:pt>
                <c:pt idx="1748">
                  <c:v>63.335000000000001</c:v>
                </c:pt>
                <c:pt idx="1749">
                  <c:v>63.366999999999997</c:v>
                </c:pt>
                <c:pt idx="1750">
                  <c:v>63.398000000000003</c:v>
                </c:pt>
                <c:pt idx="1751">
                  <c:v>63.429000000000002</c:v>
                </c:pt>
                <c:pt idx="1752">
                  <c:v>63.46</c:v>
                </c:pt>
                <c:pt idx="1753">
                  <c:v>63.491</c:v>
                </c:pt>
                <c:pt idx="1754">
                  <c:v>63.521999999999998</c:v>
                </c:pt>
                <c:pt idx="1755">
                  <c:v>63.554000000000002</c:v>
                </c:pt>
                <c:pt idx="1756">
                  <c:v>63.585000000000001</c:v>
                </c:pt>
                <c:pt idx="1757">
                  <c:v>63.616</c:v>
                </c:pt>
                <c:pt idx="1758">
                  <c:v>63.646999999999998</c:v>
                </c:pt>
                <c:pt idx="1759">
                  <c:v>63.677999999999997</c:v>
                </c:pt>
                <c:pt idx="1760">
                  <c:v>63.712000000000003</c:v>
                </c:pt>
                <c:pt idx="1761">
                  <c:v>63.741</c:v>
                </c:pt>
                <c:pt idx="1762">
                  <c:v>63.773000000000003</c:v>
                </c:pt>
                <c:pt idx="1763">
                  <c:v>63.805</c:v>
                </c:pt>
                <c:pt idx="1764">
                  <c:v>63.834000000000003</c:v>
                </c:pt>
                <c:pt idx="1765">
                  <c:v>63.866</c:v>
                </c:pt>
                <c:pt idx="1766">
                  <c:v>63.896999999999998</c:v>
                </c:pt>
                <c:pt idx="1767">
                  <c:v>63.927999999999997</c:v>
                </c:pt>
                <c:pt idx="1768">
                  <c:v>63.959000000000003</c:v>
                </c:pt>
                <c:pt idx="1769">
                  <c:v>63.99</c:v>
                </c:pt>
                <c:pt idx="1770">
                  <c:v>64.022000000000006</c:v>
                </c:pt>
                <c:pt idx="1771">
                  <c:v>64.052999999999997</c:v>
                </c:pt>
                <c:pt idx="1772">
                  <c:v>64.084000000000003</c:v>
                </c:pt>
                <c:pt idx="1773">
                  <c:v>64.114999999999995</c:v>
                </c:pt>
                <c:pt idx="1774">
                  <c:v>64.146000000000001</c:v>
                </c:pt>
                <c:pt idx="1775">
                  <c:v>64.177999999999997</c:v>
                </c:pt>
                <c:pt idx="1776">
                  <c:v>64.209000000000003</c:v>
                </c:pt>
                <c:pt idx="1777">
                  <c:v>64.239999999999995</c:v>
                </c:pt>
                <c:pt idx="1778">
                  <c:v>64.271000000000001</c:v>
                </c:pt>
                <c:pt idx="1779">
                  <c:v>64.302999999999997</c:v>
                </c:pt>
                <c:pt idx="1780">
                  <c:v>64.334000000000003</c:v>
                </c:pt>
                <c:pt idx="1781">
                  <c:v>64.364999999999995</c:v>
                </c:pt>
                <c:pt idx="1782">
                  <c:v>64.396000000000001</c:v>
                </c:pt>
                <c:pt idx="1783">
                  <c:v>64.427000000000007</c:v>
                </c:pt>
                <c:pt idx="1784">
                  <c:v>64.459000000000003</c:v>
                </c:pt>
                <c:pt idx="1785">
                  <c:v>64.489999999999995</c:v>
                </c:pt>
                <c:pt idx="1786">
                  <c:v>64.521000000000001</c:v>
                </c:pt>
                <c:pt idx="1787">
                  <c:v>64.552000000000007</c:v>
                </c:pt>
                <c:pt idx="1788">
                  <c:v>64.582999999999998</c:v>
                </c:pt>
                <c:pt idx="1789">
                  <c:v>64.614999999999995</c:v>
                </c:pt>
                <c:pt idx="1790">
                  <c:v>64.646000000000001</c:v>
                </c:pt>
                <c:pt idx="1791">
                  <c:v>64.677000000000007</c:v>
                </c:pt>
                <c:pt idx="1792">
                  <c:v>64.707999999999998</c:v>
                </c:pt>
                <c:pt idx="1793">
                  <c:v>64.739000000000004</c:v>
                </c:pt>
                <c:pt idx="1794">
                  <c:v>64.77</c:v>
                </c:pt>
                <c:pt idx="1795">
                  <c:v>64.802000000000007</c:v>
                </c:pt>
                <c:pt idx="1796">
                  <c:v>64.832999999999998</c:v>
                </c:pt>
                <c:pt idx="1797">
                  <c:v>64.864000000000004</c:v>
                </c:pt>
                <c:pt idx="1798">
                  <c:v>64.894999999999996</c:v>
                </c:pt>
                <c:pt idx="1799">
                  <c:v>64.926000000000002</c:v>
                </c:pt>
                <c:pt idx="1800">
                  <c:v>64.957999999999998</c:v>
                </c:pt>
                <c:pt idx="1801">
                  <c:v>64.989000000000004</c:v>
                </c:pt>
                <c:pt idx="1802">
                  <c:v>65.02</c:v>
                </c:pt>
                <c:pt idx="1803">
                  <c:v>65.051000000000002</c:v>
                </c:pt>
                <c:pt idx="1804">
                  <c:v>65.081999999999994</c:v>
                </c:pt>
                <c:pt idx="1805">
                  <c:v>65.114000000000004</c:v>
                </c:pt>
                <c:pt idx="1806">
                  <c:v>65.144999999999996</c:v>
                </c:pt>
                <c:pt idx="1807">
                  <c:v>65.176000000000002</c:v>
                </c:pt>
                <c:pt idx="1808">
                  <c:v>65.206999999999994</c:v>
                </c:pt>
                <c:pt idx="1809">
                  <c:v>65.238</c:v>
                </c:pt>
                <c:pt idx="1810">
                  <c:v>65.27</c:v>
                </c:pt>
                <c:pt idx="1811">
                  <c:v>65.301000000000002</c:v>
                </c:pt>
                <c:pt idx="1812">
                  <c:v>65.331999999999994</c:v>
                </c:pt>
                <c:pt idx="1813">
                  <c:v>65.363</c:v>
                </c:pt>
                <c:pt idx="1814">
                  <c:v>65.394000000000005</c:v>
                </c:pt>
                <c:pt idx="1815">
                  <c:v>65.426000000000002</c:v>
                </c:pt>
                <c:pt idx="1816">
                  <c:v>65.456999999999994</c:v>
                </c:pt>
                <c:pt idx="1817">
                  <c:v>65.488</c:v>
                </c:pt>
                <c:pt idx="1818">
                  <c:v>65.519000000000005</c:v>
                </c:pt>
                <c:pt idx="1819">
                  <c:v>65.55</c:v>
                </c:pt>
                <c:pt idx="1820">
                  <c:v>65.581999999999994</c:v>
                </c:pt>
                <c:pt idx="1821">
                  <c:v>65.613</c:v>
                </c:pt>
                <c:pt idx="1822">
                  <c:v>65.644000000000005</c:v>
                </c:pt>
                <c:pt idx="1823">
                  <c:v>65.674999999999997</c:v>
                </c:pt>
                <c:pt idx="1824">
                  <c:v>65.706999999999994</c:v>
                </c:pt>
                <c:pt idx="1825">
                  <c:v>65.738</c:v>
                </c:pt>
                <c:pt idx="1826">
                  <c:v>65.769000000000005</c:v>
                </c:pt>
                <c:pt idx="1827">
                  <c:v>65.8</c:v>
                </c:pt>
                <c:pt idx="1828">
                  <c:v>65.831000000000003</c:v>
                </c:pt>
                <c:pt idx="1829">
                  <c:v>65.863</c:v>
                </c:pt>
                <c:pt idx="1830">
                  <c:v>65.893000000000001</c:v>
                </c:pt>
                <c:pt idx="1831">
                  <c:v>65.924999999999997</c:v>
                </c:pt>
                <c:pt idx="1832">
                  <c:v>65.956000000000003</c:v>
                </c:pt>
                <c:pt idx="1833">
                  <c:v>65.986999999999995</c:v>
                </c:pt>
                <c:pt idx="1834">
                  <c:v>66.018000000000001</c:v>
                </c:pt>
                <c:pt idx="1835">
                  <c:v>66.049000000000007</c:v>
                </c:pt>
                <c:pt idx="1836">
                  <c:v>66.081000000000003</c:v>
                </c:pt>
                <c:pt idx="1837">
                  <c:v>66.111999999999995</c:v>
                </c:pt>
                <c:pt idx="1838">
                  <c:v>66.143000000000001</c:v>
                </c:pt>
                <c:pt idx="1839">
                  <c:v>66.174000000000007</c:v>
                </c:pt>
                <c:pt idx="1840">
                  <c:v>66.206000000000003</c:v>
                </c:pt>
                <c:pt idx="1841">
                  <c:v>66.236999999999995</c:v>
                </c:pt>
                <c:pt idx="1842">
                  <c:v>66.27</c:v>
                </c:pt>
                <c:pt idx="1843">
                  <c:v>66.299000000000007</c:v>
                </c:pt>
                <c:pt idx="1844">
                  <c:v>66.352999999999994</c:v>
                </c:pt>
                <c:pt idx="1845">
                  <c:v>66.376999999999995</c:v>
                </c:pt>
                <c:pt idx="1846">
                  <c:v>66.408000000000001</c:v>
                </c:pt>
                <c:pt idx="1847">
                  <c:v>66.44</c:v>
                </c:pt>
                <c:pt idx="1848">
                  <c:v>66.471000000000004</c:v>
                </c:pt>
                <c:pt idx="1849">
                  <c:v>66.501999999999995</c:v>
                </c:pt>
                <c:pt idx="1850">
                  <c:v>66.533000000000001</c:v>
                </c:pt>
                <c:pt idx="1851">
                  <c:v>66.563999999999993</c:v>
                </c:pt>
                <c:pt idx="1852">
                  <c:v>66.596000000000004</c:v>
                </c:pt>
                <c:pt idx="1853">
                  <c:v>66.626999999999995</c:v>
                </c:pt>
                <c:pt idx="1854">
                  <c:v>66.658000000000001</c:v>
                </c:pt>
                <c:pt idx="1855">
                  <c:v>66.688999999999993</c:v>
                </c:pt>
                <c:pt idx="1856">
                  <c:v>66.72</c:v>
                </c:pt>
                <c:pt idx="1857">
                  <c:v>66.751999999999995</c:v>
                </c:pt>
                <c:pt idx="1858">
                  <c:v>66.783000000000001</c:v>
                </c:pt>
                <c:pt idx="1859">
                  <c:v>66.813999999999993</c:v>
                </c:pt>
                <c:pt idx="1860">
                  <c:v>66.844999999999999</c:v>
                </c:pt>
                <c:pt idx="1861">
                  <c:v>66.876000000000005</c:v>
                </c:pt>
                <c:pt idx="1862">
                  <c:v>66.908000000000001</c:v>
                </c:pt>
                <c:pt idx="1863">
                  <c:v>66.938999999999993</c:v>
                </c:pt>
                <c:pt idx="1864">
                  <c:v>66.97</c:v>
                </c:pt>
                <c:pt idx="1865">
                  <c:v>67.001000000000005</c:v>
                </c:pt>
                <c:pt idx="1866">
                  <c:v>67.031999999999996</c:v>
                </c:pt>
                <c:pt idx="1867">
                  <c:v>67.063999999999993</c:v>
                </c:pt>
                <c:pt idx="1868">
                  <c:v>67.094999999999999</c:v>
                </c:pt>
                <c:pt idx="1869">
                  <c:v>67.126000000000005</c:v>
                </c:pt>
                <c:pt idx="1870">
                  <c:v>67.156999999999996</c:v>
                </c:pt>
                <c:pt idx="1871">
                  <c:v>67.188000000000002</c:v>
                </c:pt>
                <c:pt idx="1872">
                  <c:v>67.22</c:v>
                </c:pt>
                <c:pt idx="1873">
                  <c:v>67.251000000000005</c:v>
                </c:pt>
                <c:pt idx="1874">
                  <c:v>67.281999999999996</c:v>
                </c:pt>
                <c:pt idx="1875">
                  <c:v>67.313000000000002</c:v>
                </c:pt>
                <c:pt idx="1876">
                  <c:v>67.343999999999994</c:v>
                </c:pt>
                <c:pt idx="1877">
                  <c:v>67.376000000000005</c:v>
                </c:pt>
                <c:pt idx="1878">
                  <c:v>67.406999999999996</c:v>
                </c:pt>
                <c:pt idx="1879">
                  <c:v>67.438000000000002</c:v>
                </c:pt>
                <c:pt idx="1880">
                  <c:v>67.47</c:v>
                </c:pt>
                <c:pt idx="1881">
                  <c:v>67.5</c:v>
                </c:pt>
                <c:pt idx="1882">
                  <c:v>67.531000000000006</c:v>
                </c:pt>
                <c:pt idx="1883">
                  <c:v>67.563000000000002</c:v>
                </c:pt>
                <c:pt idx="1884">
                  <c:v>67.593999999999994</c:v>
                </c:pt>
                <c:pt idx="1885">
                  <c:v>67.625</c:v>
                </c:pt>
                <c:pt idx="1886">
                  <c:v>67.656999999999996</c:v>
                </c:pt>
                <c:pt idx="1887">
                  <c:v>67.688000000000002</c:v>
                </c:pt>
                <c:pt idx="1888">
                  <c:v>67.718999999999994</c:v>
                </c:pt>
                <c:pt idx="1889">
                  <c:v>67.75</c:v>
                </c:pt>
                <c:pt idx="1890">
                  <c:v>67.781000000000006</c:v>
                </c:pt>
                <c:pt idx="1891">
                  <c:v>67.811999999999998</c:v>
                </c:pt>
                <c:pt idx="1892">
                  <c:v>67.843999999999994</c:v>
                </c:pt>
                <c:pt idx="1893">
                  <c:v>67.875</c:v>
                </c:pt>
                <c:pt idx="1894">
                  <c:v>67.906000000000006</c:v>
                </c:pt>
                <c:pt idx="1895">
                  <c:v>67.936999999999998</c:v>
                </c:pt>
                <c:pt idx="1896">
                  <c:v>67.968000000000004</c:v>
                </c:pt>
                <c:pt idx="1897">
                  <c:v>68</c:v>
                </c:pt>
                <c:pt idx="1898">
                  <c:v>68.031000000000006</c:v>
                </c:pt>
                <c:pt idx="1899">
                  <c:v>68.061999999999998</c:v>
                </c:pt>
                <c:pt idx="1900">
                  <c:v>68.093000000000004</c:v>
                </c:pt>
                <c:pt idx="1901">
                  <c:v>68.123999999999995</c:v>
                </c:pt>
                <c:pt idx="1902">
                  <c:v>68.156000000000006</c:v>
                </c:pt>
                <c:pt idx="1903">
                  <c:v>68.186999999999998</c:v>
                </c:pt>
                <c:pt idx="1904">
                  <c:v>68.218000000000004</c:v>
                </c:pt>
                <c:pt idx="1905">
                  <c:v>68.248999999999995</c:v>
                </c:pt>
                <c:pt idx="1906">
                  <c:v>68.28</c:v>
                </c:pt>
                <c:pt idx="1907">
                  <c:v>68.311999999999998</c:v>
                </c:pt>
                <c:pt idx="1908">
                  <c:v>68.343000000000004</c:v>
                </c:pt>
                <c:pt idx="1909">
                  <c:v>68.373999999999995</c:v>
                </c:pt>
                <c:pt idx="1910">
                  <c:v>68.405000000000001</c:v>
                </c:pt>
                <c:pt idx="1911">
                  <c:v>68.436999999999998</c:v>
                </c:pt>
                <c:pt idx="1912">
                  <c:v>68.468000000000004</c:v>
                </c:pt>
                <c:pt idx="1913">
                  <c:v>68.498999999999995</c:v>
                </c:pt>
                <c:pt idx="1914">
                  <c:v>68.53</c:v>
                </c:pt>
                <c:pt idx="1915">
                  <c:v>68.561000000000007</c:v>
                </c:pt>
                <c:pt idx="1916">
                  <c:v>68.591999999999999</c:v>
                </c:pt>
                <c:pt idx="1917">
                  <c:v>68.623999999999995</c:v>
                </c:pt>
                <c:pt idx="1918">
                  <c:v>68.655000000000001</c:v>
                </c:pt>
                <c:pt idx="1919">
                  <c:v>68.686000000000007</c:v>
                </c:pt>
                <c:pt idx="1920">
                  <c:v>68.716999999999999</c:v>
                </c:pt>
                <c:pt idx="1921">
                  <c:v>68.748000000000005</c:v>
                </c:pt>
                <c:pt idx="1922">
                  <c:v>68.78</c:v>
                </c:pt>
                <c:pt idx="1923">
                  <c:v>68.811000000000007</c:v>
                </c:pt>
                <c:pt idx="1924">
                  <c:v>68.841999999999999</c:v>
                </c:pt>
                <c:pt idx="1925">
                  <c:v>68.873000000000005</c:v>
                </c:pt>
                <c:pt idx="1926">
                  <c:v>68.903999999999996</c:v>
                </c:pt>
                <c:pt idx="1927">
                  <c:v>68.936000000000007</c:v>
                </c:pt>
                <c:pt idx="1928">
                  <c:v>68.966999999999999</c:v>
                </c:pt>
                <c:pt idx="1929">
                  <c:v>68.998000000000005</c:v>
                </c:pt>
                <c:pt idx="1930">
                  <c:v>69.028999999999996</c:v>
                </c:pt>
                <c:pt idx="1931">
                  <c:v>69.061000000000007</c:v>
                </c:pt>
                <c:pt idx="1932">
                  <c:v>69.091999999999999</c:v>
                </c:pt>
                <c:pt idx="1933">
                  <c:v>69.123000000000005</c:v>
                </c:pt>
                <c:pt idx="1934">
                  <c:v>69.153999999999996</c:v>
                </c:pt>
                <c:pt idx="1935">
                  <c:v>69.185000000000002</c:v>
                </c:pt>
                <c:pt idx="1936">
                  <c:v>69.215999999999994</c:v>
                </c:pt>
                <c:pt idx="1937">
                  <c:v>69.248000000000005</c:v>
                </c:pt>
                <c:pt idx="1938">
                  <c:v>69.278999999999996</c:v>
                </c:pt>
                <c:pt idx="1939">
                  <c:v>69.31</c:v>
                </c:pt>
                <c:pt idx="1940">
                  <c:v>69.340999999999994</c:v>
                </c:pt>
                <c:pt idx="1941">
                  <c:v>69.372</c:v>
                </c:pt>
                <c:pt idx="1942">
                  <c:v>69.403999999999996</c:v>
                </c:pt>
                <c:pt idx="1943">
                  <c:v>69.435000000000002</c:v>
                </c:pt>
                <c:pt idx="1944">
                  <c:v>69.465999999999994</c:v>
                </c:pt>
                <c:pt idx="1945">
                  <c:v>69.497</c:v>
                </c:pt>
                <c:pt idx="1946">
                  <c:v>69.528000000000006</c:v>
                </c:pt>
                <c:pt idx="1947">
                  <c:v>69.56</c:v>
                </c:pt>
                <c:pt idx="1948">
                  <c:v>69.590999999999994</c:v>
                </c:pt>
                <c:pt idx="1949">
                  <c:v>69.622</c:v>
                </c:pt>
                <c:pt idx="1950">
                  <c:v>69.653000000000006</c:v>
                </c:pt>
                <c:pt idx="1951">
                  <c:v>69.685000000000002</c:v>
                </c:pt>
                <c:pt idx="1952">
                  <c:v>69.715999999999994</c:v>
                </c:pt>
                <c:pt idx="1953">
                  <c:v>69.747</c:v>
                </c:pt>
                <c:pt idx="1954">
                  <c:v>69.778000000000006</c:v>
                </c:pt>
                <c:pt idx="1955">
                  <c:v>69.808999999999997</c:v>
                </c:pt>
                <c:pt idx="1956">
                  <c:v>69.84</c:v>
                </c:pt>
                <c:pt idx="1957">
                  <c:v>69.870999999999995</c:v>
                </c:pt>
                <c:pt idx="1958">
                  <c:v>69.91</c:v>
                </c:pt>
                <c:pt idx="1959">
                  <c:v>69.933999999999997</c:v>
                </c:pt>
                <c:pt idx="1960">
                  <c:v>69.965000000000003</c:v>
                </c:pt>
                <c:pt idx="1961">
                  <c:v>69.995999999999995</c:v>
                </c:pt>
                <c:pt idx="1962">
                  <c:v>70.028000000000006</c:v>
                </c:pt>
                <c:pt idx="1963">
                  <c:v>70.058999999999997</c:v>
                </c:pt>
                <c:pt idx="1964">
                  <c:v>70.09</c:v>
                </c:pt>
                <c:pt idx="1965">
                  <c:v>70.120999999999995</c:v>
                </c:pt>
                <c:pt idx="1966">
                  <c:v>70.152000000000001</c:v>
                </c:pt>
                <c:pt idx="1967">
                  <c:v>70.183999999999997</c:v>
                </c:pt>
                <c:pt idx="1968">
                  <c:v>70.215000000000003</c:v>
                </c:pt>
                <c:pt idx="1969">
                  <c:v>70.245999999999995</c:v>
                </c:pt>
                <c:pt idx="1970">
                  <c:v>70.277000000000001</c:v>
                </c:pt>
                <c:pt idx="1971">
                  <c:v>70.308000000000007</c:v>
                </c:pt>
                <c:pt idx="1972">
                  <c:v>70.34</c:v>
                </c:pt>
                <c:pt idx="1973">
                  <c:v>70.370999999999995</c:v>
                </c:pt>
                <c:pt idx="1974">
                  <c:v>70.402000000000001</c:v>
                </c:pt>
                <c:pt idx="1975">
                  <c:v>70.433000000000007</c:v>
                </c:pt>
                <c:pt idx="1976">
                  <c:v>70.463999999999999</c:v>
                </c:pt>
                <c:pt idx="1977">
                  <c:v>70.495999999999995</c:v>
                </c:pt>
                <c:pt idx="1978">
                  <c:v>70.527000000000001</c:v>
                </c:pt>
                <c:pt idx="1979">
                  <c:v>70.558000000000007</c:v>
                </c:pt>
                <c:pt idx="1980">
                  <c:v>70.588999999999999</c:v>
                </c:pt>
                <c:pt idx="1981">
                  <c:v>70.62</c:v>
                </c:pt>
                <c:pt idx="1982">
                  <c:v>70.652000000000001</c:v>
                </c:pt>
                <c:pt idx="1983">
                  <c:v>70.683000000000007</c:v>
                </c:pt>
                <c:pt idx="1984">
                  <c:v>70.713999999999999</c:v>
                </c:pt>
                <c:pt idx="1985">
                  <c:v>70.745000000000005</c:v>
                </c:pt>
                <c:pt idx="1986">
                  <c:v>70.775999999999996</c:v>
                </c:pt>
                <c:pt idx="1987">
                  <c:v>70.808000000000007</c:v>
                </c:pt>
                <c:pt idx="1988">
                  <c:v>70.838999999999999</c:v>
                </c:pt>
                <c:pt idx="1989">
                  <c:v>70.87</c:v>
                </c:pt>
                <c:pt idx="1990">
                  <c:v>70.900999999999996</c:v>
                </c:pt>
                <c:pt idx="1991">
                  <c:v>70.932000000000002</c:v>
                </c:pt>
                <c:pt idx="1992">
                  <c:v>70.963999999999999</c:v>
                </c:pt>
                <c:pt idx="1993">
                  <c:v>70.995000000000005</c:v>
                </c:pt>
                <c:pt idx="1994">
                  <c:v>71.025999999999996</c:v>
                </c:pt>
                <c:pt idx="1995">
                  <c:v>71.057000000000002</c:v>
                </c:pt>
                <c:pt idx="1996">
                  <c:v>71.087999999999994</c:v>
                </c:pt>
                <c:pt idx="1997">
                  <c:v>71.119</c:v>
                </c:pt>
                <c:pt idx="1998">
                  <c:v>71.150999999999996</c:v>
                </c:pt>
                <c:pt idx="1999">
                  <c:v>71.182000000000002</c:v>
                </c:pt>
                <c:pt idx="2000">
                  <c:v>71.212999999999994</c:v>
                </c:pt>
                <c:pt idx="2001">
                  <c:v>71.244</c:v>
                </c:pt>
                <c:pt idx="2002">
                  <c:v>71.275000000000006</c:v>
                </c:pt>
                <c:pt idx="2003">
                  <c:v>71.308999999999997</c:v>
                </c:pt>
                <c:pt idx="2004">
                  <c:v>71.337999999999994</c:v>
                </c:pt>
                <c:pt idx="2005">
                  <c:v>71.369</c:v>
                </c:pt>
                <c:pt idx="2006">
                  <c:v>71.400000000000006</c:v>
                </c:pt>
                <c:pt idx="2007">
                  <c:v>71.430999999999997</c:v>
                </c:pt>
                <c:pt idx="2008">
                  <c:v>71.462999999999994</c:v>
                </c:pt>
                <c:pt idx="2009">
                  <c:v>71.494</c:v>
                </c:pt>
                <c:pt idx="2010">
                  <c:v>71.525000000000006</c:v>
                </c:pt>
                <c:pt idx="2011">
                  <c:v>71.555999999999997</c:v>
                </c:pt>
                <c:pt idx="2012">
                  <c:v>71.587999999999994</c:v>
                </c:pt>
                <c:pt idx="2013">
                  <c:v>71.619</c:v>
                </c:pt>
                <c:pt idx="2014">
                  <c:v>71.650000000000006</c:v>
                </c:pt>
                <c:pt idx="2015">
                  <c:v>71.680999999999997</c:v>
                </c:pt>
                <c:pt idx="2016">
                  <c:v>71.712000000000003</c:v>
                </c:pt>
                <c:pt idx="2017">
                  <c:v>71.744</c:v>
                </c:pt>
                <c:pt idx="2018">
                  <c:v>71.775000000000006</c:v>
                </c:pt>
                <c:pt idx="2019">
                  <c:v>71.805999999999997</c:v>
                </c:pt>
                <c:pt idx="2020">
                  <c:v>71.837000000000003</c:v>
                </c:pt>
                <c:pt idx="2021">
                  <c:v>71.867999999999995</c:v>
                </c:pt>
                <c:pt idx="2022">
                  <c:v>71.900000000000006</c:v>
                </c:pt>
                <c:pt idx="2023">
                  <c:v>71.930999999999997</c:v>
                </c:pt>
                <c:pt idx="2024">
                  <c:v>71.962000000000003</c:v>
                </c:pt>
                <c:pt idx="2025">
                  <c:v>71.992999999999995</c:v>
                </c:pt>
                <c:pt idx="2026">
                  <c:v>72.024000000000001</c:v>
                </c:pt>
                <c:pt idx="2027">
                  <c:v>72.055999999999997</c:v>
                </c:pt>
                <c:pt idx="2028">
                  <c:v>72.087000000000003</c:v>
                </c:pt>
                <c:pt idx="2029">
                  <c:v>72.117999999999995</c:v>
                </c:pt>
                <c:pt idx="2030">
                  <c:v>72.149000000000001</c:v>
                </c:pt>
                <c:pt idx="2031">
                  <c:v>72.180000000000007</c:v>
                </c:pt>
                <c:pt idx="2032">
                  <c:v>72.212000000000003</c:v>
                </c:pt>
                <c:pt idx="2033">
                  <c:v>72.242999999999995</c:v>
                </c:pt>
                <c:pt idx="2034">
                  <c:v>72.274000000000001</c:v>
                </c:pt>
                <c:pt idx="2035">
                  <c:v>72.305000000000007</c:v>
                </c:pt>
                <c:pt idx="2036">
                  <c:v>72.337000000000003</c:v>
                </c:pt>
                <c:pt idx="2037">
                  <c:v>72.367999999999995</c:v>
                </c:pt>
                <c:pt idx="2038">
                  <c:v>72.399000000000001</c:v>
                </c:pt>
                <c:pt idx="2039">
                  <c:v>72.430000000000007</c:v>
                </c:pt>
                <c:pt idx="2040">
                  <c:v>72.460999999999999</c:v>
                </c:pt>
                <c:pt idx="2041">
                  <c:v>72.492000000000004</c:v>
                </c:pt>
                <c:pt idx="2042">
                  <c:v>72.524000000000001</c:v>
                </c:pt>
                <c:pt idx="2043">
                  <c:v>72.555000000000007</c:v>
                </c:pt>
                <c:pt idx="2044">
                  <c:v>72.585999999999999</c:v>
                </c:pt>
                <c:pt idx="2045">
                  <c:v>72.617000000000004</c:v>
                </c:pt>
                <c:pt idx="2046">
                  <c:v>72.647999999999996</c:v>
                </c:pt>
                <c:pt idx="2047">
                  <c:v>72.680000000000007</c:v>
                </c:pt>
                <c:pt idx="2048">
                  <c:v>72.710999999999999</c:v>
                </c:pt>
                <c:pt idx="2049">
                  <c:v>72.742000000000004</c:v>
                </c:pt>
                <c:pt idx="2050">
                  <c:v>72.772999999999996</c:v>
                </c:pt>
                <c:pt idx="2051">
                  <c:v>72.804000000000002</c:v>
                </c:pt>
                <c:pt idx="2052">
                  <c:v>72.835999999999999</c:v>
                </c:pt>
                <c:pt idx="2053">
                  <c:v>72.867000000000004</c:v>
                </c:pt>
                <c:pt idx="2054">
                  <c:v>72.897999999999996</c:v>
                </c:pt>
                <c:pt idx="2055">
                  <c:v>72.929000000000002</c:v>
                </c:pt>
                <c:pt idx="2056">
                  <c:v>72.960999999999999</c:v>
                </c:pt>
                <c:pt idx="2057">
                  <c:v>72.992000000000004</c:v>
                </c:pt>
                <c:pt idx="2058">
                  <c:v>73.022999999999996</c:v>
                </c:pt>
                <c:pt idx="2059">
                  <c:v>73.054000000000002</c:v>
                </c:pt>
                <c:pt idx="2060">
                  <c:v>73.084999999999994</c:v>
                </c:pt>
                <c:pt idx="2061">
                  <c:v>73.117000000000004</c:v>
                </c:pt>
                <c:pt idx="2062">
                  <c:v>73.147999999999996</c:v>
                </c:pt>
                <c:pt idx="2063">
                  <c:v>73.179000000000002</c:v>
                </c:pt>
                <c:pt idx="2064">
                  <c:v>73.209999999999994</c:v>
                </c:pt>
                <c:pt idx="2065">
                  <c:v>73.241</c:v>
                </c:pt>
                <c:pt idx="2066">
                  <c:v>73.272000000000006</c:v>
                </c:pt>
                <c:pt idx="2067">
                  <c:v>73.304000000000002</c:v>
                </c:pt>
                <c:pt idx="2068">
                  <c:v>73.334999999999994</c:v>
                </c:pt>
                <c:pt idx="2069">
                  <c:v>73.364999999999995</c:v>
                </c:pt>
                <c:pt idx="2070">
                  <c:v>73.397000000000006</c:v>
                </c:pt>
                <c:pt idx="2071">
                  <c:v>73.427000000000007</c:v>
                </c:pt>
                <c:pt idx="2072">
                  <c:v>73.459999999999994</c:v>
                </c:pt>
                <c:pt idx="2073">
                  <c:v>73.491</c:v>
                </c:pt>
                <c:pt idx="2074">
                  <c:v>73.521000000000001</c:v>
                </c:pt>
                <c:pt idx="2075">
                  <c:v>73.552999999999997</c:v>
                </c:pt>
                <c:pt idx="2076">
                  <c:v>73.584000000000003</c:v>
                </c:pt>
                <c:pt idx="2077">
                  <c:v>73.614999999999995</c:v>
                </c:pt>
                <c:pt idx="2078">
                  <c:v>73.647000000000006</c:v>
                </c:pt>
                <c:pt idx="2079">
                  <c:v>73.677999999999997</c:v>
                </c:pt>
                <c:pt idx="2080">
                  <c:v>73.709000000000003</c:v>
                </c:pt>
                <c:pt idx="2081">
                  <c:v>73.741</c:v>
                </c:pt>
                <c:pt idx="2082">
                  <c:v>73.772000000000006</c:v>
                </c:pt>
                <c:pt idx="2083">
                  <c:v>73.802000000000007</c:v>
                </c:pt>
                <c:pt idx="2084">
                  <c:v>73.834000000000003</c:v>
                </c:pt>
                <c:pt idx="2085">
                  <c:v>73.864999999999995</c:v>
                </c:pt>
                <c:pt idx="2086">
                  <c:v>73.896000000000001</c:v>
                </c:pt>
                <c:pt idx="2087">
                  <c:v>73.927999999999997</c:v>
                </c:pt>
                <c:pt idx="2088">
                  <c:v>73.959000000000003</c:v>
                </c:pt>
                <c:pt idx="2089">
                  <c:v>73.989000000000004</c:v>
                </c:pt>
                <c:pt idx="2090">
                  <c:v>74.021000000000001</c:v>
                </c:pt>
                <c:pt idx="2091">
                  <c:v>74.052000000000007</c:v>
                </c:pt>
                <c:pt idx="2092">
                  <c:v>74.084000000000003</c:v>
                </c:pt>
                <c:pt idx="2093">
                  <c:v>74.114999999999995</c:v>
                </c:pt>
                <c:pt idx="2094">
                  <c:v>74.146000000000001</c:v>
                </c:pt>
                <c:pt idx="2095">
                  <c:v>74.177000000000007</c:v>
                </c:pt>
                <c:pt idx="2096">
                  <c:v>74.207999999999998</c:v>
                </c:pt>
                <c:pt idx="2097">
                  <c:v>74.239999999999995</c:v>
                </c:pt>
                <c:pt idx="2098">
                  <c:v>74.271000000000001</c:v>
                </c:pt>
                <c:pt idx="2099">
                  <c:v>74.302000000000007</c:v>
                </c:pt>
                <c:pt idx="2100">
                  <c:v>74.332999999999998</c:v>
                </c:pt>
                <c:pt idx="2101">
                  <c:v>74.364000000000004</c:v>
                </c:pt>
                <c:pt idx="2102">
                  <c:v>74.396000000000001</c:v>
                </c:pt>
                <c:pt idx="2103">
                  <c:v>74.427000000000007</c:v>
                </c:pt>
                <c:pt idx="2104">
                  <c:v>74.459999999999994</c:v>
                </c:pt>
                <c:pt idx="2105">
                  <c:v>74.488</c:v>
                </c:pt>
                <c:pt idx="2106">
                  <c:v>74.519000000000005</c:v>
                </c:pt>
                <c:pt idx="2107">
                  <c:v>74.55</c:v>
                </c:pt>
                <c:pt idx="2108">
                  <c:v>74.582999999999998</c:v>
                </c:pt>
                <c:pt idx="2109">
                  <c:v>74.614000000000004</c:v>
                </c:pt>
                <c:pt idx="2110">
                  <c:v>74.644999999999996</c:v>
                </c:pt>
                <c:pt idx="2111">
                  <c:v>74.674999999999997</c:v>
                </c:pt>
                <c:pt idx="2112">
                  <c:v>74.707999999999998</c:v>
                </c:pt>
                <c:pt idx="2113">
                  <c:v>74.738</c:v>
                </c:pt>
                <c:pt idx="2114">
                  <c:v>74.77</c:v>
                </c:pt>
                <c:pt idx="2115">
                  <c:v>74.801000000000002</c:v>
                </c:pt>
                <c:pt idx="2116">
                  <c:v>74.831999999999994</c:v>
                </c:pt>
                <c:pt idx="2117">
                  <c:v>74.864000000000004</c:v>
                </c:pt>
                <c:pt idx="2118">
                  <c:v>74.894999999999996</c:v>
                </c:pt>
                <c:pt idx="2119">
                  <c:v>74.924999999999997</c:v>
                </c:pt>
                <c:pt idx="2120">
                  <c:v>74.956999999999994</c:v>
                </c:pt>
                <c:pt idx="2121">
                  <c:v>74.988</c:v>
                </c:pt>
                <c:pt idx="2122">
                  <c:v>75.019000000000005</c:v>
                </c:pt>
                <c:pt idx="2123">
                  <c:v>75.051000000000002</c:v>
                </c:pt>
                <c:pt idx="2124">
                  <c:v>75.081000000000003</c:v>
                </c:pt>
                <c:pt idx="2125">
                  <c:v>75.111999999999995</c:v>
                </c:pt>
                <c:pt idx="2126">
                  <c:v>75.143000000000001</c:v>
                </c:pt>
                <c:pt idx="2127">
                  <c:v>75.174999999999997</c:v>
                </c:pt>
                <c:pt idx="2128">
                  <c:v>75.206000000000003</c:v>
                </c:pt>
                <c:pt idx="2129">
                  <c:v>75.236999999999995</c:v>
                </c:pt>
                <c:pt idx="2130">
                  <c:v>75.269000000000005</c:v>
                </c:pt>
                <c:pt idx="2131">
                  <c:v>75.301000000000002</c:v>
                </c:pt>
                <c:pt idx="2132">
                  <c:v>75.331999999999994</c:v>
                </c:pt>
                <c:pt idx="2133">
                  <c:v>75.363</c:v>
                </c:pt>
                <c:pt idx="2134">
                  <c:v>75.394000000000005</c:v>
                </c:pt>
                <c:pt idx="2135">
                  <c:v>75.424999999999997</c:v>
                </c:pt>
                <c:pt idx="2136">
                  <c:v>75.456999999999994</c:v>
                </c:pt>
                <c:pt idx="2137">
                  <c:v>75.486999999999995</c:v>
                </c:pt>
                <c:pt idx="2138">
                  <c:v>75.518000000000001</c:v>
                </c:pt>
                <c:pt idx="2139">
                  <c:v>75.55</c:v>
                </c:pt>
                <c:pt idx="2140">
                  <c:v>75.58</c:v>
                </c:pt>
                <c:pt idx="2141">
                  <c:v>75.611000000000004</c:v>
                </c:pt>
                <c:pt idx="2142">
                  <c:v>75.644000000000005</c:v>
                </c:pt>
                <c:pt idx="2143">
                  <c:v>75.674000000000007</c:v>
                </c:pt>
                <c:pt idx="2144">
                  <c:v>75.706000000000003</c:v>
                </c:pt>
                <c:pt idx="2145">
                  <c:v>75.736000000000004</c:v>
                </c:pt>
                <c:pt idx="2146">
                  <c:v>75.766999999999996</c:v>
                </c:pt>
                <c:pt idx="2147">
                  <c:v>75.799000000000007</c:v>
                </c:pt>
                <c:pt idx="2148">
                  <c:v>75.83</c:v>
                </c:pt>
                <c:pt idx="2149">
                  <c:v>75.861000000000004</c:v>
                </c:pt>
                <c:pt idx="2150">
                  <c:v>75.891999999999996</c:v>
                </c:pt>
                <c:pt idx="2151">
                  <c:v>75.924000000000007</c:v>
                </c:pt>
                <c:pt idx="2152">
                  <c:v>75.954999999999998</c:v>
                </c:pt>
                <c:pt idx="2153">
                  <c:v>75.986000000000004</c:v>
                </c:pt>
                <c:pt idx="2154">
                  <c:v>76.016999999999996</c:v>
                </c:pt>
                <c:pt idx="2155">
                  <c:v>76.048000000000002</c:v>
                </c:pt>
                <c:pt idx="2156">
                  <c:v>76.08</c:v>
                </c:pt>
                <c:pt idx="2157">
                  <c:v>76.143000000000001</c:v>
                </c:pt>
                <c:pt idx="2158">
                  <c:v>76.173000000000002</c:v>
                </c:pt>
                <c:pt idx="2159">
                  <c:v>76.203999999999994</c:v>
                </c:pt>
                <c:pt idx="2160">
                  <c:v>76.234999999999999</c:v>
                </c:pt>
                <c:pt idx="2161">
                  <c:v>76.266999999999996</c:v>
                </c:pt>
                <c:pt idx="2162">
                  <c:v>76.298000000000002</c:v>
                </c:pt>
                <c:pt idx="2163">
                  <c:v>76.328999999999994</c:v>
                </c:pt>
                <c:pt idx="2164">
                  <c:v>76.36</c:v>
                </c:pt>
                <c:pt idx="2165">
                  <c:v>76.391000000000005</c:v>
                </c:pt>
                <c:pt idx="2166">
                  <c:v>76.423000000000002</c:v>
                </c:pt>
                <c:pt idx="2167">
                  <c:v>76.453999999999994</c:v>
                </c:pt>
                <c:pt idx="2168">
                  <c:v>76.486000000000004</c:v>
                </c:pt>
                <c:pt idx="2169">
                  <c:v>76.516000000000005</c:v>
                </c:pt>
                <c:pt idx="2170">
                  <c:v>76.548000000000002</c:v>
                </c:pt>
                <c:pt idx="2171">
                  <c:v>76.578999999999994</c:v>
                </c:pt>
                <c:pt idx="2172">
                  <c:v>76.61</c:v>
                </c:pt>
                <c:pt idx="2173">
                  <c:v>76.641000000000005</c:v>
                </c:pt>
                <c:pt idx="2174">
                  <c:v>76.671999999999997</c:v>
                </c:pt>
                <c:pt idx="2175">
                  <c:v>76.703000000000003</c:v>
                </c:pt>
                <c:pt idx="2176">
                  <c:v>76.733999999999995</c:v>
                </c:pt>
                <c:pt idx="2177">
                  <c:v>76.766000000000005</c:v>
                </c:pt>
                <c:pt idx="2178">
                  <c:v>76.796999999999997</c:v>
                </c:pt>
                <c:pt idx="2179">
                  <c:v>76.828000000000003</c:v>
                </c:pt>
                <c:pt idx="2180">
                  <c:v>76.86</c:v>
                </c:pt>
                <c:pt idx="2181">
                  <c:v>76.891999999999996</c:v>
                </c:pt>
                <c:pt idx="2182">
                  <c:v>76.921999999999997</c:v>
                </c:pt>
                <c:pt idx="2183">
                  <c:v>76.953000000000003</c:v>
                </c:pt>
                <c:pt idx="2184">
                  <c:v>76.983999999999995</c:v>
                </c:pt>
                <c:pt idx="2185">
                  <c:v>77.016000000000005</c:v>
                </c:pt>
                <c:pt idx="2186">
                  <c:v>77.046999999999997</c:v>
                </c:pt>
                <c:pt idx="2187">
                  <c:v>77.078000000000003</c:v>
                </c:pt>
                <c:pt idx="2188">
                  <c:v>77.108999999999995</c:v>
                </c:pt>
                <c:pt idx="2189">
                  <c:v>77.14</c:v>
                </c:pt>
                <c:pt idx="2190">
                  <c:v>77.171999999999997</c:v>
                </c:pt>
                <c:pt idx="2191">
                  <c:v>77.203000000000003</c:v>
                </c:pt>
                <c:pt idx="2192">
                  <c:v>77.233999999999995</c:v>
                </c:pt>
                <c:pt idx="2193">
                  <c:v>77.265000000000001</c:v>
                </c:pt>
                <c:pt idx="2194">
                  <c:v>77.296000000000006</c:v>
                </c:pt>
                <c:pt idx="2195">
                  <c:v>77.328000000000003</c:v>
                </c:pt>
                <c:pt idx="2196">
                  <c:v>77.358999999999995</c:v>
                </c:pt>
                <c:pt idx="2197">
                  <c:v>77.39</c:v>
                </c:pt>
                <c:pt idx="2198">
                  <c:v>77.421000000000006</c:v>
                </c:pt>
                <c:pt idx="2199">
                  <c:v>77.453999999999994</c:v>
                </c:pt>
                <c:pt idx="2200">
                  <c:v>77.483000000000004</c:v>
                </c:pt>
                <c:pt idx="2201">
                  <c:v>77.515000000000001</c:v>
                </c:pt>
                <c:pt idx="2202">
                  <c:v>77.546000000000006</c:v>
                </c:pt>
                <c:pt idx="2203">
                  <c:v>77.578000000000003</c:v>
                </c:pt>
                <c:pt idx="2204">
                  <c:v>77.608000000000004</c:v>
                </c:pt>
                <c:pt idx="2205">
                  <c:v>77.64</c:v>
                </c:pt>
                <c:pt idx="2206">
                  <c:v>77.671999999999997</c:v>
                </c:pt>
                <c:pt idx="2207">
                  <c:v>77.701999999999998</c:v>
                </c:pt>
                <c:pt idx="2208">
                  <c:v>77.733000000000004</c:v>
                </c:pt>
                <c:pt idx="2209">
                  <c:v>77.763999999999996</c:v>
                </c:pt>
                <c:pt idx="2210">
                  <c:v>77.795000000000002</c:v>
                </c:pt>
                <c:pt idx="2211">
                  <c:v>77.826999999999998</c:v>
                </c:pt>
                <c:pt idx="2212">
                  <c:v>77.858000000000004</c:v>
                </c:pt>
                <c:pt idx="2213">
                  <c:v>77.888999999999996</c:v>
                </c:pt>
                <c:pt idx="2214">
                  <c:v>77.92</c:v>
                </c:pt>
                <c:pt idx="2215">
                  <c:v>77.950999999999993</c:v>
                </c:pt>
                <c:pt idx="2216">
                  <c:v>77.983000000000004</c:v>
                </c:pt>
                <c:pt idx="2217">
                  <c:v>78.013999999999996</c:v>
                </c:pt>
                <c:pt idx="2218">
                  <c:v>78.045000000000002</c:v>
                </c:pt>
                <c:pt idx="2219">
                  <c:v>78.075999999999993</c:v>
                </c:pt>
                <c:pt idx="2220">
                  <c:v>78.108000000000004</c:v>
                </c:pt>
                <c:pt idx="2221">
                  <c:v>78.138999999999996</c:v>
                </c:pt>
                <c:pt idx="2222">
                  <c:v>78.17</c:v>
                </c:pt>
                <c:pt idx="2223">
                  <c:v>78.200999999999993</c:v>
                </c:pt>
                <c:pt idx="2224">
                  <c:v>78.231999999999999</c:v>
                </c:pt>
                <c:pt idx="2225">
                  <c:v>78.263000000000005</c:v>
                </c:pt>
                <c:pt idx="2226">
                  <c:v>78.295000000000002</c:v>
                </c:pt>
                <c:pt idx="2227">
                  <c:v>78.325999999999993</c:v>
                </c:pt>
                <c:pt idx="2228">
                  <c:v>78.356999999999999</c:v>
                </c:pt>
                <c:pt idx="2229">
                  <c:v>78.388000000000005</c:v>
                </c:pt>
                <c:pt idx="2230">
                  <c:v>78.418999999999997</c:v>
                </c:pt>
                <c:pt idx="2231">
                  <c:v>78.450999999999993</c:v>
                </c:pt>
                <c:pt idx="2232">
                  <c:v>78.481999999999999</c:v>
                </c:pt>
                <c:pt idx="2233">
                  <c:v>78.513000000000005</c:v>
                </c:pt>
                <c:pt idx="2234">
                  <c:v>78.543999999999997</c:v>
                </c:pt>
                <c:pt idx="2235">
                  <c:v>78.575000000000003</c:v>
                </c:pt>
                <c:pt idx="2236">
                  <c:v>78.606999999999999</c:v>
                </c:pt>
                <c:pt idx="2237">
                  <c:v>78.638000000000005</c:v>
                </c:pt>
                <c:pt idx="2238">
                  <c:v>78.668999999999997</c:v>
                </c:pt>
                <c:pt idx="2239">
                  <c:v>78.7</c:v>
                </c:pt>
                <c:pt idx="2240">
                  <c:v>78.731999999999999</c:v>
                </c:pt>
                <c:pt idx="2241">
                  <c:v>78.763000000000005</c:v>
                </c:pt>
                <c:pt idx="2242">
                  <c:v>78.793999999999997</c:v>
                </c:pt>
                <c:pt idx="2243">
                  <c:v>78.825000000000003</c:v>
                </c:pt>
                <c:pt idx="2244">
                  <c:v>78.855999999999995</c:v>
                </c:pt>
                <c:pt idx="2245">
                  <c:v>78.887</c:v>
                </c:pt>
                <c:pt idx="2246">
                  <c:v>78.918999999999997</c:v>
                </c:pt>
                <c:pt idx="2247">
                  <c:v>78.95</c:v>
                </c:pt>
                <c:pt idx="2248">
                  <c:v>78.980999999999995</c:v>
                </c:pt>
                <c:pt idx="2249">
                  <c:v>79.012</c:v>
                </c:pt>
                <c:pt idx="2250">
                  <c:v>79.043000000000006</c:v>
                </c:pt>
                <c:pt idx="2251">
                  <c:v>79.075000000000003</c:v>
                </c:pt>
                <c:pt idx="2252">
                  <c:v>79.105999999999995</c:v>
                </c:pt>
                <c:pt idx="2253">
                  <c:v>79.137</c:v>
                </c:pt>
                <c:pt idx="2254">
                  <c:v>79.168000000000006</c:v>
                </c:pt>
                <c:pt idx="2255">
                  <c:v>79.198999999999998</c:v>
                </c:pt>
                <c:pt idx="2256">
                  <c:v>79.230999999999995</c:v>
                </c:pt>
                <c:pt idx="2257">
                  <c:v>79.262</c:v>
                </c:pt>
                <c:pt idx="2258">
                  <c:v>79.293000000000006</c:v>
                </c:pt>
                <c:pt idx="2259">
                  <c:v>79.323999999999998</c:v>
                </c:pt>
                <c:pt idx="2260">
                  <c:v>79.355999999999995</c:v>
                </c:pt>
                <c:pt idx="2261">
                  <c:v>79.387</c:v>
                </c:pt>
                <c:pt idx="2262">
                  <c:v>79.418000000000006</c:v>
                </c:pt>
                <c:pt idx="2263">
                  <c:v>79.448999999999998</c:v>
                </c:pt>
                <c:pt idx="2264">
                  <c:v>79.48</c:v>
                </c:pt>
                <c:pt idx="2265">
                  <c:v>79.512</c:v>
                </c:pt>
                <c:pt idx="2266">
                  <c:v>79.543000000000006</c:v>
                </c:pt>
                <c:pt idx="2267">
                  <c:v>79.573999999999998</c:v>
                </c:pt>
                <c:pt idx="2268">
                  <c:v>79.605000000000004</c:v>
                </c:pt>
                <c:pt idx="2269">
                  <c:v>79.635999999999996</c:v>
                </c:pt>
                <c:pt idx="2270">
                  <c:v>79.668000000000006</c:v>
                </c:pt>
                <c:pt idx="2271">
                  <c:v>79.698999999999998</c:v>
                </c:pt>
                <c:pt idx="2272">
                  <c:v>79.73</c:v>
                </c:pt>
                <c:pt idx="2273">
                  <c:v>79.760999999999996</c:v>
                </c:pt>
                <c:pt idx="2274">
                  <c:v>79.792000000000002</c:v>
                </c:pt>
                <c:pt idx="2275">
                  <c:v>79.823999999999998</c:v>
                </c:pt>
                <c:pt idx="2276">
                  <c:v>79.855000000000004</c:v>
                </c:pt>
                <c:pt idx="2277">
                  <c:v>79.885999999999996</c:v>
                </c:pt>
                <c:pt idx="2278">
                  <c:v>79.917000000000002</c:v>
                </c:pt>
                <c:pt idx="2279">
                  <c:v>79.947999999999993</c:v>
                </c:pt>
                <c:pt idx="2280">
                  <c:v>79.978999999999999</c:v>
                </c:pt>
                <c:pt idx="2281">
                  <c:v>80.010999999999996</c:v>
                </c:pt>
                <c:pt idx="2282">
                  <c:v>80.042000000000002</c:v>
                </c:pt>
                <c:pt idx="2283">
                  <c:v>80.072999999999993</c:v>
                </c:pt>
                <c:pt idx="2284">
                  <c:v>80.103999999999999</c:v>
                </c:pt>
                <c:pt idx="2285">
                  <c:v>80.135000000000005</c:v>
                </c:pt>
                <c:pt idx="2286">
                  <c:v>80.167000000000002</c:v>
                </c:pt>
                <c:pt idx="2287">
                  <c:v>80.197999999999993</c:v>
                </c:pt>
                <c:pt idx="2288">
                  <c:v>80.228999999999999</c:v>
                </c:pt>
                <c:pt idx="2289">
                  <c:v>80.260000000000005</c:v>
                </c:pt>
                <c:pt idx="2290">
                  <c:v>80.290999999999997</c:v>
                </c:pt>
                <c:pt idx="2291">
                  <c:v>80.322000000000003</c:v>
                </c:pt>
                <c:pt idx="2292">
                  <c:v>80.353999999999999</c:v>
                </c:pt>
                <c:pt idx="2293">
                  <c:v>80.385000000000005</c:v>
                </c:pt>
                <c:pt idx="2294">
                  <c:v>80.415999999999997</c:v>
                </c:pt>
                <c:pt idx="2295">
                  <c:v>80.447000000000003</c:v>
                </c:pt>
                <c:pt idx="2296">
                  <c:v>80.478999999999999</c:v>
                </c:pt>
                <c:pt idx="2297">
                  <c:v>80.510000000000005</c:v>
                </c:pt>
                <c:pt idx="2298">
                  <c:v>80.540999999999997</c:v>
                </c:pt>
                <c:pt idx="2299">
                  <c:v>80.572000000000003</c:v>
                </c:pt>
                <c:pt idx="2300">
                  <c:v>80.603999999999999</c:v>
                </c:pt>
                <c:pt idx="2301">
                  <c:v>80.635000000000005</c:v>
                </c:pt>
                <c:pt idx="2302">
                  <c:v>80.665999999999997</c:v>
                </c:pt>
                <c:pt idx="2303">
                  <c:v>80.697000000000003</c:v>
                </c:pt>
                <c:pt idx="2304">
                  <c:v>80.727999999999994</c:v>
                </c:pt>
                <c:pt idx="2305">
                  <c:v>80.760000000000005</c:v>
                </c:pt>
                <c:pt idx="2306">
                  <c:v>80.790999999999997</c:v>
                </c:pt>
                <c:pt idx="2307">
                  <c:v>80.822000000000003</c:v>
                </c:pt>
                <c:pt idx="2308">
                  <c:v>80.852999999999994</c:v>
                </c:pt>
                <c:pt idx="2309">
                  <c:v>80.884</c:v>
                </c:pt>
                <c:pt idx="2310">
                  <c:v>80.915999999999997</c:v>
                </c:pt>
                <c:pt idx="2311">
                  <c:v>80.947000000000003</c:v>
                </c:pt>
                <c:pt idx="2312">
                  <c:v>80.977999999999994</c:v>
                </c:pt>
                <c:pt idx="2313">
                  <c:v>81.009</c:v>
                </c:pt>
                <c:pt idx="2314">
                  <c:v>81.040000000000006</c:v>
                </c:pt>
                <c:pt idx="2315">
                  <c:v>81.072000000000003</c:v>
                </c:pt>
                <c:pt idx="2316">
                  <c:v>81.102999999999994</c:v>
                </c:pt>
                <c:pt idx="2317">
                  <c:v>81.134</c:v>
                </c:pt>
                <c:pt idx="2318">
                  <c:v>81.165000000000006</c:v>
                </c:pt>
                <c:pt idx="2319">
                  <c:v>81.195999999999998</c:v>
                </c:pt>
                <c:pt idx="2320">
                  <c:v>81.227000000000004</c:v>
                </c:pt>
                <c:pt idx="2321">
                  <c:v>81.259</c:v>
                </c:pt>
                <c:pt idx="2322">
                  <c:v>81.290000000000006</c:v>
                </c:pt>
                <c:pt idx="2323">
                  <c:v>81.320999999999998</c:v>
                </c:pt>
                <c:pt idx="2324">
                  <c:v>81.352000000000004</c:v>
                </c:pt>
                <c:pt idx="2325">
                  <c:v>81.384</c:v>
                </c:pt>
                <c:pt idx="2326">
                  <c:v>81.415000000000006</c:v>
                </c:pt>
                <c:pt idx="2327">
                  <c:v>81.445999999999998</c:v>
                </c:pt>
                <c:pt idx="2328">
                  <c:v>81.477000000000004</c:v>
                </c:pt>
                <c:pt idx="2329">
                  <c:v>81.507999999999996</c:v>
                </c:pt>
                <c:pt idx="2330">
                  <c:v>81.539000000000001</c:v>
                </c:pt>
                <c:pt idx="2331">
                  <c:v>81.570999999999998</c:v>
                </c:pt>
                <c:pt idx="2332">
                  <c:v>81.602000000000004</c:v>
                </c:pt>
                <c:pt idx="2333">
                  <c:v>81.635000000000005</c:v>
                </c:pt>
                <c:pt idx="2334">
                  <c:v>81.664000000000001</c:v>
                </c:pt>
                <c:pt idx="2335">
                  <c:v>81.694999999999993</c:v>
                </c:pt>
                <c:pt idx="2336">
                  <c:v>81.727000000000004</c:v>
                </c:pt>
                <c:pt idx="2337">
                  <c:v>81.757999999999996</c:v>
                </c:pt>
                <c:pt idx="2338">
                  <c:v>81.789000000000001</c:v>
                </c:pt>
                <c:pt idx="2339">
                  <c:v>81.819999999999993</c:v>
                </c:pt>
                <c:pt idx="2340">
                  <c:v>81.850999999999999</c:v>
                </c:pt>
                <c:pt idx="2341">
                  <c:v>81.882000000000005</c:v>
                </c:pt>
                <c:pt idx="2342">
                  <c:v>81.914000000000001</c:v>
                </c:pt>
                <c:pt idx="2343">
                  <c:v>81.944999999999993</c:v>
                </c:pt>
                <c:pt idx="2344">
                  <c:v>81.975999999999999</c:v>
                </c:pt>
                <c:pt idx="2345">
                  <c:v>82.007000000000005</c:v>
                </c:pt>
                <c:pt idx="2346">
                  <c:v>82.039000000000001</c:v>
                </c:pt>
                <c:pt idx="2347">
                  <c:v>82.07</c:v>
                </c:pt>
                <c:pt idx="2348">
                  <c:v>82.100999999999999</c:v>
                </c:pt>
                <c:pt idx="2349">
                  <c:v>82.132000000000005</c:v>
                </c:pt>
                <c:pt idx="2350">
                  <c:v>82.162999999999997</c:v>
                </c:pt>
                <c:pt idx="2351">
                  <c:v>82.194999999999993</c:v>
                </c:pt>
                <c:pt idx="2352">
                  <c:v>82.225999999999999</c:v>
                </c:pt>
                <c:pt idx="2353">
                  <c:v>82.257000000000005</c:v>
                </c:pt>
                <c:pt idx="2354">
                  <c:v>82.287999999999997</c:v>
                </c:pt>
                <c:pt idx="2355">
                  <c:v>82.32</c:v>
                </c:pt>
                <c:pt idx="2356">
                  <c:v>82.370999999999995</c:v>
                </c:pt>
                <c:pt idx="2357">
                  <c:v>82.397999999999996</c:v>
                </c:pt>
                <c:pt idx="2358">
                  <c:v>82.429000000000002</c:v>
                </c:pt>
                <c:pt idx="2359">
                  <c:v>82.46</c:v>
                </c:pt>
                <c:pt idx="2360">
                  <c:v>82.491</c:v>
                </c:pt>
                <c:pt idx="2361">
                  <c:v>82.522000000000006</c:v>
                </c:pt>
                <c:pt idx="2362">
                  <c:v>82.552999999999997</c:v>
                </c:pt>
                <c:pt idx="2363">
                  <c:v>82.584000000000003</c:v>
                </c:pt>
                <c:pt idx="2364">
                  <c:v>82.616</c:v>
                </c:pt>
                <c:pt idx="2365">
                  <c:v>82.647000000000006</c:v>
                </c:pt>
                <c:pt idx="2366">
                  <c:v>82.677999999999997</c:v>
                </c:pt>
                <c:pt idx="2367">
                  <c:v>82.709000000000003</c:v>
                </c:pt>
                <c:pt idx="2368">
                  <c:v>82.741</c:v>
                </c:pt>
                <c:pt idx="2369">
                  <c:v>82.772000000000006</c:v>
                </c:pt>
                <c:pt idx="2370">
                  <c:v>82.802999999999997</c:v>
                </c:pt>
                <c:pt idx="2371">
                  <c:v>82.834000000000003</c:v>
                </c:pt>
                <c:pt idx="2372">
                  <c:v>82.864999999999995</c:v>
                </c:pt>
                <c:pt idx="2373">
                  <c:v>82.897000000000006</c:v>
                </c:pt>
                <c:pt idx="2374">
                  <c:v>82.927999999999997</c:v>
                </c:pt>
                <c:pt idx="2375">
                  <c:v>82.959000000000003</c:v>
                </c:pt>
                <c:pt idx="2376">
                  <c:v>82.99</c:v>
                </c:pt>
                <c:pt idx="2377">
                  <c:v>83.021000000000001</c:v>
                </c:pt>
                <c:pt idx="2378">
                  <c:v>83.052999999999997</c:v>
                </c:pt>
                <c:pt idx="2379">
                  <c:v>83.084000000000003</c:v>
                </c:pt>
                <c:pt idx="2380">
                  <c:v>83.114999999999995</c:v>
                </c:pt>
                <c:pt idx="2381">
                  <c:v>83.146000000000001</c:v>
                </c:pt>
                <c:pt idx="2382">
                  <c:v>83.177000000000007</c:v>
                </c:pt>
                <c:pt idx="2383">
                  <c:v>83.209000000000003</c:v>
                </c:pt>
                <c:pt idx="2384">
                  <c:v>83.24</c:v>
                </c:pt>
                <c:pt idx="2385">
                  <c:v>83.271000000000001</c:v>
                </c:pt>
                <c:pt idx="2386">
                  <c:v>83.302000000000007</c:v>
                </c:pt>
                <c:pt idx="2387">
                  <c:v>83.332999999999998</c:v>
                </c:pt>
                <c:pt idx="2388">
                  <c:v>83.364999999999995</c:v>
                </c:pt>
                <c:pt idx="2389">
                  <c:v>83.396000000000001</c:v>
                </c:pt>
                <c:pt idx="2390">
                  <c:v>83.427000000000007</c:v>
                </c:pt>
                <c:pt idx="2391">
                  <c:v>83.457999999999998</c:v>
                </c:pt>
                <c:pt idx="2392">
                  <c:v>83.489000000000004</c:v>
                </c:pt>
                <c:pt idx="2393">
                  <c:v>83.52</c:v>
                </c:pt>
                <c:pt idx="2394">
                  <c:v>83.552000000000007</c:v>
                </c:pt>
                <c:pt idx="2395">
                  <c:v>83.582999999999998</c:v>
                </c:pt>
                <c:pt idx="2396">
                  <c:v>83.614000000000004</c:v>
                </c:pt>
                <c:pt idx="2397">
                  <c:v>83.644999999999996</c:v>
                </c:pt>
                <c:pt idx="2398">
                  <c:v>83.677000000000007</c:v>
                </c:pt>
                <c:pt idx="2399">
                  <c:v>83.707999999999998</c:v>
                </c:pt>
                <c:pt idx="2400">
                  <c:v>83.739000000000004</c:v>
                </c:pt>
                <c:pt idx="2401">
                  <c:v>83.77</c:v>
                </c:pt>
                <c:pt idx="2402">
                  <c:v>83.802000000000007</c:v>
                </c:pt>
                <c:pt idx="2403">
                  <c:v>83.832999999999998</c:v>
                </c:pt>
                <c:pt idx="2404">
                  <c:v>83.864000000000004</c:v>
                </c:pt>
                <c:pt idx="2405">
                  <c:v>83.894999999999996</c:v>
                </c:pt>
                <c:pt idx="2406">
                  <c:v>83.926000000000002</c:v>
                </c:pt>
                <c:pt idx="2407">
                  <c:v>83.956999999999994</c:v>
                </c:pt>
                <c:pt idx="2408">
                  <c:v>83.989000000000004</c:v>
                </c:pt>
                <c:pt idx="2409">
                  <c:v>84.022000000000006</c:v>
                </c:pt>
                <c:pt idx="2410">
                  <c:v>84.051000000000002</c:v>
                </c:pt>
                <c:pt idx="2411">
                  <c:v>84.081999999999994</c:v>
                </c:pt>
                <c:pt idx="2412">
                  <c:v>84.113</c:v>
                </c:pt>
                <c:pt idx="2413">
                  <c:v>84.144999999999996</c:v>
                </c:pt>
                <c:pt idx="2414">
                  <c:v>84.176000000000002</c:v>
                </c:pt>
                <c:pt idx="2415">
                  <c:v>84.206999999999994</c:v>
                </c:pt>
                <c:pt idx="2416">
                  <c:v>84.238</c:v>
                </c:pt>
                <c:pt idx="2417">
                  <c:v>84.269000000000005</c:v>
                </c:pt>
                <c:pt idx="2418">
                  <c:v>84.3</c:v>
                </c:pt>
                <c:pt idx="2419">
                  <c:v>84.331999999999994</c:v>
                </c:pt>
                <c:pt idx="2420">
                  <c:v>84.363</c:v>
                </c:pt>
                <c:pt idx="2421">
                  <c:v>84.394000000000005</c:v>
                </c:pt>
                <c:pt idx="2422">
                  <c:v>84.424999999999997</c:v>
                </c:pt>
                <c:pt idx="2423">
                  <c:v>84.456999999999994</c:v>
                </c:pt>
                <c:pt idx="2424">
                  <c:v>84.488</c:v>
                </c:pt>
                <c:pt idx="2425">
                  <c:v>84.519000000000005</c:v>
                </c:pt>
                <c:pt idx="2426">
                  <c:v>84.55</c:v>
                </c:pt>
                <c:pt idx="2427">
                  <c:v>84.581000000000003</c:v>
                </c:pt>
                <c:pt idx="2428">
                  <c:v>84.613</c:v>
                </c:pt>
                <c:pt idx="2429">
                  <c:v>84.644000000000005</c:v>
                </c:pt>
                <c:pt idx="2430">
                  <c:v>84.674999999999997</c:v>
                </c:pt>
                <c:pt idx="2431">
                  <c:v>84.706000000000003</c:v>
                </c:pt>
                <c:pt idx="2432">
                  <c:v>84.736999999999995</c:v>
                </c:pt>
                <c:pt idx="2433">
                  <c:v>84.769000000000005</c:v>
                </c:pt>
                <c:pt idx="2434">
                  <c:v>84.8</c:v>
                </c:pt>
                <c:pt idx="2435">
                  <c:v>84.831000000000003</c:v>
                </c:pt>
                <c:pt idx="2436">
                  <c:v>84.861999999999995</c:v>
                </c:pt>
                <c:pt idx="2437">
                  <c:v>84.893000000000001</c:v>
                </c:pt>
                <c:pt idx="2438">
                  <c:v>84.924999999999997</c:v>
                </c:pt>
                <c:pt idx="2439">
                  <c:v>84.956000000000003</c:v>
                </c:pt>
                <c:pt idx="2440">
                  <c:v>84.986999999999995</c:v>
                </c:pt>
                <c:pt idx="2441">
                  <c:v>85.018000000000001</c:v>
                </c:pt>
                <c:pt idx="2442">
                  <c:v>85.049000000000007</c:v>
                </c:pt>
                <c:pt idx="2443">
                  <c:v>85.081000000000003</c:v>
                </c:pt>
                <c:pt idx="2444">
                  <c:v>85.111999999999995</c:v>
                </c:pt>
                <c:pt idx="2445">
                  <c:v>85.143000000000001</c:v>
                </c:pt>
                <c:pt idx="2446">
                  <c:v>85.174000000000007</c:v>
                </c:pt>
                <c:pt idx="2447">
                  <c:v>85.204999999999998</c:v>
                </c:pt>
                <c:pt idx="2448">
                  <c:v>85.236999999999995</c:v>
                </c:pt>
                <c:pt idx="2449">
                  <c:v>85.268000000000001</c:v>
                </c:pt>
                <c:pt idx="2450">
                  <c:v>85.3</c:v>
                </c:pt>
                <c:pt idx="2451">
                  <c:v>85.33</c:v>
                </c:pt>
                <c:pt idx="2452">
                  <c:v>85.361000000000004</c:v>
                </c:pt>
                <c:pt idx="2453">
                  <c:v>85.393000000000001</c:v>
                </c:pt>
                <c:pt idx="2454">
                  <c:v>85.424000000000007</c:v>
                </c:pt>
                <c:pt idx="2455">
                  <c:v>85.454999999999998</c:v>
                </c:pt>
                <c:pt idx="2456">
                  <c:v>85.486000000000004</c:v>
                </c:pt>
                <c:pt idx="2457">
                  <c:v>85.518000000000001</c:v>
                </c:pt>
                <c:pt idx="2458">
                  <c:v>85.549000000000007</c:v>
                </c:pt>
                <c:pt idx="2459">
                  <c:v>85.58</c:v>
                </c:pt>
                <c:pt idx="2460">
                  <c:v>85.611000000000004</c:v>
                </c:pt>
                <c:pt idx="2461">
                  <c:v>85.641999999999996</c:v>
                </c:pt>
                <c:pt idx="2462">
                  <c:v>85.673000000000002</c:v>
                </c:pt>
                <c:pt idx="2463">
                  <c:v>85.704999999999998</c:v>
                </c:pt>
                <c:pt idx="2464">
                  <c:v>85.736000000000004</c:v>
                </c:pt>
                <c:pt idx="2465">
                  <c:v>85.766999999999996</c:v>
                </c:pt>
                <c:pt idx="2466">
                  <c:v>85.798000000000002</c:v>
                </c:pt>
                <c:pt idx="2467">
                  <c:v>85.83</c:v>
                </c:pt>
                <c:pt idx="2468">
                  <c:v>85.861000000000004</c:v>
                </c:pt>
                <c:pt idx="2469">
                  <c:v>85.891999999999996</c:v>
                </c:pt>
                <c:pt idx="2470">
                  <c:v>85.923000000000002</c:v>
                </c:pt>
                <c:pt idx="2471">
                  <c:v>85.953999999999994</c:v>
                </c:pt>
                <c:pt idx="2472">
                  <c:v>85.986000000000004</c:v>
                </c:pt>
                <c:pt idx="2473">
                  <c:v>86.016999999999996</c:v>
                </c:pt>
                <c:pt idx="2474">
                  <c:v>86.048000000000002</c:v>
                </c:pt>
                <c:pt idx="2475">
                  <c:v>86.078999999999994</c:v>
                </c:pt>
                <c:pt idx="2476">
                  <c:v>86.11</c:v>
                </c:pt>
                <c:pt idx="2477">
                  <c:v>86.141000000000005</c:v>
                </c:pt>
                <c:pt idx="2478">
                  <c:v>86.173000000000002</c:v>
                </c:pt>
                <c:pt idx="2479">
                  <c:v>86.203999999999994</c:v>
                </c:pt>
                <c:pt idx="2480">
                  <c:v>86.234999999999999</c:v>
                </c:pt>
                <c:pt idx="2481">
                  <c:v>86.266000000000005</c:v>
                </c:pt>
                <c:pt idx="2482">
                  <c:v>86.296999999999997</c:v>
                </c:pt>
                <c:pt idx="2483">
                  <c:v>86.328999999999994</c:v>
                </c:pt>
                <c:pt idx="2484">
                  <c:v>86.36</c:v>
                </c:pt>
                <c:pt idx="2485">
                  <c:v>86.391000000000005</c:v>
                </c:pt>
                <c:pt idx="2486">
                  <c:v>86.421999999999997</c:v>
                </c:pt>
                <c:pt idx="2487">
                  <c:v>86.453999999999994</c:v>
                </c:pt>
                <c:pt idx="2488">
                  <c:v>86.484999999999999</c:v>
                </c:pt>
                <c:pt idx="2489">
                  <c:v>86.516000000000005</c:v>
                </c:pt>
                <c:pt idx="2490">
                  <c:v>86.546999999999997</c:v>
                </c:pt>
                <c:pt idx="2491">
                  <c:v>86.578000000000003</c:v>
                </c:pt>
                <c:pt idx="2492">
                  <c:v>86.608999999999995</c:v>
                </c:pt>
                <c:pt idx="2493">
                  <c:v>86.641000000000005</c:v>
                </c:pt>
                <c:pt idx="2494">
                  <c:v>86.671999999999997</c:v>
                </c:pt>
                <c:pt idx="2495">
                  <c:v>86.703000000000003</c:v>
                </c:pt>
                <c:pt idx="2496">
                  <c:v>86.733999999999995</c:v>
                </c:pt>
                <c:pt idx="2497">
                  <c:v>86.765000000000001</c:v>
                </c:pt>
                <c:pt idx="2498">
                  <c:v>86.796999999999997</c:v>
                </c:pt>
                <c:pt idx="2499">
                  <c:v>86.828000000000003</c:v>
                </c:pt>
                <c:pt idx="2500">
                  <c:v>86.858999999999995</c:v>
                </c:pt>
                <c:pt idx="2501">
                  <c:v>86.89</c:v>
                </c:pt>
                <c:pt idx="2502">
                  <c:v>86.921999999999997</c:v>
                </c:pt>
                <c:pt idx="2503">
                  <c:v>86.953000000000003</c:v>
                </c:pt>
                <c:pt idx="2504">
                  <c:v>86.983999999999995</c:v>
                </c:pt>
                <c:pt idx="2505">
                  <c:v>87.015000000000001</c:v>
                </c:pt>
                <c:pt idx="2506">
                  <c:v>87.046000000000006</c:v>
                </c:pt>
                <c:pt idx="2507">
                  <c:v>87.076999999999998</c:v>
                </c:pt>
                <c:pt idx="2508">
                  <c:v>87.108999999999995</c:v>
                </c:pt>
                <c:pt idx="2509">
                  <c:v>87.14</c:v>
                </c:pt>
                <c:pt idx="2510">
                  <c:v>87.171000000000006</c:v>
                </c:pt>
                <c:pt idx="2511">
                  <c:v>87.201999999999998</c:v>
                </c:pt>
                <c:pt idx="2512">
                  <c:v>87.233000000000004</c:v>
                </c:pt>
                <c:pt idx="2513">
                  <c:v>87.265000000000001</c:v>
                </c:pt>
                <c:pt idx="2514">
                  <c:v>87.296000000000006</c:v>
                </c:pt>
                <c:pt idx="2515">
                  <c:v>87.326999999999998</c:v>
                </c:pt>
                <c:pt idx="2516">
                  <c:v>87.358000000000004</c:v>
                </c:pt>
                <c:pt idx="2517">
                  <c:v>87.39</c:v>
                </c:pt>
                <c:pt idx="2518">
                  <c:v>87.421000000000006</c:v>
                </c:pt>
                <c:pt idx="2519">
                  <c:v>87.451999999999998</c:v>
                </c:pt>
                <c:pt idx="2520">
                  <c:v>87.483000000000004</c:v>
                </c:pt>
                <c:pt idx="2521">
                  <c:v>87.513999999999996</c:v>
                </c:pt>
                <c:pt idx="2522">
                  <c:v>87.545000000000002</c:v>
                </c:pt>
                <c:pt idx="2523">
                  <c:v>87.576999999999998</c:v>
                </c:pt>
                <c:pt idx="2524">
                  <c:v>87.608000000000004</c:v>
                </c:pt>
                <c:pt idx="2525">
                  <c:v>87.638999999999996</c:v>
                </c:pt>
                <c:pt idx="2526">
                  <c:v>87.67</c:v>
                </c:pt>
                <c:pt idx="2527">
                  <c:v>87.701999999999998</c:v>
                </c:pt>
                <c:pt idx="2528">
                  <c:v>87.733000000000004</c:v>
                </c:pt>
                <c:pt idx="2529">
                  <c:v>87.763999999999996</c:v>
                </c:pt>
                <c:pt idx="2530">
                  <c:v>87.795000000000002</c:v>
                </c:pt>
                <c:pt idx="2531">
                  <c:v>87.825999999999993</c:v>
                </c:pt>
                <c:pt idx="2532">
                  <c:v>87.858000000000004</c:v>
                </c:pt>
                <c:pt idx="2533">
                  <c:v>87.888999999999996</c:v>
                </c:pt>
                <c:pt idx="2534">
                  <c:v>87.92</c:v>
                </c:pt>
                <c:pt idx="2535">
                  <c:v>87.950999999999993</c:v>
                </c:pt>
                <c:pt idx="2536">
                  <c:v>87.981999999999999</c:v>
                </c:pt>
                <c:pt idx="2537">
                  <c:v>88.013000000000005</c:v>
                </c:pt>
                <c:pt idx="2538">
                  <c:v>88.045000000000002</c:v>
                </c:pt>
                <c:pt idx="2539">
                  <c:v>88.075999999999993</c:v>
                </c:pt>
                <c:pt idx="2540">
                  <c:v>88.106999999999999</c:v>
                </c:pt>
                <c:pt idx="2541">
                  <c:v>88.138000000000005</c:v>
                </c:pt>
                <c:pt idx="2542">
                  <c:v>88.2</c:v>
                </c:pt>
                <c:pt idx="2543">
                  <c:v>88.233000000000004</c:v>
                </c:pt>
                <c:pt idx="2544">
                  <c:v>88.263000000000005</c:v>
                </c:pt>
                <c:pt idx="2545">
                  <c:v>88.293999999999997</c:v>
                </c:pt>
                <c:pt idx="2546">
                  <c:v>88.325000000000003</c:v>
                </c:pt>
                <c:pt idx="2547">
                  <c:v>88.356999999999999</c:v>
                </c:pt>
                <c:pt idx="2548">
                  <c:v>88.388000000000005</c:v>
                </c:pt>
                <c:pt idx="2549">
                  <c:v>88.418999999999997</c:v>
                </c:pt>
                <c:pt idx="2550">
                  <c:v>88.45</c:v>
                </c:pt>
                <c:pt idx="2551">
                  <c:v>88.480999999999995</c:v>
                </c:pt>
                <c:pt idx="2552">
                  <c:v>88.513000000000005</c:v>
                </c:pt>
                <c:pt idx="2553">
                  <c:v>88.543999999999997</c:v>
                </c:pt>
                <c:pt idx="2554">
                  <c:v>88.575000000000003</c:v>
                </c:pt>
                <c:pt idx="2555">
                  <c:v>88.605999999999995</c:v>
                </c:pt>
                <c:pt idx="2556">
                  <c:v>88.637</c:v>
                </c:pt>
                <c:pt idx="2557">
                  <c:v>88.668999999999997</c:v>
                </c:pt>
                <c:pt idx="2558">
                  <c:v>88.7</c:v>
                </c:pt>
                <c:pt idx="2559">
                  <c:v>88.730999999999995</c:v>
                </c:pt>
                <c:pt idx="2560">
                  <c:v>88.762</c:v>
                </c:pt>
                <c:pt idx="2561">
                  <c:v>88.793999999999997</c:v>
                </c:pt>
                <c:pt idx="2562">
                  <c:v>88.825000000000003</c:v>
                </c:pt>
                <c:pt idx="2563">
                  <c:v>88.855999999999995</c:v>
                </c:pt>
                <c:pt idx="2564">
                  <c:v>88.887</c:v>
                </c:pt>
                <c:pt idx="2565">
                  <c:v>88.918000000000006</c:v>
                </c:pt>
                <c:pt idx="2566">
                  <c:v>88.95</c:v>
                </c:pt>
                <c:pt idx="2567">
                  <c:v>88.980999999999995</c:v>
                </c:pt>
                <c:pt idx="2568">
                  <c:v>89.012</c:v>
                </c:pt>
                <c:pt idx="2569">
                  <c:v>89.043000000000006</c:v>
                </c:pt>
                <c:pt idx="2570">
                  <c:v>89.073999999999998</c:v>
                </c:pt>
                <c:pt idx="2571">
                  <c:v>89.105000000000004</c:v>
                </c:pt>
                <c:pt idx="2572">
                  <c:v>89.137</c:v>
                </c:pt>
                <c:pt idx="2573">
                  <c:v>89.168000000000006</c:v>
                </c:pt>
                <c:pt idx="2574">
                  <c:v>89.198999999999998</c:v>
                </c:pt>
                <c:pt idx="2575">
                  <c:v>89.23</c:v>
                </c:pt>
                <c:pt idx="2576">
                  <c:v>89.260999999999996</c:v>
                </c:pt>
                <c:pt idx="2577">
                  <c:v>89.293000000000006</c:v>
                </c:pt>
                <c:pt idx="2578">
                  <c:v>89.323999999999998</c:v>
                </c:pt>
                <c:pt idx="2579">
                  <c:v>89.355000000000004</c:v>
                </c:pt>
                <c:pt idx="2580">
                  <c:v>89.385999999999996</c:v>
                </c:pt>
                <c:pt idx="2581">
                  <c:v>89.418000000000006</c:v>
                </c:pt>
                <c:pt idx="2582">
                  <c:v>89.448999999999998</c:v>
                </c:pt>
                <c:pt idx="2583">
                  <c:v>89.48</c:v>
                </c:pt>
                <c:pt idx="2584">
                  <c:v>89.510999999999996</c:v>
                </c:pt>
                <c:pt idx="2585">
                  <c:v>89.542000000000002</c:v>
                </c:pt>
                <c:pt idx="2586">
                  <c:v>89.575000000000003</c:v>
                </c:pt>
                <c:pt idx="2587">
                  <c:v>89.605000000000004</c:v>
                </c:pt>
                <c:pt idx="2588">
                  <c:v>89.635999999999996</c:v>
                </c:pt>
                <c:pt idx="2589">
                  <c:v>89.667000000000002</c:v>
                </c:pt>
                <c:pt idx="2590">
                  <c:v>89.697999999999993</c:v>
                </c:pt>
                <c:pt idx="2591">
                  <c:v>89.73</c:v>
                </c:pt>
                <c:pt idx="2592">
                  <c:v>89.760999999999996</c:v>
                </c:pt>
                <c:pt idx="2593">
                  <c:v>89.792000000000002</c:v>
                </c:pt>
                <c:pt idx="2594">
                  <c:v>89.822999999999993</c:v>
                </c:pt>
                <c:pt idx="2595">
                  <c:v>89.853999999999999</c:v>
                </c:pt>
                <c:pt idx="2596">
                  <c:v>89.885999999999996</c:v>
                </c:pt>
                <c:pt idx="2597">
                  <c:v>89.917000000000002</c:v>
                </c:pt>
                <c:pt idx="2598">
                  <c:v>89.947999999999993</c:v>
                </c:pt>
                <c:pt idx="2599">
                  <c:v>89.978999999999999</c:v>
                </c:pt>
                <c:pt idx="2600">
                  <c:v>90.01</c:v>
                </c:pt>
                <c:pt idx="2601">
                  <c:v>90.040999999999997</c:v>
                </c:pt>
                <c:pt idx="2602">
                  <c:v>90.072999999999993</c:v>
                </c:pt>
                <c:pt idx="2603">
                  <c:v>90.103999999999999</c:v>
                </c:pt>
                <c:pt idx="2604">
                  <c:v>90.135000000000005</c:v>
                </c:pt>
                <c:pt idx="2605">
                  <c:v>90.165999999999997</c:v>
                </c:pt>
                <c:pt idx="2606">
                  <c:v>90.197000000000003</c:v>
                </c:pt>
                <c:pt idx="2607">
                  <c:v>90.228999999999999</c:v>
                </c:pt>
                <c:pt idx="2608">
                  <c:v>90.26</c:v>
                </c:pt>
                <c:pt idx="2609">
                  <c:v>90.290999999999997</c:v>
                </c:pt>
                <c:pt idx="2610">
                  <c:v>90.322999999999993</c:v>
                </c:pt>
                <c:pt idx="2611">
                  <c:v>90.353999999999999</c:v>
                </c:pt>
                <c:pt idx="2612">
                  <c:v>90.385000000000005</c:v>
                </c:pt>
                <c:pt idx="2613">
                  <c:v>90.415999999999997</c:v>
                </c:pt>
                <c:pt idx="2614">
                  <c:v>90.447000000000003</c:v>
                </c:pt>
                <c:pt idx="2615">
                  <c:v>90.477999999999994</c:v>
                </c:pt>
                <c:pt idx="2616">
                  <c:v>90.51</c:v>
                </c:pt>
                <c:pt idx="2617">
                  <c:v>90.540999999999997</c:v>
                </c:pt>
                <c:pt idx="2618">
                  <c:v>90.572000000000003</c:v>
                </c:pt>
                <c:pt idx="2619">
                  <c:v>90.602999999999994</c:v>
                </c:pt>
                <c:pt idx="2620">
                  <c:v>90.634</c:v>
                </c:pt>
                <c:pt idx="2621">
                  <c:v>90.665000000000006</c:v>
                </c:pt>
                <c:pt idx="2622">
                  <c:v>90.697000000000003</c:v>
                </c:pt>
                <c:pt idx="2623">
                  <c:v>90.727999999999994</c:v>
                </c:pt>
                <c:pt idx="2624">
                  <c:v>90.76</c:v>
                </c:pt>
                <c:pt idx="2625">
                  <c:v>90.789000000000001</c:v>
                </c:pt>
                <c:pt idx="2626">
                  <c:v>90.820999999999998</c:v>
                </c:pt>
                <c:pt idx="2627">
                  <c:v>90.852999999999994</c:v>
                </c:pt>
                <c:pt idx="2628">
                  <c:v>90.884</c:v>
                </c:pt>
                <c:pt idx="2629">
                  <c:v>90.915000000000006</c:v>
                </c:pt>
                <c:pt idx="2630">
                  <c:v>90.945999999999998</c:v>
                </c:pt>
                <c:pt idx="2631">
                  <c:v>90.977999999999994</c:v>
                </c:pt>
                <c:pt idx="2632">
                  <c:v>91.009</c:v>
                </c:pt>
                <c:pt idx="2633">
                  <c:v>91.04</c:v>
                </c:pt>
                <c:pt idx="2634">
                  <c:v>91.070999999999998</c:v>
                </c:pt>
                <c:pt idx="2635">
                  <c:v>91.102000000000004</c:v>
                </c:pt>
                <c:pt idx="2636">
                  <c:v>91.132999999999996</c:v>
                </c:pt>
                <c:pt idx="2637">
                  <c:v>91.165000000000006</c:v>
                </c:pt>
                <c:pt idx="2638">
                  <c:v>91.195999999999998</c:v>
                </c:pt>
                <c:pt idx="2639">
                  <c:v>91.227000000000004</c:v>
                </c:pt>
                <c:pt idx="2640">
                  <c:v>91.257999999999996</c:v>
                </c:pt>
                <c:pt idx="2641">
                  <c:v>91.289000000000001</c:v>
                </c:pt>
                <c:pt idx="2642">
                  <c:v>91.320999999999998</c:v>
                </c:pt>
                <c:pt idx="2643">
                  <c:v>91.352000000000004</c:v>
                </c:pt>
                <c:pt idx="2644">
                  <c:v>91.382999999999996</c:v>
                </c:pt>
                <c:pt idx="2645">
                  <c:v>91.414000000000001</c:v>
                </c:pt>
                <c:pt idx="2646">
                  <c:v>91.445999999999998</c:v>
                </c:pt>
                <c:pt idx="2647">
                  <c:v>91.477000000000004</c:v>
                </c:pt>
                <c:pt idx="2648">
                  <c:v>91.507999999999996</c:v>
                </c:pt>
                <c:pt idx="2649">
                  <c:v>91.539000000000001</c:v>
                </c:pt>
                <c:pt idx="2650">
                  <c:v>91.57</c:v>
                </c:pt>
                <c:pt idx="2651">
                  <c:v>91.602000000000004</c:v>
                </c:pt>
                <c:pt idx="2652">
                  <c:v>91.632999999999996</c:v>
                </c:pt>
                <c:pt idx="2653">
                  <c:v>91.664000000000001</c:v>
                </c:pt>
                <c:pt idx="2654">
                  <c:v>91.694999999999993</c:v>
                </c:pt>
                <c:pt idx="2655">
                  <c:v>91.724999999999994</c:v>
                </c:pt>
                <c:pt idx="2656">
                  <c:v>91.757000000000005</c:v>
                </c:pt>
                <c:pt idx="2657">
                  <c:v>91.789000000000001</c:v>
                </c:pt>
                <c:pt idx="2658">
                  <c:v>91.82</c:v>
                </c:pt>
                <c:pt idx="2659">
                  <c:v>91.850999999999999</c:v>
                </c:pt>
                <c:pt idx="2660">
                  <c:v>91.882000000000005</c:v>
                </c:pt>
                <c:pt idx="2661">
                  <c:v>91.912999999999997</c:v>
                </c:pt>
                <c:pt idx="2662">
                  <c:v>91.944999999999993</c:v>
                </c:pt>
                <c:pt idx="2663">
                  <c:v>91.974999999999994</c:v>
                </c:pt>
                <c:pt idx="2664">
                  <c:v>92.007000000000005</c:v>
                </c:pt>
                <c:pt idx="2665">
                  <c:v>92.037999999999997</c:v>
                </c:pt>
                <c:pt idx="2666">
                  <c:v>92.069000000000003</c:v>
                </c:pt>
                <c:pt idx="2667">
                  <c:v>92.1</c:v>
                </c:pt>
                <c:pt idx="2668">
                  <c:v>92.131</c:v>
                </c:pt>
                <c:pt idx="2669">
                  <c:v>92.162000000000006</c:v>
                </c:pt>
                <c:pt idx="2670">
                  <c:v>92.194000000000003</c:v>
                </c:pt>
                <c:pt idx="2671">
                  <c:v>92.224999999999994</c:v>
                </c:pt>
                <c:pt idx="2672">
                  <c:v>92.256</c:v>
                </c:pt>
                <c:pt idx="2673">
                  <c:v>92.287999999999997</c:v>
                </c:pt>
                <c:pt idx="2674">
                  <c:v>92.317999999999998</c:v>
                </c:pt>
                <c:pt idx="2675">
                  <c:v>92.349000000000004</c:v>
                </c:pt>
                <c:pt idx="2676">
                  <c:v>92.38</c:v>
                </c:pt>
                <c:pt idx="2677">
                  <c:v>92.412000000000006</c:v>
                </c:pt>
                <c:pt idx="2678">
                  <c:v>92.444000000000003</c:v>
                </c:pt>
                <c:pt idx="2679">
                  <c:v>92.474000000000004</c:v>
                </c:pt>
                <c:pt idx="2680">
                  <c:v>92.504999999999995</c:v>
                </c:pt>
                <c:pt idx="2681">
                  <c:v>92.536000000000001</c:v>
                </c:pt>
                <c:pt idx="2682">
                  <c:v>92.569000000000003</c:v>
                </c:pt>
                <c:pt idx="2683">
                  <c:v>92.6</c:v>
                </c:pt>
                <c:pt idx="2684">
                  <c:v>92.631</c:v>
                </c:pt>
                <c:pt idx="2685">
                  <c:v>92.661000000000001</c:v>
                </c:pt>
                <c:pt idx="2686">
                  <c:v>92.691999999999993</c:v>
                </c:pt>
                <c:pt idx="2687">
                  <c:v>92.724000000000004</c:v>
                </c:pt>
                <c:pt idx="2688">
                  <c:v>92.754999999999995</c:v>
                </c:pt>
                <c:pt idx="2689">
                  <c:v>92.786000000000001</c:v>
                </c:pt>
                <c:pt idx="2690">
                  <c:v>92.817999999999998</c:v>
                </c:pt>
                <c:pt idx="2691">
                  <c:v>92.849000000000004</c:v>
                </c:pt>
                <c:pt idx="2692">
                  <c:v>92.88</c:v>
                </c:pt>
                <c:pt idx="2693">
                  <c:v>92.911000000000001</c:v>
                </c:pt>
                <c:pt idx="2694">
                  <c:v>92.942999999999998</c:v>
                </c:pt>
                <c:pt idx="2695">
                  <c:v>92.974000000000004</c:v>
                </c:pt>
                <c:pt idx="2696">
                  <c:v>93.004999999999995</c:v>
                </c:pt>
                <c:pt idx="2697">
                  <c:v>93.037000000000006</c:v>
                </c:pt>
                <c:pt idx="2698">
                  <c:v>93.067999999999998</c:v>
                </c:pt>
                <c:pt idx="2699">
                  <c:v>93.099000000000004</c:v>
                </c:pt>
                <c:pt idx="2700">
                  <c:v>93.13</c:v>
                </c:pt>
                <c:pt idx="2701">
                  <c:v>93.161000000000001</c:v>
                </c:pt>
                <c:pt idx="2702">
                  <c:v>93.191999999999993</c:v>
                </c:pt>
                <c:pt idx="2703">
                  <c:v>93.222999999999999</c:v>
                </c:pt>
                <c:pt idx="2704">
                  <c:v>93.254000000000005</c:v>
                </c:pt>
                <c:pt idx="2705">
                  <c:v>93.286000000000001</c:v>
                </c:pt>
                <c:pt idx="2706">
                  <c:v>93.316999999999993</c:v>
                </c:pt>
                <c:pt idx="2707">
                  <c:v>93.347999999999999</c:v>
                </c:pt>
                <c:pt idx="2708">
                  <c:v>93.379000000000005</c:v>
                </c:pt>
                <c:pt idx="2709">
                  <c:v>93.411000000000001</c:v>
                </c:pt>
                <c:pt idx="2710">
                  <c:v>93.441999999999993</c:v>
                </c:pt>
                <c:pt idx="2711">
                  <c:v>93.474000000000004</c:v>
                </c:pt>
                <c:pt idx="2712">
                  <c:v>93.504000000000005</c:v>
                </c:pt>
                <c:pt idx="2713">
                  <c:v>93.534999999999997</c:v>
                </c:pt>
                <c:pt idx="2714">
                  <c:v>93.566000000000003</c:v>
                </c:pt>
                <c:pt idx="2715">
                  <c:v>93.596999999999994</c:v>
                </c:pt>
                <c:pt idx="2716">
                  <c:v>93.628</c:v>
                </c:pt>
                <c:pt idx="2717">
                  <c:v>93.661000000000001</c:v>
                </c:pt>
                <c:pt idx="2718">
                  <c:v>93.691999999999993</c:v>
                </c:pt>
                <c:pt idx="2719">
                  <c:v>93.722999999999999</c:v>
                </c:pt>
                <c:pt idx="2720">
                  <c:v>93.753</c:v>
                </c:pt>
                <c:pt idx="2721">
                  <c:v>93.784999999999997</c:v>
                </c:pt>
                <c:pt idx="2722">
                  <c:v>93.816000000000003</c:v>
                </c:pt>
                <c:pt idx="2723">
                  <c:v>93.846999999999994</c:v>
                </c:pt>
                <c:pt idx="2724">
                  <c:v>93.879000000000005</c:v>
                </c:pt>
                <c:pt idx="2725">
                  <c:v>93.909000000000006</c:v>
                </c:pt>
                <c:pt idx="2726">
                  <c:v>93.94</c:v>
                </c:pt>
                <c:pt idx="2727">
                  <c:v>93.971999999999994</c:v>
                </c:pt>
                <c:pt idx="2728">
                  <c:v>94.003</c:v>
                </c:pt>
                <c:pt idx="2729">
                  <c:v>94.034000000000006</c:v>
                </c:pt>
                <c:pt idx="2730">
                  <c:v>94.064999999999998</c:v>
                </c:pt>
                <c:pt idx="2731">
                  <c:v>94.096000000000004</c:v>
                </c:pt>
                <c:pt idx="2732">
                  <c:v>94.128</c:v>
                </c:pt>
                <c:pt idx="2733">
                  <c:v>94.159000000000006</c:v>
                </c:pt>
                <c:pt idx="2734">
                  <c:v>94.19</c:v>
                </c:pt>
                <c:pt idx="2735">
                  <c:v>94.221000000000004</c:v>
                </c:pt>
                <c:pt idx="2736">
                  <c:v>94.253</c:v>
                </c:pt>
                <c:pt idx="2737">
                  <c:v>94.284000000000006</c:v>
                </c:pt>
                <c:pt idx="2738">
                  <c:v>94.316000000000003</c:v>
                </c:pt>
                <c:pt idx="2739">
                  <c:v>94.346000000000004</c:v>
                </c:pt>
                <c:pt idx="2740">
                  <c:v>94.376999999999995</c:v>
                </c:pt>
                <c:pt idx="2741">
                  <c:v>94.409000000000006</c:v>
                </c:pt>
                <c:pt idx="2742">
                  <c:v>94.447999999999993</c:v>
                </c:pt>
                <c:pt idx="2743">
                  <c:v>94.471000000000004</c:v>
                </c:pt>
                <c:pt idx="2744">
                  <c:v>94.503</c:v>
                </c:pt>
                <c:pt idx="2745">
                  <c:v>94.533000000000001</c:v>
                </c:pt>
                <c:pt idx="2746">
                  <c:v>94.563999999999993</c:v>
                </c:pt>
                <c:pt idx="2747">
                  <c:v>94.596000000000004</c:v>
                </c:pt>
                <c:pt idx="2748">
                  <c:v>94.626999999999995</c:v>
                </c:pt>
                <c:pt idx="2749">
                  <c:v>94.658000000000001</c:v>
                </c:pt>
                <c:pt idx="2750">
                  <c:v>94.688999999999993</c:v>
                </c:pt>
                <c:pt idx="2751">
                  <c:v>94.72</c:v>
                </c:pt>
                <c:pt idx="2752">
                  <c:v>94.751999999999995</c:v>
                </c:pt>
                <c:pt idx="2753">
                  <c:v>94.784000000000006</c:v>
                </c:pt>
                <c:pt idx="2754">
                  <c:v>94.814999999999998</c:v>
                </c:pt>
                <c:pt idx="2755">
                  <c:v>94.844999999999999</c:v>
                </c:pt>
                <c:pt idx="2756">
                  <c:v>94.876000000000005</c:v>
                </c:pt>
                <c:pt idx="2757">
                  <c:v>94.908000000000001</c:v>
                </c:pt>
                <c:pt idx="2758">
                  <c:v>94.938999999999993</c:v>
                </c:pt>
                <c:pt idx="2759">
                  <c:v>94.97</c:v>
                </c:pt>
                <c:pt idx="2760">
                  <c:v>95.001000000000005</c:v>
                </c:pt>
                <c:pt idx="2761">
                  <c:v>95.031999999999996</c:v>
                </c:pt>
                <c:pt idx="2762">
                  <c:v>95.063999999999993</c:v>
                </c:pt>
                <c:pt idx="2763">
                  <c:v>95.094999999999999</c:v>
                </c:pt>
                <c:pt idx="2764">
                  <c:v>95.126000000000005</c:v>
                </c:pt>
                <c:pt idx="2765">
                  <c:v>95.156999999999996</c:v>
                </c:pt>
                <c:pt idx="2766">
                  <c:v>95.188000000000002</c:v>
                </c:pt>
                <c:pt idx="2767">
                  <c:v>95.22</c:v>
                </c:pt>
                <c:pt idx="2768">
                  <c:v>95.251000000000005</c:v>
                </c:pt>
                <c:pt idx="2769">
                  <c:v>95.281999999999996</c:v>
                </c:pt>
                <c:pt idx="2770">
                  <c:v>95.313000000000002</c:v>
                </c:pt>
                <c:pt idx="2771">
                  <c:v>95.344999999999999</c:v>
                </c:pt>
                <c:pt idx="2772">
                  <c:v>95.376000000000005</c:v>
                </c:pt>
                <c:pt idx="2773">
                  <c:v>95.406999999999996</c:v>
                </c:pt>
                <c:pt idx="2774">
                  <c:v>95.438000000000002</c:v>
                </c:pt>
                <c:pt idx="2775">
                  <c:v>95.468999999999994</c:v>
                </c:pt>
                <c:pt idx="2776">
                  <c:v>95.5</c:v>
                </c:pt>
                <c:pt idx="2777">
                  <c:v>95.531999999999996</c:v>
                </c:pt>
                <c:pt idx="2778">
                  <c:v>95.563000000000002</c:v>
                </c:pt>
                <c:pt idx="2779">
                  <c:v>95.593999999999994</c:v>
                </c:pt>
                <c:pt idx="2780">
                  <c:v>95.625</c:v>
                </c:pt>
                <c:pt idx="2781">
                  <c:v>95.656000000000006</c:v>
                </c:pt>
                <c:pt idx="2782">
                  <c:v>95.688999999999993</c:v>
                </c:pt>
                <c:pt idx="2783">
                  <c:v>95.718999999999994</c:v>
                </c:pt>
                <c:pt idx="2784">
                  <c:v>95.75</c:v>
                </c:pt>
                <c:pt idx="2785">
                  <c:v>95.781000000000006</c:v>
                </c:pt>
                <c:pt idx="2786">
                  <c:v>95.811999999999998</c:v>
                </c:pt>
                <c:pt idx="2787">
                  <c:v>95.843999999999994</c:v>
                </c:pt>
                <c:pt idx="2788">
                  <c:v>95.875</c:v>
                </c:pt>
                <c:pt idx="2789">
                  <c:v>95.906000000000006</c:v>
                </c:pt>
                <c:pt idx="2790">
                  <c:v>95.936999999999998</c:v>
                </c:pt>
                <c:pt idx="2791">
                  <c:v>95.968000000000004</c:v>
                </c:pt>
                <c:pt idx="2792">
                  <c:v>96</c:v>
                </c:pt>
                <c:pt idx="2793">
                  <c:v>96.031000000000006</c:v>
                </c:pt>
                <c:pt idx="2794">
                  <c:v>96.061999999999998</c:v>
                </c:pt>
                <c:pt idx="2795">
                  <c:v>96.093000000000004</c:v>
                </c:pt>
                <c:pt idx="2796">
                  <c:v>96.123999999999995</c:v>
                </c:pt>
                <c:pt idx="2797">
                  <c:v>96.156000000000006</c:v>
                </c:pt>
                <c:pt idx="2798">
                  <c:v>96.186999999999998</c:v>
                </c:pt>
                <c:pt idx="2799">
                  <c:v>96.218000000000004</c:v>
                </c:pt>
                <c:pt idx="2800">
                  <c:v>96.248999999999995</c:v>
                </c:pt>
                <c:pt idx="2801">
                  <c:v>96.28</c:v>
                </c:pt>
                <c:pt idx="2802">
                  <c:v>96.311999999999998</c:v>
                </c:pt>
                <c:pt idx="2803">
                  <c:v>96.343000000000004</c:v>
                </c:pt>
                <c:pt idx="2804">
                  <c:v>96.373999999999995</c:v>
                </c:pt>
                <c:pt idx="2805">
                  <c:v>96.405000000000001</c:v>
                </c:pt>
                <c:pt idx="2806">
                  <c:v>96.436999999999998</c:v>
                </c:pt>
                <c:pt idx="2807">
                  <c:v>96.468000000000004</c:v>
                </c:pt>
                <c:pt idx="2808">
                  <c:v>96.498999999999995</c:v>
                </c:pt>
                <c:pt idx="2809">
                  <c:v>96.53</c:v>
                </c:pt>
                <c:pt idx="2810">
                  <c:v>96.561000000000007</c:v>
                </c:pt>
                <c:pt idx="2811">
                  <c:v>96.591999999999999</c:v>
                </c:pt>
                <c:pt idx="2812">
                  <c:v>96.623999999999995</c:v>
                </c:pt>
                <c:pt idx="2813">
                  <c:v>96.655000000000001</c:v>
                </c:pt>
                <c:pt idx="2814">
                  <c:v>96.686000000000007</c:v>
                </c:pt>
                <c:pt idx="2815">
                  <c:v>96.716999999999999</c:v>
                </c:pt>
                <c:pt idx="2816">
                  <c:v>96.748000000000005</c:v>
                </c:pt>
                <c:pt idx="2817">
                  <c:v>96.78</c:v>
                </c:pt>
                <c:pt idx="2818">
                  <c:v>96.811000000000007</c:v>
                </c:pt>
                <c:pt idx="2819">
                  <c:v>96.841999999999999</c:v>
                </c:pt>
                <c:pt idx="2820">
                  <c:v>96.873000000000005</c:v>
                </c:pt>
                <c:pt idx="2821">
                  <c:v>96.903999999999996</c:v>
                </c:pt>
                <c:pt idx="2822">
                  <c:v>96.936000000000007</c:v>
                </c:pt>
                <c:pt idx="2823">
                  <c:v>96.966999999999999</c:v>
                </c:pt>
                <c:pt idx="2824">
                  <c:v>96.998000000000005</c:v>
                </c:pt>
                <c:pt idx="2825">
                  <c:v>97.028999999999996</c:v>
                </c:pt>
                <c:pt idx="2826">
                  <c:v>97.06</c:v>
                </c:pt>
                <c:pt idx="2827">
                  <c:v>97.091999999999999</c:v>
                </c:pt>
                <c:pt idx="2828">
                  <c:v>97.123000000000005</c:v>
                </c:pt>
                <c:pt idx="2829">
                  <c:v>97.153999999999996</c:v>
                </c:pt>
                <c:pt idx="2830">
                  <c:v>97.185000000000002</c:v>
                </c:pt>
                <c:pt idx="2831">
                  <c:v>97.215999999999994</c:v>
                </c:pt>
                <c:pt idx="2832">
                  <c:v>97.248000000000005</c:v>
                </c:pt>
                <c:pt idx="2833">
                  <c:v>97.278999999999996</c:v>
                </c:pt>
                <c:pt idx="2834">
                  <c:v>97.31</c:v>
                </c:pt>
                <c:pt idx="2835">
                  <c:v>97.340999999999994</c:v>
                </c:pt>
                <c:pt idx="2836">
                  <c:v>97.373000000000005</c:v>
                </c:pt>
                <c:pt idx="2837">
                  <c:v>97.403999999999996</c:v>
                </c:pt>
                <c:pt idx="2838">
                  <c:v>97.435000000000002</c:v>
                </c:pt>
                <c:pt idx="2839">
                  <c:v>97.465999999999994</c:v>
                </c:pt>
                <c:pt idx="2840">
                  <c:v>97.497</c:v>
                </c:pt>
                <c:pt idx="2841">
                  <c:v>97.528999999999996</c:v>
                </c:pt>
                <c:pt idx="2842">
                  <c:v>97.56</c:v>
                </c:pt>
                <c:pt idx="2843">
                  <c:v>97.590999999999994</c:v>
                </c:pt>
                <c:pt idx="2844">
                  <c:v>97.622</c:v>
                </c:pt>
                <c:pt idx="2845">
                  <c:v>97.653000000000006</c:v>
                </c:pt>
                <c:pt idx="2846">
                  <c:v>97.683999999999997</c:v>
                </c:pt>
                <c:pt idx="2847">
                  <c:v>97.715999999999994</c:v>
                </c:pt>
                <c:pt idx="2848">
                  <c:v>97.747</c:v>
                </c:pt>
                <c:pt idx="2849">
                  <c:v>97.778000000000006</c:v>
                </c:pt>
                <c:pt idx="2850">
                  <c:v>97.808999999999997</c:v>
                </c:pt>
                <c:pt idx="2851">
                  <c:v>97.84</c:v>
                </c:pt>
                <c:pt idx="2852">
                  <c:v>97.872</c:v>
                </c:pt>
                <c:pt idx="2853">
                  <c:v>97.903000000000006</c:v>
                </c:pt>
                <c:pt idx="2854">
                  <c:v>97.933999999999997</c:v>
                </c:pt>
                <c:pt idx="2855">
                  <c:v>97.965000000000003</c:v>
                </c:pt>
                <c:pt idx="2856">
                  <c:v>97.995999999999995</c:v>
                </c:pt>
                <c:pt idx="2857">
                  <c:v>98.028000000000006</c:v>
                </c:pt>
                <c:pt idx="2858">
                  <c:v>98.058999999999997</c:v>
                </c:pt>
                <c:pt idx="2859">
                  <c:v>98.09</c:v>
                </c:pt>
                <c:pt idx="2860">
                  <c:v>98.120999999999995</c:v>
                </c:pt>
                <c:pt idx="2861">
                  <c:v>98.153000000000006</c:v>
                </c:pt>
                <c:pt idx="2862">
                  <c:v>98.183999999999997</c:v>
                </c:pt>
                <c:pt idx="2863">
                  <c:v>98.215000000000003</c:v>
                </c:pt>
                <c:pt idx="2864">
                  <c:v>98.245999999999995</c:v>
                </c:pt>
                <c:pt idx="2865">
                  <c:v>98.277000000000001</c:v>
                </c:pt>
                <c:pt idx="2866">
                  <c:v>98.308999999999997</c:v>
                </c:pt>
                <c:pt idx="2867">
                  <c:v>98.34</c:v>
                </c:pt>
                <c:pt idx="2868">
                  <c:v>98.370999999999995</c:v>
                </c:pt>
                <c:pt idx="2869">
                  <c:v>98.402000000000001</c:v>
                </c:pt>
                <c:pt idx="2870">
                  <c:v>98.433000000000007</c:v>
                </c:pt>
                <c:pt idx="2871">
                  <c:v>98.463999999999999</c:v>
                </c:pt>
                <c:pt idx="2872">
                  <c:v>98.495999999999995</c:v>
                </c:pt>
                <c:pt idx="2873">
                  <c:v>98.527000000000001</c:v>
                </c:pt>
                <c:pt idx="2874">
                  <c:v>98.558000000000007</c:v>
                </c:pt>
                <c:pt idx="2875">
                  <c:v>98.588999999999999</c:v>
                </c:pt>
                <c:pt idx="2876">
                  <c:v>98.62</c:v>
                </c:pt>
                <c:pt idx="2877">
                  <c:v>98.652000000000001</c:v>
                </c:pt>
                <c:pt idx="2878">
                  <c:v>98.683000000000007</c:v>
                </c:pt>
                <c:pt idx="2879">
                  <c:v>98.713999999999999</c:v>
                </c:pt>
                <c:pt idx="2880">
                  <c:v>98.745000000000005</c:v>
                </c:pt>
                <c:pt idx="2881">
                  <c:v>98.777000000000001</c:v>
                </c:pt>
                <c:pt idx="2882">
                  <c:v>98.808000000000007</c:v>
                </c:pt>
                <c:pt idx="2883">
                  <c:v>98.838999999999999</c:v>
                </c:pt>
                <c:pt idx="2884">
                  <c:v>98.87</c:v>
                </c:pt>
                <c:pt idx="2885">
                  <c:v>98.900999999999996</c:v>
                </c:pt>
                <c:pt idx="2886">
                  <c:v>98.932000000000002</c:v>
                </c:pt>
                <c:pt idx="2887">
                  <c:v>98.963999999999999</c:v>
                </c:pt>
                <c:pt idx="2888">
                  <c:v>98.995000000000005</c:v>
                </c:pt>
                <c:pt idx="2889">
                  <c:v>99.025999999999996</c:v>
                </c:pt>
                <c:pt idx="2890">
                  <c:v>99.057000000000002</c:v>
                </c:pt>
                <c:pt idx="2891">
                  <c:v>99.087999999999994</c:v>
                </c:pt>
                <c:pt idx="2892">
                  <c:v>99.12</c:v>
                </c:pt>
                <c:pt idx="2893">
                  <c:v>99.150999999999996</c:v>
                </c:pt>
                <c:pt idx="2894">
                  <c:v>99.182000000000002</c:v>
                </c:pt>
                <c:pt idx="2895">
                  <c:v>99.212999999999994</c:v>
                </c:pt>
                <c:pt idx="2896">
                  <c:v>99.244</c:v>
                </c:pt>
                <c:pt idx="2897">
                  <c:v>99.275999999999996</c:v>
                </c:pt>
                <c:pt idx="2898">
                  <c:v>99.307000000000002</c:v>
                </c:pt>
                <c:pt idx="2899">
                  <c:v>99.337999999999994</c:v>
                </c:pt>
                <c:pt idx="2900">
                  <c:v>99.369</c:v>
                </c:pt>
                <c:pt idx="2901">
                  <c:v>99.4</c:v>
                </c:pt>
                <c:pt idx="2902">
                  <c:v>99.432000000000002</c:v>
                </c:pt>
                <c:pt idx="2903">
                  <c:v>99.462999999999994</c:v>
                </c:pt>
                <c:pt idx="2904">
                  <c:v>99.494</c:v>
                </c:pt>
                <c:pt idx="2905">
                  <c:v>99.525000000000006</c:v>
                </c:pt>
                <c:pt idx="2906">
                  <c:v>99.557000000000002</c:v>
                </c:pt>
                <c:pt idx="2907">
                  <c:v>99.587999999999994</c:v>
                </c:pt>
                <c:pt idx="2908">
                  <c:v>99.619</c:v>
                </c:pt>
                <c:pt idx="2909">
                  <c:v>99.65</c:v>
                </c:pt>
                <c:pt idx="2910">
                  <c:v>99.680999999999997</c:v>
                </c:pt>
                <c:pt idx="2911">
                  <c:v>99.712000000000003</c:v>
                </c:pt>
                <c:pt idx="2912">
                  <c:v>99.744</c:v>
                </c:pt>
                <c:pt idx="2913">
                  <c:v>99.775000000000006</c:v>
                </c:pt>
                <c:pt idx="2914">
                  <c:v>99.805999999999997</c:v>
                </c:pt>
                <c:pt idx="2915">
                  <c:v>99.837000000000003</c:v>
                </c:pt>
                <c:pt idx="2916">
                  <c:v>99.867999999999995</c:v>
                </c:pt>
                <c:pt idx="2917">
                  <c:v>99.9</c:v>
                </c:pt>
                <c:pt idx="2918">
                  <c:v>99.930999999999997</c:v>
                </c:pt>
                <c:pt idx="2919">
                  <c:v>99.962000000000003</c:v>
                </c:pt>
                <c:pt idx="2920">
                  <c:v>99.992999999999995</c:v>
                </c:pt>
                <c:pt idx="2921">
                  <c:v>100.024</c:v>
                </c:pt>
                <c:pt idx="2922">
                  <c:v>100.056</c:v>
                </c:pt>
                <c:pt idx="2923">
                  <c:v>100.087</c:v>
                </c:pt>
                <c:pt idx="2924">
                  <c:v>100.11799999999999</c:v>
                </c:pt>
                <c:pt idx="2925">
                  <c:v>100.16500000000001</c:v>
                </c:pt>
                <c:pt idx="2926">
                  <c:v>100.19799999999999</c:v>
                </c:pt>
                <c:pt idx="2927">
                  <c:v>100.227</c:v>
                </c:pt>
                <c:pt idx="2928">
                  <c:v>100.258</c:v>
                </c:pt>
                <c:pt idx="2929">
                  <c:v>100.29</c:v>
                </c:pt>
                <c:pt idx="2930">
                  <c:v>100.321</c:v>
                </c:pt>
                <c:pt idx="2931">
                  <c:v>100.352</c:v>
                </c:pt>
                <c:pt idx="2932">
                  <c:v>100.383</c:v>
                </c:pt>
                <c:pt idx="2933">
                  <c:v>100.414</c:v>
                </c:pt>
                <c:pt idx="2934">
                  <c:v>100.446</c:v>
                </c:pt>
                <c:pt idx="2935">
                  <c:v>100.477</c:v>
                </c:pt>
                <c:pt idx="2936">
                  <c:v>100.508</c:v>
                </c:pt>
                <c:pt idx="2937">
                  <c:v>100.539</c:v>
                </c:pt>
                <c:pt idx="2938">
                  <c:v>100.571</c:v>
                </c:pt>
                <c:pt idx="2939">
                  <c:v>100.602</c:v>
                </c:pt>
                <c:pt idx="2940">
                  <c:v>100.633</c:v>
                </c:pt>
                <c:pt idx="2941">
                  <c:v>100.664</c:v>
                </c:pt>
                <c:pt idx="2942">
                  <c:v>100.69499999999999</c:v>
                </c:pt>
                <c:pt idx="2943">
                  <c:v>100.727</c:v>
                </c:pt>
                <c:pt idx="2944">
                  <c:v>100.758</c:v>
                </c:pt>
                <c:pt idx="2945">
                  <c:v>100.789</c:v>
                </c:pt>
                <c:pt idx="2946">
                  <c:v>100.82</c:v>
                </c:pt>
                <c:pt idx="2947">
                  <c:v>100.851</c:v>
                </c:pt>
                <c:pt idx="2948">
                  <c:v>100.883</c:v>
                </c:pt>
                <c:pt idx="2949">
                  <c:v>100.914</c:v>
                </c:pt>
                <c:pt idx="2950">
                  <c:v>100.94499999999999</c:v>
                </c:pt>
                <c:pt idx="2951">
                  <c:v>100.976</c:v>
                </c:pt>
                <c:pt idx="2952">
                  <c:v>101.00700000000001</c:v>
                </c:pt>
                <c:pt idx="2953">
                  <c:v>101.039</c:v>
                </c:pt>
                <c:pt idx="2954">
                  <c:v>101.07</c:v>
                </c:pt>
                <c:pt idx="2955">
                  <c:v>101.101</c:v>
                </c:pt>
                <c:pt idx="2956">
                  <c:v>101.13200000000001</c:v>
                </c:pt>
                <c:pt idx="2957">
                  <c:v>101.163</c:v>
                </c:pt>
                <c:pt idx="2958">
                  <c:v>101.194</c:v>
                </c:pt>
                <c:pt idx="2959">
                  <c:v>101.226</c:v>
                </c:pt>
                <c:pt idx="2960">
                  <c:v>101.25700000000001</c:v>
                </c:pt>
                <c:pt idx="2961">
                  <c:v>101.288</c:v>
                </c:pt>
                <c:pt idx="2962">
                  <c:v>101.319</c:v>
                </c:pt>
                <c:pt idx="2963">
                  <c:v>101.35</c:v>
                </c:pt>
                <c:pt idx="2964">
                  <c:v>101.38200000000001</c:v>
                </c:pt>
                <c:pt idx="2965">
                  <c:v>101.413</c:v>
                </c:pt>
                <c:pt idx="2966">
                  <c:v>101.444</c:v>
                </c:pt>
                <c:pt idx="2967">
                  <c:v>101.47499999999999</c:v>
                </c:pt>
                <c:pt idx="2968">
                  <c:v>101.50700000000001</c:v>
                </c:pt>
                <c:pt idx="2969">
                  <c:v>101.538</c:v>
                </c:pt>
                <c:pt idx="2970">
                  <c:v>101.569</c:v>
                </c:pt>
                <c:pt idx="2971">
                  <c:v>101.6</c:v>
                </c:pt>
                <c:pt idx="2972">
                  <c:v>101.631</c:v>
                </c:pt>
                <c:pt idx="2973">
                  <c:v>101.66200000000001</c:v>
                </c:pt>
                <c:pt idx="2974">
                  <c:v>101.694</c:v>
                </c:pt>
                <c:pt idx="2975">
                  <c:v>101.72499999999999</c:v>
                </c:pt>
                <c:pt idx="2976">
                  <c:v>101.756</c:v>
                </c:pt>
                <c:pt idx="2977">
                  <c:v>101.78700000000001</c:v>
                </c:pt>
                <c:pt idx="2978">
                  <c:v>101.818</c:v>
                </c:pt>
                <c:pt idx="2979">
                  <c:v>101.85</c:v>
                </c:pt>
                <c:pt idx="2980">
                  <c:v>101.881</c:v>
                </c:pt>
                <c:pt idx="2981">
                  <c:v>101.91200000000001</c:v>
                </c:pt>
                <c:pt idx="2982">
                  <c:v>101.943</c:v>
                </c:pt>
                <c:pt idx="2983">
                  <c:v>101.974</c:v>
                </c:pt>
                <c:pt idx="2984">
                  <c:v>102.006</c:v>
                </c:pt>
                <c:pt idx="2985">
                  <c:v>102.03700000000001</c:v>
                </c:pt>
                <c:pt idx="2986">
                  <c:v>102.068</c:v>
                </c:pt>
                <c:pt idx="2987">
                  <c:v>102.099</c:v>
                </c:pt>
                <c:pt idx="2988">
                  <c:v>102.131</c:v>
                </c:pt>
                <c:pt idx="2989">
                  <c:v>102.16200000000001</c:v>
                </c:pt>
                <c:pt idx="2990">
                  <c:v>102.193</c:v>
                </c:pt>
                <c:pt idx="2991">
                  <c:v>102.224</c:v>
                </c:pt>
                <c:pt idx="2992">
                  <c:v>102.255</c:v>
                </c:pt>
                <c:pt idx="2993">
                  <c:v>102.286</c:v>
                </c:pt>
                <c:pt idx="2994">
                  <c:v>102.318</c:v>
                </c:pt>
                <c:pt idx="2995">
                  <c:v>102.349</c:v>
                </c:pt>
                <c:pt idx="2996">
                  <c:v>102.38</c:v>
                </c:pt>
                <c:pt idx="2997">
                  <c:v>102.411</c:v>
                </c:pt>
                <c:pt idx="2998">
                  <c:v>102.443</c:v>
                </c:pt>
                <c:pt idx="2999">
                  <c:v>102.474</c:v>
                </c:pt>
                <c:pt idx="3000">
                  <c:v>102.505</c:v>
                </c:pt>
                <c:pt idx="3001">
                  <c:v>102.536</c:v>
                </c:pt>
                <c:pt idx="3002">
                  <c:v>102.56699999999999</c:v>
                </c:pt>
                <c:pt idx="3003">
                  <c:v>102.598</c:v>
                </c:pt>
                <c:pt idx="3004">
                  <c:v>102.63</c:v>
                </c:pt>
                <c:pt idx="3005">
                  <c:v>102.661</c:v>
                </c:pt>
                <c:pt idx="3006">
                  <c:v>102.69199999999999</c:v>
                </c:pt>
                <c:pt idx="3007">
                  <c:v>102.723</c:v>
                </c:pt>
                <c:pt idx="3008">
                  <c:v>102.754</c:v>
                </c:pt>
                <c:pt idx="3009">
                  <c:v>102.786</c:v>
                </c:pt>
                <c:pt idx="3010">
                  <c:v>102.81699999999999</c:v>
                </c:pt>
                <c:pt idx="3011">
                  <c:v>102.848</c:v>
                </c:pt>
                <c:pt idx="3012">
                  <c:v>102.879</c:v>
                </c:pt>
                <c:pt idx="3013">
                  <c:v>102.91200000000001</c:v>
                </c:pt>
                <c:pt idx="3014">
                  <c:v>102.94199999999999</c:v>
                </c:pt>
                <c:pt idx="3015">
                  <c:v>102.973</c:v>
                </c:pt>
                <c:pt idx="3016">
                  <c:v>103.004</c:v>
                </c:pt>
                <c:pt idx="3017">
                  <c:v>103.035</c:v>
                </c:pt>
                <c:pt idx="3018">
                  <c:v>103.066</c:v>
                </c:pt>
                <c:pt idx="3019">
                  <c:v>103.098</c:v>
                </c:pt>
                <c:pt idx="3020">
                  <c:v>103.129</c:v>
                </c:pt>
                <c:pt idx="3021">
                  <c:v>103.16</c:v>
                </c:pt>
                <c:pt idx="3022">
                  <c:v>103.191</c:v>
                </c:pt>
                <c:pt idx="3023">
                  <c:v>103.223</c:v>
                </c:pt>
                <c:pt idx="3024">
                  <c:v>103.254</c:v>
                </c:pt>
                <c:pt idx="3025">
                  <c:v>103.285</c:v>
                </c:pt>
                <c:pt idx="3026">
                  <c:v>103.316</c:v>
                </c:pt>
                <c:pt idx="3027">
                  <c:v>103.34699999999999</c:v>
                </c:pt>
                <c:pt idx="3028">
                  <c:v>103.378</c:v>
                </c:pt>
                <c:pt idx="3029">
                  <c:v>103.41</c:v>
                </c:pt>
                <c:pt idx="3030">
                  <c:v>103.441</c:v>
                </c:pt>
                <c:pt idx="3031">
                  <c:v>103.47199999999999</c:v>
                </c:pt>
                <c:pt idx="3032">
                  <c:v>103.503</c:v>
                </c:pt>
                <c:pt idx="3033">
                  <c:v>103.535</c:v>
                </c:pt>
                <c:pt idx="3034">
                  <c:v>103.566</c:v>
                </c:pt>
                <c:pt idx="3035">
                  <c:v>103.59699999999999</c:v>
                </c:pt>
                <c:pt idx="3036">
                  <c:v>103.628</c:v>
                </c:pt>
                <c:pt idx="3037">
                  <c:v>103.65900000000001</c:v>
                </c:pt>
                <c:pt idx="3038">
                  <c:v>103.69</c:v>
                </c:pt>
                <c:pt idx="3039">
                  <c:v>103.72199999999999</c:v>
                </c:pt>
                <c:pt idx="3040">
                  <c:v>103.753</c:v>
                </c:pt>
                <c:pt idx="3041">
                  <c:v>103.78400000000001</c:v>
                </c:pt>
                <c:pt idx="3042">
                  <c:v>103.815</c:v>
                </c:pt>
                <c:pt idx="3043">
                  <c:v>103.846</c:v>
                </c:pt>
                <c:pt idx="3044">
                  <c:v>103.878</c:v>
                </c:pt>
                <c:pt idx="3045">
                  <c:v>103.90900000000001</c:v>
                </c:pt>
                <c:pt idx="3046">
                  <c:v>103.94</c:v>
                </c:pt>
                <c:pt idx="3047">
                  <c:v>103.971</c:v>
                </c:pt>
                <c:pt idx="3048">
                  <c:v>104.002</c:v>
                </c:pt>
                <c:pt idx="3049">
                  <c:v>104.03400000000001</c:v>
                </c:pt>
                <c:pt idx="3050">
                  <c:v>104.065</c:v>
                </c:pt>
                <c:pt idx="3051">
                  <c:v>104.096</c:v>
                </c:pt>
                <c:pt idx="3052">
                  <c:v>104.127</c:v>
                </c:pt>
                <c:pt idx="3053">
                  <c:v>104.158</c:v>
                </c:pt>
                <c:pt idx="3054">
                  <c:v>104.19</c:v>
                </c:pt>
                <c:pt idx="3055">
                  <c:v>104.221</c:v>
                </c:pt>
                <c:pt idx="3056">
                  <c:v>104.252</c:v>
                </c:pt>
                <c:pt idx="3057">
                  <c:v>104.285</c:v>
                </c:pt>
                <c:pt idx="3058">
                  <c:v>104.31399999999999</c:v>
                </c:pt>
                <c:pt idx="3059">
                  <c:v>104.346</c:v>
                </c:pt>
                <c:pt idx="3060">
                  <c:v>104.377</c:v>
                </c:pt>
                <c:pt idx="3061">
                  <c:v>104.408</c:v>
                </c:pt>
                <c:pt idx="3062">
                  <c:v>104.43899999999999</c:v>
                </c:pt>
                <c:pt idx="3063">
                  <c:v>104.47</c:v>
                </c:pt>
                <c:pt idx="3064">
                  <c:v>104.502</c:v>
                </c:pt>
                <c:pt idx="3065">
                  <c:v>104.533</c:v>
                </c:pt>
                <c:pt idx="3066">
                  <c:v>104.56399999999999</c:v>
                </c:pt>
                <c:pt idx="3067">
                  <c:v>104.595</c:v>
                </c:pt>
                <c:pt idx="3068">
                  <c:v>104.626</c:v>
                </c:pt>
                <c:pt idx="3069">
                  <c:v>104.658</c:v>
                </c:pt>
                <c:pt idx="3070">
                  <c:v>104.68899999999999</c:v>
                </c:pt>
                <c:pt idx="3071">
                  <c:v>104.72</c:v>
                </c:pt>
                <c:pt idx="3072">
                  <c:v>104.751</c:v>
                </c:pt>
                <c:pt idx="3073">
                  <c:v>104.783</c:v>
                </c:pt>
                <c:pt idx="3074">
                  <c:v>104.81399999999999</c:v>
                </c:pt>
                <c:pt idx="3075">
                  <c:v>104.845</c:v>
                </c:pt>
                <c:pt idx="3076">
                  <c:v>104.876</c:v>
                </c:pt>
                <c:pt idx="3077">
                  <c:v>104.907</c:v>
                </c:pt>
                <c:pt idx="3078">
                  <c:v>104.938</c:v>
                </c:pt>
                <c:pt idx="3079">
                  <c:v>104.96899999999999</c:v>
                </c:pt>
                <c:pt idx="3080">
                  <c:v>105.001</c:v>
                </c:pt>
                <c:pt idx="3081">
                  <c:v>105.032</c:v>
                </c:pt>
                <c:pt idx="3082">
                  <c:v>105.063</c:v>
                </c:pt>
                <c:pt idx="3083">
                  <c:v>105.09399999999999</c:v>
                </c:pt>
                <c:pt idx="3084">
                  <c:v>105.126</c:v>
                </c:pt>
                <c:pt idx="3085">
                  <c:v>105.157</c:v>
                </c:pt>
                <c:pt idx="3086">
                  <c:v>105.188</c:v>
                </c:pt>
                <c:pt idx="3087">
                  <c:v>105.21899999999999</c:v>
                </c:pt>
                <c:pt idx="3088">
                  <c:v>105.251</c:v>
                </c:pt>
                <c:pt idx="3089">
                  <c:v>105.282</c:v>
                </c:pt>
                <c:pt idx="3090">
                  <c:v>105.313</c:v>
                </c:pt>
                <c:pt idx="3091">
                  <c:v>105.34399999999999</c:v>
                </c:pt>
                <c:pt idx="3092">
                  <c:v>105.375</c:v>
                </c:pt>
                <c:pt idx="3093">
                  <c:v>105.407</c:v>
                </c:pt>
                <c:pt idx="3094">
                  <c:v>105.438</c:v>
                </c:pt>
                <c:pt idx="3095">
                  <c:v>105.46899999999999</c:v>
                </c:pt>
                <c:pt idx="3096">
                  <c:v>105.5</c:v>
                </c:pt>
                <c:pt idx="3097">
                  <c:v>105.53100000000001</c:v>
                </c:pt>
                <c:pt idx="3098">
                  <c:v>105.562</c:v>
                </c:pt>
                <c:pt idx="3099">
                  <c:v>105.59399999999999</c:v>
                </c:pt>
                <c:pt idx="3100">
                  <c:v>105.625</c:v>
                </c:pt>
                <c:pt idx="3101">
                  <c:v>105.65600000000001</c:v>
                </c:pt>
                <c:pt idx="3102">
                  <c:v>105.687</c:v>
                </c:pt>
                <c:pt idx="3103">
                  <c:v>105.718</c:v>
                </c:pt>
                <c:pt idx="3104">
                  <c:v>105.75</c:v>
                </c:pt>
                <c:pt idx="3105">
                  <c:v>105.78100000000001</c:v>
                </c:pt>
                <c:pt idx="3106">
                  <c:v>105.812</c:v>
                </c:pt>
                <c:pt idx="3107">
                  <c:v>105.843</c:v>
                </c:pt>
                <c:pt idx="3108">
                  <c:v>105.874</c:v>
                </c:pt>
                <c:pt idx="3109">
                  <c:v>105.90600000000001</c:v>
                </c:pt>
                <c:pt idx="3110">
                  <c:v>105.937</c:v>
                </c:pt>
                <c:pt idx="3111">
                  <c:v>105.968</c:v>
                </c:pt>
                <c:pt idx="3112">
                  <c:v>105.999</c:v>
                </c:pt>
                <c:pt idx="3113">
                  <c:v>106.03100000000001</c:v>
                </c:pt>
                <c:pt idx="3114">
                  <c:v>106.062</c:v>
                </c:pt>
                <c:pt idx="3115">
                  <c:v>106.093</c:v>
                </c:pt>
                <c:pt idx="3116">
                  <c:v>106.124</c:v>
                </c:pt>
                <c:pt idx="3117">
                  <c:v>106.155</c:v>
                </c:pt>
                <c:pt idx="3118">
                  <c:v>106.187</c:v>
                </c:pt>
                <c:pt idx="3119">
                  <c:v>106.218</c:v>
                </c:pt>
                <c:pt idx="3120">
                  <c:v>106.249</c:v>
                </c:pt>
                <c:pt idx="3121">
                  <c:v>106.28</c:v>
                </c:pt>
                <c:pt idx="3122">
                  <c:v>106.31100000000001</c:v>
                </c:pt>
                <c:pt idx="3123">
                  <c:v>106.343</c:v>
                </c:pt>
                <c:pt idx="3124">
                  <c:v>106.374</c:v>
                </c:pt>
                <c:pt idx="3125">
                  <c:v>106.405</c:v>
                </c:pt>
                <c:pt idx="3126">
                  <c:v>106.43600000000001</c:v>
                </c:pt>
                <c:pt idx="3127">
                  <c:v>106.476</c:v>
                </c:pt>
                <c:pt idx="3128">
                  <c:v>106.499</c:v>
                </c:pt>
                <c:pt idx="3129">
                  <c:v>106.53</c:v>
                </c:pt>
                <c:pt idx="3130">
                  <c:v>106.56100000000001</c:v>
                </c:pt>
                <c:pt idx="3131">
                  <c:v>106.592</c:v>
                </c:pt>
                <c:pt idx="3132">
                  <c:v>106.623</c:v>
                </c:pt>
                <c:pt idx="3133">
                  <c:v>106.655</c:v>
                </c:pt>
                <c:pt idx="3134">
                  <c:v>106.68600000000001</c:v>
                </c:pt>
                <c:pt idx="3135">
                  <c:v>106.717</c:v>
                </c:pt>
                <c:pt idx="3136">
                  <c:v>106.748</c:v>
                </c:pt>
                <c:pt idx="3137">
                  <c:v>106.779</c:v>
                </c:pt>
                <c:pt idx="3138">
                  <c:v>106.81100000000001</c:v>
                </c:pt>
                <c:pt idx="3139">
                  <c:v>106.842</c:v>
                </c:pt>
                <c:pt idx="3140">
                  <c:v>106.873</c:v>
                </c:pt>
                <c:pt idx="3141">
                  <c:v>106.904</c:v>
                </c:pt>
                <c:pt idx="3142">
                  <c:v>106.935</c:v>
                </c:pt>
                <c:pt idx="3143">
                  <c:v>106.96599999999999</c:v>
                </c:pt>
                <c:pt idx="3144">
                  <c:v>106.998</c:v>
                </c:pt>
                <c:pt idx="3145">
                  <c:v>107.029</c:v>
                </c:pt>
                <c:pt idx="3146">
                  <c:v>107.06</c:v>
                </c:pt>
                <c:pt idx="3147">
                  <c:v>107.09099999999999</c:v>
                </c:pt>
                <c:pt idx="3148">
                  <c:v>107.121</c:v>
                </c:pt>
                <c:pt idx="3149">
                  <c:v>107.154</c:v>
                </c:pt>
                <c:pt idx="3150">
                  <c:v>107.185</c:v>
                </c:pt>
                <c:pt idx="3151">
                  <c:v>107.21599999999999</c:v>
                </c:pt>
                <c:pt idx="3152">
                  <c:v>107.247</c:v>
                </c:pt>
                <c:pt idx="3153">
                  <c:v>107.27800000000001</c:v>
                </c:pt>
                <c:pt idx="3154">
                  <c:v>107.31</c:v>
                </c:pt>
                <c:pt idx="3155">
                  <c:v>107.34099999999999</c:v>
                </c:pt>
                <c:pt idx="3156">
                  <c:v>107.372</c:v>
                </c:pt>
                <c:pt idx="3157">
                  <c:v>107.40300000000001</c:v>
                </c:pt>
                <c:pt idx="3158">
                  <c:v>107.434</c:v>
                </c:pt>
                <c:pt idx="3159">
                  <c:v>107.46599999999999</c:v>
                </c:pt>
                <c:pt idx="3160">
                  <c:v>107.496</c:v>
                </c:pt>
                <c:pt idx="3161">
                  <c:v>107.52800000000001</c:v>
                </c:pt>
                <c:pt idx="3162">
                  <c:v>107.559</c:v>
                </c:pt>
                <c:pt idx="3163">
                  <c:v>107.59099999999999</c:v>
                </c:pt>
                <c:pt idx="3164">
                  <c:v>107.623</c:v>
                </c:pt>
                <c:pt idx="3165">
                  <c:v>107.652</c:v>
                </c:pt>
                <c:pt idx="3166">
                  <c:v>107.68300000000001</c:v>
                </c:pt>
                <c:pt idx="3167">
                  <c:v>107.715</c:v>
                </c:pt>
                <c:pt idx="3168">
                  <c:v>107.746</c:v>
                </c:pt>
                <c:pt idx="3169">
                  <c:v>107.77800000000001</c:v>
                </c:pt>
                <c:pt idx="3170">
                  <c:v>107.809</c:v>
                </c:pt>
                <c:pt idx="3171">
                  <c:v>107.84</c:v>
                </c:pt>
                <c:pt idx="3172">
                  <c:v>107.87</c:v>
                </c:pt>
                <c:pt idx="3173">
                  <c:v>107.90300000000001</c:v>
                </c:pt>
                <c:pt idx="3174">
                  <c:v>107.934</c:v>
                </c:pt>
                <c:pt idx="3175">
                  <c:v>107.965</c:v>
                </c:pt>
                <c:pt idx="3176">
                  <c:v>107.996</c:v>
                </c:pt>
                <c:pt idx="3177">
                  <c:v>108.027</c:v>
                </c:pt>
                <c:pt idx="3178">
                  <c:v>108.05800000000001</c:v>
                </c:pt>
                <c:pt idx="3179">
                  <c:v>108.09</c:v>
                </c:pt>
                <c:pt idx="3180">
                  <c:v>108.121</c:v>
                </c:pt>
                <c:pt idx="3181">
                  <c:v>108.152</c:v>
                </c:pt>
                <c:pt idx="3182">
                  <c:v>108.184</c:v>
                </c:pt>
                <c:pt idx="3183">
                  <c:v>108.215</c:v>
                </c:pt>
                <c:pt idx="3184">
                  <c:v>108.245</c:v>
                </c:pt>
                <c:pt idx="3185">
                  <c:v>108.277</c:v>
                </c:pt>
                <c:pt idx="3186">
                  <c:v>108.30800000000001</c:v>
                </c:pt>
                <c:pt idx="3187">
                  <c:v>108.339</c:v>
                </c:pt>
                <c:pt idx="3188">
                  <c:v>108.37</c:v>
                </c:pt>
                <c:pt idx="3189">
                  <c:v>108.402</c:v>
                </c:pt>
                <c:pt idx="3190">
                  <c:v>108.432</c:v>
                </c:pt>
                <c:pt idx="3191">
                  <c:v>108.464</c:v>
                </c:pt>
                <c:pt idx="3192">
                  <c:v>108.495</c:v>
                </c:pt>
                <c:pt idx="3193">
                  <c:v>108.526</c:v>
                </c:pt>
                <c:pt idx="3194">
                  <c:v>108.55800000000001</c:v>
                </c:pt>
                <c:pt idx="3195">
                  <c:v>108.58799999999999</c:v>
                </c:pt>
                <c:pt idx="3196">
                  <c:v>108.619</c:v>
                </c:pt>
                <c:pt idx="3197">
                  <c:v>108.651</c:v>
                </c:pt>
                <c:pt idx="3198">
                  <c:v>108.681</c:v>
                </c:pt>
                <c:pt idx="3199">
                  <c:v>108.71299999999999</c:v>
                </c:pt>
                <c:pt idx="3200">
                  <c:v>108.745</c:v>
                </c:pt>
                <c:pt idx="3201">
                  <c:v>108.776</c:v>
                </c:pt>
                <c:pt idx="3202">
                  <c:v>108.806</c:v>
                </c:pt>
                <c:pt idx="3203">
                  <c:v>108.839</c:v>
                </c:pt>
                <c:pt idx="3204">
                  <c:v>108.87</c:v>
                </c:pt>
                <c:pt idx="3205">
                  <c:v>108.901</c:v>
                </c:pt>
                <c:pt idx="3206">
                  <c:v>108.932</c:v>
                </c:pt>
                <c:pt idx="3207">
                  <c:v>108.96299999999999</c:v>
                </c:pt>
                <c:pt idx="3208">
                  <c:v>108.994</c:v>
                </c:pt>
                <c:pt idx="3209">
                  <c:v>109.02500000000001</c:v>
                </c:pt>
                <c:pt idx="3210">
                  <c:v>109.057</c:v>
                </c:pt>
                <c:pt idx="3211">
                  <c:v>109.08799999999999</c:v>
                </c:pt>
                <c:pt idx="3212">
                  <c:v>109.119</c:v>
                </c:pt>
                <c:pt idx="3213">
                  <c:v>109.15</c:v>
                </c:pt>
                <c:pt idx="3214">
                  <c:v>109.181</c:v>
                </c:pt>
                <c:pt idx="3215">
                  <c:v>109.212</c:v>
                </c:pt>
                <c:pt idx="3216">
                  <c:v>109.24299999999999</c:v>
                </c:pt>
                <c:pt idx="3217">
                  <c:v>109.27500000000001</c:v>
                </c:pt>
                <c:pt idx="3218">
                  <c:v>109.307</c:v>
                </c:pt>
                <c:pt idx="3219">
                  <c:v>109.337</c:v>
                </c:pt>
                <c:pt idx="3220">
                  <c:v>109.36799999999999</c:v>
                </c:pt>
                <c:pt idx="3221">
                  <c:v>109.4</c:v>
                </c:pt>
                <c:pt idx="3222">
                  <c:v>109.431</c:v>
                </c:pt>
                <c:pt idx="3223">
                  <c:v>109.46299999999999</c:v>
                </c:pt>
                <c:pt idx="3224">
                  <c:v>109.494</c:v>
                </c:pt>
                <c:pt idx="3225">
                  <c:v>109.52500000000001</c:v>
                </c:pt>
                <c:pt idx="3226">
                  <c:v>109.55500000000001</c:v>
                </c:pt>
                <c:pt idx="3227">
                  <c:v>109.586</c:v>
                </c:pt>
                <c:pt idx="3228">
                  <c:v>109.61799999999999</c:v>
                </c:pt>
                <c:pt idx="3229">
                  <c:v>109.649</c:v>
                </c:pt>
                <c:pt idx="3230">
                  <c:v>109.681</c:v>
                </c:pt>
                <c:pt idx="3231">
                  <c:v>109.711</c:v>
                </c:pt>
                <c:pt idx="3232">
                  <c:v>109.742</c:v>
                </c:pt>
                <c:pt idx="3233">
                  <c:v>109.773</c:v>
                </c:pt>
                <c:pt idx="3234">
                  <c:v>109.80500000000001</c:v>
                </c:pt>
                <c:pt idx="3235">
                  <c:v>109.836</c:v>
                </c:pt>
                <c:pt idx="3236">
                  <c:v>109.86799999999999</c:v>
                </c:pt>
                <c:pt idx="3237">
                  <c:v>109.898</c:v>
                </c:pt>
                <c:pt idx="3238">
                  <c:v>109.93</c:v>
                </c:pt>
                <c:pt idx="3239">
                  <c:v>109.961</c:v>
                </c:pt>
                <c:pt idx="3240">
                  <c:v>109.992</c:v>
                </c:pt>
                <c:pt idx="3241">
                  <c:v>110.023</c:v>
                </c:pt>
                <c:pt idx="3242">
                  <c:v>110.05500000000001</c:v>
                </c:pt>
                <c:pt idx="3243">
                  <c:v>110.086</c:v>
                </c:pt>
                <c:pt idx="3244">
                  <c:v>110.117</c:v>
                </c:pt>
                <c:pt idx="3245">
                  <c:v>110.148</c:v>
                </c:pt>
                <c:pt idx="3246">
                  <c:v>110.18</c:v>
                </c:pt>
                <c:pt idx="3247">
                  <c:v>110.21</c:v>
                </c:pt>
                <c:pt idx="3248">
                  <c:v>110.242</c:v>
                </c:pt>
                <c:pt idx="3249">
                  <c:v>110.274</c:v>
                </c:pt>
                <c:pt idx="3250">
                  <c:v>110.304</c:v>
                </c:pt>
                <c:pt idx="3251">
                  <c:v>110.33499999999999</c:v>
                </c:pt>
                <c:pt idx="3252">
                  <c:v>110.366</c:v>
                </c:pt>
                <c:pt idx="3253">
                  <c:v>110.398</c:v>
                </c:pt>
                <c:pt idx="3254">
                  <c:v>110.429</c:v>
                </c:pt>
                <c:pt idx="3255">
                  <c:v>110.461</c:v>
                </c:pt>
                <c:pt idx="3256">
                  <c:v>110.495</c:v>
                </c:pt>
                <c:pt idx="3257">
                  <c:v>110.52200000000001</c:v>
                </c:pt>
                <c:pt idx="3258">
                  <c:v>110.553</c:v>
                </c:pt>
                <c:pt idx="3259">
                  <c:v>110.58499999999999</c:v>
                </c:pt>
                <c:pt idx="3260">
                  <c:v>110.616</c:v>
                </c:pt>
                <c:pt idx="3261">
                  <c:v>110.64700000000001</c:v>
                </c:pt>
                <c:pt idx="3262">
                  <c:v>110.678</c:v>
                </c:pt>
                <c:pt idx="3263">
                  <c:v>110.71</c:v>
                </c:pt>
                <c:pt idx="3264">
                  <c:v>110.741</c:v>
                </c:pt>
                <c:pt idx="3265">
                  <c:v>110.773</c:v>
                </c:pt>
                <c:pt idx="3266">
                  <c:v>110.803</c:v>
                </c:pt>
                <c:pt idx="3267">
                  <c:v>110.834</c:v>
                </c:pt>
                <c:pt idx="3268">
                  <c:v>110.86499999999999</c:v>
                </c:pt>
                <c:pt idx="3269">
                  <c:v>110.89700000000001</c:v>
                </c:pt>
                <c:pt idx="3270">
                  <c:v>110.928</c:v>
                </c:pt>
                <c:pt idx="3271">
                  <c:v>110.959</c:v>
                </c:pt>
                <c:pt idx="3272">
                  <c:v>110.99</c:v>
                </c:pt>
                <c:pt idx="3273">
                  <c:v>111.02200000000001</c:v>
                </c:pt>
                <c:pt idx="3274">
                  <c:v>111.053</c:v>
                </c:pt>
                <c:pt idx="3275">
                  <c:v>111.084</c:v>
                </c:pt>
                <c:pt idx="3276">
                  <c:v>111.11499999999999</c:v>
                </c:pt>
                <c:pt idx="3277">
                  <c:v>111.146</c:v>
                </c:pt>
                <c:pt idx="3278">
                  <c:v>111.17700000000001</c:v>
                </c:pt>
                <c:pt idx="3279">
                  <c:v>111.209</c:v>
                </c:pt>
                <c:pt idx="3280">
                  <c:v>111.24</c:v>
                </c:pt>
                <c:pt idx="3281">
                  <c:v>111.271</c:v>
                </c:pt>
                <c:pt idx="3282">
                  <c:v>111.30200000000001</c:v>
                </c:pt>
                <c:pt idx="3283">
                  <c:v>111.333</c:v>
                </c:pt>
                <c:pt idx="3284">
                  <c:v>111.36499999999999</c:v>
                </c:pt>
                <c:pt idx="3285">
                  <c:v>111.396</c:v>
                </c:pt>
                <c:pt idx="3286">
                  <c:v>111.42700000000001</c:v>
                </c:pt>
                <c:pt idx="3287">
                  <c:v>111.458</c:v>
                </c:pt>
                <c:pt idx="3288">
                  <c:v>111.49</c:v>
                </c:pt>
                <c:pt idx="3289">
                  <c:v>111.521</c:v>
                </c:pt>
                <c:pt idx="3290">
                  <c:v>111.55200000000001</c:v>
                </c:pt>
                <c:pt idx="3291">
                  <c:v>111.583</c:v>
                </c:pt>
                <c:pt idx="3292">
                  <c:v>111.61799999999999</c:v>
                </c:pt>
                <c:pt idx="3293">
                  <c:v>111.646</c:v>
                </c:pt>
                <c:pt idx="3294">
                  <c:v>111.67700000000001</c:v>
                </c:pt>
                <c:pt idx="3295">
                  <c:v>111.708</c:v>
                </c:pt>
                <c:pt idx="3296">
                  <c:v>111.739</c:v>
                </c:pt>
                <c:pt idx="3297">
                  <c:v>111.77</c:v>
                </c:pt>
                <c:pt idx="3298">
                  <c:v>111.80200000000001</c:v>
                </c:pt>
                <c:pt idx="3299">
                  <c:v>111.833</c:v>
                </c:pt>
                <c:pt idx="3300">
                  <c:v>111.864</c:v>
                </c:pt>
                <c:pt idx="3301">
                  <c:v>111.895</c:v>
                </c:pt>
                <c:pt idx="3302">
                  <c:v>111.926</c:v>
                </c:pt>
                <c:pt idx="3303">
                  <c:v>111.958</c:v>
                </c:pt>
                <c:pt idx="3304">
                  <c:v>111.988</c:v>
                </c:pt>
                <c:pt idx="3305">
                  <c:v>112.02</c:v>
                </c:pt>
                <c:pt idx="3306">
                  <c:v>112.051</c:v>
                </c:pt>
                <c:pt idx="3307">
                  <c:v>112.08199999999999</c:v>
                </c:pt>
                <c:pt idx="3308">
                  <c:v>112.114</c:v>
                </c:pt>
                <c:pt idx="3309">
                  <c:v>112.145</c:v>
                </c:pt>
                <c:pt idx="3310">
                  <c:v>112.176</c:v>
                </c:pt>
                <c:pt idx="3311">
                  <c:v>112.20699999999999</c:v>
                </c:pt>
                <c:pt idx="3312">
                  <c:v>112.238</c:v>
                </c:pt>
                <c:pt idx="3313">
                  <c:v>112.27</c:v>
                </c:pt>
                <c:pt idx="3314">
                  <c:v>112.3</c:v>
                </c:pt>
                <c:pt idx="3315">
                  <c:v>112.33199999999999</c:v>
                </c:pt>
                <c:pt idx="3316">
                  <c:v>112.363</c:v>
                </c:pt>
                <c:pt idx="3317">
                  <c:v>112.39400000000001</c:v>
                </c:pt>
                <c:pt idx="3318">
                  <c:v>112.426</c:v>
                </c:pt>
                <c:pt idx="3319">
                  <c:v>112.45699999999999</c:v>
                </c:pt>
                <c:pt idx="3320">
                  <c:v>112.488</c:v>
                </c:pt>
                <c:pt idx="3321">
                  <c:v>112.51900000000001</c:v>
                </c:pt>
                <c:pt idx="3322">
                  <c:v>112.55</c:v>
                </c:pt>
                <c:pt idx="3323">
                  <c:v>112.58199999999999</c:v>
                </c:pt>
                <c:pt idx="3324">
                  <c:v>112.613</c:v>
                </c:pt>
                <c:pt idx="3325">
                  <c:v>112.64400000000001</c:v>
                </c:pt>
                <c:pt idx="3326">
                  <c:v>112.675</c:v>
                </c:pt>
                <c:pt idx="3327">
                  <c:v>112.706</c:v>
                </c:pt>
                <c:pt idx="3328">
                  <c:v>112.76600000000001</c:v>
                </c:pt>
                <c:pt idx="3329">
                  <c:v>112.801</c:v>
                </c:pt>
                <c:pt idx="3330">
                  <c:v>112.83199999999999</c:v>
                </c:pt>
                <c:pt idx="3331">
                  <c:v>112.86199999999999</c:v>
                </c:pt>
                <c:pt idx="3332">
                  <c:v>112.893</c:v>
                </c:pt>
                <c:pt idx="3333">
                  <c:v>112.925</c:v>
                </c:pt>
                <c:pt idx="3334">
                  <c:v>112.956</c:v>
                </c:pt>
                <c:pt idx="3335">
                  <c:v>112.98699999999999</c:v>
                </c:pt>
                <c:pt idx="3336">
                  <c:v>113.018</c:v>
                </c:pt>
                <c:pt idx="3337">
                  <c:v>113.04900000000001</c:v>
                </c:pt>
                <c:pt idx="3338">
                  <c:v>113.081</c:v>
                </c:pt>
                <c:pt idx="3339">
                  <c:v>113.11199999999999</c:v>
                </c:pt>
                <c:pt idx="3340">
                  <c:v>113.143</c:v>
                </c:pt>
                <c:pt idx="3341">
                  <c:v>113.17400000000001</c:v>
                </c:pt>
                <c:pt idx="3342">
                  <c:v>113.206</c:v>
                </c:pt>
                <c:pt idx="3343">
                  <c:v>113.23699999999999</c:v>
                </c:pt>
                <c:pt idx="3344">
                  <c:v>113.268</c:v>
                </c:pt>
                <c:pt idx="3345">
                  <c:v>113.29900000000001</c:v>
                </c:pt>
                <c:pt idx="3346">
                  <c:v>113.331</c:v>
                </c:pt>
                <c:pt idx="3347">
                  <c:v>113.361</c:v>
                </c:pt>
                <c:pt idx="3348">
                  <c:v>113.393</c:v>
                </c:pt>
                <c:pt idx="3349">
                  <c:v>113.42400000000001</c:v>
                </c:pt>
                <c:pt idx="3350">
                  <c:v>113.455</c:v>
                </c:pt>
                <c:pt idx="3351">
                  <c:v>113.486</c:v>
                </c:pt>
                <c:pt idx="3352">
                  <c:v>113.517</c:v>
                </c:pt>
                <c:pt idx="3353">
                  <c:v>113.54900000000001</c:v>
                </c:pt>
                <c:pt idx="3354">
                  <c:v>113.58</c:v>
                </c:pt>
                <c:pt idx="3355">
                  <c:v>113.611</c:v>
                </c:pt>
                <c:pt idx="3356">
                  <c:v>113.642</c:v>
                </c:pt>
                <c:pt idx="3357">
                  <c:v>113.673</c:v>
                </c:pt>
                <c:pt idx="3358">
                  <c:v>113.70399999999999</c:v>
                </c:pt>
                <c:pt idx="3359">
                  <c:v>113.736</c:v>
                </c:pt>
                <c:pt idx="3360">
                  <c:v>113.767</c:v>
                </c:pt>
                <c:pt idx="3361">
                  <c:v>113.798</c:v>
                </c:pt>
                <c:pt idx="3362">
                  <c:v>113.83</c:v>
                </c:pt>
                <c:pt idx="3363">
                  <c:v>113.861</c:v>
                </c:pt>
                <c:pt idx="3364">
                  <c:v>113.892</c:v>
                </c:pt>
                <c:pt idx="3365">
                  <c:v>113.923</c:v>
                </c:pt>
                <c:pt idx="3366">
                  <c:v>113.95399999999999</c:v>
                </c:pt>
                <c:pt idx="3367">
                  <c:v>113.986</c:v>
                </c:pt>
                <c:pt idx="3368">
                  <c:v>114.01600000000001</c:v>
                </c:pt>
                <c:pt idx="3369">
                  <c:v>114.048</c:v>
                </c:pt>
                <c:pt idx="3370">
                  <c:v>114.07899999999999</c:v>
                </c:pt>
                <c:pt idx="3371">
                  <c:v>114.11</c:v>
                </c:pt>
                <c:pt idx="3372">
                  <c:v>114.14100000000001</c:v>
                </c:pt>
                <c:pt idx="3373">
                  <c:v>114.173</c:v>
                </c:pt>
                <c:pt idx="3374">
                  <c:v>114.20399999999999</c:v>
                </c:pt>
                <c:pt idx="3375">
                  <c:v>114.235</c:v>
                </c:pt>
                <c:pt idx="3376">
                  <c:v>114.267</c:v>
                </c:pt>
                <c:pt idx="3377">
                  <c:v>114.297</c:v>
                </c:pt>
                <c:pt idx="3378">
                  <c:v>114.32899999999999</c:v>
                </c:pt>
                <c:pt idx="3379">
                  <c:v>114.36</c:v>
                </c:pt>
                <c:pt idx="3380">
                  <c:v>114.39100000000001</c:v>
                </c:pt>
                <c:pt idx="3381">
                  <c:v>114.422</c:v>
                </c:pt>
                <c:pt idx="3382">
                  <c:v>114.45399999999999</c:v>
                </c:pt>
                <c:pt idx="3383">
                  <c:v>114.485</c:v>
                </c:pt>
                <c:pt idx="3384">
                  <c:v>114.51600000000001</c:v>
                </c:pt>
                <c:pt idx="3385">
                  <c:v>114.547</c:v>
                </c:pt>
                <c:pt idx="3386">
                  <c:v>114.578</c:v>
                </c:pt>
                <c:pt idx="3387">
                  <c:v>114.61</c:v>
                </c:pt>
                <c:pt idx="3388">
                  <c:v>114.64100000000001</c:v>
                </c:pt>
                <c:pt idx="3389">
                  <c:v>114.672</c:v>
                </c:pt>
                <c:pt idx="3390">
                  <c:v>114.703</c:v>
                </c:pt>
                <c:pt idx="3391">
                  <c:v>114.73399999999999</c:v>
                </c:pt>
                <c:pt idx="3392">
                  <c:v>114.76600000000001</c:v>
                </c:pt>
                <c:pt idx="3393">
                  <c:v>114.797</c:v>
                </c:pt>
                <c:pt idx="3394">
                  <c:v>114.828</c:v>
                </c:pt>
                <c:pt idx="3395">
                  <c:v>114.85899999999999</c:v>
                </c:pt>
                <c:pt idx="3396">
                  <c:v>114.89</c:v>
                </c:pt>
                <c:pt idx="3397">
                  <c:v>114.92100000000001</c:v>
                </c:pt>
                <c:pt idx="3398">
                  <c:v>114.953</c:v>
                </c:pt>
                <c:pt idx="3399">
                  <c:v>114.98399999999999</c:v>
                </c:pt>
                <c:pt idx="3400">
                  <c:v>115.015</c:v>
                </c:pt>
                <c:pt idx="3401">
                  <c:v>115.04600000000001</c:v>
                </c:pt>
                <c:pt idx="3402">
                  <c:v>115.077</c:v>
                </c:pt>
                <c:pt idx="3403">
                  <c:v>115.10899999999999</c:v>
                </c:pt>
                <c:pt idx="3404">
                  <c:v>115.14</c:v>
                </c:pt>
                <c:pt idx="3405">
                  <c:v>115.17100000000001</c:v>
                </c:pt>
                <c:pt idx="3406">
                  <c:v>115.202</c:v>
                </c:pt>
                <c:pt idx="3407">
                  <c:v>115.23399999999999</c:v>
                </c:pt>
                <c:pt idx="3408">
                  <c:v>115.265</c:v>
                </c:pt>
                <c:pt idx="3409">
                  <c:v>115.29600000000001</c:v>
                </c:pt>
                <c:pt idx="3410">
                  <c:v>115.327</c:v>
                </c:pt>
                <c:pt idx="3411">
                  <c:v>115.358</c:v>
                </c:pt>
                <c:pt idx="3412">
                  <c:v>115.39</c:v>
                </c:pt>
                <c:pt idx="3413">
                  <c:v>115.42100000000001</c:v>
                </c:pt>
                <c:pt idx="3414">
                  <c:v>115.452</c:v>
                </c:pt>
                <c:pt idx="3415">
                  <c:v>115.483</c:v>
                </c:pt>
                <c:pt idx="3416">
                  <c:v>115.514</c:v>
                </c:pt>
                <c:pt idx="3417">
                  <c:v>115.54600000000001</c:v>
                </c:pt>
                <c:pt idx="3418">
                  <c:v>115.577</c:v>
                </c:pt>
                <c:pt idx="3419">
                  <c:v>115.608</c:v>
                </c:pt>
                <c:pt idx="3420">
                  <c:v>115.639</c:v>
                </c:pt>
                <c:pt idx="3421">
                  <c:v>115.67</c:v>
                </c:pt>
                <c:pt idx="3422">
                  <c:v>115.702</c:v>
                </c:pt>
                <c:pt idx="3423">
                  <c:v>115.733</c:v>
                </c:pt>
                <c:pt idx="3424">
                  <c:v>115.764</c:v>
                </c:pt>
                <c:pt idx="3425">
                  <c:v>115.795</c:v>
                </c:pt>
                <c:pt idx="3426">
                  <c:v>115.82599999999999</c:v>
                </c:pt>
                <c:pt idx="3427">
                  <c:v>115.858</c:v>
                </c:pt>
                <c:pt idx="3428">
                  <c:v>115.889</c:v>
                </c:pt>
                <c:pt idx="3429">
                  <c:v>115.92</c:v>
                </c:pt>
                <c:pt idx="3430">
                  <c:v>115.95099999999999</c:v>
                </c:pt>
                <c:pt idx="3431">
                  <c:v>115.982</c:v>
                </c:pt>
                <c:pt idx="3432">
                  <c:v>116.01300000000001</c:v>
                </c:pt>
                <c:pt idx="3433">
                  <c:v>116.045</c:v>
                </c:pt>
                <c:pt idx="3434">
                  <c:v>116.07599999999999</c:v>
                </c:pt>
                <c:pt idx="3435">
                  <c:v>116.107</c:v>
                </c:pt>
                <c:pt idx="3436">
                  <c:v>116.13800000000001</c:v>
                </c:pt>
                <c:pt idx="3437">
                  <c:v>116.169</c:v>
                </c:pt>
                <c:pt idx="3438">
                  <c:v>116.20099999999999</c:v>
                </c:pt>
                <c:pt idx="3439">
                  <c:v>116.232</c:v>
                </c:pt>
                <c:pt idx="3440">
                  <c:v>116.26300000000001</c:v>
                </c:pt>
                <c:pt idx="3441">
                  <c:v>116.295</c:v>
                </c:pt>
                <c:pt idx="3442">
                  <c:v>116.32599999999999</c:v>
                </c:pt>
                <c:pt idx="3443">
                  <c:v>116.357</c:v>
                </c:pt>
                <c:pt idx="3444">
                  <c:v>116.38800000000001</c:v>
                </c:pt>
                <c:pt idx="3445">
                  <c:v>116.419</c:v>
                </c:pt>
                <c:pt idx="3446">
                  <c:v>116.45</c:v>
                </c:pt>
                <c:pt idx="3447">
                  <c:v>116.48099999999999</c:v>
                </c:pt>
                <c:pt idx="3448">
                  <c:v>116.51300000000001</c:v>
                </c:pt>
                <c:pt idx="3449">
                  <c:v>116.544</c:v>
                </c:pt>
                <c:pt idx="3450">
                  <c:v>116.575</c:v>
                </c:pt>
                <c:pt idx="3451">
                  <c:v>116.60599999999999</c:v>
                </c:pt>
                <c:pt idx="3452">
                  <c:v>116.63800000000001</c:v>
                </c:pt>
                <c:pt idx="3453">
                  <c:v>116.669</c:v>
                </c:pt>
                <c:pt idx="3454">
                  <c:v>116.7</c:v>
                </c:pt>
                <c:pt idx="3455">
                  <c:v>116.73099999999999</c:v>
                </c:pt>
                <c:pt idx="3456">
                  <c:v>116.762</c:v>
                </c:pt>
                <c:pt idx="3457">
                  <c:v>116.794</c:v>
                </c:pt>
                <c:pt idx="3458">
                  <c:v>116.825</c:v>
                </c:pt>
                <c:pt idx="3459">
                  <c:v>116.85599999999999</c:v>
                </c:pt>
                <c:pt idx="3460">
                  <c:v>116.887</c:v>
                </c:pt>
                <c:pt idx="3461">
                  <c:v>116.91800000000001</c:v>
                </c:pt>
                <c:pt idx="3462">
                  <c:v>116.95</c:v>
                </c:pt>
                <c:pt idx="3463">
                  <c:v>116.98099999999999</c:v>
                </c:pt>
                <c:pt idx="3464">
                  <c:v>117.012</c:v>
                </c:pt>
                <c:pt idx="3465">
                  <c:v>117.04300000000001</c:v>
                </c:pt>
                <c:pt idx="3466">
                  <c:v>117.074</c:v>
                </c:pt>
                <c:pt idx="3467">
                  <c:v>117.105</c:v>
                </c:pt>
                <c:pt idx="3468">
                  <c:v>117.137</c:v>
                </c:pt>
                <c:pt idx="3469">
                  <c:v>117.16800000000001</c:v>
                </c:pt>
                <c:pt idx="3470">
                  <c:v>117.199</c:v>
                </c:pt>
                <c:pt idx="3471">
                  <c:v>117.23</c:v>
                </c:pt>
                <c:pt idx="3472">
                  <c:v>117.261</c:v>
                </c:pt>
                <c:pt idx="3473">
                  <c:v>117.29300000000001</c:v>
                </c:pt>
                <c:pt idx="3474">
                  <c:v>117.324</c:v>
                </c:pt>
                <c:pt idx="3475">
                  <c:v>117.355</c:v>
                </c:pt>
                <c:pt idx="3476">
                  <c:v>117.386</c:v>
                </c:pt>
                <c:pt idx="3477">
                  <c:v>117.417</c:v>
                </c:pt>
                <c:pt idx="3478">
                  <c:v>117.449</c:v>
                </c:pt>
                <c:pt idx="3479">
                  <c:v>117.48</c:v>
                </c:pt>
                <c:pt idx="3480">
                  <c:v>117.511</c:v>
                </c:pt>
                <c:pt idx="3481">
                  <c:v>117.542</c:v>
                </c:pt>
                <c:pt idx="3482">
                  <c:v>117.574</c:v>
                </c:pt>
                <c:pt idx="3483">
                  <c:v>117.605</c:v>
                </c:pt>
                <c:pt idx="3484">
                  <c:v>117.636</c:v>
                </c:pt>
                <c:pt idx="3485">
                  <c:v>117.667</c:v>
                </c:pt>
                <c:pt idx="3486">
                  <c:v>117.69799999999999</c:v>
                </c:pt>
                <c:pt idx="3487">
                  <c:v>117.729</c:v>
                </c:pt>
                <c:pt idx="3488">
                  <c:v>117.761</c:v>
                </c:pt>
                <c:pt idx="3489">
                  <c:v>117.792</c:v>
                </c:pt>
                <c:pt idx="3490">
                  <c:v>117.82299999999999</c:v>
                </c:pt>
                <c:pt idx="3491">
                  <c:v>117.854</c:v>
                </c:pt>
                <c:pt idx="3492">
                  <c:v>117.886</c:v>
                </c:pt>
                <c:pt idx="3493">
                  <c:v>117.917</c:v>
                </c:pt>
                <c:pt idx="3494">
                  <c:v>117.94799999999999</c:v>
                </c:pt>
                <c:pt idx="3495">
                  <c:v>117.979</c:v>
                </c:pt>
                <c:pt idx="3496">
                  <c:v>118.011</c:v>
                </c:pt>
                <c:pt idx="3497">
                  <c:v>118.042</c:v>
                </c:pt>
                <c:pt idx="3498">
                  <c:v>118.07299999999999</c:v>
                </c:pt>
                <c:pt idx="3499">
                  <c:v>118.104</c:v>
                </c:pt>
                <c:pt idx="3500">
                  <c:v>118.13500000000001</c:v>
                </c:pt>
                <c:pt idx="3501">
                  <c:v>118.166</c:v>
                </c:pt>
                <c:pt idx="3502">
                  <c:v>118.197</c:v>
                </c:pt>
                <c:pt idx="3503">
                  <c:v>118.229</c:v>
                </c:pt>
                <c:pt idx="3504">
                  <c:v>118.26</c:v>
                </c:pt>
                <c:pt idx="3505">
                  <c:v>118.291</c:v>
                </c:pt>
                <c:pt idx="3506">
                  <c:v>118.322</c:v>
                </c:pt>
                <c:pt idx="3507">
                  <c:v>118.35299999999999</c:v>
                </c:pt>
                <c:pt idx="3508">
                  <c:v>118.38500000000001</c:v>
                </c:pt>
                <c:pt idx="3509">
                  <c:v>118.416</c:v>
                </c:pt>
                <c:pt idx="3510">
                  <c:v>118.47</c:v>
                </c:pt>
                <c:pt idx="3511">
                  <c:v>118.494</c:v>
                </c:pt>
                <c:pt idx="3512">
                  <c:v>118.526</c:v>
                </c:pt>
                <c:pt idx="3513">
                  <c:v>118.556</c:v>
                </c:pt>
                <c:pt idx="3514">
                  <c:v>118.587</c:v>
                </c:pt>
                <c:pt idx="3515">
                  <c:v>118.61799999999999</c:v>
                </c:pt>
                <c:pt idx="3516">
                  <c:v>118.65</c:v>
                </c:pt>
                <c:pt idx="3517">
                  <c:v>118.681</c:v>
                </c:pt>
                <c:pt idx="3518">
                  <c:v>118.712</c:v>
                </c:pt>
                <c:pt idx="3519">
                  <c:v>118.74299999999999</c:v>
                </c:pt>
                <c:pt idx="3520">
                  <c:v>118.77500000000001</c:v>
                </c:pt>
                <c:pt idx="3521">
                  <c:v>118.806</c:v>
                </c:pt>
                <c:pt idx="3522">
                  <c:v>118.837</c:v>
                </c:pt>
                <c:pt idx="3523">
                  <c:v>118.86799999999999</c:v>
                </c:pt>
                <c:pt idx="3524">
                  <c:v>118.9</c:v>
                </c:pt>
                <c:pt idx="3525">
                  <c:v>118.931</c:v>
                </c:pt>
                <c:pt idx="3526">
                  <c:v>118.962</c:v>
                </c:pt>
                <c:pt idx="3527">
                  <c:v>118.99299999999999</c:v>
                </c:pt>
                <c:pt idx="3528">
                  <c:v>119.024</c:v>
                </c:pt>
                <c:pt idx="3529">
                  <c:v>119.056</c:v>
                </c:pt>
                <c:pt idx="3530">
                  <c:v>119.087</c:v>
                </c:pt>
                <c:pt idx="3531">
                  <c:v>119.11799999999999</c:v>
                </c:pt>
                <c:pt idx="3532">
                  <c:v>119.149</c:v>
                </c:pt>
                <c:pt idx="3533">
                  <c:v>119.18</c:v>
                </c:pt>
                <c:pt idx="3534">
                  <c:v>119.212</c:v>
                </c:pt>
                <c:pt idx="3535">
                  <c:v>119.24299999999999</c:v>
                </c:pt>
                <c:pt idx="3536">
                  <c:v>119.274</c:v>
                </c:pt>
                <c:pt idx="3537">
                  <c:v>119.30500000000001</c:v>
                </c:pt>
                <c:pt idx="3538">
                  <c:v>119.336</c:v>
                </c:pt>
                <c:pt idx="3539">
                  <c:v>119.36799999999999</c:v>
                </c:pt>
                <c:pt idx="3540">
                  <c:v>119.399</c:v>
                </c:pt>
                <c:pt idx="3541">
                  <c:v>119.43</c:v>
                </c:pt>
                <c:pt idx="3542">
                  <c:v>119.461</c:v>
                </c:pt>
                <c:pt idx="3543">
                  <c:v>119.492</c:v>
                </c:pt>
                <c:pt idx="3544">
                  <c:v>119.523</c:v>
                </c:pt>
                <c:pt idx="3545">
                  <c:v>119.55500000000001</c:v>
                </c:pt>
                <c:pt idx="3546">
                  <c:v>119.586</c:v>
                </c:pt>
                <c:pt idx="3547">
                  <c:v>119.617</c:v>
                </c:pt>
                <c:pt idx="3548">
                  <c:v>119.648</c:v>
                </c:pt>
                <c:pt idx="3549">
                  <c:v>119.68</c:v>
                </c:pt>
                <c:pt idx="3550">
                  <c:v>119.711</c:v>
                </c:pt>
                <c:pt idx="3551">
                  <c:v>119.742</c:v>
                </c:pt>
                <c:pt idx="3552">
                  <c:v>119.773</c:v>
                </c:pt>
                <c:pt idx="3553">
                  <c:v>119.804</c:v>
                </c:pt>
                <c:pt idx="3554">
                  <c:v>119.83499999999999</c:v>
                </c:pt>
                <c:pt idx="3555">
                  <c:v>119.867</c:v>
                </c:pt>
                <c:pt idx="3556">
                  <c:v>119.898</c:v>
                </c:pt>
                <c:pt idx="3557">
                  <c:v>119.929</c:v>
                </c:pt>
                <c:pt idx="3558">
                  <c:v>119.96</c:v>
                </c:pt>
                <c:pt idx="3559">
                  <c:v>119.991</c:v>
                </c:pt>
                <c:pt idx="3560">
                  <c:v>120.023</c:v>
                </c:pt>
                <c:pt idx="3561">
                  <c:v>120.054</c:v>
                </c:pt>
                <c:pt idx="3562">
                  <c:v>120.08499999999999</c:v>
                </c:pt>
                <c:pt idx="3563">
                  <c:v>120.116</c:v>
                </c:pt>
                <c:pt idx="3564">
                  <c:v>120.148</c:v>
                </c:pt>
                <c:pt idx="3565">
                  <c:v>120.179</c:v>
                </c:pt>
                <c:pt idx="3566">
                  <c:v>120.21</c:v>
                </c:pt>
                <c:pt idx="3567">
                  <c:v>120.241</c:v>
                </c:pt>
                <c:pt idx="3568">
                  <c:v>120.27200000000001</c:v>
                </c:pt>
                <c:pt idx="3569">
                  <c:v>120.303</c:v>
                </c:pt>
                <c:pt idx="3570">
                  <c:v>120.33499999999999</c:v>
                </c:pt>
                <c:pt idx="3571">
                  <c:v>120.366</c:v>
                </c:pt>
                <c:pt idx="3572">
                  <c:v>120.39700000000001</c:v>
                </c:pt>
                <c:pt idx="3573">
                  <c:v>120.428</c:v>
                </c:pt>
                <c:pt idx="3574">
                  <c:v>120.46</c:v>
                </c:pt>
                <c:pt idx="3575">
                  <c:v>120.491</c:v>
                </c:pt>
                <c:pt idx="3576">
                  <c:v>120.52200000000001</c:v>
                </c:pt>
                <c:pt idx="3577">
                  <c:v>120.553</c:v>
                </c:pt>
                <c:pt idx="3578">
                  <c:v>120.584</c:v>
                </c:pt>
                <c:pt idx="3579">
                  <c:v>120.616</c:v>
                </c:pt>
                <c:pt idx="3580">
                  <c:v>120.64700000000001</c:v>
                </c:pt>
                <c:pt idx="3581">
                  <c:v>120.678</c:v>
                </c:pt>
                <c:pt idx="3582">
                  <c:v>120.709</c:v>
                </c:pt>
                <c:pt idx="3583">
                  <c:v>120.74</c:v>
                </c:pt>
                <c:pt idx="3584">
                  <c:v>120.771</c:v>
                </c:pt>
                <c:pt idx="3585">
                  <c:v>120.803</c:v>
                </c:pt>
                <c:pt idx="3586">
                  <c:v>120.834</c:v>
                </c:pt>
                <c:pt idx="3587">
                  <c:v>120.86499999999999</c:v>
                </c:pt>
                <c:pt idx="3588">
                  <c:v>120.896</c:v>
                </c:pt>
                <c:pt idx="3589">
                  <c:v>120.92700000000001</c:v>
                </c:pt>
                <c:pt idx="3590">
                  <c:v>120.959</c:v>
                </c:pt>
                <c:pt idx="3591">
                  <c:v>120.99</c:v>
                </c:pt>
                <c:pt idx="3592">
                  <c:v>121.021</c:v>
                </c:pt>
                <c:pt idx="3593">
                  <c:v>121.05200000000001</c:v>
                </c:pt>
                <c:pt idx="3594">
                  <c:v>121.083</c:v>
                </c:pt>
                <c:pt idx="3595">
                  <c:v>121.11499999999999</c:v>
                </c:pt>
                <c:pt idx="3596">
                  <c:v>121.146</c:v>
                </c:pt>
                <c:pt idx="3597">
                  <c:v>121.17700000000001</c:v>
                </c:pt>
                <c:pt idx="3598">
                  <c:v>121.208</c:v>
                </c:pt>
                <c:pt idx="3599">
                  <c:v>121.24</c:v>
                </c:pt>
                <c:pt idx="3600">
                  <c:v>121.271</c:v>
                </c:pt>
                <c:pt idx="3601">
                  <c:v>121.30200000000001</c:v>
                </c:pt>
                <c:pt idx="3602">
                  <c:v>121.333</c:v>
                </c:pt>
                <c:pt idx="3603">
                  <c:v>121.364</c:v>
                </c:pt>
                <c:pt idx="3604">
                  <c:v>121.395</c:v>
                </c:pt>
                <c:pt idx="3605">
                  <c:v>121.42700000000001</c:v>
                </c:pt>
                <c:pt idx="3606">
                  <c:v>121.458</c:v>
                </c:pt>
                <c:pt idx="3607">
                  <c:v>121.489</c:v>
                </c:pt>
                <c:pt idx="3608">
                  <c:v>121.521</c:v>
                </c:pt>
                <c:pt idx="3609">
                  <c:v>121.55200000000001</c:v>
                </c:pt>
                <c:pt idx="3610">
                  <c:v>121.583</c:v>
                </c:pt>
                <c:pt idx="3611">
                  <c:v>121.614</c:v>
                </c:pt>
                <c:pt idx="3612">
                  <c:v>121.645</c:v>
                </c:pt>
                <c:pt idx="3613">
                  <c:v>121.676</c:v>
                </c:pt>
                <c:pt idx="3614">
                  <c:v>121.708</c:v>
                </c:pt>
                <c:pt idx="3615">
                  <c:v>121.739</c:v>
                </c:pt>
                <c:pt idx="3616">
                  <c:v>121.77</c:v>
                </c:pt>
                <c:pt idx="3617">
                  <c:v>121.801</c:v>
                </c:pt>
                <c:pt idx="3618">
                  <c:v>121.83199999999999</c:v>
                </c:pt>
                <c:pt idx="3619">
                  <c:v>121.864</c:v>
                </c:pt>
                <c:pt idx="3620">
                  <c:v>121.895</c:v>
                </c:pt>
                <c:pt idx="3621">
                  <c:v>121.926</c:v>
                </c:pt>
                <c:pt idx="3622">
                  <c:v>121.95699999999999</c:v>
                </c:pt>
                <c:pt idx="3623">
                  <c:v>121.988</c:v>
                </c:pt>
                <c:pt idx="3624">
                  <c:v>122.01900000000001</c:v>
                </c:pt>
                <c:pt idx="3625">
                  <c:v>122.051</c:v>
                </c:pt>
                <c:pt idx="3626">
                  <c:v>122.08199999999999</c:v>
                </c:pt>
                <c:pt idx="3627">
                  <c:v>122.113</c:v>
                </c:pt>
                <c:pt idx="3628">
                  <c:v>122.14400000000001</c:v>
                </c:pt>
                <c:pt idx="3629">
                  <c:v>122.176</c:v>
                </c:pt>
                <c:pt idx="3630">
                  <c:v>122.20699999999999</c:v>
                </c:pt>
                <c:pt idx="3631">
                  <c:v>122.238</c:v>
                </c:pt>
                <c:pt idx="3632">
                  <c:v>122.26900000000001</c:v>
                </c:pt>
                <c:pt idx="3633">
                  <c:v>122.3</c:v>
                </c:pt>
                <c:pt idx="3634">
                  <c:v>122.33199999999999</c:v>
                </c:pt>
                <c:pt idx="3635">
                  <c:v>122.363</c:v>
                </c:pt>
                <c:pt idx="3636">
                  <c:v>122.39400000000001</c:v>
                </c:pt>
                <c:pt idx="3637">
                  <c:v>122.425</c:v>
                </c:pt>
                <c:pt idx="3638">
                  <c:v>122.456</c:v>
                </c:pt>
                <c:pt idx="3639">
                  <c:v>122.48699999999999</c:v>
                </c:pt>
                <c:pt idx="3640">
                  <c:v>122.51900000000001</c:v>
                </c:pt>
                <c:pt idx="3641">
                  <c:v>122.55</c:v>
                </c:pt>
                <c:pt idx="3642">
                  <c:v>122.581</c:v>
                </c:pt>
                <c:pt idx="3643">
                  <c:v>122.61199999999999</c:v>
                </c:pt>
                <c:pt idx="3644">
                  <c:v>122.64400000000001</c:v>
                </c:pt>
                <c:pt idx="3645">
                  <c:v>122.675</c:v>
                </c:pt>
                <c:pt idx="3646">
                  <c:v>122.706</c:v>
                </c:pt>
                <c:pt idx="3647">
                  <c:v>122.73699999999999</c:v>
                </c:pt>
                <c:pt idx="3648">
                  <c:v>122.768</c:v>
                </c:pt>
                <c:pt idx="3649">
                  <c:v>122.79900000000001</c:v>
                </c:pt>
                <c:pt idx="3650">
                  <c:v>122.831</c:v>
                </c:pt>
                <c:pt idx="3651">
                  <c:v>122.86199999999999</c:v>
                </c:pt>
                <c:pt idx="3652">
                  <c:v>122.893</c:v>
                </c:pt>
                <c:pt idx="3653">
                  <c:v>122.92400000000001</c:v>
                </c:pt>
                <c:pt idx="3654">
                  <c:v>122.956</c:v>
                </c:pt>
                <c:pt idx="3655">
                  <c:v>122.98699999999999</c:v>
                </c:pt>
                <c:pt idx="3656">
                  <c:v>123.018</c:v>
                </c:pt>
                <c:pt idx="3657">
                  <c:v>123.04900000000001</c:v>
                </c:pt>
                <c:pt idx="3658">
                  <c:v>123.08</c:v>
                </c:pt>
                <c:pt idx="3659">
                  <c:v>123.111</c:v>
                </c:pt>
                <c:pt idx="3660">
                  <c:v>123.143</c:v>
                </c:pt>
                <c:pt idx="3661">
                  <c:v>123.17400000000001</c:v>
                </c:pt>
                <c:pt idx="3662">
                  <c:v>123.205</c:v>
                </c:pt>
                <c:pt idx="3663">
                  <c:v>123.236</c:v>
                </c:pt>
                <c:pt idx="3664">
                  <c:v>123.268</c:v>
                </c:pt>
                <c:pt idx="3665">
                  <c:v>123.3</c:v>
                </c:pt>
                <c:pt idx="3666">
                  <c:v>123.33</c:v>
                </c:pt>
                <c:pt idx="3667">
                  <c:v>123.361</c:v>
                </c:pt>
                <c:pt idx="3668">
                  <c:v>123.392</c:v>
                </c:pt>
                <c:pt idx="3669">
                  <c:v>123.423</c:v>
                </c:pt>
                <c:pt idx="3670">
                  <c:v>123.455</c:v>
                </c:pt>
                <c:pt idx="3671">
                  <c:v>123.486</c:v>
                </c:pt>
                <c:pt idx="3672">
                  <c:v>123.517</c:v>
                </c:pt>
                <c:pt idx="3673">
                  <c:v>123.548</c:v>
                </c:pt>
                <c:pt idx="3674">
                  <c:v>123.57899999999999</c:v>
                </c:pt>
                <c:pt idx="3675">
                  <c:v>123.611</c:v>
                </c:pt>
                <c:pt idx="3676">
                  <c:v>123.642</c:v>
                </c:pt>
                <c:pt idx="3677">
                  <c:v>123.673</c:v>
                </c:pt>
                <c:pt idx="3678">
                  <c:v>123.70399999999999</c:v>
                </c:pt>
                <c:pt idx="3679">
                  <c:v>123.736</c:v>
                </c:pt>
                <c:pt idx="3680">
                  <c:v>123.767</c:v>
                </c:pt>
                <c:pt idx="3681">
                  <c:v>123.798</c:v>
                </c:pt>
                <c:pt idx="3682">
                  <c:v>123.82899999999999</c:v>
                </c:pt>
                <c:pt idx="3683">
                  <c:v>123.898</c:v>
                </c:pt>
                <c:pt idx="3684">
                  <c:v>123.92400000000001</c:v>
                </c:pt>
                <c:pt idx="3685">
                  <c:v>123.955</c:v>
                </c:pt>
                <c:pt idx="3686">
                  <c:v>123.985</c:v>
                </c:pt>
                <c:pt idx="3687">
                  <c:v>124.01600000000001</c:v>
                </c:pt>
                <c:pt idx="3688">
                  <c:v>124.047</c:v>
                </c:pt>
                <c:pt idx="3689">
                  <c:v>124.07899999999999</c:v>
                </c:pt>
                <c:pt idx="3690">
                  <c:v>124.11</c:v>
                </c:pt>
                <c:pt idx="3691">
                  <c:v>124.14100000000001</c:v>
                </c:pt>
                <c:pt idx="3692">
                  <c:v>124.17100000000001</c:v>
                </c:pt>
                <c:pt idx="3693">
                  <c:v>124.20399999999999</c:v>
                </c:pt>
                <c:pt idx="3694">
                  <c:v>124.235</c:v>
                </c:pt>
                <c:pt idx="3695">
                  <c:v>124.26600000000001</c:v>
                </c:pt>
                <c:pt idx="3696">
                  <c:v>124.297</c:v>
                </c:pt>
                <c:pt idx="3697">
                  <c:v>124.328</c:v>
                </c:pt>
                <c:pt idx="3698">
                  <c:v>124.35899999999999</c:v>
                </c:pt>
                <c:pt idx="3699">
                  <c:v>124.39100000000001</c:v>
                </c:pt>
                <c:pt idx="3700">
                  <c:v>124.422</c:v>
                </c:pt>
                <c:pt idx="3701">
                  <c:v>124.453</c:v>
                </c:pt>
                <c:pt idx="3702">
                  <c:v>124.48399999999999</c:v>
                </c:pt>
                <c:pt idx="3703">
                  <c:v>124.51600000000001</c:v>
                </c:pt>
                <c:pt idx="3704">
                  <c:v>124.54600000000001</c:v>
                </c:pt>
                <c:pt idx="3705">
                  <c:v>124.577</c:v>
                </c:pt>
                <c:pt idx="3706">
                  <c:v>124.60899999999999</c:v>
                </c:pt>
                <c:pt idx="3707">
                  <c:v>124.64</c:v>
                </c:pt>
                <c:pt idx="3708">
                  <c:v>124.67</c:v>
                </c:pt>
                <c:pt idx="3709">
                  <c:v>124.703</c:v>
                </c:pt>
                <c:pt idx="3710">
                  <c:v>124.733</c:v>
                </c:pt>
                <c:pt idx="3711">
                  <c:v>124.764</c:v>
                </c:pt>
                <c:pt idx="3712">
                  <c:v>124.79600000000001</c:v>
                </c:pt>
                <c:pt idx="3713">
                  <c:v>124.828</c:v>
                </c:pt>
                <c:pt idx="3714">
                  <c:v>124.85899999999999</c:v>
                </c:pt>
                <c:pt idx="3715">
                  <c:v>124.89</c:v>
                </c:pt>
                <c:pt idx="3716">
                  <c:v>124.92100000000001</c:v>
                </c:pt>
                <c:pt idx="3717">
                  <c:v>124.952</c:v>
                </c:pt>
                <c:pt idx="3718">
                  <c:v>124.983</c:v>
                </c:pt>
                <c:pt idx="3719">
                  <c:v>125.015</c:v>
                </c:pt>
                <c:pt idx="3720">
                  <c:v>125.04600000000001</c:v>
                </c:pt>
                <c:pt idx="3721">
                  <c:v>125.077</c:v>
                </c:pt>
                <c:pt idx="3722">
                  <c:v>125.107</c:v>
                </c:pt>
                <c:pt idx="3723">
                  <c:v>125.139</c:v>
                </c:pt>
                <c:pt idx="3724">
                  <c:v>125.17100000000001</c:v>
                </c:pt>
                <c:pt idx="3725">
                  <c:v>125.202</c:v>
                </c:pt>
                <c:pt idx="3726">
                  <c:v>125.233</c:v>
                </c:pt>
                <c:pt idx="3727">
                  <c:v>125.264</c:v>
                </c:pt>
                <c:pt idx="3728">
                  <c:v>125.295</c:v>
                </c:pt>
                <c:pt idx="3729">
                  <c:v>125.32599999999999</c:v>
                </c:pt>
                <c:pt idx="3730">
                  <c:v>125.358</c:v>
                </c:pt>
                <c:pt idx="3731">
                  <c:v>125.389</c:v>
                </c:pt>
                <c:pt idx="3732">
                  <c:v>125.42</c:v>
                </c:pt>
                <c:pt idx="3733">
                  <c:v>125.45099999999999</c:v>
                </c:pt>
                <c:pt idx="3734">
                  <c:v>125.482</c:v>
                </c:pt>
                <c:pt idx="3735">
                  <c:v>125.514</c:v>
                </c:pt>
                <c:pt idx="3736">
                  <c:v>125.545</c:v>
                </c:pt>
                <c:pt idx="3737">
                  <c:v>125.57599999999999</c:v>
                </c:pt>
                <c:pt idx="3738">
                  <c:v>125.60599999999999</c:v>
                </c:pt>
                <c:pt idx="3739">
                  <c:v>125.639</c:v>
                </c:pt>
                <c:pt idx="3740">
                  <c:v>125.669</c:v>
                </c:pt>
                <c:pt idx="3741">
                  <c:v>125.70099999999999</c:v>
                </c:pt>
                <c:pt idx="3742">
                  <c:v>125.732</c:v>
                </c:pt>
                <c:pt idx="3743">
                  <c:v>125.764</c:v>
                </c:pt>
                <c:pt idx="3744">
                  <c:v>125.795</c:v>
                </c:pt>
                <c:pt idx="3745">
                  <c:v>125.82599999999999</c:v>
                </c:pt>
                <c:pt idx="3746">
                  <c:v>125.857</c:v>
                </c:pt>
                <c:pt idx="3747">
                  <c:v>125.88800000000001</c:v>
                </c:pt>
                <c:pt idx="3748">
                  <c:v>125.92</c:v>
                </c:pt>
                <c:pt idx="3749">
                  <c:v>125.95</c:v>
                </c:pt>
                <c:pt idx="3750">
                  <c:v>125.98099999999999</c:v>
                </c:pt>
                <c:pt idx="3751">
                  <c:v>126.01300000000001</c:v>
                </c:pt>
                <c:pt idx="3752">
                  <c:v>126.04300000000001</c:v>
                </c:pt>
                <c:pt idx="3753">
                  <c:v>126.07599999999999</c:v>
                </c:pt>
                <c:pt idx="3754">
                  <c:v>126.10599999999999</c:v>
                </c:pt>
                <c:pt idx="3755">
                  <c:v>126.13800000000001</c:v>
                </c:pt>
                <c:pt idx="3756">
                  <c:v>126.169</c:v>
                </c:pt>
                <c:pt idx="3757">
                  <c:v>126.199</c:v>
                </c:pt>
                <c:pt idx="3758">
                  <c:v>126.23099999999999</c:v>
                </c:pt>
                <c:pt idx="3759">
                  <c:v>126.26300000000001</c:v>
                </c:pt>
                <c:pt idx="3760">
                  <c:v>126.29300000000001</c:v>
                </c:pt>
                <c:pt idx="3761">
                  <c:v>126.325</c:v>
                </c:pt>
                <c:pt idx="3762">
                  <c:v>126.355</c:v>
                </c:pt>
                <c:pt idx="3763">
                  <c:v>126.387</c:v>
                </c:pt>
                <c:pt idx="3764">
                  <c:v>126.41800000000001</c:v>
                </c:pt>
                <c:pt idx="3765">
                  <c:v>126.449</c:v>
                </c:pt>
                <c:pt idx="3766">
                  <c:v>126.48</c:v>
                </c:pt>
                <c:pt idx="3767">
                  <c:v>126.512</c:v>
                </c:pt>
                <c:pt idx="3768">
                  <c:v>126.544</c:v>
                </c:pt>
                <c:pt idx="3769">
                  <c:v>126.574</c:v>
                </c:pt>
                <c:pt idx="3770">
                  <c:v>126.605</c:v>
                </c:pt>
                <c:pt idx="3771">
                  <c:v>126.636</c:v>
                </c:pt>
                <c:pt idx="3772">
                  <c:v>126.667</c:v>
                </c:pt>
                <c:pt idx="3773">
                  <c:v>126.69799999999999</c:v>
                </c:pt>
                <c:pt idx="3774">
                  <c:v>126.73</c:v>
                </c:pt>
                <c:pt idx="3775">
                  <c:v>126.761</c:v>
                </c:pt>
                <c:pt idx="3776">
                  <c:v>126.79300000000001</c:v>
                </c:pt>
                <c:pt idx="3777">
                  <c:v>126.82299999999999</c:v>
                </c:pt>
                <c:pt idx="3778">
                  <c:v>126.855</c:v>
                </c:pt>
                <c:pt idx="3779">
                  <c:v>126.886</c:v>
                </c:pt>
                <c:pt idx="3780">
                  <c:v>126.917</c:v>
                </c:pt>
                <c:pt idx="3781">
                  <c:v>126.94799999999999</c:v>
                </c:pt>
                <c:pt idx="3782">
                  <c:v>126.979</c:v>
                </c:pt>
                <c:pt idx="3783">
                  <c:v>127.01</c:v>
                </c:pt>
                <c:pt idx="3784">
                  <c:v>127.042</c:v>
                </c:pt>
                <c:pt idx="3785">
                  <c:v>127.07299999999999</c:v>
                </c:pt>
                <c:pt idx="3786">
                  <c:v>127.104</c:v>
                </c:pt>
                <c:pt idx="3787">
                  <c:v>127.136</c:v>
                </c:pt>
                <c:pt idx="3788">
                  <c:v>127.166</c:v>
                </c:pt>
                <c:pt idx="3789">
                  <c:v>127.19799999999999</c:v>
                </c:pt>
                <c:pt idx="3790">
                  <c:v>127.229</c:v>
                </c:pt>
                <c:pt idx="3791">
                  <c:v>127.26</c:v>
                </c:pt>
                <c:pt idx="3792">
                  <c:v>127.291</c:v>
                </c:pt>
                <c:pt idx="3793">
                  <c:v>127.322</c:v>
                </c:pt>
                <c:pt idx="3794">
                  <c:v>127.354</c:v>
                </c:pt>
                <c:pt idx="3795">
                  <c:v>127.38500000000001</c:v>
                </c:pt>
                <c:pt idx="3796">
                  <c:v>127.417</c:v>
                </c:pt>
                <c:pt idx="3797">
                  <c:v>127.44799999999999</c:v>
                </c:pt>
                <c:pt idx="3798">
                  <c:v>127.479</c:v>
                </c:pt>
                <c:pt idx="3799">
                  <c:v>127.51</c:v>
                </c:pt>
                <c:pt idx="3800">
                  <c:v>127.541</c:v>
                </c:pt>
                <c:pt idx="3801">
                  <c:v>127.572</c:v>
                </c:pt>
                <c:pt idx="3802">
                  <c:v>127.604</c:v>
                </c:pt>
                <c:pt idx="3803">
                  <c:v>127.634</c:v>
                </c:pt>
                <c:pt idx="3804">
                  <c:v>127.666</c:v>
                </c:pt>
                <c:pt idx="3805">
                  <c:v>127.697</c:v>
                </c:pt>
                <c:pt idx="3806">
                  <c:v>127.72799999999999</c:v>
                </c:pt>
                <c:pt idx="3807">
                  <c:v>127.759</c:v>
                </c:pt>
                <c:pt idx="3808">
                  <c:v>127.79</c:v>
                </c:pt>
                <c:pt idx="3809">
                  <c:v>127.822</c:v>
                </c:pt>
                <c:pt idx="3810">
                  <c:v>127.85299999999999</c:v>
                </c:pt>
                <c:pt idx="3811">
                  <c:v>127.884</c:v>
                </c:pt>
                <c:pt idx="3812">
                  <c:v>127.91500000000001</c:v>
                </c:pt>
                <c:pt idx="3813">
                  <c:v>127.947</c:v>
                </c:pt>
                <c:pt idx="3814">
                  <c:v>127.97799999999999</c:v>
                </c:pt>
                <c:pt idx="3815">
                  <c:v>128.00899999999999</c:v>
                </c:pt>
                <c:pt idx="3816">
                  <c:v>128.04</c:v>
                </c:pt>
                <c:pt idx="3817">
                  <c:v>128.071</c:v>
                </c:pt>
                <c:pt idx="3818">
                  <c:v>128.10300000000001</c:v>
                </c:pt>
                <c:pt idx="3819">
                  <c:v>128.13399999999999</c:v>
                </c:pt>
                <c:pt idx="3820">
                  <c:v>128.16499999999999</c:v>
                </c:pt>
                <c:pt idx="3821">
                  <c:v>128.196</c:v>
                </c:pt>
                <c:pt idx="3822">
                  <c:v>128.22800000000001</c:v>
                </c:pt>
                <c:pt idx="3823">
                  <c:v>128.25899999999999</c:v>
                </c:pt>
                <c:pt idx="3824">
                  <c:v>128.29</c:v>
                </c:pt>
                <c:pt idx="3825">
                  <c:v>128.321</c:v>
                </c:pt>
                <c:pt idx="3826">
                  <c:v>128.352</c:v>
                </c:pt>
                <c:pt idx="3827">
                  <c:v>128.38300000000001</c:v>
                </c:pt>
                <c:pt idx="3828">
                  <c:v>128.41499999999999</c:v>
                </c:pt>
                <c:pt idx="3829">
                  <c:v>128.446</c:v>
                </c:pt>
                <c:pt idx="3830">
                  <c:v>128.477</c:v>
                </c:pt>
                <c:pt idx="3831">
                  <c:v>128.50800000000001</c:v>
                </c:pt>
                <c:pt idx="3832">
                  <c:v>128.53899999999999</c:v>
                </c:pt>
                <c:pt idx="3833">
                  <c:v>128.571</c:v>
                </c:pt>
                <c:pt idx="3834">
                  <c:v>128.602</c:v>
                </c:pt>
                <c:pt idx="3835">
                  <c:v>128.63300000000001</c:v>
                </c:pt>
                <c:pt idx="3836">
                  <c:v>128.66399999999999</c:v>
                </c:pt>
                <c:pt idx="3837">
                  <c:v>128.69499999999999</c:v>
                </c:pt>
                <c:pt idx="3838">
                  <c:v>128.726</c:v>
                </c:pt>
                <c:pt idx="3839">
                  <c:v>128.75800000000001</c:v>
                </c:pt>
                <c:pt idx="3840">
                  <c:v>128.78899999999999</c:v>
                </c:pt>
                <c:pt idx="3841">
                  <c:v>128.82</c:v>
                </c:pt>
                <c:pt idx="3842">
                  <c:v>128.851</c:v>
                </c:pt>
                <c:pt idx="3843">
                  <c:v>128.88200000000001</c:v>
                </c:pt>
                <c:pt idx="3844">
                  <c:v>128.91399999999999</c:v>
                </c:pt>
                <c:pt idx="3845">
                  <c:v>128.94499999999999</c:v>
                </c:pt>
                <c:pt idx="3846">
                  <c:v>128.976</c:v>
                </c:pt>
                <c:pt idx="3847">
                  <c:v>129.00700000000001</c:v>
                </c:pt>
                <c:pt idx="3848">
                  <c:v>129.03899999999999</c:v>
                </c:pt>
                <c:pt idx="3849">
                  <c:v>129.07</c:v>
                </c:pt>
                <c:pt idx="3850">
                  <c:v>129.101</c:v>
                </c:pt>
                <c:pt idx="3851">
                  <c:v>129.13200000000001</c:v>
                </c:pt>
                <c:pt idx="3852">
                  <c:v>129.16300000000001</c:v>
                </c:pt>
                <c:pt idx="3853">
                  <c:v>129.19399999999999</c:v>
                </c:pt>
                <c:pt idx="3854">
                  <c:v>129.226</c:v>
                </c:pt>
                <c:pt idx="3855">
                  <c:v>129.25700000000001</c:v>
                </c:pt>
                <c:pt idx="3856">
                  <c:v>129.28800000000001</c:v>
                </c:pt>
                <c:pt idx="3857">
                  <c:v>129.31899999999999</c:v>
                </c:pt>
                <c:pt idx="3858">
                  <c:v>129.351</c:v>
                </c:pt>
                <c:pt idx="3859">
                  <c:v>129.38200000000001</c:v>
                </c:pt>
                <c:pt idx="3860">
                  <c:v>129.41300000000001</c:v>
                </c:pt>
                <c:pt idx="3861">
                  <c:v>129.44399999999999</c:v>
                </c:pt>
                <c:pt idx="3862">
                  <c:v>129.47499999999999</c:v>
                </c:pt>
                <c:pt idx="3863">
                  <c:v>129.50700000000001</c:v>
                </c:pt>
                <c:pt idx="3864">
                  <c:v>129.53800000000001</c:v>
                </c:pt>
                <c:pt idx="3865">
                  <c:v>129.56899999999999</c:v>
                </c:pt>
                <c:pt idx="3866">
                  <c:v>129.6</c:v>
                </c:pt>
                <c:pt idx="3867">
                  <c:v>129.631</c:v>
                </c:pt>
                <c:pt idx="3868">
                  <c:v>129.66300000000001</c:v>
                </c:pt>
                <c:pt idx="3869">
                  <c:v>129.69399999999999</c:v>
                </c:pt>
                <c:pt idx="3870">
                  <c:v>129.72499999999999</c:v>
                </c:pt>
                <c:pt idx="3871">
                  <c:v>129.756</c:v>
                </c:pt>
                <c:pt idx="3872">
                  <c:v>129.78700000000001</c:v>
                </c:pt>
                <c:pt idx="3873">
                  <c:v>129.81899999999999</c:v>
                </c:pt>
                <c:pt idx="3874">
                  <c:v>129.851</c:v>
                </c:pt>
                <c:pt idx="3875">
                  <c:v>129.881</c:v>
                </c:pt>
                <c:pt idx="3876">
                  <c:v>129.91200000000001</c:v>
                </c:pt>
                <c:pt idx="3877">
                  <c:v>129.94300000000001</c:v>
                </c:pt>
                <c:pt idx="3878">
                  <c:v>129.97399999999999</c:v>
                </c:pt>
                <c:pt idx="3879">
                  <c:v>130.006</c:v>
                </c:pt>
                <c:pt idx="3880">
                  <c:v>130.03700000000001</c:v>
                </c:pt>
                <c:pt idx="3881">
                  <c:v>130.06800000000001</c:v>
                </c:pt>
                <c:pt idx="3882">
                  <c:v>130.09899999999999</c:v>
                </c:pt>
                <c:pt idx="3883">
                  <c:v>130.131</c:v>
                </c:pt>
                <c:pt idx="3884">
                  <c:v>130.16200000000001</c:v>
                </c:pt>
                <c:pt idx="3885">
                  <c:v>130.19300000000001</c:v>
                </c:pt>
                <c:pt idx="3886">
                  <c:v>130.22399999999999</c:v>
                </c:pt>
                <c:pt idx="3887">
                  <c:v>130.255</c:v>
                </c:pt>
                <c:pt idx="3888">
                  <c:v>130.286</c:v>
                </c:pt>
                <c:pt idx="3889">
                  <c:v>130.31800000000001</c:v>
                </c:pt>
                <c:pt idx="3890">
                  <c:v>130.34899999999999</c:v>
                </c:pt>
                <c:pt idx="3891">
                  <c:v>130.38</c:v>
                </c:pt>
                <c:pt idx="3892">
                  <c:v>130.411</c:v>
                </c:pt>
                <c:pt idx="3893">
                  <c:v>130.44300000000001</c:v>
                </c:pt>
                <c:pt idx="3894">
                  <c:v>130.47399999999999</c:v>
                </c:pt>
                <c:pt idx="3895">
                  <c:v>130.505</c:v>
                </c:pt>
                <c:pt idx="3896">
                  <c:v>130.536</c:v>
                </c:pt>
                <c:pt idx="3897">
                  <c:v>130.56700000000001</c:v>
                </c:pt>
                <c:pt idx="3898">
                  <c:v>130.59899999999999</c:v>
                </c:pt>
                <c:pt idx="3899">
                  <c:v>130.63</c:v>
                </c:pt>
                <c:pt idx="3900">
                  <c:v>130.661</c:v>
                </c:pt>
                <c:pt idx="3901">
                  <c:v>130.69200000000001</c:v>
                </c:pt>
                <c:pt idx="3902">
                  <c:v>130.72300000000001</c:v>
                </c:pt>
                <c:pt idx="3903">
                  <c:v>130.755</c:v>
                </c:pt>
                <c:pt idx="3904">
                  <c:v>130.786</c:v>
                </c:pt>
                <c:pt idx="3905">
                  <c:v>130.81700000000001</c:v>
                </c:pt>
                <c:pt idx="3906">
                  <c:v>130.84800000000001</c:v>
                </c:pt>
                <c:pt idx="3907">
                  <c:v>130.87899999999999</c:v>
                </c:pt>
                <c:pt idx="3908">
                  <c:v>130.91</c:v>
                </c:pt>
                <c:pt idx="3909">
                  <c:v>130.94200000000001</c:v>
                </c:pt>
                <c:pt idx="3910">
                  <c:v>130.97300000000001</c:v>
                </c:pt>
                <c:pt idx="3911">
                  <c:v>131.00399999999999</c:v>
                </c:pt>
                <c:pt idx="3912">
                  <c:v>131.035</c:v>
                </c:pt>
                <c:pt idx="3913">
                  <c:v>131.06700000000001</c:v>
                </c:pt>
                <c:pt idx="3914">
                  <c:v>131.09800000000001</c:v>
                </c:pt>
                <c:pt idx="3915">
                  <c:v>131.12899999999999</c:v>
                </c:pt>
                <c:pt idx="3916">
                  <c:v>131.16</c:v>
                </c:pt>
                <c:pt idx="3917">
                  <c:v>131.191</c:v>
                </c:pt>
                <c:pt idx="3918">
                  <c:v>131.22300000000001</c:v>
                </c:pt>
                <c:pt idx="3919">
                  <c:v>131.25399999999999</c:v>
                </c:pt>
                <c:pt idx="3920">
                  <c:v>131.28700000000001</c:v>
                </c:pt>
                <c:pt idx="3921">
                  <c:v>131.316</c:v>
                </c:pt>
                <c:pt idx="3922">
                  <c:v>131.34700000000001</c:v>
                </c:pt>
                <c:pt idx="3923">
                  <c:v>131.37899999999999</c:v>
                </c:pt>
                <c:pt idx="3924">
                  <c:v>131.41</c:v>
                </c:pt>
                <c:pt idx="3925">
                  <c:v>131.441</c:v>
                </c:pt>
                <c:pt idx="3926">
                  <c:v>131.47200000000001</c:v>
                </c:pt>
                <c:pt idx="3927">
                  <c:v>131.50299999999999</c:v>
                </c:pt>
                <c:pt idx="3928">
                  <c:v>131.535</c:v>
                </c:pt>
                <c:pt idx="3929">
                  <c:v>131.566</c:v>
                </c:pt>
                <c:pt idx="3930">
                  <c:v>131.59700000000001</c:v>
                </c:pt>
                <c:pt idx="3931">
                  <c:v>131.62799999999999</c:v>
                </c:pt>
                <c:pt idx="3932">
                  <c:v>131.65899999999999</c:v>
                </c:pt>
                <c:pt idx="3933">
                  <c:v>131.69</c:v>
                </c:pt>
                <c:pt idx="3934">
                  <c:v>131.72200000000001</c:v>
                </c:pt>
                <c:pt idx="3935">
                  <c:v>131.75299999999999</c:v>
                </c:pt>
                <c:pt idx="3936">
                  <c:v>131.78399999999999</c:v>
                </c:pt>
                <c:pt idx="3937">
                  <c:v>131.815</c:v>
                </c:pt>
                <c:pt idx="3938">
                  <c:v>131.846</c:v>
                </c:pt>
                <c:pt idx="3939">
                  <c:v>131.87799999999999</c:v>
                </c:pt>
                <c:pt idx="3940">
                  <c:v>131.90899999999999</c:v>
                </c:pt>
                <c:pt idx="3941">
                  <c:v>131.94</c:v>
                </c:pt>
                <c:pt idx="3942">
                  <c:v>131.971</c:v>
                </c:pt>
                <c:pt idx="3943">
                  <c:v>132.00200000000001</c:v>
                </c:pt>
                <c:pt idx="3944">
                  <c:v>132.03399999999999</c:v>
                </c:pt>
                <c:pt idx="3945">
                  <c:v>132.065</c:v>
                </c:pt>
                <c:pt idx="3946">
                  <c:v>132.096</c:v>
                </c:pt>
                <c:pt idx="3947">
                  <c:v>132.12700000000001</c:v>
                </c:pt>
                <c:pt idx="3948">
                  <c:v>132.15899999999999</c:v>
                </c:pt>
                <c:pt idx="3949">
                  <c:v>132.19</c:v>
                </c:pt>
                <c:pt idx="3950">
                  <c:v>132.221</c:v>
                </c:pt>
                <c:pt idx="3951">
                  <c:v>132.25200000000001</c:v>
                </c:pt>
                <c:pt idx="3952">
                  <c:v>132.28299999999999</c:v>
                </c:pt>
                <c:pt idx="3953">
                  <c:v>132.315</c:v>
                </c:pt>
                <c:pt idx="3954">
                  <c:v>132.346</c:v>
                </c:pt>
                <c:pt idx="3955">
                  <c:v>132.37700000000001</c:v>
                </c:pt>
                <c:pt idx="3956">
                  <c:v>132.40799999999999</c:v>
                </c:pt>
                <c:pt idx="3957">
                  <c:v>132.43899999999999</c:v>
                </c:pt>
                <c:pt idx="3958">
                  <c:v>132.47</c:v>
                </c:pt>
                <c:pt idx="3959">
                  <c:v>132.50200000000001</c:v>
                </c:pt>
                <c:pt idx="3960">
                  <c:v>132.53299999999999</c:v>
                </c:pt>
                <c:pt idx="3961">
                  <c:v>132.56399999999999</c:v>
                </c:pt>
                <c:pt idx="3962">
                  <c:v>132.59700000000001</c:v>
                </c:pt>
                <c:pt idx="3963">
                  <c:v>132.626</c:v>
                </c:pt>
                <c:pt idx="3964">
                  <c:v>132.65799999999999</c:v>
                </c:pt>
                <c:pt idx="3965">
                  <c:v>132.68899999999999</c:v>
                </c:pt>
                <c:pt idx="3966">
                  <c:v>132.72</c:v>
                </c:pt>
                <c:pt idx="3967">
                  <c:v>132.751</c:v>
                </c:pt>
                <c:pt idx="3968">
                  <c:v>132.78200000000001</c:v>
                </c:pt>
                <c:pt idx="3969">
                  <c:v>132.81399999999999</c:v>
                </c:pt>
                <c:pt idx="3970">
                  <c:v>132.845</c:v>
                </c:pt>
                <c:pt idx="3971">
                  <c:v>132.876</c:v>
                </c:pt>
                <c:pt idx="3972">
                  <c:v>132.90700000000001</c:v>
                </c:pt>
                <c:pt idx="3973">
                  <c:v>132.93799999999999</c:v>
                </c:pt>
                <c:pt idx="3974">
                  <c:v>132.97</c:v>
                </c:pt>
                <c:pt idx="3975">
                  <c:v>133.001</c:v>
                </c:pt>
                <c:pt idx="3976">
                  <c:v>133.03200000000001</c:v>
                </c:pt>
                <c:pt idx="3977">
                  <c:v>133.06299999999999</c:v>
                </c:pt>
                <c:pt idx="3978">
                  <c:v>133.09399999999999</c:v>
                </c:pt>
                <c:pt idx="3979">
                  <c:v>133.126</c:v>
                </c:pt>
                <c:pt idx="3980">
                  <c:v>133.15700000000001</c:v>
                </c:pt>
                <c:pt idx="3981">
                  <c:v>133.18799999999999</c:v>
                </c:pt>
                <c:pt idx="3982">
                  <c:v>133.21899999999999</c:v>
                </c:pt>
                <c:pt idx="3983">
                  <c:v>133.251</c:v>
                </c:pt>
                <c:pt idx="3984">
                  <c:v>133.28200000000001</c:v>
                </c:pt>
                <c:pt idx="3985">
                  <c:v>133.31299999999999</c:v>
                </c:pt>
                <c:pt idx="3986">
                  <c:v>133.34399999999999</c:v>
                </c:pt>
                <c:pt idx="3987">
                  <c:v>133.375</c:v>
                </c:pt>
                <c:pt idx="3988">
                  <c:v>133.40700000000001</c:v>
                </c:pt>
                <c:pt idx="3989">
                  <c:v>133.43799999999999</c:v>
                </c:pt>
                <c:pt idx="3990">
                  <c:v>133.46899999999999</c:v>
                </c:pt>
                <c:pt idx="3991">
                  <c:v>133.5</c:v>
                </c:pt>
                <c:pt idx="3992">
                  <c:v>133.53100000000001</c:v>
                </c:pt>
                <c:pt idx="3993">
                  <c:v>133.56299999999999</c:v>
                </c:pt>
                <c:pt idx="3994">
                  <c:v>133.59399999999999</c:v>
                </c:pt>
                <c:pt idx="3995">
                  <c:v>133.625</c:v>
                </c:pt>
                <c:pt idx="3996">
                  <c:v>133.65600000000001</c:v>
                </c:pt>
                <c:pt idx="3997">
                  <c:v>133.68700000000001</c:v>
                </c:pt>
                <c:pt idx="3998">
                  <c:v>133.71899999999999</c:v>
                </c:pt>
                <c:pt idx="3999">
                  <c:v>133.75</c:v>
                </c:pt>
                <c:pt idx="4000">
                  <c:v>133.78100000000001</c:v>
                </c:pt>
                <c:pt idx="4001">
                  <c:v>133.815</c:v>
                </c:pt>
                <c:pt idx="4002">
                  <c:v>133.84299999999999</c:v>
                </c:pt>
                <c:pt idx="4003">
                  <c:v>133.874</c:v>
                </c:pt>
                <c:pt idx="4004">
                  <c:v>133.90600000000001</c:v>
                </c:pt>
                <c:pt idx="4005">
                  <c:v>133.93700000000001</c:v>
                </c:pt>
                <c:pt idx="4006">
                  <c:v>133.96799999999999</c:v>
                </c:pt>
                <c:pt idx="4007">
                  <c:v>133.999</c:v>
                </c:pt>
                <c:pt idx="4008">
                  <c:v>134.03</c:v>
                </c:pt>
                <c:pt idx="4009">
                  <c:v>134.06200000000001</c:v>
                </c:pt>
                <c:pt idx="4010">
                  <c:v>134.09299999999999</c:v>
                </c:pt>
                <c:pt idx="4011">
                  <c:v>134.124</c:v>
                </c:pt>
                <c:pt idx="4012">
                  <c:v>134.155</c:v>
                </c:pt>
                <c:pt idx="4013">
                  <c:v>134.18600000000001</c:v>
                </c:pt>
                <c:pt idx="4014">
                  <c:v>134.21799999999999</c:v>
                </c:pt>
                <c:pt idx="4015">
                  <c:v>134.249</c:v>
                </c:pt>
                <c:pt idx="4016">
                  <c:v>134.28</c:v>
                </c:pt>
                <c:pt idx="4017">
                  <c:v>134.31100000000001</c:v>
                </c:pt>
                <c:pt idx="4018">
                  <c:v>134.34299999999999</c:v>
                </c:pt>
                <c:pt idx="4019">
                  <c:v>134.374</c:v>
                </c:pt>
                <c:pt idx="4020">
                  <c:v>134.405</c:v>
                </c:pt>
                <c:pt idx="4021">
                  <c:v>134.43600000000001</c:v>
                </c:pt>
                <c:pt idx="4022">
                  <c:v>134.46700000000001</c:v>
                </c:pt>
                <c:pt idx="4023">
                  <c:v>134.499</c:v>
                </c:pt>
                <c:pt idx="4024">
                  <c:v>134.53</c:v>
                </c:pt>
                <c:pt idx="4025">
                  <c:v>134.56100000000001</c:v>
                </c:pt>
                <c:pt idx="4026">
                  <c:v>134.59200000000001</c:v>
                </c:pt>
                <c:pt idx="4027">
                  <c:v>134.62299999999999</c:v>
                </c:pt>
                <c:pt idx="4028">
                  <c:v>134.655</c:v>
                </c:pt>
                <c:pt idx="4029">
                  <c:v>134.68600000000001</c:v>
                </c:pt>
                <c:pt idx="4030">
                  <c:v>134.71700000000001</c:v>
                </c:pt>
                <c:pt idx="4031">
                  <c:v>134.74799999999999</c:v>
                </c:pt>
                <c:pt idx="4032">
                  <c:v>134.779</c:v>
                </c:pt>
                <c:pt idx="4033">
                  <c:v>134.81</c:v>
                </c:pt>
                <c:pt idx="4034">
                  <c:v>134.84200000000001</c:v>
                </c:pt>
                <c:pt idx="4035">
                  <c:v>134.87299999999999</c:v>
                </c:pt>
                <c:pt idx="4036">
                  <c:v>134.904</c:v>
                </c:pt>
                <c:pt idx="4037">
                  <c:v>134.935</c:v>
                </c:pt>
                <c:pt idx="4038">
                  <c:v>134.96700000000001</c:v>
                </c:pt>
                <c:pt idx="4039">
                  <c:v>134.99799999999999</c:v>
                </c:pt>
                <c:pt idx="4040">
                  <c:v>135.029</c:v>
                </c:pt>
                <c:pt idx="4041">
                  <c:v>135.06</c:v>
                </c:pt>
                <c:pt idx="4042">
                  <c:v>135.09100000000001</c:v>
                </c:pt>
                <c:pt idx="4043">
                  <c:v>135.12299999999999</c:v>
                </c:pt>
                <c:pt idx="4044">
                  <c:v>135.154</c:v>
                </c:pt>
                <c:pt idx="4045">
                  <c:v>135.185</c:v>
                </c:pt>
                <c:pt idx="4046">
                  <c:v>135.21600000000001</c:v>
                </c:pt>
                <c:pt idx="4047">
                  <c:v>135.24700000000001</c:v>
                </c:pt>
                <c:pt idx="4048">
                  <c:v>135.27799999999999</c:v>
                </c:pt>
                <c:pt idx="4049">
                  <c:v>135.31</c:v>
                </c:pt>
                <c:pt idx="4050">
                  <c:v>135.34100000000001</c:v>
                </c:pt>
                <c:pt idx="4051">
                  <c:v>135.37200000000001</c:v>
                </c:pt>
                <c:pt idx="4052">
                  <c:v>135.40299999999999</c:v>
                </c:pt>
                <c:pt idx="4053">
                  <c:v>135.435</c:v>
                </c:pt>
                <c:pt idx="4054">
                  <c:v>135.46600000000001</c:v>
                </c:pt>
                <c:pt idx="4055">
                  <c:v>135.49700000000001</c:v>
                </c:pt>
                <c:pt idx="4056">
                  <c:v>135.52799999999999</c:v>
                </c:pt>
                <c:pt idx="4057">
                  <c:v>135.559</c:v>
                </c:pt>
                <c:pt idx="4058">
                  <c:v>135.59100000000001</c:v>
                </c:pt>
                <c:pt idx="4059">
                  <c:v>135.62200000000001</c:v>
                </c:pt>
                <c:pt idx="4060">
                  <c:v>135.65299999999999</c:v>
                </c:pt>
                <c:pt idx="4061">
                  <c:v>135.684</c:v>
                </c:pt>
                <c:pt idx="4062">
                  <c:v>135.715</c:v>
                </c:pt>
                <c:pt idx="4063">
                  <c:v>135.74700000000001</c:v>
                </c:pt>
                <c:pt idx="4064">
                  <c:v>135.77799999999999</c:v>
                </c:pt>
                <c:pt idx="4065">
                  <c:v>135.809</c:v>
                </c:pt>
                <c:pt idx="4066">
                  <c:v>135.84</c:v>
                </c:pt>
                <c:pt idx="4067">
                  <c:v>135.87100000000001</c:v>
                </c:pt>
                <c:pt idx="4068">
                  <c:v>135.90199999999999</c:v>
                </c:pt>
                <c:pt idx="4069">
                  <c:v>135.934</c:v>
                </c:pt>
                <c:pt idx="4070">
                  <c:v>135.965</c:v>
                </c:pt>
                <c:pt idx="4071">
                  <c:v>135.99600000000001</c:v>
                </c:pt>
                <c:pt idx="4072">
                  <c:v>136.02699999999999</c:v>
                </c:pt>
                <c:pt idx="4073">
                  <c:v>136.059</c:v>
                </c:pt>
                <c:pt idx="4074">
                  <c:v>136.09</c:v>
                </c:pt>
                <c:pt idx="4075">
                  <c:v>136.12100000000001</c:v>
                </c:pt>
                <c:pt idx="4076">
                  <c:v>136.15199999999999</c:v>
                </c:pt>
                <c:pt idx="4077">
                  <c:v>136.18299999999999</c:v>
                </c:pt>
                <c:pt idx="4078">
                  <c:v>136.214</c:v>
                </c:pt>
                <c:pt idx="4079">
                  <c:v>136.24600000000001</c:v>
                </c:pt>
                <c:pt idx="4080">
                  <c:v>136.27699999999999</c:v>
                </c:pt>
                <c:pt idx="4081">
                  <c:v>136.30799999999999</c:v>
                </c:pt>
                <c:pt idx="4082">
                  <c:v>136.339</c:v>
                </c:pt>
                <c:pt idx="4083">
                  <c:v>136.37</c:v>
                </c:pt>
                <c:pt idx="4084">
                  <c:v>136.40199999999999</c:v>
                </c:pt>
                <c:pt idx="4085">
                  <c:v>136.43299999999999</c:v>
                </c:pt>
                <c:pt idx="4086">
                  <c:v>136.464</c:v>
                </c:pt>
                <c:pt idx="4087">
                  <c:v>136.495</c:v>
                </c:pt>
                <c:pt idx="4088">
                  <c:v>136.52699999999999</c:v>
                </c:pt>
                <c:pt idx="4089">
                  <c:v>136.55799999999999</c:v>
                </c:pt>
                <c:pt idx="4090">
                  <c:v>136.589</c:v>
                </c:pt>
                <c:pt idx="4091">
                  <c:v>136.62</c:v>
                </c:pt>
                <c:pt idx="4092">
                  <c:v>136.65100000000001</c:v>
                </c:pt>
                <c:pt idx="4093">
                  <c:v>136.68299999999999</c:v>
                </c:pt>
                <c:pt idx="4094">
                  <c:v>136.714</c:v>
                </c:pt>
                <c:pt idx="4095">
                  <c:v>136.745</c:v>
                </c:pt>
                <c:pt idx="4096">
                  <c:v>136.77600000000001</c:v>
                </c:pt>
                <c:pt idx="4097">
                  <c:v>136.80699999999999</c:v>
                </c:pt>
                <c:pt idx="4098">
                  <c:v>136.839</c:v>
                </c:pt>
                <c:pt idx="4099">
                  <c:v>136.87</c:v>
                </c:pt>
                <c:pt idx="4100">
                  <c:v>136.90100000000001</c:v>
                </c:pt>
                <c:pt idx="4101">
                  <c:v>136.93299999999999</c:v>
                </c:pt>
                <c:pt idx="4102">
                  <c:v>136.96299999999999</c:v>
                </c:pt>
                <c:pt idx="4103">
                  <c:v>136.995</c:v>
                </c:pt>
                <c:pt idx="4104">
                  <c:v>137.02600000000001</c:v>
                </c:pt>
                <c:pt idx="4105">
                  <c:v>137.05699999999999</c:v>
                </c:pt>
                <c:pt idx="4106">
                  <c:v>137.08799999999999</c:v>
                </c:pt>
                <c:pt idx="4107">
                  <c:v>137.119</c:v>
                </c:pt>
                <c:pt idx="4108">
                  <c:v>137.15100000000001</c:v>
                </c:pt>
                <c:pt idx="4109">
                  <c:v>137.18199999999999</c:v>
                </c:pt>
                <c:pt idx="4110">
                  <c:v>137.214</c:v>
                </c:pt>
                <c:pt idx="4111">
                  <c:v>137.244</c:v>
                </c:pt>
                <c:pt idx="4112">
                  <c:v>137.27500000000001</c:v>
                </c:pt>
                <c:pt idx="4113">
                  <c:v>137.30600000000001</c:v>
                </c:pt>
                <c:pt idx="4114">
                  <c:v>137.33799999999999</c:v>
                </c:pt>
                <c:pt idx="4115">
                  <c:v>137.369</c:v>
                </c:pt>
                <c:pt idx="4116">
                  <c:v>137.4</c:v>
                </c:pt>
                <c:pt idx="4117">
                  <c:v>137.43100000000001</c:v>
                </c:pt>
                <c:pt idx="4118">
                  <c:v>137.46299999999999</c:v>
                </c:pt>
                <c:pt idx="4119">
                  <c:v>137.494</c:v>
                </c:pt>
                <c:pt idx="4120">
                  <c:v>137.52500000000001</c:v>
                </c:pt>
                <c:pt idx="4121">
                  <c:v>137.55600000000001</c:v>
                </c:pt>
                <c:pt idx="4122">
                  <c:v>137.58699999999999</c:v>
                </c:pt>
                <c:pt idx="4123">
                  <c:v>137.61799999999999</c:v>
                </c:pt>
                <c:pt idx="4124">
                  <c:v>137.65</c:v>
                </c:pt>
                <c:pt idx="4125">
                  <c:v>137.68100000000001</c:v>
                </c:pt>
                <c:pt idx="4126">
                  <c:v>137.71199999999999</c:v>
                </c:pt>
                <c:pt idx="4127">
                  <c:v>137.74299999999999</c:v>
                </c:pt>
                <c:pt idx="4128">
                  <c:v>137.77500000000001</c:v>
                </c:pt>
                <c:pt idx="4129">
                  <c:v>137.80600000000001</c:v>
                </c:pt>
                <c:pt idx="4130">
                  <c:v>137.83699999999999</c:v>
                </c:pt>
                <c:pt idx="4131">
                  <c:v>137.86799999999999</c:v>
                </c:pt>
                <c:pt idx="4132">
                  <c:v>137.899</c:v>
                </c:pt>
                <c:pt idx="4133">
                  <c:v>137.93100000000001</c:v>
                </c:pt>
                <c:pt idx="4134">
                  <c:v>137.96199999999999</c:v>
                </c:pt>
                <c:pt idx="4135">
                  <c:v>137.99299999999999</c:v>
                </c:pt>
                <c:pt idx="4136">
                  <c:v>138.024</c:v>
                </c:pt>
                <c:pt idx="4137">
                  <c:v>138.05500000000001</c:v>
                </c:pt>
                <c:pt idx="4138">
                  <c:v>138.08699999999999</c:v>
                </c:pt>
                <c:pt idx="4139">
                  <c:v>138.11799999999999</c:v>
                </c:pt>
                <c:pt idx="4140">
                  <c:v>138.149</c:v>
                </c:pt>
                <c:pt idx="4141">
                  <c:v>138.18</c:v>
                </c:pt>
                <c:pt idx="4142">
                  <c:v>138.21100000000001</c:v>
                </c:pt>
                <c:pt idx="4143">
                  <c:v>138.24299999999999</c:v>
                </c:pt>
                <c:pt idx="4144">
                  <c:v>138.274</c:v>
                </c:pt>
                <c:pt idx="4145">
                  <c:v>138.30500000000001</c:v>
                </c:pt>
                <c:pt idx="4146">
                  <c:v>138.33600000000001</c:v>
                </c:pt>
                <c:pt idx="4147">
                  <c:v>138.36699999999999</c:v>
                </c:pt>
                <c:pt idx="4148">
                  <c:v>138.399</c:v>
                </c:pt>
                <c:pt idx="4149">
                  <c:v>138.43</c:v>
                </c:pt>
                <c:pt idx="4150">
                  <c:v>138.46100000000001</c:v>
                </c:pt>
                <c:pt idx="4151">
                  <c:v>138.49199999999999</c:v>
                </c:pt>
                <c:pt idx="4152">
                  <c:v>138.523</c:v>
                </c:pt>
                <c:pt idx="4153">
                  <c:v>138.554</c:v>
                </c:pt>
                <c:pt idx="4154">
                  <c:v>138.58600000000001</c:v>
                </c:pt>
                <c:pt idx="4155">
                  <c:v>138.61699999999999</c:v>
                </c:pt>
                <c:pt idx="4156">
                  <c:v>138.648</c:v>
                </c:pt>
                <c:pt idx="4157">
                  <c:v>138.679</c:v>
                </c:pt>
                <c:pt idx="4158">
                  <c:v>138.71</c:v>
                </c:pt>
                <c:pt idx="4159">
                  <c:v>138.74299999999999</c:v>
                </c:pt>
                <c:pt idx="4160">
                  <c:v>138.773</c:v>
                </c:pt>
                <c:pt idx="4161">
                  <c:v>138.804</c:v>
                </c:pt>
                <c:pt idx="4162">
                  <c:v>138.83500000000001</c:v>
                </c:pt>
                <c:pt idx="4163">
                  <c:v>138.86600000000001</c:v>
                </c:pt>
                <c:pt idx="4164">
                  <c:v>138.898</c:v>
                </c:pt>
                <c:pt idx="4165">
                  <c:v>138.929</c:v>
                </c:pt>
                <c:pt idx="4166">
                  <c:v>138.96</c:v>
                </c:pt>
                <c:pt idx="4167">
                  <c:v>138.99100000000001</c:v>
                </c:pt>
                <c:pt idx="4168">
                  <c:v>139.023</c:v>
                </c:pt>
                <c:pt idx="4169">
                  <c:v>139.054</c:v>
                </c:pt>
                <c:pt idx="4170">
                  <c:v>139.08500000000001</c:v>
                </c:pt>
                <c:pt idx="4171">
                  <c:v>139.11600000000001</c:v>
                </c:pt>
                <c:pt idx="4172">
                  <c:v>139.14699999999999</c:v>
                </c:pt>
                <c:pt idx="4173">
                  <c:v>139.18600000000001</c:v>
                </c:pt>
                <c:pt idx="4174">
                  <c:v>139.21100000000001</c:v>
                </c:pt>
                <c:pt idx="4175">
                  <c:v>139.24100000000001</c:v>
                </c:pt>
                <c:pt idx="4176">
                  <c:v>139.27199999999999</c:v>
                </c:pt>
                <c:pt idx="4177">
                  <c:v>139.303</c:v>
                </c:pt>
                <c:pt idx="4178">
                  <c:v>139.33500000000001</c:v>
                </c:pt>
                <c:pt idx="4179">
                  <c:v>139.36600000000001</c:v>
                </c:pt>
                <c:pt idx="4180">
                  <c:v>139.39699999999999</c:v>
                </c:pt>
                <c:pt idx="4181">
                  <c:v>139.428</c:v>
                </c:pt>
                <c:pt idx="4182">
                  <c:v>139.459</c:v>
                </c:pt>
                <c:pt idx="4183">
                  <c:v>139.49</c:v>
                </c:pt>
                <c:pt idx="4184">
                  <c:v>139.52199999999999</c:v>
                </c:pt>
                <c:pt idx="4185">
                  <c:v>139.553</c:v>
                </c:pt>
                <c:pt idx="4186">
                  <c:v>139.584</c:v>
                </c:pt>
                <c:pt idx="4187">
                  <c:v>139.61500000000001</c:v>
                </c:pt>
                <c:pt idx="4188">
                  <c:v>139.64599999999999</c:v>
                </c:pt>
                <c:pt idx="4189">
                  <c:v>139.678</c:v>
                </c:pt>
                <c:pt idx="4190">
                  <c:v>139.709</c:v>
                </c:pt>
                <c:pt idx="4191">
                  <c:v>139.74</c:v>
                </c:pt>
                <c:pt idx="4192">
                  <c:v>139.77099999999999</c:v>
                </c:pt>
                <c:pt idx="4193">
                  <c:v>139.803</c:v>
                </c:pt>
                <c:pt idx="4194">
                  <c:v>139.834</c:v>
                </c:pt>
                <c:pt idx="4195">
                  <c:v>139.86500000000001</c:v>
                </c:pt>
                <c:pt idx="4196">
                  <c:v>139.89599999999999</c:v>
                </c:pt>
                <c:pt idx="4197">
                  <c:v>139.92699999999999</c:v>
                </c:pt>
                <c:pt idx="4198">
                  <c:v>139.959</c:v>
                </c:pt>
                <c:pt idx="4199">
                  <c:v>139.99</c:v>
                </c:pt>
                <c:pt idx="4200">
                  <c:v>140.02099999999999</c:v>
                </c:pt>
                <c:pt idx="4201">
                  <c:v>140.05199999999999</c:v>
                </c:pt>
                <c:pt idx="4202">
                  <c:v>140.083</c:v>
                </c:pt>
                <c:pt idx="4203">
                  <c:v>140.11500000000001</c:v>
                </c:pt>
                <c:pt idx="4204">
                  <c:v>140.14599999999999</c:v>
                </c:pt>
                <c:pt idx="4205">
                  <c:v>140.17699999999999</c:v>
                </c:pt>
                <c:pt idx="4206">
                  <c:v>140.208</c:v>
                </c:pt>
                <c:pt idx="4207">
                  <c:v>140.239</c:v>
                </c:pt>
                <c:pt idx="4208">
                  <c:v>140.27000000000001</c:v>
                </c:pt>
                <c:pt idx="4209">
                  <c:v>140.30199999999999</c:v>
                </c:pt>
                <c:pt idx="4210">
                  <c:v>140.333</c:v>
                </c:pt>
                <c:pt idx="4211">
                  <c:v>140.364</c:v>
                </c:pt>
                <c:pt idx="4212">
                  <c:v>140.39500000000001</c:v>
                </c:pt>
                <c:pt idx="4213">
                  <c:v>140.42599999999999</c:v>
                </c:pt>
                <c:pt idx="4214">
                  <c:v>140.458</c:v>
                </c:pt>
                <c:pt idx="4215">
                  <c:v>140.489</c:v>
                </c:pt>
                <c:pt idx="4216">
                  <c:v>140.52000000000001</c:v>
                </c:pt>
                <c:pt idx="4217">
                  <c:v>140.55099999999999</c:v>
                </c:pt>
                <c:pt idx="4218">
                  <c:v>140.583</c:v>
                </c:pt>
                <c:pt idx="4219">
                  <c:v>140.61500000000001</c:v>
                </c:pt>
                <c:pt idx="4220">
                  <c:v>140.64500000000001</c:v>
                </c:pt>
                <c:pt idx="4221">
                  <c:v>140.67599999999999</c:v>
                </c:pt>
                <c:pt idx="4222">
                  <c:v>140.70699999999999</c:v>
                </c:pt>
                <c:pt idx="4223">
                  <c:v>140.739</c:v>
                </c:pt>
                <c:pt idx="4224">
                  <c:v>140.77000000000001</c:v>
                </c:pt>
                <c:pt idx="4225">
                  <c:v>140.80099999999999</c:v>
                </c:pt>
                <c:pt idx="4226">
                  <c:v>140.83199999999999</c:v>
                </c:pt>
                <c:pt idx="4227">
                  <c:v>140.863</c:v>
                </c:pt>
                <c:pt idx="4228">
                  <c:v>140.89400000000001</c:v>
                </c:pt>
                <c:pt idx="4229">
                  <c:v>140.92599999999999</c:v>
                </c:pt>
                <c:pt idx="4230">
                  <c:v>140.95699999999999</c:v>
                </c:pt>
                <c:pt idx="4231">
                  <c:v>140.988</c:v>
                </c:pt>
                <c:pt idx="4232">
                  <c:v>141.01900000000001</c:v>
                </c:pt>
                <c:pt idx="4233">
                  <c:v>141.05099999999999</c:v>
                </c:pt>
                <c:pt idx="4234">
                  <c:v>141.08199999999999</c:v>
                </c:pt>
                <c:pt idx="4235">
                  <c:v>141.113</c:v>
                </c:pt>
                <c:pt idx="4236">
                  <c:v>141.14400000000001</c:v>
                </c:pt>
                <c:pt idx="4237">
                  <c:v>141.17500000000001</c:v>
                </c:pt>
                <c:pt idx="4238">
                  <c:v>141.20699999999999</c:v>
                </c:pt>
                <c:pt idx="4239">
                  <c:v>141.238</c:v>
                </c:pt>
                <c:pt idx="4240">
                  <c:v>141.26900000000001</c:v>
                </c:pt>
                <c:pt idx="4241">
                  <c:v>141.30000000000001</c:v>
                </c:pt>
                <c:pt idx="4242">
                  <c:v>141.33099999999999</c:v>
                </c:pt>
                <c:pt idx="4243">
                  <c:v>141.363</c:v>
                </c:pt>
                <c:pt idx="4244">
                  <c:v>141.39400000000001</c:v>
                </c:pt>
                <c:pt idx="4245">
                  <c:v>141.42500000000001</c:v>
                </c:pt>
                <c:pt idx="4246">
                  <c:v>141.45599999999999</c:v>
                </c:pt>
                <c:pt idx="4247">
                  <c:v>141.48699999999999</c:v>
                </c:pt>
                <c:pt idx="4248">
                  <c:v>141.51900000000001</c:v>
                </c:pt>
                <c:pt idx="4249">
                  <c:v>141.55000000000001</c:v>
                </c:pt>
                <c:pt idx="4250">
                  <c:v>141.58099999999999</c:v>
                </c:pt>
                <c:pt idx="4251">
                  <c:v>141.61199999999999</c:v>
                </c:pt>
                <c:pt idx="4252">
                  <c:v>141.643</c:v>
                </c:pt>
                <c:pt idx="4253">
                  <c:v>141.67400000000001</c:v>
                </c:pt>
                <c:pt idx="4254">
                  <c:v>141.70599999999999</c:v>
                </c:pt>
                <c:pt idx="4255">
                  <c:v>141.73599999999999</c:v>
                </c:pt>
                <c:pt idx="4256">
                  <c:v>141.767</c:v>
                </c:pt>
                <c:pt idx="4257">
                  <c:v>141.79900000000001</c:v>
                </c:pt>
                <c:pt idx="4258">
                  <c:v>141.83000000000001</c:v>
                </c:pt>
                <c:pt idx="4259">
                  <c:v>141.86199999999999</c:v>
                </c:pt>
                <c:pt idx="4260">
                  <c:v>141.893</c:v>
                </c:pt>
                <c:pt idx="4261">
                  <c:v>141.923</c:v>
                </c:pt>
                <c:pt idx="4262">
                  <c:v>141.95500000000001</c:v>
                </c:pt>
                <c:pt idx="4263">
                  <c:v>141.98699999999999</c:v>
                </c:pt>
                <c:pt idx="4264">
                  <c:v>142.018</c:v>
                </c:pt>
                <c:pt idx="4265">
                  <c:v>142.04900000000001</c:v>
                </c:pt>
                <c:pt idx="4266">
                  <c:v>142.08000000000001</c:v>
                </c:pt>
                <c:pt idx="4267">
                  <c:v>142.11099999999999</c:v>
                </c:pt>
                <c:pt idx="4268">
                  <c:v>142.143</c:v>
                </c:pt>
                <c:pt idx="4269">
                  <c:v>142.17400000000001</c:v>
                </c:pt>
                <c:pt idx="4270">
                  <c:v>142.20500000000001</c:v>
                </c:pt>
                <c:pt idx="4271">
                  <c:v>142.23599999999999</c:v>
                </c:pt>
                <c:pt idx="4272">
                  <c:v>142.267</c:v>
                </c:pt>
                <c:pt idx="4273">
                  <c:v>142.30000000000001</c:v>
                </c:pt>
                <c:pt idx="4274">
                  <c:v>142.33000000000001</c:v>
                </c:pt>
                <c:pt idx="4275">
                  <c:v>142.36000000000001</c:v>
                </c:pt>
                <c:pt idx="4276">
                  <c:v>142.392</c:v>
                </c:pt>
                <c:pt idx="4277">
                  <c:v>142.423</c:v>
                </c:pt>
                <c:pt idx="4278">
                  <c:v>142.45500000000001</c:v>
                </c:pt>
                <c:pt idx="4279">
                  <c:v>142.48599999999999</c:v>
                </c:pt>
                <c:pt idx="4280">
                  <c:v>142.517</c:v>
                </c:pt>
                <c:pt idx="4281">
                  <c:v>142.547</c:v>
                </c:pt>
                <c:pt idx="4282">
                  <c:v>142.57900000000001</c:v>
                </c:pt>
                <c:pt idx="4283">
                  <c:v>142.61099999999999</c:v>
                </c:pt>
                <c:pt idx="4284">
                  <c:v>142.642</c:v>
                </c:pt>
                <c:pt idx="4285">
                  <c:v>142.673</c:v>
                </c:pt>
                <c:pt idx="4286">
                  <c:v>142.703</c:v>
                </c:pt>
                <c:pt idx="4287">
                  <c:v>142.73400000000001</c:v>
                </c:pt>
                <c:pt idx="4288">
                  <c:v>142.76499999999999</c:v>
                </c:pt>
                <c:pt idx="4289">
                  <c:v>142.797</c:v>
                </c:pt>
                <c:pt idx="4290">
                  <c:v>142.828</c:v>
                </c:pt>
                <c:pt idx="4291">
                  <c:v>142.85900000000001</c:v>
                </c:pt>
                <c:pt idx="4292">
                  <c:v>142.89099999999999</c:v>
                </c:pt>
                <c:pt idx="4293">
                  <c:v>142.922</c:v>
                </c:pt>
                <c:pt idx="4294">
                  <c:v>142.953</c:v>
                </c:pt>
                <c:pt idx="4295">
                  <c:v>142.98500000000001</c:v>
                </c:pt>
                <c:pt idx="4296">
                  <c:v>143.01499999999999</c:v>
                </c:pt>
                <c:pt idx="4297">
                  <c:v>143.04599999999999</c:v>
                </c:pt>
                <c:pt idx="4298">
                  <c:v>143.078</c:v>
                </c:pt>
                <c:pt idx="4299">
                  <c:v>143.10900000000001</c:v>
                </c:pt>
                <c:pt idx="4300">
                  <c:v>143.14099999999999</c:v>
                </c:pt>
                <c:pt idx="4301">
                  <c:v>143.172</c:v>
                </c:pt>
                <c:pt idx="4302">
                  <c:v>143.203</c:v>
                </c:pt>
                <c:pt idx="4303">
                  <c:v>143.23500000000001</c:v>
                </c:pt>
                <c:pt idx="4304">
                  <c:v>143.26599999999999</c:v>
                </c:pt>
                <c:pt idx="4305">
                  <c:v>143.29599999999999</c:v>
                </c:pt>
                <c:pt idx="4306">
                  <c:v>143.328</c:v>
                </c:pt>
                <c:pt idx="4307">
                  <c:v>143.35900000000001</c:v>
                </c:pt>
                <c:pt idx="4308">
                  <c:v>143.38900000000001</c:v>
                </c:pt>
                <c:pt idx="4309">
                  <c:v>143.42099999999999</c:v>
                </c:pt>
                <c:pt idx="4310">
                  <c:v>143.453</c:v>
                </c:pt>
                <c:pt idx="4311">
                  <c:v>143.483</c:v>
                </c:pt>
                <c:pt idx="4312">
                  <c:v>143.51400000000001</c:v>
                </c:pt>
                <c:pt idx="4313">
                  <c:v>143.54599999999999</c:v>
                </c:pt>
                <c:pt idx="4314">
                  <c:v>143.578</c:v>
                </c:pt>
                <c:pt idx="4315">
                  <c:v>143.608</c:v>
                </c:pt>
                <c:pt idx="4316">
                  <c:v>143.63999999999999</c:v>
                </c:pt>
                <c:pt idx="4317">
                  <c:v>143.66999999999999</c:v>
                </c:pt>
                <c:pt idx="4318">
                  <c:v>143.70599999999999</c:v>
                </c:pt>
                <c:pt idx="4319">
                  <c:v>143.733</c:v>
                </c:pt>
                <c:pt idx="4320">
                  <c:v>143.76400000000001</c:v>
                </c:pt>
                <c:pt idx="4321">
                  <c:v>143.79499999999999</c:v>
                </c:pt>
                <c:pt idx="4322">
                  <c:v>143.82599999999999</c:v>
                </c:pt>
                <c:pt idx="4323">
                  <c:v>143.857</c:v>
                </c:pt>
                <c:pt idx="4324">
                  <c:v>143.88999999999999</c:v>
                </c:pt>
                <c:pt idx="4325">
                  <c:v>143.91999999999999</c:v>
                </c:pt>
                <c:pt idx="4326">
                  <c:v>143.95099999999999</c:v>
                </c:pt>
                <c:pt idx="4327">
                  <c:v>143.983</c:v>
                </c:pt>
                <c:pt idx="4328">
                  <c:v>144.01499999999999</c:v>
                </c:pt>
                <c:pt idx="4329">
                  <c:v>144.04599999999999</c:v>
                </c:pt>
                <c:pt idx="4330">
                  <c:v>144.077</c:v>
                </c:pt>
                <c:pt idx="4331">
                  <c:v>144.108</c:v>
                </c:pt>
                <c:pt idx="4332">
                  <c:v>144.13900000000001</c:v>
                </c:pt>
                <c:pt idx="4333">
                  <c:v>144.16999999999999</c:v>
                </c:pt>
                <c:pt idx="4334">
                  <c:v>144.202</c:v>
                </c:pt>
                <c:pt idx="4335">
                  <c:v>144.233</c:v>
                </c:pt>
                <c:pt idx="4336">
                  <c:v>144.26300000000001</c:v>
                </c:pt>
                <c:pt idx="4337">
                  <c:v>144.29499999999999</c:v>
                </c:pt>
                <c:pt idx="4338">
                  <c:v>144.32499999999999</c:v>
                </c:pt>
                <c:pt idx="4339">
                  <c:v>144.357</c:v>
                </c:pt>
                <c:pt idx="4340">
                  <c:v>144.38800000000001</c:v>
                </c:pt>
                <c:pt idx="4341">
                  <c:v>144.41999999999999</c:v>
                </c:pt>
                <c:pt idx="4342">
                  <c:v>144.44999999999999</c:v>
                </c:pt>
                <c:pt idx="4343">
                  <c:v>144.482</c:v>
                </c:pt>
                <c:pt idx="4344">
                  <c:v>144.51300000000001</c:v>
                </c:pt>
                <c:pt idx="4345">
                  <c:v>144.54400000000001</c:v>
                </c:pt>
                <c:pt idx="4346">
                  <c:v>144.57499999999999</c:v>
                </c:pt>
                <c:pt idx="4347">
                  <c:v>144.60599999999999</c:v>
                </c:pt>
                <c:pt idx="4348">
                  <c:v>144.63800000000001</c:v>
                </c:pt>
                <c:pt idx="4349">
                  <c:v>144.66900000000001</c:v>
                </c:pt>
                <c:pt idx="4350">
                  <c:v>144.69999999999999</c:v>
                </c:pt>
                <c:pt idx="4351">
                  <c:v>144.73099999999999</c:v>
                </c:pt>
                <c:pt idx="4352">
                  <c:v>144.762</c:v>
                </c:pt>
                <c:pt idx="4353">
                  <c:v>144.79400000000001</c:v>
                </c:pt>
                <c:pt idx="4354">
                  <c:v>144.82499999999999</c:v>
                </c:pt>
                <c:pt idx="4355">
                  <c:v>144.85599999999999</c:v>
                </c:pt>
                <c:pt idx="4356">
                  <c:v>144.88800000000001</c:v>
                </c:pt>
                <c:pt idx="4357">
                  <c:v>144.91800000000001</c:v>
                </c:pt>
                <c:pt idx="4358">
                  <c:v>144.94999999999999</c:v>
                </c:pt>
                <c:pt idx="4359">
                  <c:v>144.98099999999999</c:v>
                </c:pt>
                <c:pt idx="4360">
                  <c:v>145.012</c:v>
                </c:pt>
                <c:pt idx="4361">
                  <c:v>145.04300000000001</c:v>
                </c:pt>
                <c:pt idx="4362">
                  <c:v>145.07599999999999</c:v>
                </c:pt>
                <c:pt idx="4363">
                  <c:v>145.10599999999999</c:v>
                </c:pt>
                <c:pt idx="4364">
                  <c:v>145.137</c:v>
                </c:pt>
                <c:pt idx="4365">
                  <c:v>145.16800000000001</c:v>
                </c:pt>
                <c:pt idx="4366">
                  <c:v>145.20099999999999</c:v>
                </c:pt>
                <c:pt idx="4367">
                  <c:v>145.22999999999999</c:v>
                </c:pt>
                <c:pt idx="4368">
                  <c:v>145.262</c:v>
                </c:pt>
                <c:pt idx="4369">
                  <c:v>145.29300000000001</c:v>
                </c:pt>
                <c:pt idx="4370">
                  <c:v>145.32400000000001</c:v>
                </c:pt>
                <c:pt idx="4371">
                  <c:v>145.35499999999999</c:v>
                </c:pt>
                <c:pt idx="4372">
                  <c:v>145.387</c:v>
                </c:pt>
                <c:pt idx="4373">
                  <c:v>145.417</c:v>
                </c:pt>
                <c:pt idx="4374">
                  <c:v>145.44900000000001</c:v>
                </c:pt>
                <c:pt idx="4375">
                  <c:v>145.47999999999999</c:v>
                </c:pt>
                <c:pt idx="4376">
                  <c:v>145.511</c:v>
                </c:pt>
                <c:pt idx="4377">
                  <c:v>145.542</c:v>
                </c:pt>
                <c:pt idx="4378">
                  <c:v>145.57300000000001</c:v>
                </c:pt>
                <c:pt idx="4379">
                  <c:v>145.60499999999999</c:v>
                </c:pt>
                <c:pt idx="4380">
                  <c:v>145.636</c:v>
                </c:pt>
                <c:pt idx="4381">
                  <c:v>145.667</c:v>
                </c:pt>
                <c:pt idx="4382">
                  <c:v>145.69800000000001</c:v>
                </c:pt>
                <c:pt idx="4383">
                  <c:v>145.72900000000001</c:v>
                </c:pt>
                <c:pt idx="4384">
                  <c:v>145.761</c:v>
                </c:pt>
                <c:pt idx="4385">
                  <c:v>145.792</c:v>
                </c:pt>
                <c:pt idx="4386">
                  <c:v>145.82300000000001</c:v>
                </c:pt>
                <c:pt idx="4387">
                  <c:v>145.85400000000001</c:v>
                </c:pt>
                <c:pt idx="4388">
                  <c:v>145.88499999999999</c:v>
                </c:pt>
                <c:pt idx="4389">
                  <c:v>145.917</c:v>
                </c:pt>
                <c:pt idx="4390">
                  <c:v>145.94800000000001</c:v>
                </c:pt>
                <c:pt idx="4391">
                  <c:v>145.97900000000001</c:v>
                </c:pt>
                <c:pt idx="4392">
                  <c:v>146.01</c:v>
                </c:pt>
                <c:pt idx="4393">
                  <c:v>146.041</c:v>
                </c:pt>
                <c:pt idx="4394">
                  <c:v>146.07300000000001</c:v>
                </c:pt>
                <c:pt idx="4395">
                  <c:v>146.10400000000001</c:v>
                </c:pt>
                <c:pt idx="4396">
                  <c:v>146.13499999999999</c:v>
                </c:pt>
                <c:pt idx="4397">
                  <c:v>146.166</c:v>
                </c:pt>
                <c:pt idx="4398">
                  <c:v>146.197</c:v>
                </c:pt>
                <c:pt idx="4399">
                  <c:v>146.22900000000001</c:v>
                </c:pt>
                <c:pt idx="4400">
                  <c:v>146.26</c:v>
                </c:pt>
                <c:pt idx="4401">
                  <c:v>146.291</c:v>
                </c:pt>
                <c:pt idx="4402">
                  <c:v>146.322</c:v>
                </c:pt>
                <c:pt idx="4403">
                  <c:v>146.35400000000001</c:v>
                </c:pt>
                <c:pt idx="4404">
                  <c:v>146.38499999999999</c:v>
                </c:pt>
                <c:pt idx="4405">
                  <c:v>146.416</c:v>
                </c:pt>
                <c:pt idx="4406">
                  <c:v>146.447</c:v>
                </c:pt>
                <c:pt idx="4407">
                  <c:v>146.47800000000001</c:v>
                </c:pt>
                <c:pt idx="4408">
                  <c:v>146.51</c:v>
                </c:pt>
                <c:pt idx="4409">
                  <c:v>146.541</c:v>
                </c:pt>
                <c:pt idx="4410">
                  <c:v>146.572</c:v>
                </c:pt>
                <c:pt idx="4411">
                  <c:v>146.60300000000001</c:v>
                </c:pt>
                <c:pt idx="4412">
                  <c:v>146.63399999999999</c:v>
                </c:pt>
                <c:pt idx="4413">
                  <c:v>146.666</c:v>
                </c:pt>
                <c:pt idx="4414">
                  <c:v>146.697</c:v>
                </c:pt>
                <c:pt idx="4415">
                  <c:v>146.72800000000001</c:v>
                </c:pt>
                <c:pt idx="4416">
                  <c:v>146.75899999999999</c:v>
                </c:pt>
                <c:pt idx="4417">
                  <c:v>146.79</c:v>
                </c:pt>
                <c:pt idx="4418">
                  <c:v>146.822</c:v>
                </c:pt>
                <c:pt idx="4419">
                  <c:v>146.85300000000001</c:v>
                </c:pt>
                <c:pt idx="4420">
                  <c:v>146.88399999999999</c:v>
                </c:pt>
                <c:pt idx="4421">
                  <c:v>146.91499999999999</c:v>
                </c:pt>
                <c:pt idx="4422">
                  <c:v>146.946</c:v>
                </c:pt>
                <c:pt idx="4423">
                  <c:v>146.97800000000001</c:v>
                </c:pt>
                <c:pt idx="4424">
                  <c:v>147.00899999999999</c:v>
                </c:pt>
                <c:pt idx="4425">
                  <c:v>147.04</c:v>
                </c:pt>
                <c:pt idx="4426">
                  <c:v>147.07499999999999</c:v>
                </c:pt>
                <c:pt idx="4427">
                  <c:v>147.102</c:v>
                </c:pt>
                <c:pt idx="4428">
                  <c:v>147.13300000000001</c:v>
                </c:pt>
                <c:pt idx="4429">
                  <c:v>147.16499999999999</c:v>
                </c:pt>
                <c:pt idx="4430">
                  <c:v>147.196</c:v>
                </c:pt>
                <c:pt idx="4431">
                  <c:v>147.227</c:v>
                </c:pt>
                <c:pt idx="4432">
                  <c:v>147.25800000000001</c:v>
                </c:pt>
                <c:pt idx="4433">
                  <c:v>147.29</c:v>
                </c:pt>
                <c:pt idx="4434">
                  <c:v>147.321</c:v>
                </c:pt>
                <c:pt idx="4435">
                  <c:v>147.352</c:v>
                </c:pt>
                <c:pt idx="4436">
                  <c:v>147.38300000000001</c:v>
                </c:pt>
                <c:pt idx="4437">
                  <c:v>147.41399999999999</c:v>
                </c:pt>
                <c:pt idx="4438">
                  <c:v>147.446</c:v>
                </c:pt>
                <c:pt idx="4439">
                  <c:v>147.477</c:v>
                </c:pt>
                <c:pt idx="4440">
                  <c:v>147.50800000000001</c:v>
                </c:pt>
                <c:pt idx="4441">
                  <c:v>147.53899999999999</c:v>
                </c:pt>
                <c:pt idx="4442">
                  <c:v>147.57</c:v>
                </c:pt>
                <c:pt idx="4443">
                  <c:v>147.602</c:v>
                </c:pt>
                <c:pt idx="4444">
                  <c:v>147.63300000000001</c:v>
                </c:pt>
                <c:pt idx="4445">
                  <c:v>147.66399999999999</c:v>
                </c:pt>
                <c:pt idx="4446">
                  <c:v>147.69499999999999</c:v>
                </c:pt>
                <c:pt idx="4447">
                  <c:v>147.726</c:v>
                </c:pt>
                <c:pt idx="4448">
                  <c:v>147.75800000000001</c:v>
                </c:pt>
                <c:pt idx="4449">
                  <c:v>147.78899999999999</c:v>
                </c:pt>
                <c:pt idx="4450">
                  <c:v>147.82</c:v>
                </c:pt>
                <c:pt idx="4451">
                  <c:v>147.851</c:v>
                </c:pt>
                <c:pt idx="4452">
                  <c:v>147.88200000000001</c:v>
                </c:pt>
                <c:pt idx="4453">
                  <c:v>147.91300000000001</c:v>
                </c:pt>
                <c:pt idx="4454">
                  <c:v>147.94499999999999</c:v>
                </c:pt>
                <c:pt idx="4455">
                  <c:v>147.976</c:v>
                </c:pt>
                <c:pt idx="4456">
                  <c:v>148.00700000000001</c:v>
                </c:pt>
                <c:pt idx="4457">
                  <c:v>148.03800000000001</c:v>
                </c:pt>
                <c:pt idx="4458">
                  <c:v>148.07</c:v>
                </c:pt>
                <c:pt idx="4459">
                  <c:v>148.101</c:v>
                </c:pt>
                <c:pt idx="4460">
                  <c:v>148.13200000000001</c:v>
                </c:pt>
                <c:pt idx="4461">
                  <c:v>148.16300000000001</c:v>
                </c:pt>
                <c:pt idx="4462">
                  <c:v>148.19399999999999</c:v>
                </c:pt>
                <c:pt idx="4463">
                  <c:v>148.22499999999999</c:v>
                </c:pt>
                <c:pt idx="4464">
                  <c:v>148.25700000000001</c:v>
                </c:pt>
                <c:pt idx="4465">
                  <c:v>148.28800000000001</c:v>
                </c:pt>
                <c:pt idx="4466">
                  <c:v>148.31899999999999</c:v>
                </c:pt>
                <c:pt idx="4467">
                  <c:v>148.35</c:v>
                </c:pt>
                <c:pt idx="4468">
                  <c:v>148.38200000000001</c:v>
                </c:pt>
                <c:pt idx="4469">
                  <c:v>148.41300000000001</c:v>
                </c:pt>
                <c:pt idx="4470">
                  <c:v>148.44399999999999</c:v>
                </c:pt>
                <c:pt idx="4471">
                  <c:v>148.47499999999999</c:v>
                </c:pt>
                <c:pt idx="4472">
                  <c:v>148.506</c:v>
                </c:pt>
                <c:pt idx="4473">
                  <c:v>148.53899999999999</c:v>
                </c:pt>
                <c:pt idx="4474">
                  <c:v>148.56899999999999</c:v>
                </c:pt>
                <c:pt idx="4475">
                  <c:v>148.6</c:v>
                </c:pt>
                <c:pt idx="4476">
                  <c:v>148.631</c:v>
                </c:pt>
                <c:pt idx="4477">
                  <c:v>148.66300000000001</c:v>
                </c:pt>
                <c:pt idx="4478">
                  <c:v>148.69399999999999</c:v>
                </c:pt>
                <c:pt idx="4479">
                  <c:v>148.72499999999999</c:v>
                </c:pt>
                <c:pt idx="4480">
                  <c:v>148.756</c:v>
                </c:pt>
                <c:pt idx="4481">
                  <c:v>148.78700000000001</c:v>
                </c:pt>
                <c:pt idx="4482">
                  <c:v>148.81800000000001</c:v>
                </c:pt>
                <c:pt idx="4483">
                  <c:v>148.85</c:v>
                </c:pt>
                <c:pt idx="4484">
                  <c:v>148.881</c:v>
                </c:pt>
                <c:pt idx="4485">
                  <c:v>148.91200000000001</c:v>
                </c:pt>
                <c:pt idx="4486">
                  <c:v>148.94300000000001</c:v>
                </c:pt>
                <c:pt idx="4487">
                  <c:v>148.97399999999999</c:v>
                </c:pt>
                <c:pt idx="4488">
                  <c:v>149.006</c:v>
                </c:pt>
                <c:pt idx="4489">
                  <c:v>149.03700000000001</c:v>
                </c:pt>
                <c:pt idx="4490">
                  <c:v>149.06800000000001</c:v>
                </c:pt>
                <c:pt idx="4491">
                  <c:v>149.09899999999999</c:v>
                </c:pt>
                <c:pt idx="4492">
                  <c:v>149.13</c:v>
                </c:pt>
                <c:pt idx="4493">
                  <c:v>149.161</c:v>
                </c:pt>
                <c:pt idx="4494">
                  <c:v>149.19399999999999</c:v>
                </c:pt>
                <c:pt idx="4495">
                  <c:v>149.22399999999999</c:v>
                </c:pt>
                <c:pt idx="4496">
                  <c:v>149.255</c:v>
                </c:pt>
                <c:pt idx="4497">
                  <c:v>149.286</c:v>
                </c:pt>
                <c:pt idx="4498">
                  <c:v>149.31700000000001</c:v>
                </c:pt>
                <c:pt idx="4499">
                  <c:v>149.34899999999999</c:v>
                </c:pt>
                <c:pt idx="4500">
                  <c:v>149.38</c:v>
                </c:pt>
                <c:pt idx="4501">
                  <c:v>149.411</c:v>
                </c:pt>
                <c:pt idx="4502">
                  <c:v>149.44200000000001</c:v>
                </c:pt>
                <c:pt idx="4503">
                  <c:v>149.47399999999999</c:v>
                </c:pt>
                <c:pt idx="4504">
                  <c:v>149.505</c:v>
                </c:pt>
                <c:pt idx="4505">
                  <c:v>149.536</c:v>
                </c:pt>
                <c:pt idx="4506">
                  <c:v>149.56700000000001</c:v>
                </c:pt>
                <c:pt idx="4507">
                  <c:v>149.59800000000001</c:v>
                </c:pt>
                <c:pt idx="4508">
                  <c:v>149.63</c:v>
                </c:pt>
                <c:pt idx="4509">
                  <c:v>149.661</c:v>
                </c:pt>
                <c:pt idx="4510">
                  <c:v>149.69200000000001</c:v>
                </c:pt>
                <c:pt idx="4511">
                  <c:v>149.72300000000001</c:v>
                </c:pt>
                <c:pt idx="4512">
                  <c:v>149.75399999999999</c:v>
                </c:pt>
                <c:pt idx="4513">
                  <c:v>149.786</c:v>
                </c:pt>
                <c:pt idx="4514">
                  <c:v>149.81700000000001</c:v>
                </c:pt>
                <c:pt idx="4515">
                  <c:v>149.84800000000001</c:v>
                </c:pt>
                <c:pt idx="4516">
                  <c:v>149.87899999999999</c:v>
                </c:pt>
                <c:pt idx="4517">
                  <c:v>149.91</c:v>
                </c:pt>
                <c:pt idx="4518">
                  <c:v>149.941</c:v>
                </c:pt>
                <c:pt idx="4519">
                  <c:v>149.97300000000001</c:v>
                </c:pt>
                <c:pt idx="4520">
                  <c:v>150.00399999999999</c:v>
                </c:pt>
                <c:pt idx="4521">
                  <c:v>150.035</c:v>
                </c:pt>
                <c:pt idx="4522">
                  <c:v>150.066</c:v>
                </c:pt>
                <c:pt idx="4523">
                  <c:v>150.09800000000001</c:v>
                </c:pt>
                <c:pt idx="4524">
                  <c:v>150.12899999999999</c:v>
                </c:pt>
                <c:pt idx="4525">
                  <c:v>150.16</c:v>
                </c:pt>
                <c:pt idx="4526">
                  <c:v>150.191</c:v>
                </c:pt>
                <c:pt idx="4527">
                  <c:v>150.22200000000001</c:v>
                </c:pt>
                <c:pt idx="4528">
                  <c:v>150.25299999999999</c:v>
                </c:pt>
                <c:pt idx="4529">
                  <c:v>150.285</c:v>
                </c:pt>
                <c:pt idx="4530">
                  <c:v>150.316</c:v>
                </c:pt>
                <c:pt idx="4531">
                  <c:v>150.34700000000001</c:v>
                </c:pt>
                <c:pt idx="4532">
                  <c:v>150.37799999999999</c:v>
                </c:pt>
                <c:pt idx="4533">
                  <c:v>150.41200000000001</c:v>
                </c:pt>
                <c:pt idx="4534">
                  <c:v>150.441</c:v>
                </c:pt>
                <c:pt idx="4535">
                  <c:v>150.47200000000001</c:v>
                </c:pt>
                <c:pt idx="4536">
                  <c:v>150.50299999999999</c:v>
                </c:pt>
                <c:pt idx="4537">
                  <c:v>150.53399999999999</c:v>
                </c:pt>
                <c:pt idx="4538">
                  <c:v>150.565</c:v>
                </c:pt>
                <c:pt idx="4539">
                  <c:v>150.59700000000001</c:v>
                </c:pt>
                <c:pt idx="4540">
                  <c:v>150.62799999999999</c:v>
                </c:pt>
                <c:pt idx="4541">
                  <c:v>150.65899999999999</c:v>
                </c:pt>
                <c:pt idx="4542">
                  <c:v>150.69</c:v>
                </c:pt>
                <c:pt idx="4543">
                  <c:v>150.721</c:v>
                </c:pt>
                <c:pt idx="4544">
                  <c:v>150.75299999999999</c:v>
                </c:pt>
                <c:pt idx="4545">
                  <c:v>150.78399999999999</c:v>
                </c:pt>
                <c:pt idx="4546">
                  <c:v>150.815</c:v>
                </c:pt>
                <c:pt idx="4547">
                  <c:v>150.846</c:v>
                </c:pt>
                <c:pt idx="4548">
                  <c:v>150.87799999999999</c:v>
                </c:pt>
                <c:pt idx="4549">
                  <c:v>150.90899999999999</c:v>
                </c:pt>
                <c:pt idx="4550">
                  <c:v>150.94</c:v>
                </c:pt>
                <c:pt idx="4551">
                  <c:v>150.971</c:v>
                </c:pt>
                <c:pt idx="4552">
                  <c:v>151.00200000000001</c:v>
                </c:pt>
                <c:pt idx="4553">
                  <c:v>151.03399999999999</c:v>
                </c:pt>
                <c:pt idx="4554">
                  <c:v>151.065</c:v>
                </c:pt>
                <c:pt idx="4555">
                  <c:v>151.096</c:v>
                </c:pt>
                <c:pt idx="4556">
                  <c:v>151.12700000000001</c:v>
                </c:pt>
                <c:pt idx="4557">
                  <c:v>151.15899999999999</c:v>
                </c:pt>
                <c:pt idx="4558">
                  <c:v>151.19</c:v>
                </c:pt>
                <c:pt idx="4559">
                  <c:v>151.221</c:v>
                </c:pt>
                <c:pt idx="4560">
                  <c:v>151.25200000000001</c:v>
                </c:pt>
                <c:pt idx="4561">
                  <c:v>151.28299999999999</c:v>
                </c:pt>
                <c:pt idx="4562">
                  <c:v>151.31399999999999</c:v>
                </c:pt>
                <c:pt idx="4563">
                  <c:v>151.345</c:v>
                </c:pt>
                <c:pt idx="4564">
                  <c:v>151.37700000000001</c:v>
                </c:pt>
                <c:pt idx="4565">
                  <c:v>151.40799999999999</c:v>
                </c:pt>
                <c:pt idx="4566">
                  <c:v>151.43899999999999</c:v>
                </c:pt>
                <c:pt idx="4567">
                  <c:v>151.471</c:v>
                </c:pt>
                <c:pt idx="4568">
                  <c:v>151.50200000000001</c:v>
                </c:pt>
                <c:pt idx="4569">
                  <c:v>151.53299999999999</c:v>
                </c:pt>
                <c:pt idx="4570">
                  <c:v>151.56399999999999</c:v>
                </c:pt>
                <c:pt idx="4571">
                  <c:v>151.595</c:v>
                </c:pt>
                <c:pt idx="4572">
                  <c:v>151.626</c:v>
                </c:pt>
                <c:pt idx="4573">
                  <c:v>151.65799999999999</c:v>
                </c:pt>
                <c:pt idx="4574">
                  <c:v>151.68899999999999</c:v>
                </c:pt>
                <c:pt idx="4575">
                  <c:v>151.72</c:v>
                </c:pt>
                <c:pt idx="4576">
                  <c:v>151.751</c:v>
                </c:pt>
                <c:pt idx="4577">
                  <c:v>151.78299999999999</c:v>
                </c:pt>
                <c:pt idx="4578">
                  <c:v>151.81399999999999</c:v>
                </c:pt>
                <c:pt idx="4579">
                  <c:v>151.845</c:v>
                </c:pt>
                <c:pt idx="4580">
                  <c:v>151.876</c:v>
                </c:pt>
                <c:pt idx="4581">
                  <c:v>151.90700000000001</c:v>
                </c:pt>
                <c:pt idx="4582">
                  <c:v>151.93799999999999</c:v>
                </c:pt>
                <c:pt idx="4583">
                  <c:v>151.97</c:v>
                </c:pt>
                <c:pt idx="4584">
                  <c:v>152.001</c:v>
                </c:pt>
                <c:pt idx="4585">
                  <c:v>152.03200000000001</c:v>
                </c:pt>
                <c:pt idx="4586">
                  <c:v>152.06299999999999</c:v>
                </c:pt>
                <c:pt idx="4587">
                  <c:v>152.09399999999999</c:v>
                </c:pt>
                <c:pt idx="4588">
                  <c:v>152.126</c:v>
                </c:pt>
                <c:pt idx="4589">
                  <c:v>152.15700000000001</c:v>
                </c:pt>
                <c:pt idx="4590">
                  <c:v>152.18799999999999</c:v>
                </c:pt>
                <c:pt idx="4591">
                  <c:v>152.21899999999999</c:v>
                </c:pt>
                <c:pt idx="4592">
                  <c:v>152.25</c:v>
                </c:pt>
                <c:pt idx="4593">
                  <c:v>152.28200000000001</c:v>
                </c:pt>
                <c:pt idx="4594">
                  <c:v>152.31299999999999</c:v>
                </c:pt>
                <c:pt idx="4595">
                  <c:v>152.34399999999999</c:v>
                </c:pt>
                <c:pt idx="4596">
                  <c:v>152.375</c:v>
                </c:pt>
                <c:pt idx="4597">
                  <c:v>152.40600000000001</c:v>
                </c:pt>
                <c:pt idx="4598">
                  <c:v>152.43700000000001</c:v>
                </c:pt>
                <c:pt idx="4599">
                  <c:v>152.46899999999999</c:v>
                </c:pt>
                <c:pt idx="4600">
                  <c:v>152.5</c:v>
                </c:pt>
                <c:pt idx="4601">
                  <c:v>152.53100000000001</c:v>
                </c:pt>
                <c:pt idx="4602">
                  <c:v>152.56200000000001</c:v>
                </c:pt>
                <c:pt idx="4603">
                  <c:v>152.59399999999999</c:v>
                </c:pt>
                <c:pt idx="4604">
                  <c:v>152.625</c:v>
                </c:pt>
                <c:pt idx="4605">
                  <c:v>152.65600000000001</c:v>
                </c:pt>
                <c:pt idx="4606">
                  <c:v>152.68700000000001</c:v>
                </c:pt>
                <c:pt idx="4607">
                  <c:v>152.71799999999999</c:v>
                </c:pt>
                <c:pt idx="4608">
                  <c:v>152.75</c:v>
                </c:pt>
                <c:pt idx="4609">
                  <c:v>152.78100000000001</c:v>
                </c:pt>
                <c:pt idx="4610">
                  <c:v>152.81200000000001</c:v>
                </c:pt>
                <c:pt idx="4611">
                  <c:v>152.84299999999999</c:v>
                </c:pt>
                <c:pt idx="4612">
                  <c:v>152.875</c:v>
                </c:pt>
                <c:pt idx="4613">
                  <c:v>152.90600000000001</c:v>
                </c:pt>
                <c:pt idx="4614">
                  <c:v>152.93700000000001</c:v>
                </c:pt>
                <c:pt idx="4615">
                  <c:v>152.96799999999999</c:v>
                </c:pt>
                <c:pt idx="4616">
                  <c:v>152.999</c:v>
                </c:pt>
                <c:pt idx="4617">
                  <c:v>153.03</c:v>
                </c:pt>
                <c:pt idx="4618">
                  <c:v>153.06200000000001</c:v>
                </c:pt>
                <c:pt idx="4619">
                  <c:v>153.09299999999999</c:v>
                </c:pt>
                <c:pt idx="4620">
                  <c:v>153.124</c:v>
                </c:pt>
                <c:pt idx="4621">
                  <c:v>153.155</c:v>
                </c:pt>
                <c:pt idx="4622">
                  <c:v>153.18600000000001</c:v>
                </c:pt>
                <c:pt idx="4623">
                  <c:v>153.21799999999999</c:v>
                </c:pt>
                <c:pt idx="4624">
                  <c:v>153.249</c:v>
                </c:pt>
                <c:pt idx="4625">
                  <c:v>153.28</c:v>
                </c:pt>
                <c:pt idx="4626">
                  <c:v>153.31100000000001</c:v>
                </c:pt>
                <c:pt idx="4627">
                  <c:v>153.34200000000001</c:v>
                </c:pt>
                <c:pt idx="4628">
                  <c:v>153.37299999999999</c:v>
                </c:pt>
                <c:pt idx="4629">
                  <c:v>153.405</c:v>
                </c:pt>
                <c:pt idx="4630">
                  <c:v>153.43600000000001</c:v>
                </c:pt>
                <c:pt idx="4631">
                  <c:v>153.46700000000001</c:v>
                </c:pt>
                <c:pt idx="4632">
                  <c:v>153.49799999999999</c:v>
                </c:pt>
                <c:pt idx="4633">
                  <c:v>153.529</c:v>
                </c:pt>
                <c:pt idx="4634">
                  <c:v>153.56100000000001</c:v>
                </c:pt>
                <c:pt idx="4635">
                  <c:v>153.59200000000001</c:v>
                </c:pt>
                <c:pt idx="4636">
                  <c:v>153.62299999999999</c:v>
                </c:pt>
                <c:pt idx="4637">
                  <c:v>153.654</c:v>
                </c:pt>
                <c:pt idx="4638">
                  <c:v>153.68600000000001</c:v>
                </c:pt>
                <c:pt idx="4639">
                  <c:v>153.71700000000001</c:v>
                </c:pt>
                <c:pt idx="4640">
                  <c:v>153.74799999999999</c:v>
                </c:pt>
                <c:pt idx="4641">
                  <c:v>153.779</c:v>
                </c:pt>
                <c:pt idx="4642">
                  <c:v>153.81</c:v>
                </c:pt>
                <c:pt idx="4643">
                  <c:v>153.84200000000001</c:v>
                </c:pt>
                <c:pt idx="4644">
                  <c:v>153.87299999999999</c:v>
                </c:pt>
                <c:pt idx="4645">
                  <c:v>153.904</c:v>
                </c:pt>
                <c:pt idx="4646">
                  <c:v>153.935</c:v>
                </c:pt>
                <c:pt idx="4647">
                  <c:v>153.96600000000001</c:v>
                </c:pt>
                <c:pt idx="4648">
                  <c:v>153.99799999999999</c:v>
                </c:pt>
                <c:pt idx="4649">
                  <c:v>154.029</c:v>
                </c:pt>
                <c:pt idx="4650">
                  <c:v>154.06</c:v>
                </c:pt>
                <c:pt idx="4651">
                  <c:v>154.09100000000001</c:v>
                </c:pt>
                <c:pt idx="4652">
                  <c:v>154.12200000000001</c:v>
                </c:pt>
                <c:pt idx="4653">
                  <c:v>154.15299999999999</c:v>
                </c:pt>
                <c:pt idx="4654">
                  <c:v>154.185</c:v>
                </c:pt>
                <c:pt idx="4655">
                  <c:v>154.21600000000001</c:v>
                </c:pt>
                <c:pt idx="4656">
                  <c:v>154.24700000000001</c:v>
                </c:pt>
                <c:pt idx="4657">
                  <c:v>154.27799999999999</c:v>
                </c:pt>
                <c:pt idx="4658">
                  <c:v>154.31</c:v>
                </c:pt>
                <c:pt idx="4659">
                  <c:v>154.34100000000001</c:v>
                </c:pt>
                <c:pt idx="4660">
                  <c:v>154.37200000000001</c:v>
                </c:pt>
                <c:pt idx="4661">
                  <c:v>154.40299999999999</c:v>
                </c:pt>
                <c:pt idx="4662">
                  <c:v>154.434</c:v>
                </c:pt>
                <c:pt idx="4663">
                  <c:v>154.465</c:v>
                </c:pt>
                <c:pt idx="4664">
                  <c:v>154.49700000000001</c:v>
                </c:pt>
                <c:pt idx="4665">
                  <c:v>154.52799999999999</c:v>
                </c:pt>
                <c:pt idx="4666">
                  <c:v>154.559</c:v>
                </c:pt>
                <c:pt idx="4667">
                  <c:v>154.59100000000001</c:v>
                </c:pt>
                <c:pt idx="4668">
                  <c:v>154.62200000000001</c:v>
                </c:pt>
                <c:pt idx="4669">
                  <c:v>154.65299999999999</c:v>
                </c:pt>
                <c:pt idx="4670">
                  <c:v>154.684</c:v>
                </c:pt>
                <c:pt idx="4671">
                  <c:v>154.715</c:v>
                </c:pt>
                <c:pt idx="4672">
                  <c:v>154.74600000000001</c:v>
                </c:pt>
                <c:pt idx="4673">
                  <c:v>154.77799999999999</c:v>
                </c:pt>
                <c:pt idx="4674">
                  <c:v>154.809</c:v>
                </c:pt>
                <c:pt idx="4675">
                  <c:v>154.84</c:v>
                </c:pt>
                <c:pt idx="4676">
                  <c:v>154.87100000000001</c:v>
                </c:pt>
                <c:pt idx="4677">
                  <c:v>154.90199999999999</c:v>
                </c:pt>
                <c:pt idx="4678">
                  <c:v>154.93299999999999</c:v>
                </c:pt>
                <c:pt idx="4679">
                  <c:v>154.965</c:v>
                </c:pt>
                <c:pt idx="4680">
                  <c:v>154.99600000000001</c:v>
                </c:pt>
                <c:pt idx="4681">
                  <c:v>155.02699999999999</c:v>
                </c:pt>
                <c:pt idx="4682">
                  <c:v>155.05799999999999</c:v>
                </c:pt>
                <c:pt idx="4683">
                  <c:v>155.09</c:v>
                </c:pt>
                <c:pt idx="4684">
                  <c:v>155.12100000000001</c:v>
                </c:pt>
                <c:pt idx="4685">
                  <c:v>155.15199999999999</c:v>
                </c:pt>
                <c:pt idx="4686">
                  <c:v>155.18299999999999</c:v>
                </c:pt>
                <c:pt idx="4687">
                  <c:v>155.214</c:v>
                </c:pt>
                <c:pt idx="4688">
                  <c:v>155.24600000000001</c:v>
                </c:pt>
                <c:pt idx="4689">
                  <c:v>155.27699999999999</c:v>
                </c:pt>
                <c:pt idx="4690">
                  <c:v>155.30799999999999</c:v>
                </c:pt>
                <c:pt idx="4691">
                  <c:v>155.339</c:v>
                </c:pt>
                <c:pt idx="4692">
                  <c:v>155.37</c:v>
                </c:pt>
                <c:pt idx="4693">
                  <c:v>155.404</c:v>
                </c:pt>
                <c:pt idx="4694">
                  <c:v>155.43299999999999</c:v>
                </c:pt>
                <c:pt idx="4695">
                  <c:v>155.464</c:v>
                </c:pt>
                <c:pt idx="4696">
                  <c:v>155.495</c:v>
                </c:pt>
                <c:pt idx="4697">
                  <c:v>155.52600000000001</c:v>
                </c:pt>
                <c:pt idx="4698">
                  <c:v>155.55799999999999</c:v>
                </c:pt>
                <c:pt idx="4699">
                  <c:v>155.589</c:v>
                </c:pt>
                <c:pt idx="4700">
                  <c:v>155.62</c:v>
                </c:pt>
                <c:pt idx="4701">
                  <c:v>155.65100000000001</c:v>
                </c:pt>
                <c:pt idx="4702">
                  <c:v>155.68299999999999</c:v>
                </c:pt>
                <c:pt idx="4703">
                  <c:v>155.714</c:v>
                </c:pt>
                <c:pt idx="4704">
                  <c:v>155.745</c:v>
                </c:pt>
                <c:pt idx="4705">
                  <c:v>155.77600000000001</c:v>
                </c:pt>
                <c:pt idx="4706">
                  <c:v>155.80699999999999</c:v>
                </c:pt>
                <c:pt idx="4707">
                  <c:v>155.83799999999999</c:v>
                </c:pt>
                <c:pt idx="4708">
                  <c:v>155.87</c:v>
                </c:pt>
                <c:pt idx="4709">
                  <c:v>155.90100000000001</c:v>
                </c:pt>
                <c:pt idx="4710">
                  <c:v>155.93199999999999</c:v>
                </c:pt>
                <c:pt idx="4711">
                  <c:v>155.96299999999999</c:v>
                </c:pt>
                <c:pt idx="4712">
                  <c:v>155.994</c:v>
                </c:pt>
                <c:pt idx="4713">
                  <c:v>156.02600000000001</c:v>
                </c:pt>
                <c:pt idx="4714">
                  <c:v>156.05699999999999</c:v>
                </c:pt>
                <c:pt idx="4715">
                  <c:v>156.08799999999999</c:v>
                </c:pt>
                <c:pt idx="4716">
                  <c:v>156.119</c:v>
                </c:pt>
                <c:pt idx="4717">
                  <c:v>156.15</c:v>
                </c:pt>
                <c:pt idx="4718">
                  <c:v>156.18199999999999</c:v>
                </c:pt>
                <c:pt idx="4719">
                  <c:v>156.21299999999999</c:v>
                </c:pt>
                <c:pt idx="4720">
                  <c:v>156.244</c:v>
                </c:pt>
                <c:pt idx="4721">
                  <c:v>156.27500000000001</c:v>
                </c:pt>
                <c:pt idx="4722">
                  <c:v>156.30600000000001</c:v>
                </c:pt>
                <c:pt idx="4723">
                  <c:v>156.33799999999999</c:v>
                </c:pt>
                <c:pt idx="4724">
                  <c:v>156.369</c:v>
                </c:pt>
                <c:pt idx="4725">
                  <c:v>156.4</c:v>
                </c:pt>
                <c:pt idx="4726">
                  <c:v>156.43100000000001</c:v>
                </c:pt>
                <c:pt idx="4727">
                  <c:v>156.46199999999999</c:v>
                </c:pt>
                <c:pt idx="4728">
                  <c:v>156.49299999999999</c:v>
                </c:pt>
                <c:pt idx="4729">
                  <c:v>156.52500000000001</c:v>
                </c:pt>
                <c:pt idx="4730">
                  <c:v>156.55600000000001</c:v>
                </c:pt>
                <c:pt idx="4731">
                  <c:v>156.58699999999999</c:v>
                </c:pt>
                <c:pt idx="4732">
                  <c:v>156.61799999999999</c:v>
                </c:pt>
                <c:pt idx="4733">
                  <c:v>156.65</c:v>
                </c:pt>
                <c:pt idx="4734">
                  <c:v>156.68100000000001</c:v>
                </c:pt>
                <c:pt idx="4735">
                  <c:v>156.71199999999999</c:v>
                </c:pt>
                <c:pt idx="4736">
                  <c:v>156.749</c:v>
                </c:pt>
                <c:pt idx="4737">
                  <c:v>156.77600000000001</c:v>
                </c:pt>
                <c:pt idx="4738">
                  <c:v>156.80500000000001</c:v>
                </c:pt>
                <c:pt idx="4739">
                  <c:v>156.83699999999999</c:v>
                </c:pt>
                <c:pt idx="4740">
                  <c:v>156.86799999999999</c:v>
                </c:pt>
                <c:pt idx="4741">
                  <c:v>156.899</c:v>
                </c:pt>
                <c:pt idx="4742">
                  <c:v>156.93</c:v>
                </c:pt>
                <c:pt idx="4743">
                  <c:v>156.96100000000001</c:v>
                </c:pt>
                <c:pt idx="4744">
                  <c:v>156.99299999999999</c:v>
                </c:pt>
                <c:pt idx="4745">
                  <c:v>157.024</c:v>
                </c:pt>
                <c:pt idx="4746">
                  <c:v>157.05500000000001</c:v>
                </c:pt>
                <c:pt idx="4747">
                  <c:v>157.08600000000001</c:v>
                </c:pt>
                <c:pt idx="4748">
                  <c:v>157.11799999999999</c:v>
                </c:pt>
                <c:pt idx="4749">
                  <c:v>157.149</c:v>
                </c:pt>
                <c:pt idx="4750">
                  <c:v>157.18</c:v>
                </c:pt>
                <c:pt idx="4751">
                  <c:v>157.21100000000001</c:v>
                </c:pt>
                <c:pt idx="4752">
                  <c:v>157.24199999999999</c:v>
                </c:pt>
                <c:pt idx="4753">
                  <c:v>157.274</c:v>
                </c:pt>
                <c:pt idx="4754">
                  <c:v>157.30500000000001</c:v>
                </c:pt>
                <c:pt idx="4755">
                  <c:v>157.33600000000001</c:v>
                </c:pt>
                <c:pt idx="4756">
                  <c:v>157.36699999999999</c:v>
                </c:pt>
                <c:pt idx="4757">
                  <c:v>157.398</c:v>
                </c:pt>
                <c:pt idx="4758">
                  <c:v>157.43</c:v>
                </c:pt>
                <c:pt idx="4759">
                  <c:v>157.46100000000001</c:v>
                </c:pt>
                <c:pt idx="4760">
                  <c:v>157.49199999999999</c:v>
                </c:pt>
                <c:pt idx="4761">
                  <c:v>157.523</c:v>
                </c:pt>
                <c:pt idx="4762">
                  <c:v>157.554</c:v>
                </c:pt>
                <c:pt idx="4763">
                  <c:v>157.58500000000001</c:v>
                </c:pt>
                <c:pt idx="4764">
                  <c:v>157.61699999999999</c:v>
                </c:pt>
                <c:pt idx="4765">
                  <c:v>157.648</c:v>
                </c:pt>
                <c:pt idx="4766">
                  <c:v>157.679</c:v>
                </c:pt>
                <c:pt idx="4767">
                  <c:v>157.71</c:v>
                </c:pt>
                <c:pt idx="4768">
                  <c:v>157.74199999999999</c:v>
                </c:pt>
                <c:pt idx="4769">
                  <c:v>157.773</c:v>
                </c:pt>
                <c:pt idx="4770">
                  <c:v>157.804</c:v>
                </c:pt>
                <c:pt idx="4771">
                  <c:v>157.83500000000001</c:v>
                </c:pt>
                <c:pt idx="4772">
                  <c:v>157.86600000000001</c:v>
                </c:pt>
                <c:pt idx="4773">
                  <c:v>157.898</c:v>
                </c:pt>
                <c:pt idx="4774">
                  <c:v>157.929</c:v>
                </c:pt>
                <c:pt idx="4775">
                  <c:v>157.96</c:v>
                </c:pt>
                <c:pt idx="4776">
                  <c:v>157.99100000000001</c:v>
                </c:pt>
                <c:pt idx="4777">
                  <c:v>158.02199999999999</c:v>
                </c:pt>
                <c:pt idx="4778">
                  <c:v>158.054</c:v>
                </c:pt>
                <c:pt idx="4779">
                  <c:v>158.08500000000001</c:v>
                </c:pt>
                <c:pt idx="4780">
                  <c:v>158.11600000000001</c:v>
                </c:pt>
                <c:pt idx="4781">
                  <c:v>158.14699999999999</c:v>
                </c:pt>
                <c:pt idx="4782">
                  <c:v>158.178</c:v>
                </c:pt>
                <c:pt idx="4783">
                  <c:v>158.21</c:v>
                </c:pt>
                <c:pt idx="4784">
                  <c:v>158.24100000000001</c:v>
                </c:pt>
                <c:pt idx="4785">
                  <c:v>158.27199999999999</c:v>
                </c:pt>
                <c:pt idx="4786">
                  <c:v>158.303</c:v>
                </c:pt>
                <c:pt idx="4787">
                  <c:v>158.334</c:v>
                </c:pt>
                <c:pt idx="4788">
                  <c:v>158.36600000000001</c:v>
                </c:pt>
                <c:pt idx="4789">
                  <c:v>158.39699999999999</c:v>
                </c:pt>
                <c:pt idx="4790">
                  <c:v>158.428</c:v>
                </c:pt>
                <c:pt idx="4791">
                  <c:v>158.459</c:v>
                </c:pt>
                <c:pt idx="4792">
                  <c:v>158.49</c:v>
                </c:pt>
                <c:pt idx="4793">
                  <c:v>158.52199999999999</c:v>
                </c:pt>
                <c:pt idx="4794">
                  <c:v>158.553</c:v>
                </c:pt>
                <c:pt idx="4795">
                  <c:v>158.584</c:v>
                </c:pt>
                <c:pt idx="4796">
                  <c:v>158.614</c:v>
                </c:pt>
                <c:pt idx="4797">
                  <c:v>158.64599999999999</c:v>
                </c:pt>
                <c:pt idx="4798">
                  <c:v>158.678</c:v>
                </c:pt>
                <c:pt idx="4799">
                  <c:v>158.709</c:v>
                </c:pt>
                <c:pt idx="4800">
                  <c:v>158.74</c:v>
                </c:pt>
                <c:pt idx="4801">
                  <c:v>158.77099999999999</c:v>
                </c:pt>
                <c:pt idx="4802">
                  <c:v>158.80500000000001</c:v>
                </c:pt>
                <c:pt idx="4803">
                  <c:v>158.83199999999999</c:v>
                </c:pt>
                <c:pt idx="4804">
                  <c:v>158.86500000000001</c:v>
                </c:pt>
                <c:pt idx="4805">
                  <c:v>158.89599999999999</c:v>
                </c:pt>
                <c:pt idx="4806">
                  <c:v>158.92699999999999</c:v>
                </c:pt>
                <c:pt idx="4807">
                  <c:v>158.959</c:v>
                </c:pt>
                <c:pt idx="4808">
                  <c:v>158.99</c:v>
                </c:pt>
                <c:pt idx="4809">
                  <c:v>159.02099999999999</c:v>
                </c:pt>
                <c:pt idx="4810">
                  <c:v>159.05199999999999</c:v>
                </c:pt>
                <c:pt idx="4811">
                  <c:v>159.083</c:v>
                </c:pt>
                <c:pt idx="4812">
                  <c:v>159.114</c:v>
                </c:pt>
                <c:pt idx="4813">
                  <c:v>159.14599999999999</c:v>
                </c:pt>
                <c:pt idx="4814">
                  <c:v>159.17699999999999</c:v>
                </c:pt>
                <c:pt idx="4815">
                  <c:v>159.208</c:v>
                </c:pt>
                <c:pt idx="4816">
                  <c:v>159.239</c:v>
                </c:pt>
                <c:pt idx="4817">
                  <c:v>159.27099999999999</c:v>
                </c:pt>
                <c:pt idx="4818">
                  <c:v>159.30199999999999</c:v>
                </c:pt>
                <c:pt idx="4819">
                  <c:v>159.333</c:v>
                </c:pt>
                <c:pt idx="4820">
                  <c:v>159.364</c:v>
                </c:pt>
                <c:pt idx="4821">
                  <c:v>159.39500000000001</c:v>
                </c:pt>
                <c:pt idx="4822">
                  <c:v>159.42599999999999</c:v>
                </c:pt>
                <c:pt idx="4823">
                  <c:v>159.458</c:v>
                </c:pt>
                <c:pt idx="4824">
                  <c:v>159.489</c:v>
                </c:pt>
                <c:pt idx="4825">
                  <c:v>159.51900000000001</c:v>
                </c:pt>
                <c:pt idx="4826">
                  <c:v>159.55099999999999</c:v>
                </c:pt>
                <c:pt idx="4827">
                  <c:v>159.58199999999999</c:v>
                </c:pt>
                <c:pt idx="4828">
                  <c:v>159.614</c:v>
                </c:pt>
                <c:pt idx="4829">
                  <c:v>159.64500000000001</c:v>
                </c:pt>
                <c:pt idx="4830">
                  <c:v>159.67599999999999</c:v>
                </c:pt>
                <c:pt idx="4831">
                  <c:v>159.70599999999999</c:v>
                </c:pt>
                <c:pt idx="4832">
                  <c:v>159.73699999999999</c:v>
                </c:pt>
                <c:pt idx="4833">
                  <c:v>159.77000000000001</c:v>
                </c:pt>
                <c:pt idx="4834">
                  <c:v>159.80099999999999</c:v>
                </c:pt>
                <c:pt idx="4835">
                  <c:v>159.83199999999999</c:v>
                </c:pt>
                <c:pt idx="4836">
                  <c:v>159.863</c:v>
                </c:pt>
                <c:pt idx="4837">
                  <c:v>159.89400000000001</c:v>
                </c:pt>
                <c:pt idx="4838">
                  <c:v>159.92599999999999</c:v>
                </c:pt>
                <c:pt idx="4839">
                  <c:v>159.95699999999999</c:v>
                </c:pt>
                <c:pt idx="4840">
                  <c:v>159.988</c:v>
                </c:pt>
                <c:pt idx="4841">
                  <c:v>160.01900000000001</c:v>
                </c:pt>
                <c:pt idx="4842">
                  <c:v>160.04900000000001</c:v>
                </c:pt>
                <c:pt idx="4843">
                  <c:v>160.08199999999999</c:v>
                </c:pt>
                <c:pt idx="4844">
                  <c:v>160.11699999999999</c:v>
                </c:pt>
                <c:pt idx="4845">
                  <c:v>160.143</c:v>
                </c:pt>
                <c:pt idx="4846">
                  <c:v>160.17400000000001</c:v>
                </c:pt>
                <c:pt idx="4847">
                  <c:v>160.20599999999999</c:v>
                </c:pt>
                <c:pt idx="4848">
                  <c:v>160.23599999999999</c:v>
                </c:pt>
                <c:pt idx="4849">
                  <c:v>160.268</c:v>
                </c:pt>
                <c:pt idx="4850">
                  <c:v>160.29900000000001</c:v>
                </c:pt>
                <c:pt idx="4851">
                  <c:v>160.33000000000001</c:v>
                </c:pt>
                <c:pt idx="4852">
                  <c:v>160.36199999999999</c:v>
                </c:pt>
                <c:pt idx="4853">
                  <c:v>160.39400000000001</c:v>
                </c:pt>
                <c:pt idx="4854">
                  <c:v>160.42500000000001</c:v>
                </c:pt>
                <c:pt idx="4855">
                  <c:v>160.45500000000001</c:v>
                </c:pt>
                <c:pt idx="4856">
                  <c:v>160.48599999999999</c:v>
                </c:pt>
                <c:pt idx="4857">
                  <c:v>160.518</c:v>
                </c:pt>
                <c:pt idx="4858">
                  <c:v>160.548</c:v>
                </c:pt>
                <c:pt idx="4859">
                  <c:v>160.58000000000001</c:v>
                </c:pt>
                <c:pt idx="4860">
                  <c:v>160.61199999999999</c:v>
                </c:pt>
                <c:pt idx="4861">
                  <c:v>160.642</c:v>
                </c:pt>
                <c:pt idx="4862">
                  <c:v>160.67400000000001</c:v>
                </c:pt>
                <c:pt idx="4863">
                  <c:v>160.70599999999999</c:v>
                </c:pt>
                <c:pt idx="4864">
                  <c:v>160.73699999999999</c:v>
                </c:pt>
                <c:pt idx="4865">
                  <c:v>160.767</c:v>
                </c:pt>
                <c:pt idx="4866">
                  <c:v>160.798</c:v>
                </c:pt>
                <c:pt idx="4867">
                  <c:v>160.82900000000001</c:v>
                </c:pt>
                <c:pt idx="4868">
                  <c:v>160.86099999999999</c:v>
                </c:pt>
                <c:pt idx="4869">
                  <c:v>160.892</c:v>
                </c:pt>
                <c:pt idx="4870">
                  <c:v>160.923</c:v>
                </c:pt>
                <c:pt idx="4871">
                  <c:v>160.95400000000001</c:v>
                </c:pt>
                <c:pt idx="4872">
                  <c:v>160.98500000000001</c:v>
                </c:pt>
                <c:pt idx="4873">
                  <c:v>161.017</c:v>
                </c:pt>
                <c:pt idx="4874">
                  <c:v>161.048</c:v>
                </c:pt>
                <c:pt idx="4875">
                  <c:v>161.07900000000001</c:v>
                </c:pt>
                <c:pt idx="4876">
                  <c:v>161.11000000000001</c:v>
                </c:pt>
                <c:pt idx="4877">
                  <c:v>161.142</c:v>
                </c:pt>
                <c:pt idx="4878">
                  <c:v>161.17400000000001</c:v>
                </c:pt>
                <c:pt idx="4879">
                  <c:v>161.20500000000001</c:v>
                </c:pt>
                <c:pt idx="4880">
                  <c:v>161.23500000000001</c:v>
                </c:pt>
                <c:pt idx="4881">
                  <c:v>161.26599999999999</c:v>
                </c:pt>
                <c:pt idx="4882">
                  <c:v>161.297</c:v>
                </c:pt>
                <c:pt idx="4883">
                  <c:v>161.32900000000001</c:v>
                </c:pt>
                <c:pt idx="4884">
                  <c:v>161.36000000000001</c:v>
                </c:pt>
                <c:pt idx="4885">
                  <c:v>161.39099999999999</c:v>
                </c:pt>
                <c:pt idx="4886">
                  <c:v>161.422</c:v>
                </c:pt>
                <c:pt idx="4887">
                  <c:v>161.453</c:v>
                </c:pt>
                <c:pt idx="4888">
                  <c:v>161.48400000000001</c:v>
                </c:pt>
                <c:pt idx="4889">
                  <c:v>161.51599999999999</c:v>
                </c:pt>
                <c:pt idx="4890">
                  <c:v>161.547</c:v>
                </c:pt>
                <c:pt idx="4891">
                  <c:v>161.578</c:v>
                </c:pt>
                <c:pt idx="4892">
                  <c:v>161.61000000000001</c:v>
                </c:pt>
                <c:pt idx="4893">
                  <c:v>161.64099999999999</c:v>
                </c:pt>
                <c:pt idx="4894">
                  <c:v>161.672</c:v>
                </c:pt>
                <c:pt idx="4895">
                  <c:v>161.703</c:v>
                </c:pt>
                <c:pt idx="4896">
                  <c:v>161.73400000000001</c:v>
                </c:pt>
                <c:pt idx="4897">
                  <c:v>161.76499999999999</c:v>
                </c:pt>
                <c:pt idx="4898">
                  <c:v>161.797</c:v>
                </c:pt>
                <c:pt idx="4899">
                  <c:v>161.828</c:v>
                </c:pt>
                <c:pt idx="4900">
                  <c:v>161.85900000000001</c:v>
                </c:pt>
                <c:pt idx="4901">
                  <c:v>161.88999999999999</c:v>
                </c:pt>
                <c:pt idx="4902">
                  <c:v>161.92099999999999</c:v>
                </c:pt>
                <c:pt idx="4903">
                  <c:v>161.953</c:v>
                </c:pt>
                <c:pt idx="4904">
                  <c:v>161.98400000000001</c:v>
                </c:pt>
                <c:pt idx="4905">
                  <c:v>162.018</c:v>
                </c:pt>
                <c:pt idx="4906">
                  <c:v>162.04599999999999</c:v>
                </c:pt>
                <c:pt idx="4907">
                  <c:v>162.077</c:v>
                </c:pt>
                <c:pt idx="4908">
                  <c:v>162.10900000000001</c:v>
                </c:pt>
                <c:pt idx="4909">
                  <c:v>162.13999999999999</c:v>
                </c:pt>
                <c:pt idx="4910">
                  <c:v>162.17099999999999</c:v>
                </c:pt>
                <c:pt idx="4911">
                  <c:v>162.202</c:v>
                </c:pt>
                <c:pt idx="4912">
                  <c:v>162.23400000000001</c:v>
                </c:pt>
                <c:pt idx="4913">
                  <c:v>162.26499999999999</c:v>
                </c:pt>
                <c:pt idx="4914">
                  <c:v>162.29599999999999</c:v>
                </c:pt>
                <c:pt idx="4915">
                  <c:v>162.327</c:v>
                </c:pt>
                <c:pt idx="4916">
                  <c:v>162.358</c:v>
                </c:pt>
                <c:pt idx="4917">
                  <c:v>162.38900000000001</c:v>
                </c:pt>
                <c:pt idx="4918">
                  <c:v>162.42099999999999</c:v>
                </c:pt>
                <c:pt idx="4919">
                  <c:v>162.452</c:v>
                </c:pt>
                <c:pt idx="4920">
                  <c:v>162.483</c:v>
                </c:pt>
                <c:pt idx="4921">
                  <c:v>162.51400000000001</c:v>
                </c:pt>
                <c:pt idx="4922">
                  <c:v>162.54499999999999</c:v>
                </c:pt>
                <c:pt idx="4923">
                  <c:v>162.57599999999999</c:v>
                </c:pt>
                <c:pt idx="4924">
                  <c:v>162.608</c:v>
                </c:pt>
                <c:pt idx="4925">
                  <c:v>162.63900000000001</c:v>
                </c:pt>
                <c:pt idx="4926">
                  <c:v>162.66999999999999</c:v>
                </c:pt>
                <c:pt idx="4927">
                  <c:v>162.70099999999999</c:v>
                </c:pt>
                <c:pt idx="4928">
                  <c:v>162.733</c:v>
                </c:pt>
                <c:pt idx="4929">
                  <c:v>162.76400000000001</c:v>
                </c:pt>
                <c:pt idx="4930">
                  <c:v>162.79499999999999</c:v>
                </c:pt>
                <c:pt idx="4931">
                  <c:v>162.82599999999999</c:v>
                </c:pt>
                <c:pt idx="4932">
                  <c:v>162.857</c:v>
                </c:pt>
                <c:pt idx="4933">
                  <c:v>162.88900000000001</c:v>
                </c:pt>
                <c:pt idx="4934">
                  <c:v>162.91999999999999</c:v>
                </c:pt>
                <c:pt idx="4935">
                  <c:v>162.95099999999999</c:v>
                </c:pt>
                <c:pt idx="4936">
                  <c:v>162.982</c:v>
                </c:pt>
                <c:pt idx="4937">
                  <c:v>163.01400000000001</c:v>
                </c:pt>
                <c:pt idx="4938">
                  <c:v>163.04499999999999</c:v>
                </c:pt>
                <c:pt idx="4939">
                  <c:v>163.07599999999999</c:v>
                </c:pt>
                <c:pt idx="4940">
                  <c:v>163.107</c:v>
                </c:pt>
                <c:pt idx="4941">
                  <c:v>163.13800000000001</c:v>
                </c:pt>
                <c:pt idx="4942">
                  <c:v>163.16900000000001</c:v>
                </c:pt>
                <c:pt idx="4943">
                  <c:v>163.20099999999999</c:v>
                </c:pt>
                <c:pt idx="4944">
                  <c:v>163.232</c:v>
                </c:pt>
                <c:pt idx="4945">
                  <c:v>163.26300000000001</c:v>
                </c:pt>
                <c:pt idx="4946">
                  <c:v>163.29400000000001</c:v>
                </c:pt>
                <c:pt idx="4947">
                  <c:v>163.32900000000001</c:v>
                </c:pt>
                <c:pt idx="4948">
                  <c:v>163.35599999999999</c:v>
                </c:pt>
                <c:pt idx="4949">
                  <c:v>163.38800000000001</c:v>
                </c:pt>
                <c:pt idx="4950">
                  <c:v>163.41900000000001</c:v>
                </c:pt>
                <c:pt idx="4951">
                  <c:v>163.44999999999999</c:v>
                </c:pt>
                <c:pt idx="4952">
                  <c:v>163.48099999999999</c:v>
                </c:pt>
                <c:pt idx="4953">
                  <c:v>163.512</c:v>
                </c:pt>
                <c:pt idx="4954">
                  <c:v>163.54400000000001</c:v>
                </c:pt>
                <c:pt idx="4955">
                  <c:v>163.57499999999999</c:v>
                </c:pt>
                <c:pt idx="4956">
                  <c:v>163.60599999999999</c:v>
                </c:pt>
                <c:pt idx="4957">
                  <c:v>163.637</c:v>
                </c:pt>
                <c:pt idx="4958">
                  <c:v>163.66900000000001</c:v>
                </c:pt>
                <c:pt idx="4959">
                  <c:v>163.69999999999999</c:v>
                </c:pt>
                <c:pt idx="4960">
                  <c:v>163.73099999999999</c:v>
                </c:pt>
                <c:pt idx="4961">
                  <c:v>163.762</c:v>
                </c:pt>
                <c:pt idx="4962">
                  <c:v>163.79300000000001</c:v>
                </c:pt>
                <c:pt idx="4963">
                  <c:v>163.82499999999999</c:v>
                </c:pt>
                <c:pt idx="4964">
                  <c:v>163.85599999999999</c:v>
                </c:pt>
                <c:pt idx="4965">
                  <c:v>163.887</c:v>
                </c:pt>
                <c:pt idx="4966">
                  <c:v>163.91800000000001</c:v>
                </c:pt>
                <c:pt idx="4967">
                  <c:v>163.95</c:v>
                </c:pt>
                <c:pt idx="4968">
                  <c:v>163.98</c:v>
                </c:pt>
                <c:pt idx="4969">
                  <c:v>164.012</c:v>
                </c:pt>
                <c:pt idx="4970">
                  <c:v>164.04300000000001</c:v>
                </c:pt>
                <c:pt idx="4971">
                  <c:v>164.07400000000001</c:v>
                </c:pt>
                <c:pt idx="4972">
                  <c:v>164.10499999999999</c:v>
                </c:pt>
                <c:pt idx="4973">
                  <c:v>164.136</c:v>
                </c:pt>
                <c:pt idx="4974">
                  <c:v>164.16800000000001</c:v>
                </c:pt>
                <c:pt idx="4975">
                  <c:v>164.19900000000001</c:v>
                </c:pt>
                <c:pt idx="4976">
                  <c:v>164.23</c:v>
                </c:pt>
                <c:pt idx="4977">
                  <c:v>164.261</c:v>
                </c:pt>
                <c:pt idx="4978">
                  <c:v>164.29300000000001</c:v>
                </c:pt>
                <c:pt idx="4979">
                  <c:v>164.32400000000001</c:v>
                </c:pt>
                <c:pt idx="4980">
                  <c:v>164.35499999999999</c:v>
                </c:pt>
                <c:pt idx="4981">
                  <c:v>164.386</c:v>
                </c:pt>
                <c:pt idx="4982">
                  <c:v>164.417</c:v>
                </c:pt>
                <c:pt idx="4983">
                  <c:v>164.44800000000001</c:v>
                </c:pt>
                <c:pt idx="4984">
                  <c:v>164.48</c:v>
                </c:pt>
                <c:pt idx="4985">
                  <c:v>164.511</c:v>
                </c:pt>
                <c:pt idx="4986">
                  <c:v>164.542</c:v>
                </c:pt>
                <c:pt idx="4987">
                  <c:v>164.57300000000001</c:v>
                </c:pt>
                <c:pt idx="4988">
                  <c:v>164.60499999999999</c:v>
                </c:pt>
                <c:pt idx="4989">
                  <c:v>164.636</c:v>
                </c:pt>
                <c:pt idx="4990">
                  <c:v>164.667</c:v>
                </c:pt>
                <c:pt idx="4991">
                  <c:v>164.69800000000001</c:v>
                </c:pt>
                <c:pt idx="4992">
                  <c:v>164.72900000000001</c:v>
                </c:pt>
                <c:pt idx="4993">
                  <c:v>164.761</c:v>
                </c:pt>
                <c:pt idx="4994">
                  <c:v>164.792</c:v>
                </c:pt>
                <c:pt idx="4995">
                  <c:v>164.82300000000001</c:v>
                </c:pt>
                <c:pt idx="4996">
                  <c:v>164.857</c:v>
                </c:pt>
                <c:pt idx="4997">
                  <c:v>164.88499999999999</c:v>
                </c:pt>
                <c:pt idx="4998">
                  <c:v>164.916</c:v>
                </c:pt>
                <c:pt idx="4999">
                  <c:v>164.94800000000001</c:v>
                </c:pt>
                <c:pt idx="5000">
                  <c:v>164.97900000000001</c:v>
                </c:pt>
                <c:pt idx="5001">
                  <c:v>165.01</c:v>
                </c:pt>
                <c:pt idx="5002">
                  <c:v>165.041</c:v>
                </c:pt>
                <c:pt idx="5003">
                  <c:v>165.072</c:v>
                </c:pt>
                <c:pt idx="5004">
                  <c:v>165.10400000000001</c:v>
                </c:pt>
                <c:pt idx="5005">
                  <c:v>165.13499999999999</c:v>
                </c:pt>
                <c:pt idx="5006">
                  <c:v>165.166</c:v>
                </c:pt>
                <c:pt idx="5007">
                  <c:v>165.19800000000001</c:v>
                </c:pt>
                <c:pt idx="5008">
                  <c:v>165.22900000000001</c:v>
                </c:pt>
                <c:pt idx="5009">
                  <c:v>165.26</c:v>
                </c:pt>
                <c:pt idx="5010">
                  <c:v>165.291</c:v>
                </c:pt>
                <c:pt idx="5011">
                  <c:v>165.322</c:v>
                </c:pt>
                <c:pt idx="5012">
                  <c:v>165.35300000000001</c:v>
                </c:pt>
                <c:pt idx="5013">
                  <c:v>165.38499999999999</c:v>
                </c:pt>
                <c:pt idx="5014">
                  <c:v>165.416</c:v>
                </c:pt>
                <c:pt idx="5015">
                  <c:v>165.447</c:v>
                </c:pt>
                <c:pt idx="5016">
                  <c:v>165.47800000000001</c:v>
                </c:pt>
                <c:pt idx="5017">
                  <c:v>165.50899999999999</c:v>
                </c:pt>
                <c:pt idx="5018">
                  <c:v>165.541</c:v>
                </c:pt>
                <c:pt idx="5019">
                  <c:v>165.572</c:v>
                </c:pt>
                <c:pt idx="5020">
                  <c:v>165.60300000000001</c:v>
                </c:pt>
                <c:pt idx="5021">
                  <c:v>165.63399999999999</c:v>
                </c:pt>
                <c:pt idx="5022">
                  <c:v>165.66499999999999</c:v>
                </c:pt>
                <c:pt idx="5023">
                  <c:v>165.697</c:v>
                </c:pt>
                <c:pt idx="5024">
                  <c:v>165.72800000000001</c:v>
                </c:pt>
                <c:pt idx="5025">
                  <c:v>165.75899999999999</c:v>
                </c:pt>
                <c:pt idx="5026">
                  <c:v>165.79</c:v>
                </c:pt>
                <c:pt idx="5027">
                  <c:v>165.821</c:v>
                </c:pt>
                <c:pt idx="5028">
                  <c:v>165.852</c:v>
                </c:pt>
                <c:pt idx="5029">
                  <c:v>165.88399999999999</c:v>
                </c:pt>
                <c:pt idx="5030">
                  <c:v>165.91499999999999</c:v>
                </c:pt>
                <c:pt idx="5031">
                  <c:v>165.946</c:v>
                </c:pt>
                <c:pt idx="5032">
                  <c:v>165.98099999999999</c:v>
                </c:pt>
                <c:pt idx="5033">
                  <c:v>166.00899999999999</c:v>
                </c:pt>
                <c:pt idx="5034">
                  <c:v>166.04</c:v>
                </c:pt>
                <c:pt idx="5035">
                  <c:v>166.071</c:v>
                </c:pt>
                <c:pt idx="5036">
                  <c:v>166.102</c:v>
                </c:pt>
                <c:pt idx="5037">
                  <c:v>166.13300000000001</c:v>
                </c:pt>
                <c:pt idx="5038">
                  <c:v>166.16499999999999</c:v>
                </c:pt>
                <c:pt idx="5039">
                  <c:v>166.196</c:v>
                </c:pt>
                <c:pt idx="5040">
                  <c:v>166.227</c:v>
                </c:pt>
                <c:pt idx="5041">
                  <c:v>166.25800000000001</c:v>
                </c:pt>
                <c:pt idx="5042">
                  <c:v>166.28899999999999</c:v>
                </c:pt>
                <c:pt idx="5043">
                  <c:v>166.321</c:v>
                </c:pt>
                <c:pt idx="5044">
                  <c:v>166.352</c:v>
                </c:pt>
                <c:pt idx="5045">
                  <c:v>166.38300000000001</c:v>
                </c:pt>
                <c:pt idx="5046">
                  <c:v>166.41399999999999</c:v>
                </c:pt>
                <c:pt idx="5047">
                  <c:v>166.44499999999999</c:v>
                </c:pt>
                <c:pt idx="5048">
                  <c:v>166.476</c:v>
                </c:pt>
                <c:pt idx="5049">
                  <c:v>166.50800000000001</c:v>
                </c:pt>
                <c:pt idx="5050">
                  <c:v>166.53899999999999</c:v>
                </c:pt>
                <c:pt idx="5051">
                  <c:v>166.57</c:v>
                </c:pt>
                <c:pt idx="5052">
                  <c:v>166.602</c:v>
                </c:pt>
                <c:pt idx="5053">
                  <c:v>166.63200000000001</c:v>
                </c:pt>
                <c:pt idx="5054">
                  <c:v>166.66399999999999</c:v>
                </c:pt>
                <c:pt idx="5055">
                  <c:v>166.69499999999999</c:v>
                </c:pt>
                <c:pt idx="5056">
                  <c:v>166.726</c:v>
                </c:pt>
                <c:pt idx="5057">
                  <c:v>166.75700000000001</c:v>
                </c:pt>
                <c:pt idx="5058">
                  <c:v>166.78899999999999</c:v>
                </c:pt>
                <c:pt idx="5059">
                  <c:v>166.82</c:v>
                </c:pt>
                <c:pt idx="5060">
                  <c:v>166.851</c:v>
                </c:pt>
                <c:pt idx="5061">
                  <c:v>166.88200000000001</c:v>
                </c:pt>
                <c:pt idx="5062">
                  <c:v>166.91399999999999</c:v>
                </c:pt>
                <c:pt idx="5063">
                  <c:v>166.94499999999999</c:v>
                </c:pt>
                <c:pt idx="5064">
                  <c:v>166.976</c:v>
                </c:pt>
                <c:pt idx="5065">
                  <c:v>167.00700000000001</c:v>
                </c:pt>
                <c:pt idx="5066">
                  <c:v>167.03800000000001</c:v>
                </c:pt>
                <c:pt idx="5067">
                  <c:v>167.06899999999999</c:v>
                </c:pt>
                <c:pt idx="5068">
                  <c:v>167.101</c:v>
                </c:pt>
                <c:pt idx="5069">
                  <c:v>167.13200000000001</c:v>
                </c:pt>
                <c:pt idx="5070">
                  <c:v>167.16300000000001</c:v>
                </c:pt>
                <c:pt idx="5071">
                  <c:v>167.19399999999999</c:v>
                </c:pt>
                <c:pt idx="5072">
                  <c:v>167.22499999999999</c:v>
                </c:pt>
                <c:pt idx="5073">
                  <c:v>167.262</c:v>
                </c:pt>
                <c:pt idx="5074">
                  <c:v>167.28800000000001</c:v>
                </c:pt>
                <c:pt idx="5075">
                  <c:v>167.31899999999999</c:v>
                </c:pt>
                <c:pt idx="5076">
                  <c:v>167.35</c:v>
                </c:pt>
                <c:pt idx="5077">
                  <c:v>167.381</c:v>
                </c:pt>
                <c:pt idx="5078">
                  <c:v>167.41200000000001</c:v>
                </c:pt>
                <c:pt idx="5079">
                  <c:v>167.44399999999999</c:v>
                </c:pt>
                <c:pt idx="5080">
                  <c:v>167.47499999999999</c:v>
                </c:pt>
                <c:pt idx="5081">
                  <c:v>167.506</c:v>
                </c:pt>
                <c:pt idx="5082">
                  <c:v>167.53800000000001</c:v>
                </c:pt>
                <c:pt idx="5083">
                  <c:v>167.56899999999999</c:v>
                </c:pt>
                <c:pt idx="5084">
                  <c:v>167.6</c:v>
                </c:pt>
                <c:pt idx="5085">
                  <c:v>167.631</c:v>
                </c:pt>
                <c:pt idx="5086">
                  <c:v>167.66200000000001</c:v>
                </c:pt>
                <c:pt idx="5087">
                  <c:v>167.69300000000001</c:v>
                </c:pt>
                <c:pt idx="5088">
                  <c:v>167.72499999999999</c:v>
                </c:pt>
                <c:pt idx="5089">
                  <c:v>167.756</c:v>
                </c:pt>
                <c:pt idx="5090">
                  <c:v>167.78700000000001</c:v>
                </c:pt>
                <c:pt idx="5091">
                  <c:v>167.81800000000001</c:v>
                </c:pt>
                <c:pt idx="5092">
                  <c:v>167.84899999999999</c:v>
                </c:pt>
                <c:pt idx="5093">
                  <c:v>167.881</c:v>
                </c:pt>
                <c:pt idx="5094">
                  <c:v>167.91300000000001</c:v>
                </c:pt>
                <c:pt idx="5095">
                  <c:v>167.94300000000001</c:v>
                </c:pt>
                <c:pt idx="5096">
                  <c:v>167.97399999999999</c:v>
                </c:pt>
                <c:pt idx="5097">
                  <c:v>168.005</c:v>
                </c:pt>
                <c:pt idx="5098">
                  <c:v>168.03700000000001</c:v>
                </c:pt>
                <c:pt idx="5099">
                  <c:v>168.06800000000001</c:v>
                </c:pt>
                <c:pt idx="5100">
                  <c:v>168.09899999999999</c:v>
                </c:pt>
                <c:pt idx="5101">
                  <c:v>168.13</c:v>
                </c:pt>
                <c:pt idx="5102">
                  <c:v>168.161</c:v>
                </c:pt>
                <c:pt idx="5103">
                  <c:v>168.19200000000001</c:v>
                </c:pt>
                <c:pt idx="5104">
                  <c:v>168.22399999999999</c:v>
                </c:pt>
                <c:pt idx="5105">
                  <c:v>168.255</c:v>
                </c:pt>
                <c:pt idx="5106">
                  <c:v>168.286</c:v>
                </c:pt>
                <c:pt idx="5107">
                  <c:v>168.31700000000001</c:v>
                </c:pt>
                <c:pt idx="5108">
                  <c:v>168.34800000000001</c:v>
                </c:pt>
                <c:pt idx="5109">
                  <c:v>168.38</c:v>
                </c:pt>
                <c:pt idx="5110">
                  <c:v>168.411</c:v>
                </c:pt>
                <c:pt idx="5111">
                  <c:v>168.44200000000001</c:v>
                </c:pt>
                <c:pt idx="5112">
                  <c:v>168.47300000000001</c:v>
                </c:pt>
                <c:pt idx="5113">
                  <c:v>168.505</c:v>
                </c:pt>
                <c:pt idx="5114">
                  <c:v>168.536</c:v>
                </c:pt>
                <c:pt idx="5115">
                  <c:v>168.56700000000001</c:v>
                </c:pt>
                <c:pt idx="5116">
                  <c:v>168.59800000000001</c:v>
                </c:pt>
                <c:pt idx="5117">
                  <c:v>168.62899999999999</c:v>
                </c:pt>
                <c:pt idx="5118">
                  <c:v>168.661</c:v>
                </c:pt>
                <c:pt idx="5119">
                  <c:v>168.69200000000001</c:v>
                </c:pt>
                <c:pt idx="5120">
                  <c:v>168.72300000000001</c:v>
                </c:pt>
                <c:pt idx="5121">
                  <c:v>168.75399999999999</c:v>
                </c:pt>
                <c:pt idx="5122">
                  <c:v>168.785</c:v>
                </c:pt>
                <c:pt idx="5123">
                  <c:v>168.81700000000001</c:v>
                </c:pt>
                <c:pt idx="5124">
                  <c:v>168.84800000000001</c:v>
                </c:pt>
                <c:pt idx="5125">
                  <c:v>168.87899999999999</c:v>
                </c:pt>
                <c:pt idx="5126">
                  <c:v>168.91</c:v>
                </c:pt>
                <c:pt idx="5127">
                  <c:v>168.941</c:v>
                </c:pt>
                <c:pt idx="5128">
                  <c:v>168.97200000000001</c:v>
                </c:pt>
                <c:pt idx="5129">
                  <c:v>169.00399999999999</c:v>
                </c:pt>
                <c:pt idx="5130">
                  <c:v>169.035</c:v>
                </c:pt>
                <c:pt idx="5131">
                  <c:v>169.066</c:v>
                </c:pt>
                <c:pt idx="5132">
                  <c:v>169.09700000000001</c:v>
                </c:pt>
                <c:pt idx="5133">
                  <c:v>169.12899999999999</c:v>
                </c:pt>
                <c:pt idx="5134">
                  <c:v>169.16</c:v>
                </c:pt>
                <c:pt idx="5135">
                  <c:v>169.191</c:v>
                </c:pt>
                <c:pt idx="5136">
                  <c:v>169.22200000000001</c:v>
                </c:pt>
                <c:pt idx="5137">
                  <c:v>169.25700000000001</c:v>
                </c:pt>
                <c:pt idx="5138">
                  <c:v>169.28399999999999</c:v>
                </c:pt>
                <c:pt idx="5139">
                  <c:v>169.316</c:v>
                </c:pt>
                <c:pt idx="5140">
                  <c:v>169.34700000000001</c:v>
                </c:pt>
                <c:pt idx="5141">
                  <c:v>169.37799999999999</c:v>
                </c:pt>
                <c:pt idx="5142">
                  <c:v>169.40899999999999</c:v>
                </c:pt>
                <c:pt idx="5143">
                  <c:v>169.441</c:v>
                </c:pt>
                <c:pt idx="5144">
                  <c:v>169.47200000000001</c:v>
                </c:pt>
                <c:pt idx="5145">
                  <c:v>169.50299999999999</c:v>
                </c:pt>
                <c:pt idx="5146">
                  <c:v>169.53399999999999</c:v>
                </c:pt>
                <c:pt idx="5147">
                  <c:v>169.565</c:v>
                </c:pt>
                <c:pt idx="5148">
                  <c:v>169.59700000000001</c:v>
                </c:pt>
                <c:pt idx="5149">
                  <c:v>169.62799999999999</c:v>
                </c:pt>
                <c:pt idx="5150">
                  <c:v>169.65899999999999</c:v>
                </c:pt>
                <c:pt idx="5151">
                  <c:v>169.69</c:v>
                </c:pt>
                <c:pt idx="5152">
                  <c:v>169.721</c:v>
                </c:pt>
                <c:pt idx="5153">
                  <c:v>169.75299999999999</c:v>
                </c:pt>
                <c:pt idx="5154">
                  <c:v>169.78399999999999</c:v>
                </c:pt>
                <c:pt idx="5155">
                  <c:v>169.815</c:v>
                </c:pt>
                <c:pt idx="5156">
                  <c:v>169.846</c:v>
                </c:pt>
                <c:pt idx="5157">
                  <c:v>169.87700000000001</c:v>
                </c:pt>
                <c:pt idx="5158">
                  <c:v>169.90899999999999</c:v>
                </c:pt>
                <c:pt idx="5159">
                  <c:v>169.94</c:v>
                </c:pt>
                <c:pt idx="5160">
                  <c:v>169.971</c:v>
                </c:pt>
                <c:pt idx="5161">
                  <c:v>170.00200000000001</c:v>
                </c:pt>
                <c:pt idx="5162">
                  <c:v>170.03299999999999</c:v>
                </c:pt>
                <c:pt idx="5163">
                  <c:v>170.065</c:v>
                </c:pt>
                <c:pt idx="5164">
                  <c:v>170.096</c:v>
                </c:pt>
                <c:pt idx="5165">
                  <c:v>170.12700000000001</c:v>
                </c:pt>
                <c:pt idx="5166">
                  <c:v>170.15799999999999</c:v>
                </c:pt>
                <c:pt idx="5167">
                  <c:v>170.18899999999999</c:v>
                </c:pt>
                <c:pt idx="5168">
                  <c:v>170.221</c:v>
                </c:pt>
                <c:pt idx="5169">
                  <c:v>170.25200000000001</c:v>
                </c:pt>
                <c:pt idx="5170">
                  <c:v>170.28299999999999</c:v>
                </c:pt>
                <c:pt idx="5171">
                  <c:v>170.31399999999999</c:v>
                </c:pt>
                <c:pt idx="5172">
                  <c:v>170.345</c:v>
                </c:pt>
                <c:pt idx="5173">
                  <c:v>170.376</c:v>
                </c:pt>
                <c:pt idx="5174">
                  <c:v>170.40799999999999</c:v>
                </c:pt>
                <c:pt idx="5175">
                  <c:v>170.43899999999999</c:v>
                </c:pt>
                <c:pt idx="5176">
                  <c:v>170.47</c:v>
                </c:pt>
                <c:pt idx="5177">
                  <c:v>170.501</c:v>
                </c:pt>
                <c:pt idx="5178">
                  <c:v>170.53299999999999</c:v>
                </c:pt>
                <c:pt idx="5179">
                  <c:v>170.56399999999999</c:v>
                </c:pt>
                <c:pt idx="5180">
                  <c:v>170.595</c:v>
                </c:pt>
                <c:pt idx="5181">
                  <c:v>170.626</c:v>
                </c:pt>
                <c:pt idx="5182">
                  <c:v>170.66399999999999</c:v>
                </c:pt>
                <c:pt idx="5183">
                  <c:v>170.68799999999999</c:v>
                </c:pt>
                <c:pt idx="5184">
                  <c:v>170.72</c:v>
                </c:pt>
                <c:pt idx="5185">
                  <c:v>170.751</c:v>
                </c:pt>
                <c:pt idx="5186">
                  <c:v>170.78200000000001</c:v>
                </c:pt>
                <c:pt idx="5187">
                  <c:v>170.81299999999999</c:v>
                </c:pt>
                <c:pt idx="5188">
                  <c:v>170.845</c:v>
                </c:pt>
                <c:pt idx="5189">
                  <c:v>170.876</c:v>
                </c:pt>
                <c:pt idx="5190">
                  <c:v>170.90700000000001</c:v>
                </c:pt>
                <c:pt idx="5191">
                  <c:v>170.93799999999999</c:v>
                </c:pt>
                <c:pt idx="5192">
                  <c:v>170.96899999999999</c:v>
                </c:pt>
                <c:pt idx="5193">
                  <c:v>171.001</c:v>
                </c:pt>
                <c:pt idx="5194">
                  <c:v>171.03200000000001</c:v>
                </c:pt>
                <c:pt idx="5195">
                  <c:v>171.06299999999999</c:v>
                </c:pt>
                <c:pt idx="5196">
                  <c:v>171.09399999999999</c:v>
                </c:pt>
                <c:pt idx="5197">
                  <c:v>171.126</c:v>
                </c:pt>
                <c:pt idx="5198">
                  <c:v>171.15700000000001</c:v>
                </c:pt>
                <c:pt idx="5199">
                  <c:v>171.18799999999999</c:v>
                </c:pt>
                <c:pt idx="5200">
                  <c:v>171.21899999999999</c:v>
                </c:pt>
                <c:pt idx="5201">
                  <c:v>171.25</c:v>
                </c:pt>
                <c:pt idx="5202">
                  <c:v>171.28100000000001</c:v>
                </c:pt>
                <c:pt idx="5203">
                  <c:v>171.31299999999999</c:v>
                </c:pt>
                <c:pt idx="5204">
                  <c:v>171.34399999999999</c:v>
                </c:pt>
                <c:pt idx="5205">
                  <c:v>171.375</c:v>
                </c:pt>
                <c:pt idx="5206">
                  <c:v>171.40600000000001</c:v>
                </c:pt>
                <c:pt idx="5207">
                  <c:v>171.43700000000001</c:v>
                </c:pt>
                <c:pt idx="5208">
                  <c:v>171.46799999999999</c:v>
                </c:pt>
                <c:pt idx="5209">
                  <c:v>171.5</c:v>
                </c:pt>
                <c:pt idx="5210">
                  <c:v>171.53100000000001</c:v>
                </c:pt>
                <c:pt idx="5211">
                  <c:v>171.56200000000001</c:v>
                </c:pt>
                <c:pt idx="5212">
                  <c:v>171.59299999999999</c:v>
                </c:pt>
                <c:pt idx="5213">
                  <c:v>171.625</c:v>
                </c:pt>
                <c:pt idx="5214">
                  <c:v>171.65600000000001</c:v>
                </c:pt>
                <c:pt idx="5215">
                  <c:v>171.68700000000001</c:v>
                </c:pt>
                <c:pt idx="5216">
                  <c:v>171.71799999999999</c:v>
                </c:pt>
                <c:pt idx="5217">
                  <c:v>171.75</c:v>
                </c:pt>
                <c:pt idx="5218">
                  <c:v>171.78100000000001</c:v>
                </c:pt>
                <c:pt idx="5219">
                  <c:v>171.81200000000001</c:v>
                </c:pt>
                <c:pt idx="5220">
                  <c:v>171.84299999999999</c:v>
                </c:pt>
                <c:pt idx="5221">
                  <c:v>171.874</c:v>
                </c:pt>
                <c:pt idx="5222">
                  <c:v>171.905</c:v>
                </c:pt>
                <c:pt idx="5223">
                  <c:v>171.93700000000001</c:v>
                </c:pt>
                <c:pt idx="5224">
                  <c:v>171.96799999999999</c:v>
                </c:pt>
                <c:pt idx="5225">
                  <c:v>171.999</c:v>
                </c:pt>
                <c:pt idx="5226">
                  <c:v>172.03</c:v>
                </c:pt>
                <c:pt idx="5227">
                  <c:v>172.06100000000001</c:v>
                </c:pt>
                <c:pt idx="5228">
                  <c:v>172.09299999999999</c:v>
                </c:pt>
                <c:pt idx="5229">
                  <c:v>172.124</c:v>
                </c:pt>
                <c:pt idx="5230">
                  <c:v>172.155</c:v>
                </c:pt>
                <c:pt idx="5231">
                  <c:v>172.18600000000001</c:v>
                </c:pt>
                <c:pt idx="5232">
                  <c:v>172.21700000000001</c:v>
                </c:pt>
                <c:pt idx="5233">
                  <c:v>172.24799999999999</c:v>
                </c:pt>
                <c:pt idx="5234">
                  <c:v>172.28</c:v>
                </c:pt>
                <c:pt idx="5235">
                  <c:v>172.31100000000001</c:v>
                </c:pt>
                <c:pt idx="5236">
                  <c:v>172.34200000000001</c:v>
                </c:pt>
                <c:pt idx="5237">
                  <c:v>172.37299999999999</c:v>
                </c:pt>
                <c:pt idx="5238">
                  <c:v>172.405</c:v>
                </c:pt>
                <c:pt idx="5239">
                  <c:v>172.43600000000001</c:v>
                </c:pt>
                <c:pt idx="5240">
                  <c:v>172.46700000000001</c:v>
                </c:pt>
                <c:pt idx="5241">
                  <c:v>172.49799999999999</c:v>
                </c:pt>
                <c:pt idx="5242">
                  <c:v>172.529</c:v>
                </c:pt>
                <c:pt idx="5243">
                  <c:v>172.56</c:v>
                </c:pt>
                <c:pt idx="5244">
                  <c:v>172.59200000000001</c:v>
                </c:pt>
                <c:pt idx="5245">
                  <c:v>172.62299999999999</c:v>
                </c:pt>
                <c:pt idx="5246">
                  <c:v>172.654</c:v>
                </c:pt>
                <c:pt idx="5247">
                  <c:v>172.685</c:v>
                </c:pt>
                <c:pt idx="5248">
                  <c:v>172.71600000000001</c:v>
                </c:pt>
                <c:pt idx="5249">
                  <c:v>172.74799999999999</c:v>
                </c:pt>
                <c:pt idx="5250">
                  <c:v>172.779</c:v>
                </c:pt>
                <c:pt idx="5251">
                  <c:v>172.81</c:v>
                </c:pt>
                <c:pt idx="5252">
                  <c:v>172.84100000000001</c:v>
                </c:pt>
                <c:pt idx="5253">
                  <c:v>172.87299999999999</c:v>
                </c:pt>
                <c:pt idx="5254">
                  <c:v>172.904</c:v>
                </c:pt>
                <c:pt idx="5255">
                  <c:v>172.935</c:v>
                </c:pt>
                <c:pt idx="5256">
                  <c:v>172.96600000000001</c:v>
                </c:pt>
                <c:pt idx="5257">
                  <c:v>172.99700000000001</c:v>
                </c:pt>
                <c:pt idx="5258">
                  <c:v>173.029</c:v>
                </c:pt>
                <c:pt idx="5259">
                  <c:v>173.06</c:v>
                </c:pt>
                <c:pt idx="5260">
                  <c:v>173.09100000000001</c:v>
                </c:pt>
                <c:pt idx="5261">
                  <c:v>173.12200000000001</c:v>
                </c:pt>
                <c:pt idx="5262">
                  <c:v>173.15299999999999</c:v>
                </c:pt>
                <c:pt idx="5263">
                  <c:v>173.185</c:v>
                </c:pt>
                <c:pt idx="5264">
                  <c:v>173.21600000000001</c:v>
                </c:pt>
                <c:pt idx="5265">
                  <c:v>173.24700000000001</c:v>
                </c:pt>
                <c:pt idx="5266">
                  <c:v>173.27799999999999</c:v>
                </c:pt>
                <c:pt idx="5267">
                  <c:v>173.309</c:v>
                </c:pt>
                <c:pt idx="5268">
                  <c:v>173.34100000000001</c:v>
                </c:pt>
                <c:pt idx="5269">
                  <c:v>173.37200000000001</c:v>
                </c:pt>
                <c:pt idx="5270">
                  <c:v>173.40299999999999</c:v>
                </c:pt>
                <c:pt idx="5271">
                  <c:v>173.434</c:v>
                </c:pt>
                <c:pt idx="5272">
                  <c:v>173.465</c:v>
                </c:pt>
                <c:pt idx="5273">
                  <c:v>173.49700000000001</c:v>
                </c:pt>
                <c:pt idx="5274">
                  <c:v>173.52799999999999</c:v>
                </c:pt>
                <c:pt idx="5275">
                  <c:v>173.559</c:v>
                </c:pt>
                <c:pt idx="5276">
                  <c:v>173.59</c:v>
                </c:pt>
                <c:pt idx="5277">
                  <c:v>173.62100000000001</c:v>
                </c:pt>
                <c:pt idx="5278">
                  <c:v>173.65299999999999</c:v>
                </c:pt>
                <c:pt idx="5279">
                  <c:v>173.684</c:v>
                </c:pt>
                <c:pt idx="5280">
                  <c:v>173.715</c:v>
                </c:pt>
                <c:pt idx="5281">
                  <c:v>173.74600000000001</c:v>
                </c:pt>
                <c:pt idx="5282">
                  <c:v>173.77699999999999</c:v>
                </c:pt>
                <c:pt idx="5283">
                  <c:v>173.809</c:v>
                </c:pt>
                <c:pt idx="5284">
                  <c:v>173.84</c:v>
                </c:pt>
                <c:pt idx="5285">
                  <c:v>173.87100000000001</c:v>
                </c:pt>
                <c:pt idx="5286">
                  <c:v>173.90199999999999</c:v>
                </c:pt>
                <c:pt idx="5287">
                  <c:v>173.934</c:v>
                </c:pt>
                <c:pt idx="5288">
                  <c:v>173.96799999999999</c:v>
                </c:pt>
                <c:pt idx="5289">
                  <c:v>173.99600000000001</c:v>
                </c:pt>
                <c:pt idx="5290">
                  <c:v>174.02699999999999</c:v>
                </c:pt>
                <c:pt idx="5291">
                  <c:v>174.05799999999999</c:v>
                </c:pt>
                <c:pt idx="5292">
                  <c:v>174.089</c:v>
                </c:pt>
                <c:pt idx="5293">
                  <c:v>174.12100000000001</c:v>
                </c:pt>
                <c:pt idx="5294">
                  <c:v>174.15199999999999</c:v>
                </c:pt>
                <c:pt idx="5295">
                  <c:v>174.18299999999999</c:v>
                </c:pt>
                <c:pt idx="5296">
                  <c:v>174.214</c:v>
                </c:pt>
                <c:pt idx="5297">
                  <c:v>174.245</c:v>
                </c:pt>
                <c:pt idx="5298">
                  <c:v>174.27699999999999</c:v>
                </c:pt>
                <c:pt idx="5299">
                  <c:v>174.30799999999999</c:v>
                </c:pt>
                <c:pt idx="5300">
                  <c:v>174.339</c:v>
                </c:pt>
                <c:pt idx="5301">
                  <c:v>174.37</c:v>
                </c:pt>
                <c:pt idx="5302">
                  <c:v>174.40100000000001</c:v>
                </c:pt>
                <c:pt idx="5303">
                  <c:v>174.43299999999999</c:v>
                </c:pt>
                <c:pt idx="5304">
                  <c:v>174.464</c:v>
                </c:pt>
                <c:pt idx="5305">
                  <c:v>174.495</c:v>
                </c:pt>
                <c:pt idx="5306">
                  <c:v>174.52600000000001</c:v>
                </c:pt>
                <c:pt idx="5307">
                  <c:v>174.55699999999999</c:v>
                </c:pt>
                <c:pt idx="5308">
                  <c:v>174.589</c:v>
                </c:pt>
                <c:pt idx="5309">
                  <c:v>174.62</c:v>
                </c:pt>
                <c:pt idx="5310">
                  <c:v>174.65100000000001</c:v>
                </c:pt>
                <c:pt idx="5311">
                  <c:v>174.68199999999999</c:v>
                </c:pt>
                <c:pt idx="5312">
                  <c:v>174.71299999999999</c:v>
                </c:pt>
                <c:pt idx="5313">
                  <c:v>174.745</c:v>
                </c:pt>
                <c:pt idx="5314">
                  <c:v>174.77600000000001</c:v>
                </c:pt>
                <c:pt idx="5315">
                  <c:v>174.80600000000001</c:v>
                </c:pt>
                <c:pt idx="5316">
                  <c:v>174.83799999999999</c:v>
                </c:pt>
                <c:pt idx="5317">
                  <c:v>174.869</c:v>
                </c:pt>
                <c:pt idx="5318">
                  <c:v>174.90100000000001</c:v>
                </c:pt>
                <c:pt idx="5319">
                  <c:v>174.93199999999999</c:v>
                </c:pt>
                <c:pt idx="5320">
                  <c:v>174.96299999999999</c:v>
                </c:pt>
                <c:pt idx="5321">
                  <c:v>174.994</c:v>
                </c:pt>
                <c:pt idx="5322">
                  <c:v>175.02500000000001</c:v>
                </c:pt>
                <c:pt idx="5323">
                  <c:v>175.05699999999999</c:v>
                </c:pt>
                <c:pt idx="5324">
                  <c:v>175.08799999999999</c:v>
                </c:pt>
                <c:pt idx="5325">
                  <c:v>175.119</c:v>
                </c:pt>
                <c:pt idx="5326">
                  <c:v>175.15</c:v>
                </c:pt>
                <c:pt idx="5327">
                  <c:v>175.18</c:v>
                </c:pt>
                <c:pt idx="5328">
                  <c:v>175.21299999999999</c:v>
                </c:pt>
                <c:pt idx="5329">
                  <c:v>175.244</c:v>
                </c:pt>
                <c:pt idx="5330">
                  <c:v>175.27500000000001</c:v>
                </c:pt>
                <c:pt idx="5331">
                  <c:v>175.30600000000001</c:v>
                </c:pt>
                <c:pt idx="5332">
                  <c:v>175.33799999999999</c:v>
                </c:pt>
                <c:pt idx="5333">
                  <c:v>175.36799999999999</c:v>
                </c:pt>
                <c:pt idx="5334">
                  <c:v>175.4</c:v>
                </c:pt>
                <c:pt idx="5335">
                  <c:v>175.43100000000001</c:v>
                </c:pt>
                <c:pt idx="5336">
                  <c:v>175.46199999999999</c:v>
                </c:pt>
                <c:pt idx="5337">
                  <c:v>175.49299999999999</c:v>
                </c:pt>
                <c:pt idx="5338">
                  <c:v>175.52500000000001</c:v>
                </c:pt>
                <c:pt idx="5339">
                  <c:v>175.55600000000001</c:v>
                </c:pt>
                <c:pt idx="5340">
                  <c:v>175.58699999999999</c:v>
                </c:pt>
                <c:pt idx="5341">
                  <c:v>175.61799999999999</c:v>
                </c:pt>
                <c:pt idx="5342">
                  <c:v>175.65</c:v>
                </c:pt>
                <c:pt idx="5343">
                  <c:v>175.679</c:v>
                </c:pt>
                <c:pt idx="5344">
                  <c:v>175.71100000000001</c:v>
                </c:pt>
                <c:pt idx="5345">
                  <c:v>175.74199999999999</c:v>
                </c:pt>
                <c:pt idx="5346">
                  <c:v>175.774</c:v>
                </c:pt>
                <c:pt idx="5347">
                  <c:v>175.80500000000001</c:v>
                </c:pt>
                <c:pt idx="5348">
                  <c:v>175.83699999999999</c:v>
                </c:pt>
                <c:pt idx="5349">
                  <c:v>175.86799999999999</c:v>
                </c:pt>
                <c:pt idx="5350">
                  <c:v>175.899</c:v>
                </c:pt>
                <c:pt idx="5351">
                  <c:v>175.93299999999999</c:v>
                </c:pt>
                <c:pt idx="5352">
                  <c:v>175.96</c:v>
                </c:pt>
                <c:pt idx="5353">
                  <c:v>175.99100000000001</c:v>
                </c:pt>
                <c:pt idx="5354">
                  <c:v>176.024</c:v>
                </c:pt>
                <c:pt idx="5355">
                  <c:v>176.05500000000001</c:v>
                </c:pt>
                <c:pt idx="5356">
                  <c:v>176.08600000000001</c:v>
                </c:pt>
                <c:pt idx="5357">
                  <c:v>176.11600000000001</c:v>
                </c:pt>
                <c:pt idx="5358">
                  <c:v>176.148</c:v>
                </c:pt>
                <c:pt idx="5359">
                  <c:v>176.18</c:v>
                </c:pt>
                <c:pt idx="5360">
                  <c:v>176.21100000000001</c:v>
                </c:pt>
                <c:pt idx="5361">
                  <c:v>176.24199999999999</c:v>
                </c:pt>
                <c:pt idx="5362">
                  <c:v>176.273</c:v>
                </c:pt>
                <c:pt idx="5363">
                  <c:v>176.304</c:v>
                </c:pt>
                <c:pt idx="5364">
                  <c:v>176.33600000000001</c:v>
                </c:pt>
                <c:pt idx="5365">
                  <c:v>176.36699999999999</c:v>
                </c:pt>
                <c:pt idx="5366">
                  <c:v>176.398</c:v>
                </c:pt>
                <c:pt idx="5367">
                  <c:v>176.429</c:v>
                </c:pt>
                <c:pt idx="5368">
                  <c:v>176.46100000000001</c:v>
                </c:pt>
                <c:pt idx="5369">
                  <c:v>176.49199999999999</c:v>
                </c:pt>
                <c:pt idx="5370">
                  <c:v>176.523</c:v>
                </c:pt>
                <c:pt idx="5371">
                  <c:v>176.554</c:v>
                </c:pt>
                <c:pt idx="5372">
                  <c:v>176.58600000000001</c:v>
                </c:pt>
                <c:pt idx="5373">
                  <c:v>176.61600000000001</c:v>
                </c:pt>
                <c:pt idx="5374">
                  <c:v>176.64699999999999</c:v>
                </c:pt>
                <c:pt idx="5375">
                  <c:v>176.678</c:v>
                </c:pt>
                <c:pt idx="5376">
                  <c:v>176.709</c:v>
                </c:pt>
                <c:pt idx="5377">
                  <c:v>176.74100000000001</c:v>
                </c:pt>
                <c:pt idx="5378">
                  <c:v>176.77199999999999</c:v>
                </c:pt>
                <c:pt idx="5379">
                  <c:v>176.803</c:v>
                </c:pt>
                <c:pt idx="5380">
                  <c:v>176.834</c:v>
                </c:pt>
                <c:pt idx="5381">
                  <c:v>176.86500000000001</c:v>
                </c:pt>
                <c:pt idx="5382">
                  <c:v>176.89699999999999</c:v>
                </c:pt>
                <c:pt idx="5383">
                  <c:v>176.929</c:v>
                </c:pt>
                <c:pt idx="5384">
                  <c:v>176.96</c:v>
                </c:pt>
                <c:pt idx="5385">
                  <c:v>176.99100000000001</c:v>
                </c:pt>
                <c:pt idx="5386">
                  <c:v>177.02199999999999</c:v>
                </c:pt>
                <c:pt idx="5387">
                  <c:v>177.05199999999999</c:v>
                </c:pt>
                <c:pt idx="5388">
                  <c:v>177.08500000000001</c:v>
                </c:pt>
                <c:pt idx="5389">
                  <c:v>177.11500000000001</c:v>
                </c:pt>
                <c:pt idx="5390">
                  <c:v>177.14599999999999</c:v>
                </c:pt>
                <c:pt idx="5391">
                  <c:v>177.17699999999999</c:v>
                </c:pt>
                <c:pt idx="5392">
                  <c:v>177.209</c:v>
                </c:pt>
                <c:pt idx="5393">
                  <c:v>177.24</c:v>
                </c:pt>
                <c:pt idx="5394">
                  <c:v>177.27199999999999</c:v>
                </c:pt>
                <c:pt idx="5395">
                  <c:v>177.30199999999999</c:v>
                </c:pt>
                <c:pt idx="5396">
                  <c:v>177.333</c:v>
                </c:pt>
                <c:pt idx="5397">
                  <c:v>177.364</c:v>
                </c:pt>
                <c:pt idx="5398">
                  <c:v>177.39500000000001</c:v>
                </c:pt>
                <c:pt idx="5399">
                  <c:v>177.42699999999999</c:v>
                </c:pt>
                <c:pt idx="5400">
                  <c:v>177.458</c:v>
                </c:pt>
                <c:pt idx="5401">
                  <c:v>177.489</c:v>
                </c:pt>
                <c:pt idx="5402">
                  <c:v>177.52</c:v>
                </c:pt>
                <c:pt idx="5403">
                  <c:v>177.553</c:v>
                </c:pt>
                <c:pt idx="5404">
                  <c:v>177.583</c:v>
                </c:pt>
                <c:pt idx="5405">
                  <c:v>177.614</c:v>
                </c:pt>
                <c:pt idx="5406">
                  <c:v>177.64599999999999</c:v>
                </c:pt>
                <c:pt idx="5407">
                  <c:v>177.67699999999999</c:v>
                </c:pt>
                <c:pt idx="5408">
                  <c:v>177.709</c:v>
                </c:pt>
                <c:pt idx="5409">
                  <c:v>177.74</c:v>
                </c:pt>
                <c:pt idx="5410">
                  <c:v>177.77099999999999</c:v>
                </c:pt>
                <c:pt idx="5411">
                  <c:v>177.80099999999999</c:v>
                </c:pt>
                <c:pt idx="5412">
                  <c:v>177.833</c:v>
                </c:pt>
                <c:pt idx="5413">
                  <c:v>177.864</c:v>
                </c:pt>
                <c:pt idx="5414">
                  <c:v>177.89500000000001</c:v>
                </c:pt>
                <c:pt idx="5415">
                  <c:v>177.92599999999999</c:v>
                </c:pt>
                <c:pt idx="5416">
                  <c:v>177.95699999999999</c:v>
                </c:pt>
                <c:pt idx="5417">
                  <c:v>177.99</c:v>
                </c:pt>
                <c:pt idx="5418">
                  <c:v>178.02</c:v>
                </c:pt>
                <c:pt idx="5419">
                  <c:v>178.05099999999999</c:v>
                </c:pt>
                <c:pt idx="5420">
                  <c:v>178.083</c:v>
                </c:pt>
                <c:pt idx="5421">
                  <c:v>178.114</c:v>
                </c:pt>
                <c:pt idx="5422">
                  <c:v>178.14500000000001</c:v>
                </c:pt>
                <c:pt idx="5423">
                  <c:v>178.17599999999999</c:v>
                </c:pt>
                <c:pt idx="5424">
                  <c:v>178.208</c:v>
                </c:pt>
                <c:pt idx="5425">
                  <c:v>178.239</c:v>
                </c:pt>
                <c:pt idx="5426">
                  <c:v>178.26900000000001</c:v>
                </c:pt>
                <c:pt idx="5427">
                  <c:v>178.30099999999999</c:v>
                </c:pt>
                <c:pt idx="5428">
                  <c:v>178.333</c:v>
                </c:pt>
                <c:pt idx="5429">
                  <c:v>178.363</c:v>
                </c:pt>
                <c:pt idx="5430">
                  <c:v>178.39400000000001</c:v>
                </c:pt>
                <c:pt idx="5431">
                  <c:v>178.42500000000001</c:v>
                </c:pt>
                <c:pt idx="5432">
                  <c:v>178.45699999999999</c:v>
                </c:pt>
                <c:pt idx="5433">
                  <c:v>178.488</c:v>
                </c:pt>
                <c:pt idx="5434">
                  <c:v>178.52</c:v>
                </c:pt>
                <c:pt idx="5435">
                  <c:v>178.55</c:v>
                </c:pt>
                <c:pt idx="5436">
                  <c:v>178.58099999999999</c:v>
                </c:pt>
                <c:pt idx="5437">
                  <c:v>178.61199999999999</c:v>
                </c:pt>
                <c:pt idx="5438">
                  <c:v>178.64500000000001</c:v>
                </c:pt>
                <c:pt idx="5439">
                  <c:v>178.67599999999999</c:v>
                </c:pt>
                <c:pt idx="5440">
                  <c:v>178.70599999999999</c:v>
                </c:pt>
                <c:pt idx="5441">
                  <c:v>178.73699999999999</c:v>
                </c:pt>
                <c:pt idx="5442">
                  <c:v>178.76900000000001</c:v>
                </c:pt>
                <c:pt idx="5443">
                  <c:v>178.80099999999999</c:v>
                </c:pt>
                <c:pt idx="5444">
                  <c:v>178.83199999999999</c:v>
                </c:pt>
                <c:pt idx="5445">
                  <c:v>178.863</c:v>
                </c:pt>
                <c:pt idx="5446">
                  <c:v>178.89400000000001</c:v>
                </c:pt>
                <c:pt idx="5447">
                  <c:v>178.92400000000001</c:v>
                </c:pt>
                <c:pt idx="5448">
                  <c:v>178.95599999999999</c:v>
                </c:pt>
                <c:pt idx="5449">
                  <c:v>178.98699999999999</c:v>
                </c:pt>
                <c:pt idx="5450">
                  <c:v>179.018</c:v>
                </c:pt>
                <c:pt idx="5451">
                  <c:v>179.04900000000001</c:v>
                </c:pt>
                <c:pt idx="5452">
                  <c:v>179.08</c:v>
                </c:pt>
                <c:pt idx="5453">
                  <c:v>179.11199999999999</c:v>
                </c:pt>
                <c:pt idx="5454">
                  <c:v>179.143</c:v>
                </c:pt>
                <c:pt idx="5455">
                  <c:v>179.17400000000001</c:v>
                </c:pt>
                <c:pt idx="5456">
                  <c:v>179.208</c:v>
                </c:pt>
                <c:pt idx="5457">
                  <c:v>179.23699999999999</c:v>
                </c:pt>
                <c:pt idx="5458">
                  <c:v>179.267</c:v>
                </c:pt>
                <c:pt idx="5459">
                  <c:v>179.29900000000001</c:v>
                </c:pt>
                <c:pt idx="5460">
                  <c:v>179.33</c:v>
                </c:pt>
                <c:pt idx="5461">
                  <c:v>179.36099999999999</c:v>
                </c:pt>
                <c:pt idx="5462">
                  <c:v>179.392</c:v>
                </c:pt>
                <c:pt idx="5463">
                  <c:v>179.42500000000001</c:v>
                </c:pt>
                <c:pt idx="5464">
                  <c:v>179.45500000000001</c:v>
                </c:pt>
                <c:pt idx="5465">
                  <c:v>179.48599999999999</c:v>
                </c:pt>
                <c:pt idx="5466">
                  <c:v>179.517</c:v>
                </c:pt>
                <c:pt idx="5467">
                  <c:v>179.54900000000001</c:v>
                </c:pt>
                <c:pt idx="5468">
                  <c:v>179.58</c:v>
                </c:pt>
                <c:pt idx="5469">
                  <c:v>179.61099999999999</c:v>
                </c:pt>
                <c:pt idx="5470">
                  <c:v>179.642</c:v>
                </c:pt>
                <c:pt idx="5471">
                  <c:v>179.673</c:v>
                </c:pt>
                <c:pt idx="5472">
                  <c:v>179.70400000000001</c:v>
                </c:pt>
                <c:pt idx="5473">
                  <c:v>179.73599999999999</c:v>
                </c:pt>
                <c:pt idx="5474">
                  <c:v>179.767</c:v>
                </c:pt>
                <c:pt idx="5475">
                  <c:v>179.798</c:v>
                </c:pt>
                <c:pt idx="5476">
                  <c:v>179.82900000000001</c:v>
                </c:pt>
                <c:pt idx="5477">
                  <c:v>179.86</c:v>
                </c:pt>
                <c:pt idx="5478">
                  <c:v>179.892</c:v>
                </c:pt>
                <c:pt idx="5479">
                  <c:v>179.92400000000001</c:v>
                </c:pt>
                <c:pt idx="5480">
                  <c:v>179.95400000000001</c:v>
                </c:pt>
                <c:pt idx="5481">
                  <c:v>179.98599999999999</c:v>
                </c:pt>
                <c:pt idx="5482">
                  <c:v>180.017</c:v>
                </c:pt>
                <c:pt idx="5483">
                  <c:v>180.047</c:v>
                </c:pt>
                <c:pt idx="5484">
                  <c:v>180.07900000000001</c:v>
                </c:pt>
                <c:pt idx="5485">
                  <c:v>180.11</c:v>
                </c:pt>
                <c:pt idx="5486">
                  <c:v>180.14099999999999</c:v>
                </c:pt>
                <c:pt idx="5487">
                  <c:v>180.172</c:v>
                </c:pt>
                <c:pt idx="5488">
                  <c:v>180.20400000000001</c:v>
                </c:pt>
                <c:pt idx="5489">
                  <c:v>180.23500000000001</c:v>
                </c:pt>
                <c:pt idx="5490">
                  <c:v>180.26599999999999</c:v>
                </c:pt>
                <c:pt idx="5491">
                  <c:v>180.297</c:v>
                </c:pt>
                <c:pt idx="5492">
                  <c:v>180.328</c:v>
                </c:pt>
                <c:pt idx="5493">
                  <c:v>180.36</c:v>
                </c:pt>
                <c:pt idx="5494">
                  <c:v>180.39099999999999</c:v>
                </c:pt>
                <c:pt idx="5495">
                  <c:v>180.422</c:v>
                </c:pt>
                <c:pt idx="5496">
                  <c:v>180.453</c:v>
                </c:pt>
                <c:pt idx="5497">
                  <c:v>180.48500000000001</c:v>
                </c:pt>
                <c:pt idx="5498">
                  <c:v>180.51599999999999</c:v>
                </c:pt>
                <c:pt idx="5499">
                  <c:v>180.547</c:v>
                </c:pt>
                <c:pt idx="5500">
                  <c:v>180.578</c:v>
                </c:pt>
                <c:pt idx="5501">
                  <c:v>180.60900000000001</c:v>
                </c:pt>
                <c:pt idx="5502">
                  <c:v>180.64</c:v>
                </c:pt>
                <c:pt idx="5503">
                  <c:v>180.67099999999999</c:v>
                </c:pt>
                <c:pt idx="5504">
                  <c:v>180.703</c:v>
                </c:pt>
                <c:pt idx="5505">
                  <c:v>180.73400000000001</c:v>
                </c:pt>
                <c:pt idx="5506">
                  <c:v>180.76499999999999</c:v>
                </c:pt>
                <c:pt idx="5507">
                  <c:v>180.79599999999999</c:v>
                </c:pt>
                <c:pt idx="5508">
                  <c:v>180.828</c:v>
                </c:pt>
                <c:pt idx="5509">
                  <c:v>180.85900000000001</c:v>
                </c:pt>
                <c:pt idx="5510">
                  <c:v>180.89</c:v>
                </c:pt>
                <c:pt idx="5511">
                  <c:v>180.92099999999999</c:v>
                </c:pt>
                <c:pt idx="5512">
                  <c:v>180.952</c:v>
                </c:pt>
                <c:pt idx="5513">
                  <c:v>180.983</c:v>
                </c:pt>
                <c:pt idx="5514">
                  <c:v>181.01499999999999</c:v>
                </c:pt>
                <c:pt idx="5515">
                  <c:v>181.04599999999999</c:v>
                </c:pt>
                <c:pt idx="5516">
                  <c:v>181.077</c:v>
                </c:pt>
                <c:pt idx="5517">
                  <c:v>181.108</c:v>
                </c:pt>
                <c:pt idx="5518">
                  <c:v>181.13900000000001</c:v>
                </c:pt>
                <c:pt idx="5519">
                  <c:v>181.17099999999999</c:v>
                </c:pt>
                <c:pt idx="5520">
                  <c:v>181.202</c:v>
                </c:pt>
                <c:pt idx="5521">
                  <c:v>181.233</c:v>
                </c:pt>
                <c:pt idx="5522">
                  <c:v>181.26400000000001</c:v>
                </c:pt>
                <c:pt idx="5523">
                  <c:v>181.29499999999999</c:v>
                </c:pt>
                <c:pt idx="5524">
                  <c:v>181.327</c:v>
                </c:pt>
                <c:pt idx="5525">
                  <c:v>181.358</c:v>
                </c:pt>
                <c:pt idx="5526">
                  <c:v>181.38900000000001</c:v>
                </c:pt>
                <c:pt idx="5527">
                  <c:v>181.42</c:v>
                </c:pt>
                <c:pt idx="5528">
                  <c:v>181.452</c:v>
                </c:pt>
                <c:pt idx="5529">
                  <c:v>181.483</c:v>
                </c:pt>
                <c:pt idx="5530">
                  <c:v>181.51400000000001</c:v>
                </c:pt>
                <c:pt idx="5531">
                  <c:v>181.54499999999999</c:v>
                </c:pt>
                <c:pt idx="5532">
                  <c:v>181.57599999999999</c:v>
                </c:pt>
                <c:pt idx="5533">
                  <c:v>181.608</c:v>
                </c:pt>
                <c:pt idx="5534">
                  <c:v>181.63900000000001</c:v>
                </c:pt>
                <c:pt idx="5535">
                  <c:v>181.67</c:v>
                </c:pt>
                <c:pt idx="5536">
                  <c:v>181.70099999999999</c:v>
                </c:pt>
                <c:pt idx="5537">
                  <c:v>181.732</c:v>
                </c:pt>
                <c:pt idx="5538">
                  <c:v>181.76400000000001</c:v>
                </c:pt>
                <c:pt idx="5539">
                  <c:v>181.79499999999999</c:v>
                </c:pt>
                <c:pt idx="5540">
                  <c:v>181.82599999999999</c:v>
                </c:pt>
                <c:pt idx="5541">
                  <c:v>181.857</c:v>
                </c:pt>
              </c:numCache>
            </c:numRef>
          </c:xVal>
          <c:yVal>
            <c:numRef>
              <c:f>Sheet1!$F$5:$F$5546</c:f>
              <c:numCache>
                <c:formatCode>General</c:formatCode>
                <c:ptCount val="5542"/>
                <c:pt idx="0">
                  <c:v>47.804327084400903</c:v>
                </c:pt>
                <c:pt idx="1">
                  <c:v>46.6437596060861</c:v>
                </c:pt>
                <c:pt idx="2">
                  <c:v>47.693796848370901</c:v>
                </c:pt>
                <c:pt idx="3">
                  <c:v>48.135917792490901</c:v>
                </c:pt>
                <c:pt idx="4">
                  <c:v>47.362206140281003</c:v>
                </c:pt>
                <c:pt idx="5">
                  <c:v>47.693796848370901</c:v>
                </c:pt>
                <c:pt idx="6">
                  <c:v>49.683341096995001</c:v>
                </c:pt>
                <c:pt idx="7">
                  <c:v>48.412243382565798</c:v>
                </c:pt>
                <c:pt idx="8">
                  <c:v>48.135917792490901</c:v>
                </c:pt>
                <c:pt idx="9">
                  <c:v>48.854364326685797</c:v>
                </c:pt>
                <c:pt idx="10">
                  <c:v>50.401787631189897</c:v>
                </c:pt>
                <c:pt idx="11">
                  <c:v>51.5070899914897</c:v>
                </c:pt>
                <c:pt idx="12">
                  <c:v>49.793871333024903</c:v>
                </c:pt>
                <c:pt idx="13">
                  <c:v>51.064969047369701</c:v>
                </c:pt>
                <c:pt idx="14">
                  <c:v>51.893945817678997</c:v>
                </c:pt>
                <c:pt idx="15">
                  <c:v>52.225536525768902</c:v>
                </c:pt>
                <c:pt idx="16">
                  <c:v>51.341294637444697</c:v>
                </c:pt>
                <c:pt idx="17">
                  <c:v>52.391331879813798</c:v>
                </c:pt>
                <c:pt idx="18">
                  <c:v>52.115006289738901</c:v>
                </c:pt>
                <c:pt idx="19">
                  <c:v>51.728150463549603</c:v>
                </c:pt>
                <c:pt idx="20">
                  <c:v>53.386104004083698</c:v>
                </c:pt>
                <c:pt idx="21">
                  <c:v>54.546671482398501</c:v>
                </c:pt>
                <c:pt idx="22">
                  <c:v>55.873034314842599</c:v>
                </c:pt>
                <c:pt idx="23">
                  <c:v>52.943983059963799</c:v>
                </c:pt>
                <c:pt idx="24">
                  <c:v>54.601936600413502</c:v>
                </c:pt>
                <c:pt idx="25">
                  <c:v>56.038829668887601</c:v>
                </c:pt>
                <c:pt idx="26">
                  <c:v>54.325611010338498</c:v>
                </c:pt>
                <c:pt idx="27">
                  <c:v>56.812541321097498</c:v>
                </c:pt>
                <c:pt idx="28">
                  <c:v>56.315155258962498</c:v>
                </c:pt>
                <c:pt idx="29">
                  <c:v>57.3651925012474</c:v>
                </c:pt>
                <c:pt idx="30">
                  <c:v>57.752048327436597</c:v>
                </c:pt>
                <c:pt idx="31">
                  <c:v>58.691555333691497</c:v>
                </c:pt>
                <c:pt idx="32">
                  <c:v>58.967880923766501</c:v>
                </c:pt>
                <c:pt idx="33">
                  <c:v>58.359964625601599</c:v>
                </c:pt>
                <c:pt idx="34">
                  <c:v>61.952197296660302</c:v>
                </c:pt>
                <c:pt idx="35">
                  <c:v>60.294243756210598</c:v>
                </c:pt>
                <c:pt idx="36">
                  <c:v>61.3995461165104</c:v>
                </c:pt>
                <c:pt idx="37">
                  <c:v>61.3995461165104</c:v>
                </c:pt>
                <c:pt idx="38">
                  <c:v>60.128448402081297</c:v>
                </c:pt>
                <c:pt idx="39">
                  <c:v>61.8416670606303</c:v>
                </c:pt>
                <c:pt idx="40">
                  <c:v>63.499620601164402</c:v>
                </c:pt>
                <c:pt idx="41">
                  <c:v>64.052271781314303</c:v>
                </c:pt>
                <c:pt idx="42">
                  <c:v>63.057499657044502</c:v>
                </c:pt>
                <c:pt idx="43">
                  <c:v>64.162802017344305</c:v>
                </c:pt>
                <c:pt idx="44">
                  <c:v>64.052271781314303</c:v>
                </c:pt>
                <c:pt idx="45">
                  <c:v>65.8760206758934</c:v>
                </c:pt>
                <c:pt idx="46">
                  <c:v>66.594467210088197</c:v>
                </c:pt>
                <c:pt idx="47">
                  <c:v>67.478709098328096</c:v>
                </c:pt>
                <c:pt idx="48">
                  <c:v>68.197155632523007</c:v>
                </c:pt>
                <c:pt idx="49">
                  <c:v>68.473481222682295</c:v>
                </c:pt>
                <c:pt idx="50">
                  <c:v>68.086625396493005</c:v>
                </c:pt>
                <c:pt idx="51">
                  <c:v>69.302457992907094</c:v>
                </c:pt>
                <c:pt idx="52">
                  <c:v>69.523518464967097</c:v>
                </c:pt>
                <c:pt idx="53">
                  <c:v>69.689313819012099</c:v>
                </c:pt>
                <c:pt idx="54">
                  <c:v>70.573555707251899</c:v>
                </c:pt>
                <c:pt idx="55">
                  <c:v>72.286774365800994</c:v>
                </c:pt>
                <c:pt idx="56">
                  <c:v>72.6736301919059</c:v>
                </c:pt>
                <c:pt idx="57">
                  <c:v>73.336811608085796</c:v>
                </c:pt>
                <c:pt idx="58">
                  <c:v>72.728895309920901</c:v>
                </c:pt>
                <c:pt idx="59">
                  <c:v>75.879007036859704</c:v>
                </c:pt>
                <c:pt idx="60">
                  <c:v>76.210597744949695</c:v>
                </c:pt>
                <c:pt idx="61">
                  <c:v>77.536960577393799</c:v>
                </c:pt>
                <c:pt idx="62">
                  <c:v>76.763248925183902</c:v>
                </c:pt>
                <c:pt idx="63">
                  <c:v>77.923816403498705</c:v>
                </c:pt>
                <c:pt idx="64">
                  <c:v>77.426430341363798</c:v>
                </c:pt>
                <c:pt idx="65">
                  <c:v>78.973853645783507</c:v>
                </c:pt>
                <c:pt idx="66">
                  <c:v>80.852867658377605</c:v>
                </c:pt>
                <c:pt idx="67">
                  <c:v>80.244951360212696</c:v>
                </c:pt>
                <c:pt idx="68">
                  <c:v>80.963397894407606</c:v>
                </c:pt>
                <c:pt idx="69">
                  <c:v>82.731881670971603</c:v>
                </c:pt>
                <c:pt idx="70">
                  <c:v>83.229267733106596</c:v>
                </c:pt>
                <c:pt idx="71">
                  <c:v>84.610895683481303</c:v>
                </c:pt>
                <c:pt idx="72">
                  <c:v>85.550402689820501</c:v>
                </c:pt>
                <c:pt idx="73">
                  <c:v>84.942486391571293</c:v>
                </c:pt>
                <c:pt idx="74">
                  <c:v>86.821500404165306</c:v>
                </c:pt>
                <c:pt idx="75">
                  <c:v>86.876765522180307</c:v>
                </c:pt>
                <c:pt idx="76">
                  <c:v>87.705742292405205</c:v>
                </c:pt>
                <c:pt idx="77">
                  <c:v>90.082142367134097</c:v>
                </c:pt>
                <c:pt idx="78">
                  <c:v>90.579528429353303</c:v>
                </c:pt>
                <c:pt idx="79">
                  <c:v>91.684830789653205</c:v>
                </c:pt>
                <c:pt idx="80">
                  <c:v>92.513807559878003</c:v>
                </c:pt>
                <c:pt idx="81">
                  <c:v>92.569072677893004</c:v>
                </c:pt>
                <c:pt idx="82">
                  <c:v>94.613882044532005</c:v>
                </c:pt>
                <c:pt idx="83">
                  <c:v>95.2217983426969</c:v>
                </c:pt>
                <c:pt idx="84">
                  <c:v>96.935017001245996</c:v>
                </c:pt>
                <c:pt idx="85">
                  <c:v>96.879751883230995</c:v>
                </c:pt>
                <c:pt idx="86">
                  <c:v>96.161305349036098</c:v>
                </c:pt>
                <c:pt idx="87">
                  <c:v>99.200886839944999</c:v>
                </c:pt>
                <c:pt idx="88">
                  <c:v>99.090356603914998</c:v>
                </c:pt>
                <c:pt idx="89">
                  <c:v>101.79834738673399</c:v>
                </c:pt>
                <c:pt idx="90">
                  <c:v>102.019407858794</c:v>
                </c:pt>
                <c:pt idx="91">
                  <c:v>103.898421871304</c:v>
                </c:pt>
                <c:pt idx="92">
                  <c:v>104.948459113673</c:v>
                </c:pt>
                <c:pt idx="93">
                  <c:v>106.164291710002</c:v>
                </c:pt>
                <c:pt idx="94">
                  <c:v>105.943231237943</c:v>
                </c:pt>
                <c:pt idx="95">
                  <c:v>108.264366194657</c:v>
                </c:pt>
                <c:pt idx="96">
                  <c:v>109.093342964881</c:v>
                </c:pt>
                <c:pt idx="97">
                  <c:v>108.817017374806</c:v>
                </c:pt>
                <c:pt idx="98">
                  <c:v>108.982812728851</c:v>
                </c:pt>
                <c:pt idx="99">
                  <c:v>112.188189573805</c:v>
                </c:pt>
                <c:pt idx="100">
                  <c:v>111.635538393655</c:v>
                </c:pt>
                <c:pt idx="101">
                  <c:v>114.45405941250399</c:v>
                </c:pt>
                <c:pt idx="102">
                  <c:v>117.162050195323</c:v>
                </c:pt>
                <c:pt idx="103">
                  <c:v>116.27780830708301</c:v>
                </c:pt>
                <c:pt idx="104">
                  <c:v>120.477957276307</c:v>
                </c:pt>
                <c:pt idx="105">
                  <c:v>118.985799089902</c:v>
                </c:pt>
                <c:pt idx="106">
                  <c:v>119.704245624097</c:v>
                </c:pt>
                <c:pt idx="107">
                  <c:v>122.909622469051</c:v>
                </c:pt>
                <c:pt idx="108">
                  <c:v>122.688561996991</c:v>
                </c:pt>
                <c:pt idx="109">
                  <c:v>124.73337136363</c:v>
                </c:pt>
                <c:pt idx="110">
                  <c:v>125.94920395996</c:v>
                </c:pt>
                <c:pt idx="111">
                  <c:v>128.15980868064401</c:v>
                </c:pt>
                <c:pt idx="112">
                  <c:v>126.833445848284</c:v>
                </c:pt>
                <c:pt idx="113">
                  <c:v>130.86779946346201</c:v>
                </c:pt>
                <c:pt idx="114">
                  <c:v>132.028366941862</c:v>
                </c:pt>
                <c:pt idx="115">
                  <c:v>131.19939017155201</c:v>
                </c:pt>
                <c:pt idx="116">
                  <c:v>133.244199538191</c:v>
                </c:pt>
                <c:pt idx="117">
                  <c:v>134.01791119040101</c:v>
                </c:pt>
                <c:pt idx="118">
                  <c:v>137.77593921558901</c:v>
                </c:pt>
                <c:pt idx="119">
                  <c:v>137.99699968764901</c:v>
                </c:pt>
                <c:pt idx="120">
                  <c:v>138.38385551375401</c:v>
                </c:pt>
                <c:pt idx="121">
                  <c:v>140.20760440824901</c:v>
                </c:pt>
                <c:pt idx="122">
                  <c:v>142.362944010918</c:v>
                </c:pt>
                <c:pt idx="123">
                  <c:v>142.694534719008</c:v>
                </c:pt>
                <c:pt idx="124">
                  <c:v>145.236730147782</c:v>
                </c:pt>
                <c:pt idx="125">
                  <c:v>146.286767390151</c:v>
                </c:pt>
                <c:pt idx="126">
                  <c:v>146.673623216256</c:v>
                </c:pt>
                <c:pt idx="127">
                  <c:v>149.492144235105</c:v>
                </c:pt>
                <c:pt idx="128">
                  <c:v>150.65271171341999</c:v>
                </c:pt>
                <c:pt idx="129">
                  <c:v>152.697521080059</c:v>
                </c:pt>
                <c:pt idx="130">
                  <c:v>153.802823440358</c:v>
                </c:pt>
                <c:pt idx="131">
                  <c:v>154.57653509265299</c:v>
                </c:pt>
                <c:pt idx="132">
                  <c:v>156.28975375111699</c:v>
                </c:pt>
                <c:pt idx="133">
                  <c:v>160.21357713034999</c:v>
                </c:pt>
                <c:pt idx="134">
                  <c:v>160.821493428515</c:v>
                </c:pt>
                <c:pt idx="135">
                  <c:v>161.48467484469501</c:v>
                </c:pt>
                <c:pt idx="136">
                  <c:v>162.97683303118399</c:v>
                </c:pt>
                <c:pt idx="137">
                  <c:v>163.971605155454</c:v>
                </c:pt>
                <c:pt idx="138">
                  <c:v>169.16652624903199</c:v>
                </c:pt>
                <c:pt idx="139">
                  <c:v>167.78489829857301</c:v>
                </c:pt>
                <c:pt idx="140">
                  <c:v>169.884972783227</c:v>
                </c:pt>
                <c:pt idx="141">
                  <c:v>170.824479789566</c:v>
                </c:pt>
                <c:pt idx="142">
                  <c:v>173.47720545436999</c:v>
                </c:pt>
                <c:pt idx="143">
                  <c:v>174.47197757864001</c:v>
                </c:pt>
                <c:pt idx="144">
                  <c:v>177.89841489565401</c:v>
                </c:pt>
                <c:pt idx="145">
                  <c:v>179.611633554203</c:v>
                </c:pt>
                <c:pt idx="146">
                  <c:v>179.832694026263</c:v>
                </c:pt>
                <c:pt idx="147">
                  <c:v>180.82746615053199</c:v>
                </c:pt>
                <c:pt idx="148">
                  <c:v>182.485419691066</c:v>
                </c:pt>
                <c:pt idx="149">
                  <c:v>185.13814535586999</c:v>
                </c:pt>
                <c:pt idx="150">
                  <c:v>186.40924307021501</c:v>
                </c:pt>
                <c:pt idx="151">
                  <c:v>190.66465715753799</c:v>
                </c:pt>
                <c:pt idx="152">
                  <c:v>191.714694399823</c:v>
                </c:pt>
                <c:pt idx="153">
                  <c:v>194.477950300657</c:v>
                </c:pt>
                <c:pt idx="154">
                  <c:v>194.699010772717</c:v>
                </c:pt>
                <c:pt idx="155">
                  <c:v>195.693782897071</c:v>
                </c:pt>
                <c:pt idx="156">
                  <c:v>199.45181092217501</c:v>
                </c:pt>
                <c:pt idx="157">
                  <c:v>199.72813651224999</c:v>
                </c:pt>
                <c:pt idx="158">
                  <c:v>200.61237840049</c:v>
                </c:pt>
                <c:pt idx="159">
                  <c:v>202.65718776712899</c:v>
                </c:pt>
                <c:pt idx="160">
                  <c:v>203.430899419338</c:v>
                </c:pt>
                <c:pt idx="161">
                  <c:v>204.591466897738</c:v>
                </c:pt>
                <c:pt idx="162">
                  <c:v>208.68108563093099</c:v>
                </c:pt>
                <c:pt idx="163">
                  <c:v>209.123206575051</c:v>
                </c:pt>
                <c:pt idx="164">
                  <c:v>210.17324381742</c:v>
                </c:pt>
                <c:pt idx="165">
                  <c:v>211.66540200382499</c:v>
                </c:pt>
                <c:pt idx="166">
                  <c:v>212.21805318405899</c:v>
                </c:pt>
                <c:pt idx="167">
                  <c:v>213.48915089840401</c:v>
                </c:pt>
                <c:pt idx="168">
                  <c:v>216.141876563208</c:v>
                </c:pt>
                <c:pt idx="169">
                  <c:v>216.97085333343301</c:v>
                </c:pt>
                <c:pt idx="170">
                  <c:v>219.181458054117</c:v>
                </c:pt>
                <c:pt idx="171">
                  <c:v>221.06047206671099</c:v>
                </c:pt>
                <c:pt idx="172">
                  <c:v>222.055244190981</c:v>
                </c:pt>
                <c:pt idx="173">
                  <c:v>224.04478843960499</c:v>
                </c:pt>
                <c:pt idx="174">
                  <c:v>225.42641638998001</c:v>
                </c:pt>
                <c:pt idx="175">
                  <c:v>226.64224898639401</c:v>
                </c:pt>
                <c:pt idx="176">
                  <c:v>229.79236071333301</c:v>
                </c:pt>
                <c:pt idx="177">
                  <c:v>230.510807247527</c:v>
                </c:pt>
                <c:pt idx="178">
                  <c:v>232.72141196821099</c:v>
                </c:pt>
                <c:pt idx="179">
                  <c:v>233.495123620421</c:v>
                </c:pt>
                <c:pt idx="180">
                  <c:v>236.14784928522499</c:v>
                </c:pt>
                <c:pt idx="181">
                  <c:v>238.13739353384901</c:v>
                </c:pt>
                <c:pt idx="182">
                  <c:v>239.463756366209</c:v>
                </c:pt>
                <c:pt idx="183">
                  <c:v>242.00595179498299</c:v>
                </c:pt>
                <c:pt idx="184">
                  <c:v>242.11648203101299</c:v>
                </c:pt>
                <c:pt idx="185">
                  <c:v>242.89019368330699</c:v>
                </c:pt>
                <c:pt idx="186">
                  <c:v>244.10602627963701</c:v>
                </c:pt>
                <c:pt idx="187">
                  <c:v>244.99026816787699</c:v>
                </c:pt>
                <c:pt idx="188">
                  <c:v>246.537691472381</c:v>
                </c:pt>
                <c:pt idx="189">
                  <c:v>249.79833343535</c:v>
                </c:pt>
                <c:pt idx="190">
                  <c:v>250.79310555961899</c:v>
                </c:pt>
                <c:pt idx="191">
                  <c:v>252.89318004427301</c:v>
                </c:pt>
                <c:pt idx="192">
                  <c:v>255.269580119002</c:v>
                </c:pt>
                <c:pt idx="193">
                  <c:v>254.60639870282299</c:v>
                </c:pt>
                <c:pt idx="194">
                  <c:v>257.14859413159598</c:v>
                </c:pt>
                <c:pt idx="195">
                  <c:v>258.364426727926</c:v>
                </c:pt>
                <c:pt idx="196">
                  <c:v>260.13291050448998</c:v>
                </c:pt>
                <c:pt idx="197">
                  <c:v>263.17249199539901</c:v>
                </c:pt>
                <c:pt idx="198">
                  <c:v>261.956659399069</c:v>
                </c:pt>
                <c:pt idx="199">
                  <c:v>263.33828734944399</c:v>
                </c:pt>
                <c:pt idx="200">
                  <c:v>266.32260372233799</c:v>
                </c:pt>
                <c:pt idx="201">
                  <c:v>266.76472466645799</c:v>
                </c:pt>
                <c:pt idx="202">
                  <c:v>268.477943325007</c:v>
                </c:pt>
                <c:pt idx="203">
                  <c:v>268.367413088977</c:v>
                </c:pt>
                <c:pt idx="204">
                  <c:v>270.57801780966099</c:v>
                </c:pt>
                <c:pt idx="205">
                  <c:v>271.79385040599101</c:v>
                </c:pt>
                <c:pt idx="206">
                  <c:v>272.40176670415599</c:v>
                </c:pt>
                <c:pt idx="207">
                  <c:v>276.60191567346402</c:v>
                </c:pt>
                <c:pt idx="208">
                  <c:v>277.92827850582302</c:v>
                </c:pt>
                <c:pt idx="209">
                  <c:v>278.480929686058</c:v>
                </c:pt>
                <c:pt idx="210">
                  <c:v>279.19937622025299</c:v>
                </c:pt>
                <c:pt idx="211">
                  <c:v>280.08361810849198</c:v>
                </c:pt>
                <c:pt idx="212">
                  <c:v>284.17323684177001</c:v>
                </c:pt>
                <c:pt idx="213">
                  <c:v>284.33903219581498</c:v>
                </c:pt>
                <c:pt idx="214">
                  <c:v>285.49959967413002</c:v>
                </c:pt>
                <c:pt idx="215">
                  <c:v>288.31812069297899</c:v>
                </c:pt>
                <c:pt idx="216">
                  <c:v>289.64448352542303</c:v>
                </c:pt>
                <c:pt idx="217">
                  <c:v>291.13664171182802</c:v>
                </c:pt>
                <c:pt idx="218">
                  <c:v>291.68929289197803</c:v>
                </c:pt>
                <c:pt idx="219">
                  <c:v>292.684065016332</c:v>
                </c:pt>
                <c:pt idx="220">
                  <c:v>293.89989761266202</c:v>
                </c:pt>
                <c:pt idx="221">
                  <c:v>294.949934854947</c:v>
                </c:pt>
                <c:pt idx="222">
                  <c:v>295.83417674327097</c:v>
                </c:pt>
                <c:pt idx="223">
                  <c:v>297.602660519751</c:v>
                </c:pt>
                <c:pt idx="224">
                  <c:v>299.97906059447899</c:v>
                </c:pt>
                <c:pt idx="225">
                  <c:v>300.31065130257002</c:v>
                </c:pt>
                <c:pt idx="226">
                  <c:v>300.75277224677399</c:v>
                </c:pt>
                <c:pt idx="227">
                  <c:v>303.57129326562301</c:v>
                </c:pt>
                <c:pt idx="228">
                  <c:v>304.73186074393698</c:v>
                </c:pt>
                <c:pt idx="229">
                  <c:v>306.00295845828202</c:v>
                </c:pt>
                <c:pt idx="230">
                  <c:v>308.10303294293601</c:v>
                </c:pt>
                <c:pt idx="231">
                  <c:v>307.16352593668103</c:v>
                </c:pt>
                <c:pt idx="232">
                  <c:v>310.36890278163497</c:v>
                </c:pt>
                <c:pt idx="233">
                  <c:v>311.58473537796499</c:v>
                </c:pt>
                <c:pt idx="234">
                  <c:v>311.08734931583001</c:v>
                </c:pt>
                <c:pt idx="235">
                  <c:v>313.297954036514</c:v>
                </c:pt>
                <c:pt idx="236">
                  <c:v>314.12693080673898</c:v>
                </c:pt>
                <c:pt idx="237">
                  <c:v>315.06643781307798</c:v>
                </c:pt>
                <c:pt idx="238">
                  <c:v>316.55859599948298</c:v>
                </c:pt>
                <c:pt idx="239">
                  <c:v>317.332307651777</c:v>
                </c:pt>
                <c:pt idx="240">
                  <c:v>318.49287513009199</c:v>
                </c:pt>
                <c:pt idx="241">
                  <c:v>320.427154260701</c:v>
                </c:pt>
                <c:pt idx="242">
                  <c:v>322.47196362725498</c:v>
                </c:pt>
                <c:pt idx="243">
                  <c:v>321.03507055886598</c:v>
                </c:pt>
                <c:pt idx="244">
                  <c:v>321.80878221107599</c:v>
                </c:pt>
                <c:pt idx="245">
                  <c:v>325.953666062369</c:v>
                </c:pt>
                <c:pt idx="246">
                  <c:v>327.28002889472799</c:v>
                </c:pt>
                <c:pt idx="247">
                  <c:v>327.66688472083302</c:v>
                </c:pt>
                <c:pt idx="248">
                  <c:v>329.38010337938198</c:v>
                </c:pt>
                <c:pt idx="249">
                  <c:v>330.04328479556199</c:v>
                </c:pt>
                <c:pt idx="250">
                  <c:v>331.14858715594602</c:v>
                </c:pt>
                <c:pt idx="251">
                  <c:v>331.977563926171</c:v>
                </c:pt>
                <c:pt idx="252">
                  <c:v>335.01714541707997</c:v>
                </c:pt>
                <c:pt idx="253">
                  <c:v>335.29347100715501</c:v>
                </c:pt>
                <c:pt idx="254">
                  <c:v>336.50930360356898</c:v>
                </c:pt>
                <c:pt idx="255">
                  <c:v>335.90138730531999</c:v>
                </c:pt>
                <c:pt idx="256">
                  <c:v>338.00146178997397</c:v>
                </c:pt>
                <c:pt idx="257">
                  <c:v>340.04627115661299</c:v>
                </c:pt>
                <c:pt idx="258">
                  <c:v>340.48839210073299</c:v>
                </c:pt>
                <c:pt idx="259">
                  <c:v>340.930513044853</c:v>
                </c:pt>
                <c:pt idx="260">
                  <c:v>343.41744335561202</c:v>
                </c:pt>
                <c:pt idx="261">
                  <c:v>343.914829417747</c:v>
                </c:pt>
                <c:pt idx="262">
                  <c:v>343.41744335561202</c:v>
                </c:pt>
                <c:pt idx="263">
                  <c:v>346.62282020056603</c:v>
                </c:pt>
                <c:pt idx="264">
                  <c:v>347.34126673476101</c:v>
                </c:pt>
                <c:pt idx="265">
                  <c:v>347.45179697079101</c:v>
                </c:pt>
                <c:pt idx="266">
                  <c:v>348.99922027529499</c:v>
                </c:pt>
                <c:pt idx="267">
                  <c:v>350.76770405185903</c:v>
                </c:pt>
                <c:pt idx="268">
                  <c:v>352.97830877245798</c:v>
                </c:pt>
                <c:pt idx="269">
                  <c:v>354.02834601482698</c:v>
                </c:pt>
                <c:pt idx="270">
                  <c:v>355.133648375127</c:v>
                </c:pt>
                <c:pt idx="271">
                  <c:v>354.85732278505202</c:v>
                </c:pt>
                <c:pt idx="272">
                  <c:v>355.74156467329198</c:v>
                </c:pt>
                <c:pt idx="273">
                  <c:v>356.183685617496</c:v>
                </c:pt>
                <c:pt idx="274">
                  <c:v>359.00220663634502</c:v>
                </c:pt>
                <c:pt idx="275">
                  <c:v>359.94171364260001</c:v>
                </c:pt>
                <c:pt idx="276">
                  <c:v>360.16277411466001</c:v>
                </c:pt>
                <c:pt idx="277">
                  <c:v>359.88644852458498</c:v>
                </c:pt>
                <c:pt idx="278">
                  <c:v>363.42341607762899</c:v>
                </c:pt>
                <c:pt idx="279">
                  <c:v>362.594439307404</c:v>
                </c:pt>
                <c:pt idx="280">
                  <c:v>362.64970442541897</c:v>
                </c:pt>
                <c:pt idx="281">
                  <c:v>366.07614174243298</c:v>
                </c:pt>
                <c:pt idx="282">
                  <c:v>365.578755680298</c:v>
                </c:pt>
                <c:pt idx="283">
                  <c:v>367.78936040098199</c:v>
                </c:pt>
                <c:pt idx="284">
                  <c:v>369.33678370540201</c:v>
                </c:pt>
                <c:pt idx="285">
                  <c:v>369.88943488563598</c:v>
                </c:pt>
                <c:pt idx="286">
                  <c:v>370.44208606578599</c:v>
                </c:pt>
                <c:pt idx="287">
                  <c:v>372.10003960623499</c:v>
                </c:pt>
                <c:pt idx="288">
                  <c:v>373.26060708463501</c:v>
                </c:pt>
                <c:pt idx="289">
                  <c:v>373.64746291073999</c:v>
                </c:pt>
                <c:pt idx="290">
                  <c:v>375.30541645127403</c:v>
                </c:pt>
                <c:pt idx="291">
                  <c:v>373.37113732066501</c:v>
                </c:pt>
                <c:pt idx="292">
                  <c:v>376.02386298546901</c:v>
                </c:pt>
                <c:pt idx="293">
                  <c:v>377.62655140790298</c:v>
                </c:pt>
                <c:pt idx="294">
                  <c:v>379.28450494843702</c:v>
                </c:pt>
                <c:pt idx="295">
                  <c:v>380.16874683667697</c:v>
                </c:pt>
                <c:pt idx="296">
                  <c:v>382.15829108530102</c:v>
                </c:pt>
                <c:pt idx="297">
                  <c:v>383.097798091556</c:v>
                </c:pt>
                <c:pt idx="298">
                  <c:v>382.21355620331599</c:v>
                </c:pt>
                <c:pt idx="299">
                  <c:v>384.47942604201501</c:v>
                </c:pt>
                <c:pt idx="300">
                  <c:v>385.69525863834502</c:v>
                </c:pt>
                <c:pt idx="301">
                  <c:v>387.57427265093901</c:v>
                </c:pt>
                <c:pt idx="302">
                  <c:v>386.52423540865402</c:v>
                </c:pt>
                <c:pt idx="303">
                  <c:v>389.84014248963803</c:v>
                </c:pt>
                <c:pt idx="304">
                  <c:v>389.34275642750299</c:v>
                </c:pt>
                <c:pt idx="305">
                  <c:v>390.72438437787798</c:v>
                </c:pt>
                <c:pt idx="306">
                  <c:v>391.66389138413302</c:v>
                </c:pt>
                <c:pt idx="307">
                  <c:v>392.82445886253203</c:v>
                </c:pt>
                <c:pt idx="308">
                  <c:v>393.70870075077198</c:v>
                </c:pt>
                <c:pt idx="309">
                  <c:v>394.75873799314098</c:v>
                </c:pt>
                <c:pt idx="310">
                  <c:v>394.70347287512601</c:v>
                </c:pt>
                <c:pt idx="311">
                  <c:v>397.30093342191498</c:v>
                </c:pt>
                <c:pt idx="312">
                  <c:v>395.642979881381</c:v>
                </c:pt>
                <c:pt idx="313">
                  <c:v>396.63775200565101</c:v>
                </c:pt>
                <c:pt idx="314">
                  <c:v>399.23521255243901</c:v>
                </c:pt>
                <c:pt idx="315">
                  <c:v>400.89316609297401</c:v>
                </c:pt>
                <c:pt idx="316">
                  <c:v>400.50631026686898</c:v>
                </c:pt>
                <c:pt idx="317">
                  <c:v>401.666877745183</c:v>
                </c:pt>
                <c:pt idx="318">
                  <c:v>403.04850569564201</c:v>
                </c:pt>
                <c:pt idx="319">
                  <c:v>402.55111963342301</c:v>
                </c:pt>
                <c:pt idx="320">
                  <c:v>404.70645923609197</c:v>
                </c:pt>
                <c:pt idx="321">
                  <c:v>404.81698947212197</c:v>
                </c:pt>
                <c:pt idx="322">
                  <c:v>406.47494301265601</c:v>
                </c:pt>
                <c:pt idx="323">
                  <c:v>407.524980254941</c:v>
                </c:pt>
                <c:pt idx="324">
                  <c:v>407.746040727001</c:v>
                </c:pt>
                <c:pt idx="325">
                  <c:v>409.07240355944498</c:v>
                </c:pt>
                <c:pt idx="326">
                  <c:v>409.51452450356499</c:v>
                </c:pt>
                <c:pt idx="327">
                  <c:v>411.669864106234</c:v>
                </c:pt>
                <c:pt idx="328">
                  <c:v>412.11198505035401</c:v>
                </c:pt>
                <c:pt idx="329">
                  <c:v>412.94096182057899</c:v>
                </c:pt>
                <c:pt idx="330">
                  <c:v>412.94096182057899</c:v>
                </c:pt>
                <c:pt idx="331">
                  <c:v>412.94096182057899</c:v>
                </c:pt>
                <c:pt idx="332">
                  <c:v>414.59891536111297</c:v>
                </c:pt>
                <c:pt idx="333">
                  <c:v>416.03580842950299</c:v>
                </c:pt>
                <c:pt idx="334">
                  <c:v>418.08061779614201</c:v>
                </c:pt>
                <c:pt idx="335">
                  <c:v>417.47270149797703</c:v>
                </c:pt>
                <c:pt idx="336">
                  <c:v>418.13588291415698</c:v>
                </c:pt>
                <c:pt idx="337">
                  <c:v>419.62804110064599</c:v>
                </c:pt>
                <c:pt idx="338">
                  <c:v>421.61758534918602</c:v>
                </c:pt>
                <c:pt idx="339">
                  <c:v>422.00444117529003</c:v>
                </c:pt>
                <c:pt idx="340">
                  <c:v>422.77815282758502</c:v>
                </c:pt>
                <c:pt idx="341">
                  <c:v>423.71765983383898</c:v>
                </c:pt>
                <c:pt idx="342">
                  <c:v>425.92826455452303</c:v>
                </c:pt>
                <c:pt idx="343">
                  <c:v>426.25985526261297</c:v>
                </c:pt>
                <c:pt idx="344">
                  <c:v>426.97830179680801</c:v>
                </c:pt>
                <c:pt idx="345">
                  <c:v>428.08360415719301</c:v>
                </c:pt>
                <c:pt idx="346">
                  <c:v>428.69152045535702</c:v>
                </c:pt>
                <c:pt idx="347">
                  <c:v>430.23894375977699</c:v>
                </c:pt>
                <c:pt idx="348">
                  <c:v>431.67583682825102</c:v>
                </c:pt>
                <c:pt idx="349">
                  <c:v>432.173222890386</c:v>
                </c:pt>
                <c:pt idx="350">
                  <c:v>434.27329737503999</c:v>
                </c:pt>
                <c:pt idx="351">
                  <c:v>434.43909272908502</c:v>
                </c:pt>
                <c:pt idx="352">
                  <c:v>436.428636977709</c:v>
                </c:pt>
                <c:pt idx="353">
                  <c:v>436.76022768579901</c:v>
                </c:pt>
                <c:pt idx="354">
                  <c:v>437.36814398396399</c:v>
                </c:pt>
                <c:pt idx="355">
                  <c:v>436.26284162366397</c:v>
                </c:pt>
                <c:pt idx="356">
                  <c:v>437.75499981006902</c:v>
                </c:pt>
                <c:pt idx="357">
                  <c:v>440.46299059288799</c:v>
                </c:pt>
                <c:pt idx="358">
                  <c:v>437.97606028212903</c:v>
                </c:pt>
                <c:pt idx="359">
                  <c:v>440.02086964876798</c:v>
                </c:pt>
                <c:pt idx="360">
                  <c:v>441.62355807128699</c:v>
                </c:pt>
                <c:pt idx="361">
                  <c:v>442.56306507754198</c:v>
                </c:pt>
                <c:pt idx="362">
                  <c:v>445.049995388301</c:v>
                </c:pt>
                <c:pt idx="363">
                  <c:v>445.76844192249598</c:v>
                </c:pt>
                <c:pt idx="364">
                  <c:v>445.76844192249598</c:v>
                </c:pt>
                <c:pt idx="365">
                  <c:v>447.97904664318003</c:v>
                </c:pt>
                <c:pt idx="366">
                  <c:v>446.87374428279497</c:v>
                </c:pt>
                <c:pt idx="367">
                  <c:v>448.69749317737399</c:v>
                </c:pt>
                <c:pt idx="368">
                  <c:v>449.36067459355399</c:v>
                </c:pt>
                <c:pt idx="369">
                  <c:v>450.68703742599803</c:v>
                </c:pt>
                <c:pt idx="370">
                  <c:v>451.95813514034302</c:v>
                </c:pt>
                <c:pt idx="371">
                  <c:v>451.57127931423798</c:v>
                </c:pt>
                <c:pt idx="372">
                  <c:v>452.67658167462201</c:v>
                </c:pt>
                <c:pt idx="373">
                  <c:v>456.04775387362099</c:v>
                </c:pt>
                <c:pt idx="374">
                  <c:v>455.66089804751601</c:v>
                </c:pt>
                <c:pt idx="375">
                  <c:v>456.489874817741</c:v>
                </c:pt>
                <c:pt idx="376">
                  <c:v>457.98203300414599</c:v>
                </c:pt>
                <c:pt idx="377">
                  <c:v>458.70047953842499</c:v>
                </c:pt>
                <c:pt idx="378">
                  <c:v>459.03207024651499</c:v>
                </c:pt>
                <c:pt idx="379">
                  <c:v>461.62953079330401</c:v>
                </c:pt>
                <c:pt idx="380">
                  <c:v>462.95589362566398</c:v>
                </c:pt>
                <c:pt idx="381">
                  <c:v>463.619075041928</c:v>
                </c:pt>
                <c:pt idx="382">
                  <c:v>463.840135513988</c:v>
                </c:pt>
                <c:pt idx="383">
                  <c:v>463.39801456978398</c:v>
                </c:pt>
                <c:pt idx="384">
                  <c:v>466.54812629680703</c:v>
                </c:pt>
                <c:pt idx="385">
                  <c:v>465.442823936423</c:v>
                </c:pt>
                <c:pt idx="386">
                  <c:v>467.15604259497201</c:v>
                </c:pt>
                <c:pt idx="387">
                  <c:v>467.76395889313699</c:v>
                </c:pt>
                <c:pt idx="388">
                  <c:v>468.31661007328699</c:v>
                </c:pt>
                <c:pt idx="389">
                  <c:v>471.24566132816602</c:v>
                </c:pt>
                <c:pt idx="390">
                  <c:v>470.41668455794098</c:v>
                </c:pt>
                <c:pt idx="391">
                  <c:v>471.24566132816602</c:v>
                </c:pt>
                <c:pt idx="392">
                  <c:v>474.008917228999</c:v>
                </c:pt>
                <c:pt idx="393">
                  <c:v>475.058954471368</c:v>
                </c:pt>
                <c:pt idx="394">
                  <c:v>475.99846147762298</c:v>
                </c:pt>
                <c:pt idx="395">
                  <c:v>477.214294073953</c:v>
                </c:pt>
                <c:pt idx="396">
                  <c:v>478.70645226044201</c:v>
                </c:pt>
                <c:pt idx="397">
                  <c:v>479.09330808654698</c:v>
                </c:pt>
                <c:pt idx="398">
                  <c:v>481.138117453186</c:v>
                </c:pt>
                <c:pt idx="399">
                  <c:v>482.13288957745601</c:v>
                </c:pt>
                <c:pt idx="400">
                  <c:v>483.51451752791502</c:v>
                </c:pt>
                <c:pt idx="401">
                  <c:v>485.06194083233498</c:v>
                </c:pt>
                <c:pt idx="402">
                  <c:v>485.89091760264398</c:v>
                </c:pt>
                <c:pt idx="403">
                  <c:v>488.15678744125898</c:v>
                </c:pt>
                <c:pt idx="404">
                  <c:v>487.99099208721401</c:v>
                </c:pt>
                <c:pt idx="405">
                  <c:v>489.53841539171799</c:v>
                </c:pt>
                <c:pt idx="406">
                  <c:v>490.533187515988</c:v>
                </c:pt>
                <c:pt idx="407">
                  <c:v>490.03580145385303</c:v>
                </c:pt>
                <c:pt idx="408">
                  <c:v>491.19636893216801</c:v>
                </c:pt>
                <c:pt idx="409">
                  <c:v>493.40697365285098</c:v>
                </c:pt>
                <c:pt idx="410">
                  <c:v>492.90958759071702</c:v>
                </c:pt>
                <c:pt idx="411">
                  <c:v>493.84909459697201</c:v>
                </c:pt>
                <c:pt idx="412">
                  <c:v>492.08061082049198</c:v>
                </c:pt>
                <c:pt idx="413">
                  <c:v>493.95962483300099</c:v>
                </c:pt>
                <c:pt idx="414">
                  <c:v>493.90435971498601</c:v>
                </c:pt>
                <c:pt idx="415">
                  <c:v>496.61235049780498</c:v>
                </c:pt>
                <c:pt idx="416">
                  <c:v>496.55708537979001</c:v>
                </c:pt>
                <c:pt idx="417">
                  <c:v>498.988750572534</c:v>
                </c:pt>
                <c:pt idx="418">
                  <c:v>500.48090875902301</c:v>
                </c:pt>
                <c:pt idx="419">
                  <c:v>501.30988552924799</c:v>
                </c:pt>
                <c:pt idx="420">
                  <c:v>501.36515064726302</c:v>
                </c:pt>
                <c:pt idx="421">
                  <c:v>502.74677859772203</c:v>
                </c:pt>
                <c:pt idx="422">
                  <c:v>504.846853082292</c:v>
                </c:pt>
                <c:pt idx="423">
                  <c:v>505.12317867245099</c:v>
                </c:pt>
                <c:pt idx="424">
                  <c:v>509.82071370380999</c:v>
                </c:pt>
                <c:pt idx="425">
                  <c:v>508.38382063542002</c:v>
                </c:pt>
                <c:pt idx="426">
                  <c:v>510.15230441189999</c:v>
                </c:pt>
                <c:pt idx="427">
                  <c:v>512.14184866052403</c:v>
                </c:pt>
                <c:pt idx="428">
                  <c:v>512.69449984067398</c:v>
                </c:pt>
                <c:pt idx="429">
                  <c:v>512.52870448662895</c:v>
                </c:pt>
                <c:pt idx="430">
                  <c:v>515.18143015143301</c:v>
                </c:pt>
                <c:pt idx="431">
                  <c:v>515.67881621356798</c:v>
                </c:pt>
                <c:pt idx="432">
                  <c:v>516.56305810189201</c:v>
                </c:pt>
                <c:pt idx="433">
                  <c:v>519.54737447478601</c:v>
                </c:pt>
                <c:pt idx="434">
                  <c:v>522.64222108370905</c:v>
                </c:pt>
                <c:pt idx="435">
                  <c:v>520.54214659905597</c:v>
                </c:pt>
                <c:pt idx="436">
                  <c:v>523.02907690981397</c:v>
                </c:pt>
                <c:pt idx="437">
                  <c:v>526.400249108813</c:v>
                </c:pt>
                <c:pt idx="438">
                  <c:v>527.11869564300798</c:v>
                </c:pt>
                <c:pt idx="439">
                  <c:v>528.72138406552699</c:v>
                </c:pt>
                <c:pt idx="440">
                  <c:v>528.55558871148196</c:v>
                </c:pt>
                <c:pt idx="441">
                  <c:v>529.66089107178198</c:v>
                </c:pt>
                <c:pt idx="442">
                  <c:v>531.87149579246602</c:v>
                </c:pt>
                <c:pt idx="443">
                  <c:v>532.86626791681999</c:v>
                </c:pt>
                <c:pt idx="444">
                  <c:v>531.92676091048099</c:v>
                </c:pt>
                <c:pt idx="445">
                  <c:v>533.97157027712001</c:v>
                </c:pt>
                <c:pt idx="446">
                  <c:v>534.02683539513498</c:v>
                </c:pt>
                <c:pt idx="447">
                  <c:v>536.67956105993903</c:v>
                </c:pt>
                <c:pt idx="448">
                  <c:v>538.00592389229905</c:v>
                </c:pt>
                <c:pt idx="449">
                  <c:v>538.06118901031402</c:v>
                </c:pt>
                <c:pt idx="450">
                  <c:v>539.66387743283303</c:v>
                </c:pt>
                <c:pt idx="451">
                  <c:v>540.16126349496801</c:v>
                </c:pt>
                <c:pt idx="452">
                  <c:v>543.36664033992099</c:v>
                </c:pt>
                <c:pt idx="453">
                  <c:v>544.30614734626101</c:v>
                </c:pt>
                <c:pt idx="454">
                  <c:v>544.58247293633599</c:v>
                </c:pt>
                <c:pt idx="455">
                  <c:v>544.58247293633599</c:v>
                </c:pt>
                <c:pt idx="456">
                  <c:v>549.22474284967905</c:v>
                </c:pt>
                <c:pt idx="457">
                  <c:v>549.99845450197301</c:v>
                </c:pt>
                <c:pt idx="458">
                  <c:v>550.10898473800296</c:v>
                </c:pt>
                <c:pt idx="459">
                  <c:v>551.87746851448298</c:v>
                </c:pt>
                <c:pt idx="460">
                  <c:v>552.98277087486701</c:v>
                </c:pt>
                <c:pt idx="461">
                  <c:v>552.92750575685204</c:v>
                </c:pt>
                <c:pt idx="462">
                  <c:v>555.41443606761095</c:v>
                </c:pt>
                <c:pt idx="463">
                  <c:v>557.45924543416595</c:v>
                </c:pt>
                <c:pt idx="464">
                  <c:v>555.63549653967095</c:v>
                </c:pt>
                <c:pt idx="465">
                  <c:v>557.625040788295</c:v>
                </c:pt>
                <c:pt idx="466">
                  <c:v>557.846101260355</c:v>
                </c:pt>
                <c:pt idx="467">
                  <c:v>560.99621298729403</c:v>
                </c:pt>
                <c:pt idx="468">
                  <c:v>560.33303157111402</c:v>
                </c:pt>
                <c:pt idx="469">
                  <c:v>563.814734006143</c:v>
                </c:pt>
                <c:pt idx="470">
                  <c:v>565.25162707453296</c:v>
                </c:pt>
                <c:pt idx="471">
                  <c:v>563.86999912415797</c:v>
                </c:pt>
                <c:pt idx="472">
                  <c:v>567.57276203124695</c:v>
                </c:pt>
                <c:pt idx="473">
                  <c:v>567.84908762132204</c:v>
                </c:pt>
                <c:pt idx="474">
                  <c:v>567.29643644117198</c:v>
                </c:pt>
                <c:pt idx="475">
                  <c:v>570.05969234200495</c:v>
                </c:pt>
                <c:pt idx="476">
                  <c:v>568.84385974567601</c:v>
                </c:pt>
                <c:pt idx="477">
                  <c:v>571.93870635459996</c:v>
                </c:pt>
                <c:pt idx="478">
                  <c:v>573.87298548512399</c:v>
                </c:pt>
                <c:pt idx="479">
                  <c:v>572.76768312482398</c:v>
                </c:pt>
                <c:pt idx="480">
                  <c:v>576.24938555985295</c:v>
                </c:pt>
                <c:pt idx="481">
                  <c:v>577.85207398237196</c:v>
                </c:pt>
                <c:pt idx="482">
                  <c:v>576.96783209413195</c:v>
                </c:pt>
                <c:pt idx="483">
                  <c:v>578.40472516252203</c:v>
                </c:pt>
                <c:pt idx="484">
                  <c:v>579.12317169671701</c:v>
                </c:pt>
                <c:pt idx="485">
                  <c:v>580.72586011923602</c:v>
                </c:pt>
                <c:pt idx="486">
                  <c:v>583.43385090205504</c:v>
                </c:pt>
                <c:pt idx="487">
                  <c:v>582.60487413183</c:v>
                </c:pt>
                <c:pt idx="488">
                  <c:v>583.26805554801001</c:v>
                </c:pt>
                <c:pt idx="489">
                  <c:v>582.43907877778497</c:v>
                </c:pt>
                <c:pt idx="490">
                  <c:v>586.19710680288904</c:v>
                </c:pt>
                <c:pt idx="491">
                  <c:v>588.24191616952805</c:v>
                </c:pt>
                <c:pt idx="492">
                  <c:v>586.91555333708402</c:v>
                </c:pt>
                <c:pt idx="493">
                  <c:v>589.78933947394796</c:v>
                </c:pt>
                <c:pt idx="494">
                  <c:v>589.73407435593299</c:v>
                </c:pt>
                <c:pt idx="495">
                  <c:v>593.43683726302095</c:v>
                </c:pt>
                <c:pt idx="496">
                  <c:v>593.60263261715102</c:v>
                </c:pt>
                <c:pt idx="497">
                  <c:v>593.326307026991</c:v>
                </c:pt>
                <c:pt idx="498">
                  <c:v>596.97380481614903</c:v>
                </c:pt>
                <c:pt idx="499">
                  <c:v>595.97903269179506</c:v>
                </c:pt>
                <c:pt idx="500">
                  <c:v>598.18963741247899</c:v>
                </c:pt>
                <c:pt idx="501">
                  <c:v>599.90285607102805</c:v>
                </c:pt>
                <c:pt idx="502">
                  <c:v>599.01861418278804</c:v>
                </c:pt>
                <c:pt idx="503">
                  <c:v>601.72660496552305</c:v>
                </c:pt>
                <c:pt idx="504">
                  <c:v>602.44505149980205</c:v>
                </c:pt>
                <c:pt idx="505">
                  <c:v>605.15304228262096</c:v>
                </c:pt>
                <c:pt idx="506">
                  <c:v>604.37933063032699</c:v>
                </c:pt>
                <c:pt idx="507">
                  <c:v>604.98724692857604</c:v>
                </c:pt>
                <c:pt idx="508">
                  <c:v>608.57947959963496</c:v>
                </c:pt>
                <c:pt idx="509">
                  <c:v>608.46894936360502</c:v>
                </c:pt>
                <c:pt idx="510">
                  <c:v>608.91107030772503</c:v>
                </c:pt>
                <c:pt idx="511">
                  <c:v>611.89538668061903</c:v>
                </c:pt>
                <c:pt idx="512">
                  <c:v>610.95587967436404</c:v>
                </c:pt>
                <c:pt idx="513">
                  <c:v>613.22174951306295</c:v>
                </c:pt>
                <c:pt idx="514">
                  <c:v>615.04549840755703</c:v>
                </c:pt>
                <c:pt idx="515">
                  <c:v>612.77962856885802</c:v>
                </c:pt>
                <c:pt idx="516">
                  <c:v>616.316596121987</c:v>
                </c:pt>
                <c:pt idx="517">
                  <c:v>614.99023328954297</c:v>
                </c:pt>
                <c:pt idx="518">
                  <c:v>617.80875430839205</c:v>
                </c:pt>
                <c:pt idx="519">
                  <c:v>620.46147997319497</c:v>
                </c:pt>
                <c:pt idx="520">
                  <c:v>618.85879155075997</c:v>
                </c:pt>
                <c:pt idx="521">
                  <c:v>621.67731256960894</c:v>
                </c:pt>
                <c:pt idx="522">
                  <c:v>622.06416839571398</c:v>
                </c:pt>
                <c:pt idx="523">
                  <c:v>621.787842805639</c:v>
                </c:pt>
                <c:pt idx="524">
                  <c:v>625.26954524066798</c:v>
                </c:pt>
                <c:pt idx="525">
                  <c:v>624.93795453257803</c:v>
                </c:pt>
                <c:pt idx="526">
                  <c:v>625.54587083074296</c:v>
                </c:pt>
                <c:pt idx="527">
                  <c:v>627.59068019738197</c:v>
                </c:pt>
                <c:pt idx="528">
                  <c:v>619.96409391105999</c:v>
                </c:pt>
                <c:pt idx="529">
                  <c:v>619.52197296694101</c:v>
                </c:pt>
                <c:pt idx="530">
                  <c:v>621.01413115334503</c:v>
                </c:pt>
                <c:pt idx="531">
                  <c:v>623.832652172194</c:v>
                </c:pt>
                <c:pt idx="532">
                  <c:v>624.44056847044305</c:v>
                </c:pt>
                <c:pt idx="533">
                  <c:v>623.88791729029299</c:v>
                </c:pt>
                <c:pt idx="534">
                  <c:v>627.25908948929202</c:v>
                </c:pt>
                <c:pt idx="535">
                  <c:v>629.80128491806602</c:v>
                </c:pt>
                <c:pt idx="536">
                  <c:v>630.40920121623105</c:v>
                </c:pt>
                <c:pt idx="537">
                  <c:v>634.49881994942496</c:v>
                </c:pt>
                <c:pt idx="538">
                  <c:v>635.76991766385402</c:v>
                </c:pt>
                <c:pt idx="539">
                  <c:v>636.87522002415403</c:v>
                </c:pt>
                <c:pt idx="540">
                  <c:v>639.85953639704701</c:v>
                </c:pt>
                <c:pt idx="541">
                  <c:v>641.57275505559699</c:v>
                </c:pt>
                <c:pt idx="542">
                  <c:v>642.12540623574603</c:v>
                </c:pt>
                <c:pt idx="543">
                  <c:v>643.89389001231098</c:v>
                </c:pt>
                <c:pt idx="544">
                  <c:v>644.11495048437098</c:v>
                </c:pt>
                <c:pt idx="545">
                  <c:v>648.149304099549</c:v>
                </c:pt>
                <c:pt idx="546">
                  <c:v>648.149304099549</c:v>
                </c:pt>
                <c:pt idx="547">
                  <c:v>648.48089480763895</c:v>
                </c:pt>
                <c:pt idx="548">
                  <c:v>651.68627165267696</c:v>
                </c:pt>
                <c:pt idx="549">
                  <c:v>652.073127478782</c:v>
                </c:pt>
                <c:pt idx="550">
                  <c:v>652.12839259679697</c:v>
                </c:pt>
                <c:pt idx="551">
                  <c:v>653.84161125526202</c:v>
                </c:pt>
                <c:pt idx="552">
                  <c:v>653.45475542915699</c:v>
                </c:pt>
                <c:pt idx="553">
                  <c:v>656.71539739212596</c:v>
                </c:pt>
                <c:pt idx="554">
                  <c:v>655.83115550388595</c:v>
                </c:pt>
                <c:pt idx="555">
                  <c:v>657.26804857236004</c:v>
                </c:pt>
                <c:pt idx="556">
                  <c:v>661.247137069524</c:v>
                </c:pt>
                <c:pt idx="557">
                  <c:v>660.03130447319404</c:v>
                </c:pt>
                <c:pt idx="558">
                  <c:v>662.07611383974904</c:v>
                </c:pt>
                <c:pt idx="559">
                  <c:v>662.13137895776299</c:v>
                </c:pt>
                <c:pt idx="560">
                  <c:v>664.72883950455196</c:v>
                </c:pt>
                <c:pt idx="561">
                  <c:v>665.28149068470202</c:v>
                </c:pt>
                <c:pt idx="562">
                  <c:v>664.12092320638806</c:v>
                </c:pt>
                <c:pt idx="563">
                  <c:v>667.43683028737098</c:v>
                </c:pt>
                <c:pt idx="564">
                  <c:v>668.98425359187604</c:v>
                </c:pt>
                <c:pt idx="565">
                  <c:v>669.31584429996599</c:v>
                </c:pt>
                <c:pt idx="566">
                  <c:v>670.47641177827995</c:v>
                </c:pt>
                <c:pt idx="567">
                  <c:v>671.47118390263404</c:v>
                </c:pt>
                <c:pt idx="568">
                  <c:v>673.46072815117395</c:v>
                </c:pt>
                <c:pt idx="569">
                  <c:v>674.67656074758804</c:v>
                </c:pt>
                <c:pt idx="570">
                  <c:v>675.28447704575296</c:v>
                </c:pt>
                <c:pt idx="571">
                  <c:v>676.389779406137</c:v>
                </c:pt>
                <c:pt idx="572">
                  <c:v>678.60038412673703</c:v>
                </c:pt>
                <c:pt idx="573">
                  <c:v>679.04250507085703</c:v>
                </c:pt>
                <c:pt idx="574">
                  <c:v>681.03204931948096</c:v>
                </c:pt>
                <c:pt idx="575">
                  <c:v>679.097770188872</c:v>
                </c:pt>
                <c:pt idx="576">
                  <c:v>683.18738892215003</c:v>
                </c:pt>
                <c:pt idx="577">
                  <c:v>680.92151908345102</c:v>
                </c:pt>
                <c:pt idx="578">
                  <c:v>685.39799364283397</c:v>
                </c:pt>
                <c:pt idx="579">
                  <c:v>686.89015182923902</c:v>
                </c:pt>
                <c:pt idx="580">
                  <c:v>685.72958435092403</c:v>
                </c:pt>
                <c:pt idx="581">
                  <c:v>688.82443095984797</c:v>
                </c:pt>
                <c:pt idx="582">
                  <c:v>687.49806812748795</c:v>
                </c:pt>
                <c:pt idx="583">
                  <c:v>689.59814261205702</c:v>
                </c:pt>
                <c:pt idx="584">
                  <c:v>690.42711938236698</c:v>
                </c:pt>
                <c:pt idx="585">
                  <c:v>691.14556591656196</c:v>
                </c:pt>
                <c:pt idx="586">
                  <c:v>694.12988228945505</c:v>
                </c:pt>
                <c:pt idx="587">
                  <c:v>692.85878457502599</c:v>
                </c:pt>
                <c:pt idx="588">
                  <c:v>695.84310094800401</c:v>
                </c:pt>
                <c:pt idx="589">
                  <c:v>695.78783582998994</c:v>
                </c:pt>
                <c:pt idx="590">
                  <c:v>696.72734283624402</c:v>
                </c:pt>
                <c:pt idx="591">
                  <c:v>700.430105743333</c:v>
                </c:pt>
                <c:pt idx="592">
                  <c:v>695.78783582998994</c:v>
                </c:pt>
                <c:pt idx="593">
                  <c:v>700.81696156943804</c:v>
                </c:pt>
                <c:pt idx="594">
                  <c:v>701.31434763165703</c:v>
                </c:pt>
                <c:pt idx="595">
                  <c:v>701.590673221732</c:v>
                </c:pt>
                <c:pt idx="596">
                  <c:v>706.398738489121</c:v>
                </c:pt>
                <c:pt idx="597">
                  <c:v>704.74078494867103</c:v>
                </c:pt>
                <c:pt idx="598">
                  <c:v>707.72510132156503</c:v>
                </c:pt>
                <c:pt idx="599">
                  <c:v>709.161994389955</c:v>
                </c:pt>
                <c:pt idx="600">
                  <c:v>707.94616179362504</c:v>
                </c:pt>
                <c:pt idx="601">
                  <c:v>711.70418981872899</c:v>
                </c:pt>
                <c:pt idx="602">
                  <c:v>708.27775250171499</c:v>
                </c:pt>
                <c:pt idx="603">
                  <c:v>713.19634800521806</c:v>
                </c:pt>
                <c:pt idx="604">
                  <c:v>713.25161312323303</c:v>
                </c:pt>
                <c:pt idx="605">
                  <c:v>713.085817769188</c:v>
                </c:pt>
                <c:pt idx="606">
                  <c:v>715.90433878803697</c:v>
                </c:pt>
                <c:pt idx="607">
                  <c:v>716.56752020421595</c:v>
                </c:pt>
                <c:pt idx="608">
                  <c:v>717.67282256451597</c:v>
                </c:pt>
                <c:pt idx="609">
                  <c:v>719.82816216718504</c:v>
                </c:pt>
                <c:pt idx="610">
                  <c:v>719.05445051497497</c:v>
                </c:pt>
                <c:pt idx="611">
                  <c:v>721.541380825734</c:v>
                </c:pt>
                <c:pt idx="612">
                  <c:v>720.04922263924504</c:v>
                </c:pt>
                <c:pt idx="613">
                  <c:v>722.70194830404898</c:v>
                </c:pt>
                <c:pt idx="614">
                  <c:v>723.91778090046296</c:v>
                </c:pt>
                <c:pt idx="615">
                  <c:v>722.81247854007904</c:v>
                </c:pt>
                <c:pt idx="616">
                  <c:v>726.07312050304802</c:v>
                </c:pt>
                <c:pt idx="617">
                  <c:v>724.24937160855302</c:v>
                </c:pt>
                <c:pt idx="618">
                  <c:v>729.88641364625096</c:v>
                </c:pt>
                <c:pt idx="619">
                  <c:v>730.21800435434102</c:v>
                </c:pt>
                <c:pt idx="620">
                  <c:v>729.94167876426604</c:v>
                </c:pt>
                <c:pt idx="621">
                  <c:v>732.04175324892003</c:v>
                </c:pt>
                <c:pt idx="622">
                  <c:v>730.66012529846103</c:v>
                </c:pt>
                <c:pt idx="623">
                  <c:v>733.97603237944497</c:v>
                </c:pt>
                <c:pt idx="624">
                  <c:v>734.97080450379895</c:v>
                </c:pt>
                <c:pt idx="625">
                  <c:v>736.46296269020399</c:v>
                </c:pt>
                <c:pt idx="626">
                  <c:v>737.51299993257305</c:v>
                </c:pt>
                <c:pt idx="627">
                  <c:v>735.74451615600901</c:v>
                </c:pt>
                <c:pt idx="628">
                  <c:v>740.44205118745197</c:v>
                </c:pt>
                <c:pt idx="629">
                  <c:v>739.77886977118703</c:v>
                </c:pt>
                <c:pt idx="630">
                  <c:v>740.607846541497</c:v>
                </c:pt>
                <c:pt idx="631">
                  <c:v>742.48686055400594</c:v>
                </c:pt>
                <c:pt idx="632">
                  <c:v>741.38155819370695</c:v>
                </c:pt>
                <c:pt idx="633">
                  <c:v>745.69223739904396</c:v>
                </c:pt>
                <c:pt idx="634">
                  <c:v>744.03428385850998</c:v>
                </c:pt>
                <c:pt idx="635">
                  <c:v>744.75273039270496</c:v>
                </c:pt>
                <c:pt idx="636">
                  <c:v>748.73181888995305</c:v>
                </c:pt>
                <c:pt idx="637">
                  <c:v>748.89761424399796</c:v>
                </c:pt>
                <c:pt idx="638">
                  <c:v>751.93719573490705</c:v>
                </c:pt>
                <c:pt idx="639">
                  <c:v>749.505530542163</c:v>
                </c:pt>
                <c:pt idx="640">
                  <c:v>750.27924219437296</c:v>
                </c:pt>
                <c:pt idx="641">
                  <c:v>755.36363305192106</c:v>
                </c:pt>
                <c:pt idx="642">
                  <c:v>752.15825620696705</c:v>
                </c:pt>
                <c:pt idx="643">
                  <c:v>754.31359580963601</c:v>
                </c:pt>
                <c:pt idx="644">
                  <c:v>755.36363305192106</c:v>
                </c:pt>
                <c:pt idx="645">
                  <c:v>755.695223760011</c:v>
                </c:pt>
                <c:pt idx="646">
                  <c:v>758.07162383473997</c:v>
                </c:pt>
                <c:pt idx="647">
                  <c:v>757.51897265459002</c:v>
                </c:pt>
                <c:pt idx="648">
                  <c:v>761.387530915723</c:v>
                </c:pt>
                <c:pt idx="649">
                  <c:v>759.95063784733395</c:v>
                </c:pt>
                <c:pt idx="650">
                  <c:v>761.82965185984301</c:v>
                </c:pt>
                <c:pt idx="651">
                  <c:v>763.76393099045299</c:v>
                </c:pt>
                <c:pt idx="652">
                  <c:v>762.87968910221298</c:v>
                </c:pt>
                <c:pt idx="653">
                  <c:v>766.08506594716596</c:v>
                </c:pt>
                <c:pt idx="654">
                  <c:v>763.04548445625801</c:v>
                </c:pt>
                <c:pt idx="655">
                  <c:v>764.53764264266204</c:v>
                </c:pt>
                <c:pt idx="656">
                  <c:v>767.30089854349603</c:v>
                </c:pt>
                <c:pt idx="657">
                  <c:v>766.96930783540597</c:v>
                </c:pt>
                <c:pt idx="658">
                  <c:v>769.51150326417996</c:v>
                </c:pt>
                <c:pt idx="659">
                  <c:v>768.35093578586498</c:v>
                </c:pt>
                <c:pt idx="660">
                  <c:v>772.93794058119397</c:v>
                </c:pt>
                <c:pt idx="661">
                  <c:v>773.54585687944302</c:v>
                </c:pt>
                <c:pt idx="662">
                  <c:v>772.60634987310402</c:v>
                </c:pt>
                <c:pt idx="663">
                  <c:v>776.53017325233702</c:v>
                </c:pt>
                <c:pt idx="664">
                  <c:v>775.20381041989299</c:v>
                </c:pt>
                <c:pt idx="665">
                  <c:v>776.69596860638205</c:v>
                </c:pt>
                <c:pt idx="666">
                  <c:v>779.73555009729102</c:v>
                </c:pt>
                <c:pt idx="667">
                  <c:v>778.02233143874196</c:v>
                </c:pt>
                <c:pt idx="668">
                  <c:v>781.55929899187004</c:v>
                </c:pt>
                <c:pt idx="669">
                  <c:v>780.78558733957595</c:v>
                </c:pt>
                <c:pt idx="670">
                  <c:v>780.12240592339595</c:v>
                </c:pt>
                <c:pt idx="671">
                  <c:v>784.65414560079398</c:v>
                </c:pt>
                <c:pt idx="672">
                  <c:v>781.33823851972602</c:v>
                </c:pt>
                <c:pt idx="673">
                  <c:v>788.02531779979302</c:v>
                </c:pt>
                <c:pt idx="674">
                  <c:v>785.53838748903399</c:v>
                </c:pt>
                <c:pt idx="675">
                  <c:v>788.467438743912</c:v>
                </c:pt>
                <c:pt idx="676">
                  <c:v>789.02008992406297</c:v>
                </c:pt>
                <c:pt idx="677">
                  <c:v>787.141075911553</c:v>
                </c:pt>
                <c:pt idx="678">
                  <c:v>788.41217362589703</c:v>
                </c:pt>
                <c:pt idx="679">
                  <c:v>790.01486204841694</c:v>
                </c:pt>
                <c:pt idx="680">
                  <c:v>790.34645275650598</c:v>
                </c:pt>
                <c:pt idx="681">
                  <c:v>796.97826691847399</c:v>
                </c:pt>
                <c:pt idx="682">
                  <c:v>792.72285283123597</c:v>
                </c:pt>
                <c:pt idx="683">
                  <c:v>792.833383067265</c:v>
                </c:pt>
                <c:pt idx="684">
                  <c:v>796.42561573832404</c:v>
                </c:pt>
                <c:pt idx="685">
                  <c:v>792.99917842131003</c:v>
                </c:pt>
                <c:pt idx="686">
                  <c:v>798.91254604908295</c:v>
                </c:pt>
                <c:pt idx="687">
                  <c:v>798.96781116709803</c:v>
                </c:pt>
                <c:pt idx="688">
                  <c:v>798.580955340993</c:v>
                </c:pt>
                <c:pt idx="689">
                  <c:v>801.17841588778197</c:v>
                </c:pt>
                <c:pt idx="690">
                  <c:v>797.75197857068395</c:v>
                </c:pt>
                <c:pt idx="691">
                  <c:v>801.565271713887</c:v>
                </c:pt>
                <c:pt idx="692">
                  <c:v>804.328527614721</c:v>
                </c:pt>
                <c:pt idx="693">
                  <c:v>802.94689966426199</c:v>
                </c:pt>
                <c:pt idx="694">
                  <c:v>805.43382997502101</c:v>
                </c:pt>
                <c:pt idx="695">
                  <c:v>804.328527614721</c:v>
                </c:pt>
                <c:pt idx="696">
                  <c:v>807.69969981372003</c:v>
                </c:pt>
                <c:pt idx="697">
                  <c:v>808.08655563982495</c:v>
                </c:pt>
                <c:pt idx="698">
                  <c:v>808.30761611188495</c:v>
                </c:pt>
                <c:pt idx="699">
                  <c:v>811.62352319286799</c:v>
                </c:pt>
                <c:pt idx="700">
                  <c:v>814.16571862164199</c:v>
                </c:pt>
                <c:pt idx="701">
                  <c:v>810.62875106859894</c:v>
                </c:pt>
                <c:pt idx="702">
                  <c:v>815.27102098202602</c:v>
                </c:pt>
                <c:pt idx="703">
                  <c:v>813.33674185141797</c:v>
                </c:pt>
                <c:pt idx="704">
                  <c:v>815.989467516221</c:v>
                </c:pt>
                <c:pt idx="705">
                  <c:v>816.32105822431095</c:v>
                </c:pt>
                <c:pt idx="706">
                  <c:v>815.82367216217597</c:v>
                </c:pt>
                <c:pt idx="707">
                  <c:v>817.59215593874001</c:v>
                </c:pt>
                <c:pt idx="708">
                  <c:v>818.86325365308505</c:v>
                </c:pt>
                <c:pt idx="709">
                  <c:v>818.53166294499499</c:v>
                </c:pt>
                <c:pt idx="710">
                  <c:v>822.67654679620398</c:v>
                </c:pt>
                <c:pt idx="711">
                  <c:v>820.90806301972395</c:v>
                </c:pt>
                <c:pt idx="712">
                  <c:v>823.06340262239303</c:v>
                </c:pt>
                <c:pt idx="713">
                  <c:v>827.59514229970705</c:v>
                </c:pt>
                <c:pt idx="714">
                  <c:v>825.71612828719697</c:v>
                </c:pt>
                <c:pt idx="715">
                  <c:v>826.102984113302</c:v>
                </c:pt>
                <c:pt idx="716">
                  <c:v>828.47938418803096</c:v>
                </c:pt>
                <c:pt idx="717">
                  <c:v>828.03726324382706</c:v>
                </c:pt>
                <c:pt idx="718">
                  <c:v>833.78483551755403</c:v>
                </c:pt>
                <c:pt idx="719">
                  <c:v>833.23218433740499</c:v>
                </c:pt>
                <c:pt idx="720">
                  <c:v>831.40843544290999</c:v>
                </c:pt>
                <c:pt idx="721">
                  <c:v>833.39797969145002</c:v>
                </c:pt>
                <c:pt idx="722">
                  <c:v>833.84010063557002</c:v>
                </c:pt>
                <c:pt idx="723">
                  <c:v>835.77437976617796</c:v>
                </c:pt>
                <c:pt idx="724">
                  <c:v>840.25085432556102</c:v>
                </c:pt>
                <c:pt idx="725">
                  <c:v>836.65862165450301</c:v>
                </c:pt>
                <c:pt idx="726">
                  <c:v>836.76915189053295</c:v>
                </c:pt>
                <c:pt idx="727">
                  <c:v>842.79304975433502</c:v>
                </c:pt>
                <c:pt idx="728">
                  <c:v>839.31134731922202</c:v>
                </c:pt>
                <c:pt idx="729">
                  <c:v>842.18513345616998</c:v>
                </c:pt>
                <c:pt idx="730">
                  <c:v>843.78782187860497</c:v>
                </c:pt>
                <c:pt idx="731">
                  <c:v>843.56676140654497</c:v>
                </c:pt>
                <c:pt idx="732">
                  <c:v>846.10895683531896</c:v>
                </c:pt>
                <c:pt idx="733">
                  <c:v>845.99842659928902</c:v>
                </c:pt>
                <c:pt idx="734">
                  <c:v>844.00888235066498</c:v>
                </c:pt>
                <c:pt idx="735">
                  <c:v>846.716873133484</c:v>
                </c:pt>
                <c:pt idx="736">
                  <c:v>847.54584990370904</c:v>
                </c:pt>
                <c:pt idx="737">
                  <c:v>847.10372895958903</c:v>
                </c:pt>
                <c:pt idx="738">
                  <c:v>852.24338493515199</c:v>
                </c:pt>
                <c:pt idx="739">
                  <c:v>852.74077099728697</c:v>
                </c:pt>
                <c:pt idx="740">
                  <c:v>854.01186871171603</c:v>
                </c:pt>
                <c:pt idx="741">
                  <c:v>855.39349666209102</c:v>
                </c:pt>
                <c:pt idx="742">
                  <c:v>856.66459437651997</c:v>
                </c:pt>
                <c:pt idx="743">
                  <c:v>856.33300366843002</c:v>
                </c:pt>
                <c:pt idx="744">
                  <c:v>861.74898523406796</c:v>
                </c:pt>
                <c:pt idx="745">
                  <c:v>859.98050145750403</c:v>
                </c:pt>
                <c:pt idx="746">
                  <c:v>859.15152468727899</c:v>
                </c:pt>
                <c:pt idx="747">
                  <c:v>864.40171089887099</c:v>
                </c:pt>
                <c:pt idx="748">
                  <c:v>862.68849224032294</c:v>
                </c:pt>
                <c:pt idx="749">
                  <c:v>861.41739452589297</c:v>
                </c:pt>
                <c:pt idx="750">
                  <c:v>866.99917144557605</c:v>
                </c:pt>
                <c:pt idx="751">
                  <c:v>863.29640853848696</c:v>
                </c:pt>
                <c:pt idx="752">
                  <c:v>865.94913420329101</c:v>
                </c:pt>
                <c:pt idx="753">
                  <c:v>866.33599002939604</c:v>
                </c:pt>
                <c:pt idx="754">
                  <c:v>864.29118066284195</c:v>
                </c:pt>
                <c:pt idx="755">
                  <c:v>867.10970168169001</c:v>
                </c:pt>
                <c:pt idx="756">
                  <c:v>869.87295758252401</c:v>
                </c:pt>
                <c:pt idx="757">
                  <c:v>866.39125514741102</c:v>
                </c:pt>
                <c:pt idx="758">
                  <c:v>874.29416702380797</c:v>
                </c:pt>
                <c:pt idx="759">
                  <c:v>871.91776694907901</c:v>
                </c:pt>
                <c:pt idx="760">
                  <c:v>872.58094836534303</c:v>
                </c:pt>
                <c:pt idx="761">
                  <c:v>877.05742292464197</c:v>
                </c:pt>
                <c:pt idx="762">
                  <c:v>879.59961835341596</c:v>
                </c:pt>
                <c:pt idx="763">
                  <c:v>877.002157806627</c:v>
                </c:pt>
                <c:pt idx="764">
                  <c:v>881.64442772005498</c:v>
                </c:pt>
                <c:pt idx="765">
                  <c:v>882.74973008035397</c:v>
                </c:pt>
                <c:pt idx="766">
                  <c:v>879.93120906150602</c:v>
                </c:pt>
                <c:pt idx="767">
                  <c:v>885.899841807293</c:v>
                </c:pt>
                <c:pt idx="768">
                  <c:v>884.79453944699401</c:v>
                </c:pt>
                <c:pt idx="769">
                  <c:v>884.352418502874</c:v>
                </c:pt>
                <c:pt idx="770">
                  <c:v>885.34719062714305</c:v>
                </c:pt>
                <c:pt idx="771">
                  <c:v>888.663097708127</c:v>
                </c:pt>
                <c:pt idx="772">
                  <c:v>887.44726511179704</c:v>
                </c:pt>
                <c:pt idx="773">
                  <c:v>890.59737683873595</c:v>
                </c:pt>
                <c:pt idx="774">
                  <c:v>890.87370242881104</c:v>
                </c:pt>
                <c:pt idx="775">
                  <c:v>889.878930304542</c:v>
                </c:pt>
                <c:pt idx="776">
                  <c:v>892.36586061529999</c:v>
                </c:pt>
                <c:pt idx="777">
                  <c:v>894.46593509986997</c:v>
                </c:pt>
                <c:pt idx="778">
                  <c:v>891.09476290087105</c:v>
                </c:pt>
                <c:pt idx="779">
                  <c:v>896.62127470253904</c:v>
                </c:pt>
                <c:pt idx="780">
                  <c:v>898.27922824307302</c:v>
                </c:pt>
                <c:pt idx="781">
                  <c:v>896.78707005658396</c:v>
                </c:pt>
                <c:pt idx="782">
                  <c:v>900.32403760971204</c:v>
                </c:pt>
                <c:pt idx="783">
                  <c:v>899.27400036734298</c:v>
                </c:pt>
                <c:pt idx="784">
                  <c:v>897.61604682689301</c:v>
                </c:pt>
                <c:pt idx="785">
                  <c:v>901.981991150162</c:v>
                </c:pt>
                <c:pt idx="786">
                  <c:v>900.93195390787696</c:v>
                </c:pt>
                <c:pt idx="787">
                  <c:v>900.04771201955305</c:v>
                </c:pt>
                <c:pt idx="788">
                  <c:v>905.07683775908595</c:v>
                </c:pt>
                <c:pt idx="789">
                  <c:v>900.10297713756802</c:v>
                </c:pt>
                <c:pt idx="790">
                  <c:v>902.31358185825195</c:v>
                </c:pt>
                <c:pt idx="791">
                  <c:v>906.07160988344003</c:v>
                </c:pt>
                <c:pt idx="792">
                  <c:v>907.23217736175502</c:v>
                </c:pt>
                <c:pt idx="793">
                  <c:v>905.46369358519098</c:v>
                </c:pt>
                <c:pt idx="794">
                  <c:v>911.32179609503203</c:v>
                </c:pt>
                <c:pt idx="795">
                  <c:v>913.25607522555697</c:v>
                </c:pt>
                <c:pt idx="796">
                  <c:v>909.44278208243895</c:v>
                </c:pt>
                <c:pt idx="797">
                  <c:v>915.02455900212101</c:v>
                </c:pt>
                <c:pt idx="798">
                  <c:v>917.73254978494003</c:v>
                </c:pt>
                <c:pt idx="799">
                  <c:v>912.70342404540702</c:v>
                </c:pt>
                <c:pt idx="800">
                  <c:v>917.345693958835</c:v>
                </c:pt>
                <c:pt idx="801">
                  <c:v>918.89311726325502</c:v>
                </c:pt>
                <c:pt idx="802">
                  <c:v>915.35614971021096</c:v>
                </c:pt>
                <c:pt idx="803">
                  <c:v>920.60633592180397</c:v>
                </c:pt>
                <c:pt idx="804">
                  <c:v>922.43008481638299</c:v>
                </c:pt>
                <c:pt idx="805">
                  <c:v>921.43531269202902</c:v>
                </c:pt>
                <c:pt idx="806">
                  <c:v>921.87743363614902</c:v>
                </c:pt>
                <c:pt idx="807">
                  <c:v>925.80125701538202</c:v>
                </c:pt>
                <c:pt idx="808">
                  <c:v>922.76167552447305</c:v>
                </c:pt>
                <c:pt idx="809">
                  <c:v>926.85129425766695</c:v>
                </c:pt>
                <c:pt idx="810">
                  <c:v>929.78034551254598</c:v>
                </c:pt>
                <c:pt idx="811">
                  <c:v>928.28818732614104</c:v>
                </c:pt>
                <c:pt idx="812">
                  <c:v>928.06712685408104</c:v>
                </c:pt>
                <c:pt idx="813">
                  <c:v>933.81469912780904</c:v>
                </c:pt>
                <c:pt idx="814">
                  <c:v>934.25682007192904</c:v>
                </c:pt>
                <c:pt idx="815">
                  <c:v>931.93568511521505</c:v>
                </c:pt>
                <c:pt idx="816">
                  <c:v>939.06488533940205</c:v>
                </c:pt>
                <c:pt idx="817">
                  <c:v>938.56749927718204</c:v>
                </c:pt>
                <c:pt idx="818">
                  <c:v>937.46219691688202</c:v>
                </c:pt>
                <c:pt idx="819">
                  <c:v>940.66757376183602</c:v>
                </c:pt>
                <c:pt idx="820">
                  <c:v>944.37033666892501</c:v>
                </c:pt>
                <c:pt idx="821">
                  <c:v>942.93344360053504</c:v>
                </c:pt>
                <c:pt idx="822">
                  <c:v>942.98870871855001</c:v>
                </c:pt>
                <c:pt idx="823">
                  <c:v>947.68624374999297</c:v>
                </c:pt>
                <c:pt idx="824">
                  <c:v>943.37556454465505</c:v>
                </c:pt>
                <c:pt idx="825">
                  <c:v>945.64143438335395</c:v>
                </c:pt>
                <c:pt idx="826">
                  <c:v>948.29416004815801</c:v>
                </c:pt>
                <c:pt idx="827">
                  <c:v>947.57571351396302</c:v>
                </c:pt>
                <c:pt idx="828">
                  <c:v>946.30461579953396</c:v>
                </c:pt>
                <c:pt idx="829">
                  <c:v>952.77063460754096</c:v>
                </c:pt>
                <c:pt idx="830">
                  <c:v>950.00737870670696</c:v>
                </c:pt>
                <c:pt idx="831">
                  <c:v>951.11268106700697</c:v>
                </c:pt>
                <c:pt idx="832">
                  <c:v>956.14180680653999</c:v>
                </c:pt>
                <c:pt idx="833">
                  <c:v>956.14180680653999</c:v>
                </c:pt>
                <c:pt idx="834">
                  <c:v>953.98646720387103</c:v>
                </c:pt>
                <c:pt idx="835">
                  <c:v>959.95509994965801</c:v>
                </c:pt>
                <c:pt idx="836">
                  <c:v>959.18138829744896</c:v>
                </c:pt>
                <c:pt idx="837">
                  <c:v>956.80498822272</c:v>
                </c:pt>
                <c:pt idx="838">
                  <c:v>962.66309073247703</c:v>
                </c:pt>
                <c:pt idx="839">
                  <c:v>961.22619766408798</c:v>
                </c:pt>
                <c:pt idx="840">
                  <c:v>961.99990931629702</c:v>
                </c:pt>
                <c:pt idx="841">
                  <c:v>962.66309073247703</c:v>
                </c:pt>
                <c:pt idx="842">
                  <c:v>968.13433741613005</c:v>
                </c:pt>
                <c:pt idx="843">
                  <c:v>965.31581639728097</c:v>
                </c:pt>
                <c:pt idx="844">
                  <c:v>967.91327694407005</c:v>
                </c:pt>
                <c:pt idx="845">
                  <c:v>969.68176072063397</c:v>
                </c:pt>
                <c:pt idx="846">
                  <c:v>964.76316521713102</c:v>
                </c:pt>
                <c:pt idx="847">
                  <c:v>970.56600260887399</c:v>
                </c:pt>
                <c:pt idx="848">
                  <c:v>971.39497937909903</c:v>
                </c:pt>
                <c:pt idx="849">
                  <c:v>965.92373269544601</c:v>
                </c:pt>
                <c:pt idx="850">
                  <c:v>970.67653284490405</c:v>
                </c:pt>
                <c:pt idx="851">
                  <c:v>972.72134221154295</c:v>
                </c:pt>
                <c:pt idx="852">
                  <c:v>969.07384442238504</c:v>
                </c:pt>
                <c:pt idx="853">
                  <c:v>976.20304464657204</c:v>
                </c:pt>
                <c:pt idx="854">
                  <c:v>978.46891448527094</c:v>
                </c:pt>
                <c:pt idx="855">
                  <c:v>975.70565858443695</c:v>
                </c:pt>
                <c:pt idx="856">
                  <c:v>978.96630054740604</c:v>
                </c:pt>
                <c:pt idx="857">
                  <c:v>985.21125888326799</c:v>
                </c:pt>
                <c:pt idx="858">
                  <c:v>982.83485880853902</c:v>
                </c:pt>
                <c:pt idx="859">
                  <c:v>983.27697975274396</c:v>
                </c:pt>
                <c:pt idx="860">
                  <c:v>988.58243108226702</c:v>
                </c:pt>
                <c:pt idx="861">
                  <c:v>986.26129612563795</c:v>
                </c:pt>
                <c:pt idx="862">
                  <c:v>981.342700622135</c:v>
                </c:pt>
                <c:pt idx="863">
                  <c:v>986.26129612563795</c:v>
                </c:pt>
                <c:pt idx="864">
                  <c:v>987.20080313189203</c:v>
                </c:pt>
                <c:pt idx="865">
                  <c:v>982.50326810044999</c:v>
                </c:pt>
                <c:pt idx="866">
                  <c:v>988.96928690845596</c:v>
                </c:pt>
                <c:pt idx="867">
                  <c:v>983.829630932893</c:v>
                </c:pt>
                <c:pt idx="868">
                  <c:v>988.19557525616199</c:v>
                </c:pt>
                <c:pt idx="869">
                  <c:v>994.71685918218395</c:v>
                </c:pt>
                <c:pt idx="870">
                  <c:v>997.09325925691303</c:v>
                </c:pt>
                <c:pt idx="871">
                  <c:v>995.38004059836396</c:v>
                </c:pt>
                <c:pt idx="872">
                  <c:v>999.13806862346803</c:v>
                </c:pt>
                <c:pt idx="873">
                  <c:v>1003.39348271079</c:v>
                </c:pt>
                <c:pt idx="874">
                  <c:v>1002.23291523239</c:v>
                </c:pt>
                <c:pt idx="875">
                  <c:v>998.58541744331797</c:v>
                </c:pt>
                <c:pt idx="876">
                  <c:v>1001.62499893423</c:v>
                </c:pt>
                <c:pt idx="877">
                  <c:v>1003.00662688469</c:v>
                </c:pt>
                <c:pt idx="878">
                  <c:v>998.03276626316801</c:v>
                </c:pt>
                <c:pt idx="879">
                  <c:v>1003.61454318285</c:v>
                </c:pt>
                <c:pt idx="880">
                  <c:v>1004.83037577918</c:v>
                </c:pt>
                <c:pt idx="881">
                  <c:v>1001.79079428827</c:v>
                </c:pt>
                <c:pt idx="882">
                  <c:v>1007.59363168001</c:v>
                </c:pt>
                <c:pt idx="883">
                  <c:v>1010.02529687276</c:v>
                </c:pt>
                <c:pt idx="884">
                  <c:v>1007.37257120795</c:v>
                </c:pt>
                <c:pt idx="885">
                  <c:v>1006.93045026383</c:v>
                </c:pt>
                <c:pt idx="886">
                  <c:v>1011.51745505925</c:v>
                </c:pt>
                <c:pt idx="887">
                  <c:v>1009.14105498452</c:v>
                </c:pt>
                <c:pt idx="888">
                  <c:v>1011.95957600337</c:v>
                </c:pt>
                <c:pt idx="889">
                  <c:v>1017.15449709694</c:v>
                </c:pt>
                <c:pt idx="890">
                  <c:v>1014.7228319042</c:v>
                </c:pt>
                <c:pt idx="891">
                  <c:v>1008.6989340404</c:v>
                </c:pt>
                <c:pt idx="892">
                  <c:v>1010.1910922268</c:v>
                </c:pt>
                <c:pt idx="893">
                  <c:v>1016.32552032672</c:v>
                </c:pt>
                <c:pt idx="894">
                  <c:v>1011.95957600337</c:v>
                </c:pt>
                <c:pt idx="895">
                  <c:v>1011.07533411513</c:v>
                </c:pt>
                <c:pt idx="896">
                  <c:v>1018.31506457526</c:v>
                </c:pt>
                <c:pt idx="897">
                  <c:v>1018.4808599293</c:v>
                </c:pt>
                <c:pt idx="898">
                  <c:v>1019.69669252572</c:v>
                </c:pt>
                <c:pt idx="899">
                  <c:v>1020.30460882388</c:v>
                </c:pt>
                <c:pt idx="900">
                  <c:v>1026.2732415696701</c:v>
                </c:pt>
                <c:pt idx="901">
                  <c:v>1028.4838462903599</c:v>
                </c:pt>
                <c:pt idx="902">
                  <c:v>1027.37854393006</c:v>
                </c:pt>
                <c:pt idx="903">
                  <c:v>1029.0917625885199</c:v>
                </c:pt>
                <c:pt idx="904">
                  <c:v>1025.9969159796001</c:v>
                </c:pt>
                <c:pt idx="905">
                  <c:v>1032.29713943347</c:v>
                </c:pt>
                <c:pt idx="906">
                  <c:v>1029.2022928245501</c:v>
                </c:pt>
                <c:pt idx="907">
                  <c:v>1026.82589274982</c:v>
                </c:pt>
                <c:pt idx="908">
                  <c:v>1033.1813813218</c:v>
                </c:pt>
                <c:pt idx="909">
                  <c:v>1031.9655487253799</c:v>
                </c:pt>
                <c:pt idx="910">
                  <c:v>1026.66009739578</c:v>
                </c:pt>
                <c:pt idx="911">
                  <c:v>1033.5129720298901</c:v>
                </c:pt>
                <c:pt idx="912">
                  <c:v>1036.22096281271</c:v>
                </c:pt>
                <c:pt idx="913">
                  <c:v>1038.8736884775101</c:v>
                </c:pt>
                <c:pt idx="914">
                  <c:v>1037.21573493698</c:v>
                </c:pt>
                <c:pt idx="915">
                  <c:v>1039.7579303657501</c:v>
                </c:pt>
                <c:pt idx="916">
                  <c:v>1044.6765258692501</c:v>
                </c:pt>
                <c:pt idx="917">
                  <c:v>1041.9132699684201</c:v>
                </c:pt>
                <c:pt idx="918">
                  <c:v>1040.9737629620799</c:v>
                </c:pt>
                <c:pt idx="919">
                  <c:v>1039.37107453965</c:v>
                </c:pt>
                <c:pt idx="920">
                  <c:v>1047.21872129803</c:v>
                </c:pt>
                <c:pt idx="921">
                  <c:v>1047.8819027142099</c:v>
                </c:pt>
                <c:pt idx="922">
                  <c:v>1044.2344049251301</c:v>
                </c:pt>
                <c:pt idx="923">
                  <c:v>1047.9924329502401</c:v>
                </c:pt>
                <c:pt idx="924">
                  <c:v>1051.3636051492399</c:v>
                </c:pt>
                <c:pt idx="925">
                  <c:v>1046.1134189376401</c:v>
                </c:pt>
                <c:pt idx="926">
                  <c:v>1046.4450096457299</c:v>
                </c:pt>
                <c:pt idx="927">
                  <c:v>1050.6451586150399</c:v>
                </c:pt>
                <c:pt idx="928">
                  <c:v>1056.66905647884</c:v>
                </c:pt>
                <c:pt idx="929">
                  <c:v>1055.0663680564101</c:v>
                </c:pt>
                <c:pt idx="930">
                  <c:v>1055.8400797086199</c:v>
                </c:pt>
                <c:pt idx="931">
                  <c:v>1060.4823496220499</c:v>
                </c:pt>
                <c:pt idx="932">
                  <c:v>1064.12984741112</c:v>
                </c:pt>
                <c:pt idx="933">
                  <c:v>1065.0693544173801</c:v>
                </c:pt>
                <c:pt idx="934">
                  <c:v>1060.5928798580801</c:v>
                </c:pt>
                <c:pt idx="935">
                  <c:v>1061.14553103823</c:v>
                </c:pt>
                <c:pt idx="936">
                  <c:v>1065.9535963056201</c:v>
                </c:pt>
                <c:pt idx="937">
                  <c:v>1062.9692799327199</c:v>
                </c:pt>
                <c:pt idx="938">
                  <c:v>1059.10072167159</c:v>
                </c:pt>
                <c:pt idx="939">
                  <c:v>1065.2904148894399</c:v>
                </c:pt>
                <c:pt idx="940">
                  <c:v>1068.9931777966101</c:v>
                </c:pt>
                <c:pt idx="941">
                  <c:v>1065.6772707155401</c:v>
                </c:pt>
                <c:pt idx="942">
                  <c:v>1065.5114753615001</c:v>
                </c:pt>
                <c:pt idx="943">
                  <c:v>1073.2485918838499</c:v>
                </c:pt>
                <c:pt idx="944">
                  <c:v>1077.1171501450699</c:v>
                </c:pt>
                <c:pt idx="945">
                  <c:v>1071.09325228118</c:v>
                </c:pt>
                <c:pt idx="946">
                  <c:v>1074.6302198343101</c:v>
                </c:pt>
                <c:pt idx="947">
                  <c:v>1080.81991305215</c:v>
                </c:pt>
                <c:pt idx="948">
                  <c:v>1081.70415494039</c:v>
                </c:pt>
                <c:pt idx="949">
                  <c:v>1082.14627588451</c:v>
                </c:pt>
                <c:pt idx="950">
                  <c:v>1077.3934757351401</c:v>
                </c:pt>
                <c:pt idx="951">
                  <c:v>1079.2724897476501</c:v>
                </c:pt>
                <c:pt idx="952">
                  <c:v>1083.69369918902</c:v>
                </c:pt>
                <c:pt idx="953">
                  <c:v>1077.2829454991099</c:v>
                </c:pt>
                <c:pt idx="954">
                  <c:v>1078.94089903956</c:v>
                </c:pt>
                <c:pt idx="955">
                  <c:v>1080.65411769811</c:v>
                </c:pt>
                <c:pt idx="956">
                  <c:v>1088.3912342204601</c:v>
                </c:pt>
                <c:pt idx="957">
                  <c:v>1086.8438109159599</c:v>
                </c:pt>
                <c:pt idx="958">
                  <c:v>1084.6332061952701</c:v>
                </c:pt>
                <c:pt idx="959">
                  <c:v>1090.82289941312</c:v>
                </c:pt>
                <c:pt idx="960">
                  <c:v>1093.9177460221299</c:v>
                </c:pt>
                <c:pt idx="961">
                  <c:v>1093.3650948418899</c:v>
                </c:pt>
                <c:pt idx="962">
                  <c:v>1095.2993739725</c:v>
                </c:pt>
                <c:pt idx="963">
                  <c:v>1092.9229738977699</c:v>
                </c:pt>
                <c:pt idx="964">
                  <c:v>1092.70191342571</c:v>
                </c:pt>
                <c:pt idx="965">
                  <c:v>1098.61528105349</c:v>
                </c:pt>
                <c:pt idx="966">
                  <c:v>1089.4412714627499</c:v>
                </c:pt>
                <c:pt idx="967">
                  <c:v>1091.8729366554901</c:v>
                </c:pt>
                <c:pt idx="968">
                  <c:v>1095.40990420853</c:v>
                </c:pt>
                <c:pt idx="969">
                  <c:v>1097.9520996373101</c:v>
                </c:pt>
                <c:pt idx="970">
                  <c:v>1092.42558783564</c:v>
                </c:pt>
                <c:pt idx="971">
                  <c:v>1093.4756250779201</c:v>
                </c:pt>
                <c:pt idx="972">
                  <c:v>1102.2627788426501</c:v>
                </c:pt>
                <c:pt idx="973">
                  <c:v>1103.5891416750101</c:v>
                </c:pt>
                <c:pt idx="974">
                  <c:v>1102.37330907868</c:v>
                </c:pt>
                <c:pt idx="975">
                  <c:v>1102.98122537684</c:v>
                </c:pt>
                <c:pt idx="976">
                  <c:v>1100.1074392399801</c:v>
                </c:pt>
                <c:pt idx="977">
                  <c:v>1109.3919790667501</c:v>
                </c:pt>
                <c:pt idx="978">
                  <c:v>1108.2314115884301</c:v>
                </c:pt>
                <c:pt idx="979">
                  <c:v>1103.97599750111</c:v>
                </c:pt>
                <c:pt idx="980">
                  <c:v>1107.0708441100301</c:v>
                </c:pt>
                <c:pt idx="981">
                  <c:v>1114.2000443342199</c:v>
                </c:pt>
                <c:pt idx="982">
                  <c:v>1111.93417449552</c:v>
                </c:pt>
                <c:pt idx="983">
                  <c:v>1111.1051977253001</c:v>
                </c:pt>
                <c:pt idx="984">
                  <c:v>1110.77360701721</c:v>
                </c:pt>
                <c:pt idx="985">
                  <c:v>1114.8632257504</c:v>
                </c:pt>
                <c:pt idx="986">
                  <c:v>1122.4345469187101</c:v>
                </c:pt>
                <c:pt idx="987">
                  <c:v>1120.05814684398</c:v>
                </c:pt>
                <c:pt idx="988">
                  <c:v>1115.0290211044501</c:v>
                </c:pt>
                <c:pt idx="989">
                  <c:v>1119.17390495574</c:v>
                </c:pt>
                <c:pt idx="990">
                  <c:v>1120.5555329061101</c:v>
                </c:pt>
                <c:pt idx="991">
                  <c:v>1126.3583702978599</c:v>
                </c:pt>
                <c:pt idx="992">
                  <c:v>1125.25306793756</c:v>
                </c:pt>
                <c:pt idx="993">
                  <c:v>1120.22394219802</c:v>
                </c:pt>
                <c:pt idx="994">
                  <c:v>1123.3187888069499</c:v>
                </c:pt>
                <c:pt idx="995">
                  <c:v>1130.6690495031901</c:v>
                </c:pt>
                <c:pt idx="996">
                  <c:v>1126.74522612396</c:v>
                </c:pt>
                <c:pt idx="997">
                  <c:v>1125.9162493537401</c:v>
                </c:pt>
                <c:pt idx="998">
                  <c:v>1123.3187888069499</c:v>
                </c:pt>
                <c:pt idx="999">
                  <c:v>1130.5032541491501</c:v>
                </c:pt>
                <c:pt idx="1000">
                  <c:v>1135.1455240625801</c:v>
                </c:pt>
                <c:pt idx="1001">
                  <c:v>1133.21124493197</c:v>
                </c:pt>
                <c:pt idx="1002">
                  <c:v>1132.93491934189</c:v>
                </c:pt>
                <c:pt idx="1003">
                  <c:v>1136.58241713097</c:v>
                </c:pt>
                <c:pt idx="1004">
                  <c:v>1140.2851800380599</c:v>
                </c:pt>
                <c:pt idx="1005">
                  <c:v>1145.25904065957</c:v>
                </c:pt>
                <c:pt idx="1006">
                  <c:v>1141.16942192638</c:v>
                </c:pt>
                <c:pt idx="1007">
                  <c:v>1135.53237988868</c:v>
                </c:pt>
                <c:pt idx="1008">
                  <c:v>1135.69817524273</c:v>
                </c:pt>
                <c:pt idx="1009">
                  <c:v>1141.2246870444001</c:v>
                </c:pt>
                <c:pt idx="1010">
                  <c:v>1129.01109596266</c:v>
                </c:pt>
                <c:pt idx="1011">
                  <c:v>1126.9110214780901</c:v>
                </c:pt>
                <c:pt idx="1012">
                  <c:v>1136.41662177692</c:v>
                </c:pt>
                <c:pt idx="1013">
                  <c:v>1145.7564267217101</c:v>
                </c:pt>
                <c:pt idx="1014">
                  <c:v>1149.901310573</c:v>
                </c:pt>
                <c:pt idx="1015">
                  <c:v>1150.0671059270501</c:v>
                </c:pt>
                <c:pt idx="1016">
                  <c:v>1148.6854779765899</c:v>
                </c:pt>
                <c:pt idx="1017">
                  <c:v>1150.5092268711701</c:v>
                </c:pt>
                <c:pt idx="1018">
                  <c:v>1152.2224455297201</c:v>
                </c:pt>
                <c:pt idx="1019">
                  <c:v>1147.4696453802601</c:v>
                </c:pt>
                <c:pt idx="1020">
                  <c:v>1153.32774789002</c:v>
                </c:pt>
                <c:pt idx="1021">
                  <c:v>1143.3247615289599</c:v>
                </c:pt>
                <c:pt idx="1022">
                  <c:v>1138.12984043547</c:v>
                </c:pt>
                <c:pt idx="1023">
                  <c:v>1144.37479877133</c:v>
                </c:pt>
                <c:pt idx="1024">
                  <c:v>1153.6040734800899</c:v>
                </c:pt>
                <c:pt idx="1025">
                  <c:v>1144.48532900736</c:v>
                </c:pt>
                <c:pt idx="1026">
                  <c:v>1153.21721765399</c:v>
                </c:pt>
                <c:pt idx="1027">
                  <c:v>1155.20676190261</c:v>
                </c:pt>
                <c:pt idx="1028">
                  <c:v>1160.01482717008</c:v>
                </c:pt>
                <c:pt idx="1029">
                  <c:v>1163.8833854312199</c:v>
                </c:pt>
                <c:pt idx="1030">
                  <c:v>1168.3598599905999</c:v>
                </c:pt>
                <c:pt idx="1031">
                  <c:v>1174.93640903455</c:v>
                </c:pt>
                <c:pt idx="1032">
                  <c:v>1176.2075067489</c:v>
                </c:pt>
                <c:pt idx="1033">
                  <c:v>1176.5390974570701</c:v>
                </c:pt>
                <c:pt idx="1034">
                  <c:v>1174.8258787985201</c:v>
                </c:pt>
                <c:pt idx="1035">
                  <c:v>1168.69145069869</c:v>
                </c:pt>
                <c:pt idx="1036">
                  <c:v>1160.29115276016</c:v>
                </c:pt>
                <c:pt idx="1037">
                  <c:v>1166.0387250338799</c:v>
                </c:pt>
                <c:pt idx="1038">
                  <c:v>1172.1178880156999</c:v>
                </c:pt>
                <c:pt idx="1039">
                  <c:v>1164.38077149335</c:v>
                </c:pt>
                <c:pt idx="1040">
                  <c:v>1169.9072832950201</c:v>
                </c:pt>
                <c:pt idx="1041">
                  <c:v>1166.4808459779999</c:v>
                </c:pt>
                <c:pt idx="1042">
                  <c:v>1174.8811439165399</c:v>
                </c:pt>
                <c:pt idx="1043">
                  <c:v>1180.6287161902601</c:v>
                </c:pt>
                <c:pt idx="1044">
                  <c:v>1184.88413027759</c:v>
                </c:pt>
                <c:pt idx="1045">
                  <c:v>1182.01034414064</c:v>
                </c:pt>
                <c:pt idx="1046">
                  <c:v>1180.0760650101099</c:v>
                </c:pt>
                <c:pt idx="1047">
                  <c:v>1181.6234883145301</c:v>
                </c:pt>
                <c:pt idx="1048">
                  <c:v>1177.3680742273</c:v>
                </c:pt>
                <c:pt idx="1049">
                  <c:v>1186.8736745261299</c:v>
                </c:pt>
                <c:pt idx="1050">
                  <c:v>1187.26053035223</c:v>
                </c:pt>
                <c:pt idx="1051">
                  <c:v>1180.29712548217</c:v>
                </c:pt>
                <c:pt idx="1052">
                  <c:v>1175.1022043886001</c:v>
                </c:pt>
                <c:pt idx="1053">
                  <c:v>1184.9393953956001</c:v>
                </c:pt>
                <c:pt idx="1054">
                  <c:v>1185.1051907496501</c:v>
                </c:pt>
                <c:pt idx="1055">
                  <c:v>1191.6817397935999</c:v>
                </c:pt>
                <c:pt idx="1056">
                  <c:v>1191.0738234954299</c:v>
                </c:pt>
                <c:pt idx="1057">
                  <c:v>1193.00810262596</c:v>
                </c:pt>
                <c:pt idx="1058">
                  <c:v>1195.21870734664</c:v>
                </c:pt>
                <c:pt idx="1059">
                  <c:v>1196.1029492349701</c:v>
                </c:pt>
                <c:pt idx="1060">
                  <c:v>1197.92669812946</c:v>
                </c:pt>
                <c:pt idx="1061">
                  <c:v>1191.84753514764</c:v>
                </c:pt>
                <c:pt idx="1062">
                  <c:v>1202.2373773347999</c:v>
                </c:pt>
                <c:pt idx="1063">
                  <c:v>1200.85574938434</c:v>
                </c:pt>
                <c:pt idx="1064">
                  <c:v>1193.28442821612</c:v>
                </c:pt>
                <c:pt idx="1065">
                  <c:v>1186.7631442900999</c:v>
                </c:pt>
                <c:pt idx="1066">
                  <c:v>1193.89234451428</c:v>
                </c:pt>
                <c:pt idx="1067">
                  <c:v>1201.13207497442</c:v>
                </c:pt>
                <c:pt idx="1068">
                  <c:v>1196.65560041512</c:v>
                </c:pt>
                <c:pt idx="1069">
                  <c:v>1207.4322984283799</c:v>
                </c:pt>
                <c:pt idx="1070">
                  <c:v>1210.1955543292099</c:v>
                </c:pt>
                <c:pt idx="1071">
                  <c:v>1210.0297589751699</c:v>
                </c:pt>
                <c:pt idx="1072">
                  <c:v>1204.5032471735001</c:v>
                </c:pt>
                <c:pt idx="1073">
                  <c:v>1203.8400657572399</c:v>
                </c:pt>
                <c:pt idx="1074">
                  <c:v>1208.8691914967701</c:v>
                </c:pt>
                <c:pt idx="1075">
                  <c:v>1208.92445661478</c:v>
                </c:pt>
                <c:pt idx="1076">
                  <c:v>1212.29562881378</c:v>
                </c:pt>
                <c:pt idx="1077">
                  <c:v>1202.56896804289</c:v>
                </c:pt>
                <c:pt idx="1078">
                  <c:v>1203.72953552121</c:v>
                </c:pt>
                <c:pt idx="1079">
                  <c:v>1207.76388913647</c:v>
                </c:pt>
                <c:pt idx="1080">
                  <c:v>1216.60630801912</c:v>
                </c:pt>
                <c:pt idx="1081">
                  <c:v>1221.0827825785</c:v>
                </c:pt>
                <c:pt idx="1082">
                  <c:v>1214.5614986524799</c:v>
                </c:pt>
                <c:pt idx="1083">
                  <c:v>1221.1933128145299</c:v>
                </c:pt>
                <c:pt idx="1084">
                  <c:v>1213.7877870002701</c:v>
                </c:pt>
                <c:pt idx="1085">
                  <c:v>1211.7429776336301</c:v>
                </c:pt>
                <c:pt idx="1086">
                  <c:v>1222.57494076491</c:v>
                </c:pt>
                <c:pt idx="1087">
                  <c:v>1230.53311775932</c:v>
                </c:pt>
                <c:pt idx="1088">
                  <c:v>1232.9095178340499</c:v>
                </c:pt>
                <c:pt idx="1089">
                  <c:v>1230.69891311336</c:v>
                </c:pt>
                <c:pt idx="1090">
                  <c:v>1237.6623179835101</c:v>
                </c:pt>
                <c:pt idx="1091">
                  <c:v>1235.7280388529</c:v>
                </c:pt>
                <c:pt idx="1092">
                  <c:v>1229.75940610711</c:v>
                </c:pt>
                <c:pt idx="1093">
                  <c:v>1216.49577778309</c:v>
                </c:pt>
                <c:pt idx="1094">
                  <c:v>1227.2172106783401</c:v>
                </c:pt>
                <c:pt idx="1095">
                  <c:v>1233.0200480700801</c:v>
                </c:pt>
                <c:pt idx="1096">
                  <c:v>1226.9408850882601</c:v>
                </c:pt>
                <c:pt idx="1097">
                  <c:v>1234.5122062564801</c:v>
                </c:pt>
                <c:pt idx="1098">
                  <c:v>1227.1066804423101</c:v>
                </c:pt>
                <c:pt idx="1099">
                  <c:v>1227.49353626841</c:v>
                </c:pt>
                <c:pt idx="1100">
                  <c:v>1230.25679216924</c:v>
                </c:pt>
                <c:pt idx="1101">
                  <c:v>1237.8281133375499</c:v>
                </c:pt>
                <c:pt idx="1102">
                  <c:v>1240.0387180581499</c:v>
                </c:pt>
                <c:pt idx="1103">
                  <c:v>1233.9595550763299</c:v>
                </c:pt>
                <c:pt idx="1104">
                  <c:v>1245.3441693877601</c:v>
                </c:pt>
                <c:pt idx="1105">
                  <c:v>1238.49129475373</c:v>
                </c:pt>
                <c:pt idx="1106">
                  <c:v>1239.9834529401401</c:v>
                </c:pt>
                <c:pt idx="1107">
                  <c:v>1239.2650064059401</c:v>
                </c:pt>
                <c:pt idx="1108">
                  <c:v>1241.4756111266199</c:v>
                </c:pt>
                <c:pt idx="1109">
                  <c:v>1246.56000198417</c:v>
                </c:pt>
                <c:pt idx="1110">
                  <c:v>1253.7444673262901</c:v>
                </c:pt>
                <c:pt idx="1111">
                  <c:v>1250.20749977325</c:v>
                </c:pt>
                <c:pt idx="1112">
                  <c:v>1256.01033716499</c:v>
                </c:pt>
                <c:pt idx="1113">
                  <c:v>1255.9550720469699</c:v>
                </c:pt>
                <c:pt idx="1114">
                  <c:v>1246.3389415121101</c:v>
                </c:pt>
                <c:pt idx="1115">
                  <c:v>1242.7467088409701</c:v>
                </c:pt>
                <c:pt idx="1116">
                  <c:v>1249.1021974129501</c:v>
                </c:pt>
                <c:pt idx="1117">
                  <c:v>1256.17613251903</c:v>
                </c:pt>
                <c:pt idx="1118">
                  <c:v>1254.2971185065201</c:v>
                </c:pt>
                <c:pt idx="1119">
                  <c:v>1257.8340860595699</c:v>
                </c:pt>
                <c:pt idx="1120">
                  <c:v>1253.52340685423</c:v>
                </c:pt>
                <c:pt idx="1121">
                  <c:v>1256.72878369927</c:v>
                </c:pt>
                <c:pt idx="1122">
                  <c:v>1258.6630628297901</c:v>
                </c:pt>
                <c:pt idx="1123">
                  <c:v>1260.32101637033</c:v>
                </c:pt>
                <c:pt idx="1124">
                  <c:v>1266.45544447016</c:v>
                </c:pt>
                <c:pt idx="1125">
                  <c:v>1261.8684396747501</c:v>
                </c:pt>
                <c:pt idx="1126">
                  <c:v>1267.1186258863399</c:v>
                </c:pt>
                <c:pt idx="1127">
                  <c:v>1275.0768028807499</c:v>
                </c:pt>
                <c:pt idx="1128">
                  <c:v>1272.3135469799199</c:v>
                </c:pt>
                <c:pt idx="1129">
                  <c:v>1265.57120258192</c:v>
                </c:pt>
                <c:pt idx="1130">
                  <c:v>1257.1156395253699</c:v>
                </c:pt>
                <c:pt idx="1131">
                  <c:v>1266.3449142341301</c:v>
                </c:pt>
                <c:pt idx="1132">
                  <c:v>1274.24782611053</c:v>
                </c:pt>
                <c:pt idx="1133">
                  <c:v>1271.9819562718301</c:v>
                </c:pt>
                <c:pt idx="1134">
                  <c:v>1268.72131430886</c:v>
                </c:pt>
                <c:pt idx="1135">
                  <c:v>1265.7922630539799</c:v>
                </c:pt>
                <c:pt idx="1136">
                  <c:v>1265.23961187383</c:v>
                </c:pt>
                <c:pt idx="1137">
                  <c:v>1267.5607468304599</c:v>
                </c:pt>
                <c:pt idx="1138">
                  <c:v>1275.40839358884</c:v>
                </c:pt>
                <c:pt idx="1139">
                  <c:v>1273.80570516641</c:v>
                </c:pt>
                <c:pt idx="1140">
                  <c:v>1282.5928589310399</c:v>
                </c:pt>
                <c:pt idx="1141">
                  <c:v>1286.9588032543099</c:v>
                </c:pt>
                <c:pt idx="1142">
                  <c:v>1288.4509614408</c:v>
                </c:pt>
                <c:pt idx="1143">
                  <c:v>1283.8639566453901</c:v>
                </c:pt>
                <c:pt idx="1144">
                  <c:v>1286.3508869561499</c:v>
                </c:pt>
                <c:pt idx="1145">
                  <c:v>1282.7033891670701</c:v>
                </c:pt>
                <c:pt idx="1146">
                  <c:v>1287.40092419852</c:v>
                </c:pt>
                <c:pt idx="1147">
                  <c:v>1282.4270635769999</c:v>
                </c:pt>
                <c:pt idx="1148">
                  <c:v>1288.72728703088</c:v>
                </c:pt>
                <c:pt idx="1149">
                  <c:v>1294.53012442262</c:v>
                </c:pt>
                <c:pt idx="1150">
                  <c:v>1298.28815244781</c:v>
                </c:pt>
                <c:pt idx="1151">
                  <c:v>1291.5458080497301</c:v>
                </c:pt>
                <c:pt idx="1152">
                  <c:v>1288.9483475029399</c:v>
                </c:pt>
                <c:pt idx="1153">
                  <c:v>1285.0797892418</c:v>
                </c:pt>
                <c:pt idx="1154">
                  <c:v>1283.0349798751599</c:v>
                </c:pt>
                <c:pt idx="1155">
                  <c:v>1289.00361262095</c:v>
                </c:pt>
                <c:pt idx="1156">
                  <c:v>1296.0222826091101</c:v>
                </c:pt>
                <c:pt idx="1157">
                  <c:v>1302.4330362990199</c:v>
                </c:pt>
                <c:pt idx="1158">
                  <c:v>1293.0932313542301</c:v>
                </c:pt>
                <c:pt idx="1159">
                  <c:v>1296.4644035532301</c:v>
                </c:pt>
                <c:pt idx="1160">
                  <c:v>1294.7511848946799</c:v>
                </c:pt>
                <c:pt idx="1161">
                  <c:v>1297.56970591353</c:v>
                </c:pt>
                <c:pt idx="1162">
                  <c:v>1293.1484964722399</c:v>
                </c:pt>
                <c:pt idx="1163">
                  <c:v>1302.4330362990199</c:v>
                </c:pt>
                <c:pt idx="1164">
                  <c:v>1309.83856211328</c:v>
                </c:pt>
                <c:pt idx="1165">
                  <c:v>1313.8176506104401</c:v>
                </c:pt>
                <c:pt idx="1166">
                  <c:v>1311.0543947096101</c:v>
                </c:pt>
                <c:pt idx="1167">
                  <c:v>1309.7832969952599</c:v>
                </c:pt>
                <c:pt idx="1168">
                  <c:v>1319.6204880021801</c:v>
                </c:pt>
                <c:pt idx="1169">
                  <c:v>1314.48083202662</c:v>
                </c:pt>
                <c:pt idx="1170">
                  <c:v>1313.48605990235</c:v>
                </c:pt>
                <c:pt idx="1171">
                  <c:v>1308.5121992808299</c:v>
                </c:pt>
                <c:pt idx="1172">
                  <c:v>1314.75715761678</c:v>
                </c:pt>
                <c:pt idx="1173">
                  <c:v>1320.17313918233</c:v>
                </c:pt>
                <c:pt idx="1174">
                  <c:v>1326.0312416921799</c:v>
                </c:pt>
                <c:pt idx="1175">
                  <c:v>1321.8310927228699</c:v>
                </c:pt>
                <c:pt idx="1176">
                  <c:v>1326.4180975182801</c:v>
                </c:pt>
                <c:pt idx="1177">
                  <c:v>1323.4890462634</c:v>
                </c:pt>
                <c:pt idx="1178">
                  <c:v>1318.0177995797501</c:v>
                </c:pt>
                <c:pt idx="1179">
                  <c:v>1310.9438644735801</c:v>
                </c:pt>
                <c:pt idx="1180">
                  <c:v>1319.0678368220299</c:v>
                </c:pt>
                <c:pt idx="1181">
                  <c:v>1325.92071145615</c:v>
                </c:pt>
                <c:pt idx="1182">
                  <c:v>1321.44423689676</c:v>
                </c:pt>
                <c:pt idx="1183">
                  <c:v>1330.6182464875001</c:v>
                </c:pt>
                <c:pt idx="1184">
                  <c:v>1327.9102557046899</c:v>
                </c:pt>
                <c:pt idx="1185">
                  <c:v>1325.4233253939301</c:v>
                </c:pt>
                <c:pt idx="1186">
                  <c:v>1325.3127951578999</c:v>
                </c:pt>
                <c:pt idx="1187">
                  <c:v>1322.5495392570599</c:v>
                </c:pt>
                <c:pt idx="1188">
                  <c:v>1324.9812044498101</c:v>
                </c:pt>
                <c:pt idx="1189">
                  <c:v>1324.1522276795799</c:v>
                </c:pt>
                <c:pt idx="1190">
                  <c:v>1329.7340045992601</c:v>
                </c:pt>
                <c:pt idx="1191">
                  <c:v>1332.8288512081899</c:v>
                </c:pt>
                <c:pt idx="1192">
                  <c:v>1342.2239212709901</c:v>
                </c:pt>
                <c:pt idx="1193">
                  <c:v>1346.8661911844199</c:v>
                </c:pt>
                <c:pt idx="1194">
                  <c:v>1347.36357724655</c:v>
                </c:pt>
                <c:pt idx="1195">
                  <c:v>1342.1133910349599</c:v>
                </c:pt>
                <c:pt idx="1196">
                  <c:v>1340.5107026125199</c:v>
                </c:pt>
                <c:pt idx="1197">
                  <c:v>1342.83183756924</c:v>
                </c:pt>
                <c:pt idx="1198">
                  <c:v>1336.6974094693201</c:v>
                </c:pt>
                <c:pt idx="1199">
                  <c:v>1333.76835821444</c:v>
                </c:pt>
                <c:pt idx="1200">
                  <c:v>1340.0133165503901</c:v>
                </c:pt>
                <c:pt idx="1201">
                  <c:v>1346.2582748862501</c:v>
                </c:pt>
                <c:pt idx="1202">
                  <c:v>1352.0611122780001</c:v>
                </c:pt>
                <c:pt idx="1203">
                  <c:v>1352.4479681041</c:v>
                </c:pt>
                <c:pt idx="1204">
                  <c:v>1355.92967053913</c:v>
                </c:pt>
                <c:pt idx="1205">
                  <c:v>1355.32175424096</c:v>
                </c:pt>
                <c:pt idx="1206">
                  <c:v>1347.7504330726599</c:v>
                </c:pt>
                <c:pt idx="1207">
                  <c:v>1345.76088882412</c:v>
                </c:pt>
                <c:pt idx="1208">
                  <c:v>1342.55551197916</c:v>
                </c:pt>
                <c:pt idx="1209">
                  <c:v>1351.5084610978499</c:v>
                </c:pt>
                <c:pt idx="1210">
                  <c:v>1356.4270566013499</c:v>
                </c:pt>
                <c:pt idx="1211">
                  <c:v>1353.1111495202799</c:v>
                </c:pt>
                <c:pt idx="1212">
                  <c:v>1359.2455776202</c:v>
                </c:pt>
                <c:pt idx="1213">
                  <c:v>1358.80345667599</c:v>
                </c:pt>
                <c:pt idx="1214">
                  <c:v>1354.43751235272</c:v>
                </c:pt>
                <c:pt idx="1215">
                  <c:v>1356.20599612929</c:v>
                </c:pt>
                <c:pt idx="1216">
                  <c:v>1349.6294470852499</c:v>
                </c:pt>
                <c:pt idx="1217">
                  <c:v>1355.21122400493</c:v>
                </c:pt>
                <c:pt idx="1218">
                  <c:v>1355.8744054211099</c:v>
                </c:pt>
                <c:pt idx="1219">
                  <c:v>1355.3770193589801</c:v>
                </c:pt>
                <c:pt idx="1220">
                  <c:v>1362.1746288750801</c:v>
                </c:pt>
                <c:pt idx="1221">
                  <c:v>1367.8669360307899</c:v>
                </c:pt>
                <c:pt idx="1222">
                  <c:v>1374.55401531077</c:v>
                </c:pt>
                <c:pt idx="1223">
                  <c:v>1377.3725363296201</c:v>
                </c:pt>
                <c:pt idx="1224">
                  <c:v>1374.8303409008499</c:v>
                </c:pt>
                <c:pt idx="1225">
                  <c:v>1377.6488619197</c:v>
                </c:pt>
                <c:pt idx="1226">
                  <c:v>1378.47783869</c:v>
                </c:pt>
                <c:pt idx="1227">
                  <c:v>1368.80644303704</c:v>
                </c:pt>
                <c:pt idx="1228">
                  <c:v>1365.43527083804</c:v>
                </c:pt>
                <c:pt idx="1229">
                  <c:v>1366.48530808033</c:v>
                </c:pt>
                <c:pt idx="1230">
                  <c:v>1373.3381827144401</c:v>
                </c:pt>
                <c:pt idx="1231">
                  <c:v>1380.1910573484699</c:v>
                </c:pt>
                <c:pt idx="1232">
                  <c:v>1383.7832900196099</c:v>
                </c:pt>
                <c:pt idx="1233">
                  <c:v>1379.80420152236</c:v>
                </c:pt>
                <c:pt idx="1234">
                  <c:v>1386.8228715105199</c:v>
                </c:pt>
                <c:pt idx="1235">
                  <c:v>1385.4965086780801</c:v>
                </c:pt>
                <c:pt idx="1236">
                  <c:v>1381.0200341187799</c:v>
                </c:pt>
                <c:pt idx="1237">
                  <c:v>1374.9408711368801</c:v>
                </c:pt>
                <c:pt idx="1238">
                  <c:v>1370.4643965775799</c:v>
                </c:pt>
                <c:pt idx="1239">
                  <c:v>1375.32772696298</c:v>
                </c:pt>
                <c:pt idx="1240">
                  <c:v>1374.3329548387101</c:v>
                </c:pt>
                <c:pt idx="1241">
                  <c:v>1378.3673084539701</c:v>
                </c:pt>
                <c:pt idx="1242">
                  <c:v>1390.0282483554699</c:v>
                </c:pt>
                <c:pt idx="1243">
                  <c:v>1392.07305772211</c:v>
                </c:pt>
                <c:pt idx="1244">
                  <c:v>1393.1783600824101</c:v>
                </c:pt>
                <c:pt idx="1245">
                  <c:v>1386.8228715105199</c:v>
                </c:pt>
                <c:pt idx="1246">
                  <c:v>1387.32025757266</c:v>
                </c:pt>
                <c:pt idx="1247">
                  <c:v>1392.84676937432</c:v>
                </c:pt>
                <c:pt idx="1248">
                  <c:v>1390.6914297716501</c:v>
                </c:pt>
                <c:pt idx="1249">
                  <c:v>1387.43078780869</c:v>
                </c:pt>
                <c:pt idx="1250">
                  <c:v>1387.8176436347901</c:v>
                </c:pt>
                <c:pt idx="1251">
                  <c:v>1394.55998803279</c:v>
                </c:pt>
                <c:pt idx="1252">
                  <c:v>1398.8154021201101</c:v>
                </c:pt>
                <c:pt idx="1253">
                  <c:v>1394.28366244271</c:v>
                </c:pt>
                <c:pt idx="1254">
                  <c:v>1398.6496067660701</c:v>
                </c:pt>
                <c:pt idx="1255">
                  <c:v>1402.1313092011001</c:v>
                </c:pt>
                <c:pt idx="1256">
                  <c:v>1408.3762675369601</c:v>
                </c:pt>
                <c:pt idx="1257">
                  <c:v>1408.59732800902</c:v>
                </c:pt>
                <c:pt idx="1258">
                  <c:v>1404.5077092758199</c:v>
                </c:pt>
                <c:pt idx="1259">
                  <c:v>1400.91547660477</c:v>
                </c:pt>
                <c:pt idx="1260">
                  <c:v>1398.0969555859201</c:v>
                </c:pt>
                <c:pt idx="1261">
                  <c:v>1403.1260813254501</c:v>
                </c:pt>
                <c:pt idx="1262">
                  <c:v>1401.1365370768301</c:v>
                </c:pt>
                <c:pt idx="1263">
                  <c:v>1399.6996440083501</c:v>
                </c:pt>
                <c:pt idx="1264">
                  <c:v>1406.2209279343699</c:v>
                </c:pt>
                <c:pt idx="1265">
                  <c:v>1411.4158490279499</c:v>
                </c:pt>
                <c:pt idx="1266">
                  <c:v>1415.83705846923</c:v>
                </c:pt>
                <c:pt idx="1267">
                  <c:v>1420.8109190907501</c:v>
                </c:pt>
                <c:pt idx="1268">
                  <c:v>1415.83705846923</c:v>
                </c:pt>
                <c:pt idx="1269">
                  <c:v>1420.0924725565601</c:v>
                </c:pt>
                <c:pt idx="1270">
                  <c:v>1422.1372819231101</c:v>
                </c:pt>
                <c:pt idx="1271">
                  <c:v>1415.3396724070999</c:v>
                </c:pt>
                <c:pt idx="1272">
                  <c:v>1414.0133095746601</c:v>
                </c:pt>
                <c:pt idx="1273">
                  <c:v>1411.74743973604</c:v>
                </c:pt>
                <c:pt idx="1274">
                  <c:v>1408.1552070649</c:v>
                </c:pt>
                <c:pt idx="1275">
                  <c:v>1413.1290676864201</c:v>
                </c:pt>
                <c:pt idx="1276">
                  <c:v>1409.8131606054301</c:v>
                </c:pt>
                <c:pt idx="1277">
                  <c:v>1414.2896351648201</c:v>
                </c:pt>
                <c:pt idx="1278">
                  <c:v>1422.35834239517</c:v>
                </c:pt>
                <c:pt idx="1279">
                  <c:v>1423.0215238114399</c:v>
                </c:pt>
                <c:pt idx="1280">
                  <c:v>1430.59284497966</c:v>
                </c:pt>
                <c:pt idx="1281">
                  <c:v>1430.20598915355</c:v>
                </c:pt>
                <c:pt idx="1282">
                  <c:v>1431.0902310418801</c:v>
                </c:pt>
                <c:pt idx="1283">
                  <c:v>1434.1298125327901</c:v>
                </c:pt>
                <c:pt idx="1284">
                  <c:v>1428.27171002303</c:v>
                </c:pt>
                <c:pt idx="1285">
                  <c:v>1427.0558774266201</c:v>
                </c:pt>
                <c:pt idx="1286">
                  <c:v>1423.9057656996799</c:v>
                </c:pt>
                <c:pt idx="1287">
                  <c:v>1421.80569121502</c:v>
                </c:pt>
                <c:pt idx="1288">
                  <c:v>1424.4584168798301</c:v>
                </c:pt>
                <c:pt idx="1289">
                  <c:v>1425.0663331779899</c:v>
                </c:pt>
                <c:pt idx="1290">
                  <c:v>1424.51368199784</c:v>
                </c:pt>
                <c:pt idx="1291">
                  <c:v>1431.3665566319501</c:v>
                </c:pt>
                <c:pt idx="1292">
                  <c:v>1436.56147772553</c:v>
                </c:pt>
                <c:pt idx="1293">
                  <c:v>1440.87215693078</c:v>
                </c:pt>
                <c:pt idx="1294">
                  <c:v>1445.7354873162701</c:v>
                </c:pt>
                <c:pt idx="1295">
                  <c:v>1440.2089755146001</c:v>
                </c:pt>
                <c:pt idx="1296">
                  <c:v>1435.7877660732399</c:v>
                </c:pt>
                <c:pt idx="1297">
                  <c:v>1444.07753377574</c:v>
                </c:pt>
                <c:pt idx="1298">
                  <c:v>1440.2089755146001</c:v>
                </c:pt>
                <c:pt idx="1299">
                  <c:v>1438.8273475641499</c:v>
                </c:pt>
                <c:pt idx="1300">
                  <c:v>1436.94833355164</c:v>
                </c:pt>
                <c:pt idx="1301">
                  <c:v>1436.56147772553</c:v>
                </c:pt>
                <c:pt idx="1302">
                  <c:v>1441.9774592911699</c:v>
                </c:pt>
                <c:pt idx="1303">
                  <c:v>1435.06931953904</c:v>
                </c:pt>
                <c:pt idx="1304">
                  <c:v>1438.3852266200299</c:v>
                </c:pt>
                <c:pt idx="1305">
                  <c:v>1445.40389660818</c:v>
                </c:pt>
                <c:pt idx="1306">
                  <c:v>1449.27245486932</c:v>
                </c:pt>
                <c:pt idx="1307">
                  <c:v>1454.63317131694</c:v>
                </c:pt>
                <c:pt idx="1308">
                  <c:v>1455.07529226106</c:v>
                </c:pt>
                <c:pt idx="1309">
                  <c:v>1443.7459430676499</c:v>
                </c:pt>
                <c:pt idx="1310">
                  <c:v>1436.6167428435499</c:v>
                </c:pt>
                <c:pt idx="1311">
                  <c:v>1444.1880640117699</c:v>
                </c:pt>
                <c:pt idx="1312">
                  <c:v>1440.3747708686501</c:v>
                </c:pt>
                <c:pt idx="1313">
                  <c:v>1438.3852266200299</c:v>
                </c:pt>
                <c:pt idx="1314">
                  <c:v>1437.11412890568</c:v>
                </c:pt>
                <c:pt idx="1315">
                  <c:v>1441.5353383469601</c:v>
                </c:pt>
                <c:pt idx="1316">
                  <c:v>1448.6645385711499</c:v>
                </c:pt>
                <c:pt idx="1317">
                  <c:v>1449.71457581344</c:v>
                </c:pt>
                <c:pt idx="1318">
                  <c:v>1447.7250315649001</c:v>
                </c:pt>
                <c:pt idx="1319">
                  <c:v>1452.75415730434</c:v>
                </c:pt>
                <c:pt idx="1320">
                  <c:v>1455.79373879534</c:v>
                </c:pt>
                <c:pt idx="1321">
                  <c:v>1458.39119934213</c:v>
                </c:pt>
                <c:pt idx="1322">
                  <c:v>1453.5278689566401</c:v>
                </c:pt>
                <c:pt idx="1323">
                  <c:v>1450.3777572296999</c:v>
                </c:pt>
                <c:pt idx="1324">
                  <c:v>1446.9513199126</c:v>
                </c:pt>
                <c:pt idx="1325">
                  <c:v>1452.86468754046</c:v>
                </c:pt>
                <c:pt idx="1326">
                  <c:v>1449.43825022336</c:v>
                </c:pt>
                <c:pt idx="1327">
                  <c:v>1446.39866873245</c:v>
                </c:pt>
                <c:pt idx="1328">
                  <c:v>1446.23287337841</c:v>
                </c:pt>
                <c:pt idx="1329">
                  <c:v>1455.1858224970899</c:v>
                </c:pt>
                <c:pt idx="1330">
                  <c:v>1458.6122598141901</c:v>
                </c:pt>
                <c:pt idx="1331">
                  <c:v>1462.9782041374599</c:v>
                </c:pt>
                <c:pt idx="1332">
                  <c:v>1458.83332028625</c:v>
                </c:pt>
                <c:pt idx="1333">
                  <c:v>1462.7571436654</c:v>
                </c:pt>
                <c:pt idx="1334">
                  <c:v>1466.1835809824099</c:v>
                </c:pt>
                <c:pt idx="1335">
                  <c:v>1465.9072553923299</c:v>
                </c:pt>
                <c:pt idx="1336">
                  <c:v>1461.04392500685</c:v>
                </c:pt>
                <c:pt idx="1337">
                  <c:v>1459.6070319384601</c:v>
                </c:pt>
                <c:pt idx="1338">
                  <c:v>1456.4016550935</c:v>
                </c:pt>
                <c:pt idx="1339">
                  <c:v>1462.14922736723</c:v>
                </c:pt>
                <c:pt idx="1340">
                  <c:v>1462.2597576032599</c:v>
                </c:pt>
                <c:pt idx="1341">
                  <c:v>1457.7832830438799</c:v>
                </c:pt>
                <c:pt idx="1342">
                  <c:v>1462.2044924852501</c:v>
                </c:pt>
                <c:pt idx="1343">
                  <c:v>1469.27842759133</c:v>
                </c:pt>
                <c:pt idx="1344">
                  <c:v>1472.87066026248</c:v>
                </c:pt>
                <c:pt idx="1345">
                  <c:v>1476.62868828758</c:v>
                </c:pt>
                <c:pt idx="1346">
                  <c:v>1472.31800908233</c:v>
                </c:pt>
                <c:pt idx="1347">
                  <c:v>1479.11561859834</c:v>
                </c:pt>
                <c:pt idx="1348">
                  <c:v>1477.95505112002</c:v>
                </c:pt>
                <c:pt idx="1349">
                  <c:v>1474.63914403896</c:v>
                </c:pt>
                <c:pt idx="1350">
                  <c:v>1473.03645561652</c:v>
                </c:pt>
                <c:pt idx="1351">
                  <c:v>1469.27842759133</c:v>
                </c:pt>
                <c:pt idx="1352">
                  <c:v>1468.9468368832399</c:v>
                </c:pt>
                <c:pt idx="1353">
                  <c:v>1472.87066026248</c:v>
                </c:pt>
                <c:pt idx="1354">
                  <c:v>1471.26797183996</c:v>
                </c:pt>
                <c:pt idx="1355">
                  <c:v>1470.43899506973</c:v>
                </c:pt>
                <c:pt idx="1356">
                  <c:v>1480.7735721388699</c:v>
                </c:pt>
                <c:pt idx="1357">
                  <c:v>1483.75788851177</c:v>
                </c:pt>
                <c:pt idx="1358">
                  <c:v>1487.6264467729</c:v>
                </c:pt>
                <c:pt idx="1359">
                  <c:v>1490.11337708366</c:v>
                </c:pt>
                <c:pt idx="1360">
                  <c:v>1485.5816374062599</c:v>
                </c:pt>
                <c:pt idx="1361">
                  <c:v>1492.98716322052</c:v>
                </c:pt>
                <c:pt idx="1362">
                  <c:v>1488.6212188971699</c:v>
                </c:pt>
                <c:pt idx="1363">
                  <c:v>1485.9684932323701</c:v>
                </c:pt>
                <c:pt idx="1364">
                  <c:v>1482.76311638741</c:v>
                </c:pt>
                <c:pt idx="1365">
                  <c:v>1481.6025489091001</c:v>
                </c:pt>
                <c:pt idx="1366">
                  <c:v>1483.03944197749</c:v>
                </c:pt>
                <c:pt idx="1367">
                  <c:v>1490.0581119656399</c:v>
                </c:pt>
                <c:pt idx="1368">
                  <c:v>1483.31576756765</c:v>
                </c:pt>
                <c:pt idx="1369">
                  <c:v>1488.06856771702</c:v>
                </c:pt>
                <c:pt idx="1370">
                  <c:v>1495.0872377051801</c:v>
                </c:pt>
                <c:pt idx="1371">
                  <c:v>1497.5741680159399</c:v>
                </c:pt>
                <c:pt idx="1372">
                  <c:v>1501.00060533295</c:v>
                </c:pt>
                <c:pt idx="1373">
                  <c:v>1498.67947037624</c:v>
                </c:pt>
                <c:pt idx="1374">
                  <c:v>1495.5293586493001</c:v>
                </c:pt>
                <c:pt idx="1375">
                  <c:v>1504.75863335805</c:v>
                </c:pt>
                <c:pt idx="1376">
                  <c:v>1499.4531820284501</c:v>
                </c:pt>
                <c:pt idx="1377">
                  <c:v>1495.9714795934201</c:v>
                </c:pt>
                <c:pt idx="1378">
                  <c:v>1489.56072590351</c:v>
                </c:pt>
                <c:pt idx="1379">
                  <c:v>1487.1290607107701</c:v>
                </c:pt>
                <c:pt idx="1380">
                  <c:v>1491.99239109625</c:v>
                </c:pt>
                <c:pt idx="1381">
                  <c:v>1498.7347354942499</c:v>
                </c:pt>
                <c:pt idx="1382">
                  <c:v>1490.4449677917501</c:v>
                </c:pt>
                <c:pt idx="1383">
                  <c:v>1495.9714795934201</c:v>
                </c:pt>
                <c:pt idx="1384">
                  <c:v>1500.22689368074</c:v>
                </c:pt>
                <c:pt idx="1385">
                  <c:v>1505.86393571844</c:v>
                </c:pt>
                <c:pt idx="1386">
                  <c:v>1505.58761012836</c:v>
                </c:pt>
                <c:pt idx="1387">
                  <c:v>1500.7795448608899</c:v>
                </c:pt>
                <c:pt idx="1388">
                  <c:v>1502.0506425752401</c:v>
                </c:pt>
                <c:pt idx="1389">
                  <c:v>1505.8086706004201</c:v>
                </c:pt>
                <c:pt idx="1390">
                  <c:v>1511.83256846423</c:v>
                </c:pt>
                <c:pt idx="1391">
                  <c:v>1509.6219637435399</c:v>
                </c:pt>
                <c:pt idx="1392">
                  <c:v>1508.0192753210199</c:v>
                </c:pt>
                <c:pt idx="1393">
                  <c:v>1511.39044752011</c:v>
                </c:pt>
                <c:pt idx="1394">
                  <c:v>1508.62719161927</c:v>
                </c:pt>
                <c:pt idx="1395">
                  <c:v>1506.02973107248</c:v>
                </c:pt>
                <c:pt idx="1396">
                  <c:v>1503.87439146981</c:v>
                </c:pt>
                <c:pt idx="1397">
                  <c:v>1500.3374239167699</c:v>
                </c:pt>
                <c:pt idx="1398">
                  <c:v>1504.04018682386</c:v>
                </c:pt>
                <c:pt idx="1399">
                  <c:v>1503.8191263517999</c:v>
                </c:pt>
                <c:pt idx="1400">
                  <c:v>1502.9348844635599</c:v>
                </c:pt>
                <c:pt idx="1401">
                  <c:v>1509.78775909759</c:v>
                </c:pt>
                <c:pt idx="1402">
                  <c:v>1514.7616197191001</c:v>
                </c:pt>
                <c:pt idx="1403">
                  <c:v>1517.35908026589</c:v>
                </c:pt>
                <c:pt idx="1404">
                  <c:v>1522.11188041535</c:v>
                </c:pt>
                <c:pt idx="1405">
                  <c:v>1518.2985872721499</c:v>
                </c:pt>
                <c:pt idx="1406">
                  <c:v>1521.2829036450401</c:v>
                </c:pt>
                <c:pt idx="1407">
                  <c:v>1522.7197967135201</c:v>
                </c:pt>
                <c:pt idx="1408">
                  <c:v>1516.86169420376</c:v>
                </c:pt>
                <c:pt idx="1409">
                  <c:v>1514.9826801911599</c:v>
                </c:pt>
                <c:pt idx="1410">
                  <c:v>1511.1693870480501</c:v>
                </c:pt>
                <c:pt idx="1411">
                  <c:v>1511.3351824020899</c:v>
                </c:pt>
                <c:pt idx="1412">
                  <c:v>1514.4852941290301</c:v>
                </c:pt>
                <c:pt idx="1413">
                  <c:v>1520.95131293695</c:v>
                </c:pt>
                <c:pt idx="1414">
                  <c:v>1515.0932104271899</c:v>
                </c:pt>
                <c:pt idx="1415">
                  <c:v>1521.4486989990901</c:v>
                </c:pt>
                <c:pt idx="1416">
                  <c:v>1525.0409316702301</c:v>
                </c:pt>
                <c:pt idx="1417">
                  <c:v>1529.35161087548</c:v>
                </c:pt>
                <c:pt idx="1418">
                  <c:v>1530.1253225276901</c:v>
                </c:pt>
                <c:pt idx="1419">
                  <c:v>1525.3725223783199</c:v>
                </c:pt>
                <c:pt idx="1420">
                  <c:v>1533.99388078891</c:v>
                </c:pt>
                <c:pt idx="1421">
                  <c:v>1528.79895969533</c:v>
                </c:pt>
                <c:pt idx="1422">
                  <c:v>1525.3725223783199</c:v>
                </c:pt>
                <c:pt idx="1423">
                  <c:v>1524.7646060801601</c:v>
                </c:pt>
                <c:pt idx="1424">
                  <c:v>1520.23286640276</c:v>
                </c:pt>
                <c:pt idx="1425">
                  <c:v>1523.71456883779</c:v>
                </c:pt>
                <c:pt idx="1426">
                  <c:v>1532.72278307448</c:v>
                </c:pt>
                <c:pt idx="1427">
                  <c:v>1535.2097133852401</c:v>
                </c:pt>
                <c:pt idx="1428">
                  <c:v>1528.5778992232699</c:v>
                </c:pt>
                <c:pt idx="1429">
                  <c:v>1536.8124018077599</c:v>
                </c:pt>
                <c:pt idx="1430">
                  <c:v>1537.8071739320301</c:v>
                </c:pt>
                <c:pt idx="1431">
                  <c:v>1541.7309973112599</c:v>
                </c:pt>
                <c:pt idx="1432">
                  <c:v>1536.75713668975</c:v>
                </c:pt>
                <c:pt idx="1433">
                  <c:v>1535.4860389753201</c:v>
                </c:pt>
                <c:pt idx="1434">
                  <c:v>1532.9438435465399</c:v>
                </c:pt>
                <c:pt idx="1435">
                  <c:v>1536.70187157173</c:v>
                </c:pt>
                <c:pt idx="1436">
                  <c:v>1537.6413785779901</c:v>
                </c:pt>
                <c:pt idx="1437">
                  <c:v>1533.4964947267799</c:v>
                </c:pt>
                <c:pt idx="1438">
                  <c:v>1531.2858900060901</c:v>
                </c:pt>
                <c:pt idx="1439">
                  <c:v>1536.86766692578</c:v>
                </c:pt>
                <c:pt idx="1440">
                  <c:v>1543.3336857336999</c:v>
                </c:pt>
                <c:pt idx="1441">
                  <c:v>1545.9864113985</c:v>
                </c:pt>
                <c:pt idx="1442">
                  <c:v>1542.11785313737</c:v>
                </c:pt>
                <c:pt idx="1443">
                  <c:v>1545.7653509264401</c:v>
                </c:pt>
                <c:pt idx="1444">
                  <c:v>1552.0103092623101</c:v>
                </c:pt>
                <c:pt idx="1445">
                  <c:v>1551.67871855422</c:v>
                </c:pt>
                <c:pt idx="1446">
                  <c:v>1545.54429045438</c:v>
                </c:pt>
                <c:pt idx="1447">
                  <c:v>1546.3732672246099</c:v>
                </c:pt>
                <c:pt idx="1448">
                  <c:v>1540.4046344788201</c:v>
                </c:pt>
                <c:pt idx="1449">
                  <c:v>1548.58387194529</c:v>
                </c:pt>
                <c:pt idx="1450">
                  <c:v>1544.54951833011</c:v>
                </c:pt>
                <c:pt idx="1451">
                  <c:v>1541.4546717211899</c:v>
                </c:pt>
                <c:pt idx="1452">
                  <c:v>1543.38895085171</c:v>
                </c:pt>
                <c:pt idx="1453">
                  <c:v>1549.74443942369</c:v>
                </c:pt>
                <c:pt idx="1454">
                  <c:v>1553.7235279208501</c:v>
                </c:pt>
                <c:pt idx="1455">
                  <c:v>1558.6973885423699</c:v>
                </c:pt>
                <c:pt idx="1456">
                  <c:v>1554.3314442190201</c:v>
                </c:pt>
                <c:pt idx="1457">
                  <c:v>1556.5420489397</c:v>
                </c:pt>
                <c:pt idx="1458">
                  <c:v>1562.0132956233599</c:v>
                </c:pt>
                <c:pt idx="1459">
                  <c:v>1556.2104582316099</c:v>
                </c:pt>
                <c:pt idx="1460">
                  <c:v>1555.8788675235201</c:v>
                </c:pt>
                <c:pt idx="1461">
                  <c:v>1550.6839464299501</c:v>
                </c:pt>
                <c:pt idx="1462">
                  <c:v>1549.19178824346</c:v>
                </c:pt>
                <c:pt idx="1463">
                  <c:v>1552.7287557965799</c:v>
                </c:pt>
                <c:pt idx="1464">
                  <c:v>1552.4524302065099</c:v>
                </c:pt>
                <c:pt idx="1465">
                  <c:v>1552.23136973436</c:v>
                </c:pt>
                <c:pt idx="1466">
                  <c:v>1557.5368210639699</c:v>
                </c:pt>
                <c:pt idx="1467">
                  <c:v>1563.0080677476301</c:v>
                </c:pt>
                <c:pt idx="1468">
                  <c:v>1564.99761199625</c:v>
                </c:pt>
                <c:pt idx="1469">
                  <c:v>1569.91620749975</c:v>
                </c:pt>
                <c:pt idx="1470">
                  <c:v>1566.7660957728101</c:v>
                </c:pt>
                <c:pt idx="1471">
                  <c:v>1572.3478726925</c:v>
                </c:pt>
                <c:pt idx="1472">
                  <c:v>1570.6899191519601</c:v>
                </c:pt>
                <c:pt idx="1473">
                  <c:v>1566.2134445926599</c:v>
                </c:pt>
                <c:pt idx="1474">
                  <c:v>1565.6607934124299</c:v>
                </c:pt>
                <c:pt idx="1475">
                  <c:v>1561.01852349909</c:v>
                </c:pt>
                <c:pt idx="1476">
                  <c:v>1560.4106072008401</c:v>
                </c:pt>
                <c:pt idx="1477">
                  <c:v>1567.6503376610499</c:v>
                </c:pt>
                <c:pt idx="1478">
                  <c:v>1561.7369700332799</c:v>
                </c:pt>
                <c:pt idx="1479">
                  <c:v>1566.87662600884</c:v>
                </c:pt>
                <c:pt idx="1480">
                  <c:v>1572.90052387265</c:v>
                </c:pt>
                <c:pt idx="1481">
                  <c:v>1576.2164309536299</c:v>
                </c:pt>
                <c:pt idx="1482">
                  <c:v>1579.5323380346099</c:v>
                </c:pt>
                <c:pt idx="1483">
                  <c:v>1580.47184504095</c:v>
                </c:pt>
                <c:pt idx="1484">
                  <c:v>1576.27169607164</c:v>
                </c:pt>
                <c:pt idx="1485">
                  <c:v>1583.2351009417901</c:v>
                </c:pt>
                <c:pt idx="1486">
                  <c:v>1579.4218077985799</c:v>
                </c:pt>
                <c:pt idx="1487">
                  <c:v>1576.1611658356201</c:v>
                </c:pt>
                <c:pt idx="1488">
                  <c:v>1573.67423552486</c:v>
                </c:pt>
                <c:pt idx="1489">
                  <c:v>1570.8557145060099</c:v>
                </c:pt>
                <c:pt idx="1490">
                  <c:v>1575.0005983573001</c:v>
                </c:pt>
                <c:pt idx="1491">
                  <c:v>1581.1350264571299</c:v>
                </c:pt>
                <c:pt idx="1492">
                  <c:v>1574.8900681212699</c:v>
                </c:pt>
                <c:pt idx="1493">
                  <c:v>1579.4770729166</c:v>
                </c:pt>
                <c:pt idx="1494">
                  <c:v>1585.5562358985001</c:v>
                </c:pt>
                <c:pt idx="1495">
                  <c:v>1590.1985058118401</c:v>
                </c:pt>
                <c:pt idx="1496">
                  <c:v>1593.2933524207699</c:v>
                </c:pt>
                <c:pt idx="1497">
                  <c:v>1588.4852871533801</c:v>
                </c:pt>
                <c:pt idx="1498">
                  <c:v>1589.4800592776501</c:v>
                </c:pt>
                <c:pt idx="1499">
                  <c:v>1593.9565338370301</c:v>
                </c:pt>
                <c:pt idx="1500">
                  <c:v>1590.0879755758101</c:v>
                </c:pt>
                <c:pt idx="1501">
                  <c:v>1588.6510825074199</c:v>
                </c:pt>
                <c:pt idx="1502">
                  <c:v>1585.0035847182701</c:v>
                </c:pt>
                <c:pt idx="1503">
                  <c:v>1587.1589243209401</c:v>
                </c:pt>
                <c:pt idx="1504">
                  <c:v>1592.8512314766499</c:v>
                </c:pt>
                <c:pt idx="1505">
                  <c:v>1596.7197897378701</c:v>
                </c:pt>
                <c:pt idx="1506">
                  <c:v>1589.42479415963</c:v>
                </c:pt>
                <c:pt idx="1507">
                  <c:v>1595.2828966693901</c:v>
                </c:pt>
                <c:pt idx="1508">
                  <c:v>1601.6936503592999</c:v>
                </c:pt>
                <c:pt idx="1509">
                  <c:v>1604.0147853160099</c:v>
                </c:pt>
                <c:pt idx="1510">
                  <c:v>1603.1305434277699</c:v>
                </c:pt>
                <c:pt idx="1511">
                  <c:v>1599.6488409927499</c:v>
                </c:pt>
                <c:pt idx="1512">
                  <c:v>1598.8198642224399</c:v>
                </c:pt>
                <c:pt idx="1513">
                  <c:v>1601.8041805953301</c:v>
                </c:pt>
                <c:pt idx="1514">
                  <c:v>1602.90948295571</c:v>
                </c:pt>
                <c:pt idx="1515">
                  <c:v>1598.70933398641</c:v>
                </c:pt>
                <c:pt idx="1516">
                  <c:v>1596.4987292657199</c:v>
                </c:pt>
                <c:pt idx="1517">
                  <c:v>1600.42255264495</c:v>
                </c:pt>
                <c:pt idx="1518">
                  <c:v>1607.82807845922</c:v>
                </c:pt>
                <c:pt idx="1519">
                  <c:v>1612.19402278249</c:v>
                </c:pt>
                <c:pt idx="1520">
                  <c:v>1604.1253155520401</c:v>
                </c:pt>
                <c:pt idx="1521">
                  <c:v>1612.91246931668</c:v>
                </c:pt>
                <c:pt idx="1522">
                  <c:v>1613.6861809689699</c:v>
                </c:pt>
                <c:pt idx="1523">
                  <c:v>1617.3336787580499</c:v>
                </c:pt>
                <c:pt idx="1524">
                  <c:v>1614.2940972671399</c:v>
                </c:pt>
                <c:pt idx="1525">
                  <c:v>1615.34413450942</c:v>
                </c:pt>
                <c:pt idx="1526">
                  <c:v>1609.15444129158</c:v>
                </c:pt>
                <c:pt idx="1527">
                  <c:v>1607.27542727898</c:v>
                </c:pt>
                <c:pt idx="1528">
                  <c:v>1613.7967112050001</c:v>
                </c:pt>
                <c:pt idx="1529">
                  <c:v>1610.6465994780699</c:v>
                </c:pt>
                <c:pt idx="1530">
                  <c:v>1611.75190183837</c:v>
                </c:pt>
                <c:pt idx="1531">
                  <c:v>1617.6100043481199</c:v>
                </c:pt>
                <c:pt idx="1532">
                  <c:v>1623.4128417398699</c:v>
                </c:pt>
                <c:pt idx="1533">
                  <c:v>1627.8893162992499</c:v>
                </c:pt>
                <c:pt idx="1534">
                  <c:v>1622.6943952056699</c:v>
                </c:pt>
                <c:pt idx="1535">
                  <c:v>1628.0551116532899</c:v>
                </c:pt>
                <c:pt idx="1536">
                  <c:v>1632.58685133069</c:v>
                </c:pt>
                <c:pt idx="1537">
                  <c:v>1630.37624661001</c:v>
                </c:pt>
                <c:pt idx="1538">
                  <c:v>1627.2814000010801</c:v>
                </c:pt>
                <c:pt idx="1539">
                  <c:v>1625.62344646055</c:v>
                </c:pt>
                <c:pt idx="1540">
                  <c:v>1622.03121378949</c:v>
                </c:pt>
                <c:pt idx="1541">
                  <c:v>1624.2418185101801</c:v>
                </c:pt>
                <c:pt idx="1542">
                  <c:v>1625.18132551643</c:v>
                </c:pt>
                <c:pt idx="1543">
                  <c:v>1625.5681813425399</c:v>
                </c:pt>
                <c:pt idx="1544">
                  <c:v>1627.1708697650499</c:v>
                </c:pt>
                <c:pt idx="1545">
                  <c:v>1634.5763955792299</c:v>
                </c:pt>
                <c:pt idx="1546">
                  <c:v>1639.0528701386099</c:v>
                </c:pt>
                <c:pt idx="1547">
                  <c:v>1641.2082097412799</c:v>
                </c:pt>
                <c:pt idx="1548">
                  <c:v>1639.66078643678</c:v>
                </c:pt>
                <c:pt idx="1549">
                  <c:v>1642.31351210158</c:v>
                </c:pt>
                <c:pt idx="1550">
                  <c:v>1647.5636983131801</c:v>
                </c:pt>
                <c:pt idx="1551">
                  <c:v>1641.81612603945</c:v>
                </c:pt>
                <c:pt idx="1552">
                  <c:v>1640.6555585610499</c:v>
                </c:pt>
                <c:pt idx="1553">
                  <c:v>1636.6764700638901</c:v>
                </c:pt>
                <c:pt idx="1554">
                  <c:v>1634.02374439908</c:v>
                </c:pt>
                <c:pt idx="1555">
                  <c:v>1640.1581724989101</c:v>
                </c:pt>
                <c:pt idx="1556">
                  <c:v>1636.89753053595</c:v>
                </c:pt>
                <c:pt idx="1557">
                  <c:v>1641.09767950525</c:v>
                </c:pt>
                <c:pt idx="1558">
                  <c:v>1645.5741540645499</c:v>
                </c:pt>
                <c:pt idx="1559">
                  <c:v>1651.8743775185101</c:v>
                </c:pt>
                <c:pt idx="1560">
                  <c:v>1655.5771404256</c:v>
                </c:pt>
                <c:pt idx="1561">
                  <c:v>1657.62194979224</c:v>
                </c:pt>
                <c:pt idx="1562">
                  <c:v>1654.2507775931599</c:v>
                </c:pt>
                <c:pt idx="1563">
                  <c:v>1659.6667591588</c:v>
                </c:pt>
                <c:pt idx="1564">
                  <c:v>1656.2403218417801</c:v>
                </c:pt>
                <c:pt idx="1565">
                  <c:v>1655.6876706616299</c:v>
                </c:pt>
                <c:pt idx="1566">
                  <c:v>1654.69289853736</c:v>
                </c:pt>
                <c:pt idx="1567">
                  <c:v>1649.7190379158401</c:v>
                </c:pt>
                <c:pt idx="1568">
                  <c:v>1651.3217263382801</c:v>
                </c:pt>
                <c:pt idx="1569">
                  <c:v>1658.7272521525399</c:v>
                </c:pt>
                <c:pt idx="1570">
                  <c:v>1652.2059682265999</c:v>
                </c:pt>
                <c:pt idx="1571">
                  <c:v>1656.2955869597999</c:v>
                </c:pt>
                <c:pt idx="1572">
                  <c:v>1665.0827407244301</c:v>
                </c:pt>
                <c:pt idx="1573">
                  <c:v>1668.23285245137</c:v>
                </c:pt>
                <c:pt idx="1574">
                  <c:v>1671.7145548864901</c:v>
                </c:pt>
                <c:pt idx="1575">
                  <c:v>1670.94084323419</c:v>
                </c:pt>
                <c:pt idx="1576">
                  <c:v>1667.2380803271001</c:v>
                </c:pt>
                <c:pt idx="1577">
                  <c:v>1675.1962573215201</c:v>
                </c:pt>
                <c:pt idx="1578">
                  <c:v>1669.4486850477899</c:v>
                </c:pt>
                <c:pt idx="1579">
                  <c:v>1671.7145548864901</c:v>
                </c:pt>
                <c:pt idx="1580">
                  <c:v>1665.46959655054</c:v>
                </c:pt>
                <c:pt idx="1581">
                  <c:v>1666.3538384388601</c:v>
                </c:pt>
                <c:pt idx="1582">
                  <c:v>1669.22762457573</c:v>
                </c:pt>
                <c:pt idx="1583">
                  <c:v>1677.2410666881501</c:v>
                </c:pt>
                <c:pt idx="1584">
                  <c:v>1679.89379235296</c:v>
                </c:pt>
                <c:pt idx="1585">
                  <c:v>1675.6936433836499</c:v>
                </c:pt>
                <c:pt idx="1586">
                  <c:v>1682.7123133718101</c:v>
                </c:pt>
                <c:pt idx="1587">
                  <c:v>1685.42030415463</c:v>
                </c:pt>
                <c:pt idx="1588">
                  <c:v>1687.29931816714</c:v>
                </c:pt>
                <c:pt idx="1589">
                  <c:v>1682.21492730967</c:v>
                </c:pt>
                <c:pt idx="1590">
                  <c:v>1681.99386683753</c:v>
                </c:pt>
                <c:pt idx="1591">
                  <c:v>1676.9647410980799</c:v>
                </c:pt>
                <c:pt idx="1592">
                  <c:v>1683.8728808501201</c:v>
                </c:pt>
                <c:pt idx="1593">
                  <c:v>1683.5965552600501</c:v>
                </c:pt>
                <c:pt idx="1594">
                  <c:v>1678.8990202286</c:v>
                </c:pt>
                <c:pt idx="1595">
                  <c:v>1681.55174589341</c:v>
                </c:pt>
                <c:pt idx="1596">
                  <c:v>1687.63090887523</c:v>
                </c:pt>
                <c:pt idx="1597">
                  <c:v>1694.81537421743</c:v>
                </c:pt>
                <c:pt idx="1598">
                  <c:v>1696.41806263995</c:v>
                </c:pt>
                <c:pt idx="1599">
                  <c:v>1694.7048439814</c:v>
                </c:pt>
                <c:pt idx="1600">
                  <c:v>1697.85495570834</c:v>
                </c:pt>
                <c:pt idx="1601">
                  <c:v>1702.49722562176</c:v>
                </c:pt>
                <c:pt idx="1602">
                  <c:v>1700.7287418451999</c:v>
                </c:pt>
                <c:pt idx="1603">
                  <c:v>1695.3680253975799</c:v>
                </c:pt>
                <c:pt idx="1604">
                  <c:v>1695.0916998074999</c:v>
                </c:pt>
                <c:pt idx="1605">
                  <c:v>1691.49946713644</c:v>
                </c:pt>
                <c:pt idx="1606">
                  <c:v>1700.0102953110099</c:v>
                </c:pt>
                <c:pt idx="1607">
                  <c:v>1694.87063933544</c:v>
                </c:pt>
                <c:pt idx="1608">
                  <c:v>1695.8101463416999</c:v>
                </c:pt>
                <c:pt idx="1609">
                  <c:v>1699.5129092488701</c:v>
                </c:pt>
                <c:pt idx="1610">
                  <c:v>1706.25525364687</c:v>
                </c:pt>
                <c:pt idx="1611">
                  <c:v>1709.90275143603</c:v>
                </c:pt>
                <c:pt idx="1612">
                  <c:v>1713.1081282809801</c:v>
                </c:pt>
                <c:pt idx="1613">
                  <c:v>1711.94756080258</c:v>
                </c:pt>
                <c:pt idx="1614">
                  <c:v>1714.1581655232601</c:v>
                </c:pt>
                <c:pt idx="1615">
                  <c:v>1716.09244465387</c:v>
                </c:pt>
                <c:pt idx="1616">
                  <c:v>1713.5502492251001</c:v>
                </c:pt>
                <c:pt idx="1617">
                  <c:v>1712.05809103861</c:v>
                </c:pt>
                <c:pt idx="1618">
                  <c:v>1707.02896529908</c:v>
                </c:pt>
                <c:pt idx="1619">
                  <c:v>1707.02896529908</c:v>
                </c:pt>
                <c:pt idx="1620">
                  <c:v>1712.8870678089199</c:v>
                </c:pt>
                <c:pt idx="1621">
                  <c:v>1709.35010025579</c:v>
                </c:pt>
                <c:pt idx="1622">
                  <c:v>1711.94756080258</c:v>
                </c:pt>
                <c:pt idx="1623">
                  <c:v>1719.9610029150101</c:v>
                </c:pt>
                <c:pt idx="1624">
                  <c:v>1727.09020313919</c:v>
                </c:pt>
                <c:pt idx="1625">
                  <c:v>1728.5823613256</c:v>
                </c:pt>
                <c:pt idx="1626">
                  <c:v>1729.7981939220099</c:v>
                </c:pt>
                <c:pt idx="1627">
                  <c:v>1729.742928804</c:v>
                </c:pt>
                <c:pt idx="1628">
                  <c:v>1731.7324730525399</c:v>
                </c:pt>
                <c:pt idx="1629">
                  <c:v>1729.9087241580401</c:v>
                </c:pt>
                <c:pt idx="1630">
                  <c:v>1727.3112636112501</c:v>
                </c:pt>
                <c:pt idx="1631">
                  <c:v>1724.9901286545401</c:v>
                </c:pt>
                <c:pt idx="1632">
                  <c:v>1722.8900541698899</c:v>
                </c:pt>
                <c:pt idx="1633">
                  <c:v>1724.6032728284399</c:v>
                </c:pt>
                <c:pt idx="1634">
                  <c:v>1731.78773817055</c:v>
                </c:pt>
                <c:pt idx="1635">
                  <c:v>1725.8743705427801</c:v>
                </c:pt>
                <c:pt idx="1636">
                  <c:v>1731.45614746246</c:v>
                </c:pt>
                <c:pt idx="1637">
                  <c:v>1739.41432445687</c:v>
                </c:pt>
                <c:pt idx="1638">
                  <c:v>1742.8960268919</c:v>
                </c:pt>
                <c:pt idx="1639">
                  <c:v>1746.81985027114</c:v>
                </c:pt>
                <c:pt idx="1640">
                  <c:v>1741.9565198856501</c:v>
                </c:pt>
                <c:pt idx="1641">
                  <c:v>1748.53306892969</c:v>
                </c:pt>
                <c:pt idx="1642">
                  <c:v>1748.3120084575401</c:v>
                </c:pt>
                <c:pt idx="1643">
                  <c:v>1743.17235248206</c:v>
                </c:pt>
                <c:pt idx="1644">
                  <c:v>1743.5592083081699</c:v>
                </c:pt>
                <c:pt idx="1645">
                  <c:v>1737.4800453263499</c:v>
                </c:pt>
                <c:pt idx="1646">
                  <c:v>1739.85644540099</c:v>
                </c:pt>
                <c:pt idx="1647">
                  <c:v>1744.9961013765601</c:v>
                </c:pt>
                <c:pt idx="1648">
                  <c:v>1753.89378537722</c:v>
                </c:pt>
                <c:pt idx="1649">
                  <c:v>1746.0461386189299</c:v>
                </c:pt>
                <c:pt idx="1650">
                  <c:v>1750.90946900433</c:v>
                </c:pt>
                <c:pt idx="1651">
                  <c:v>1755.77279938982</c:v>
                </c:pt>
                <c:pt idx="1652">
                  <c:v>1760.4703344212601</c:v>
                </c:pt>
                <c:pt idx="1653">
                  <c:v>1761.46510654553</c:v>
                </c:pt>
                <c:pt idx="1654">
                  <c:v>1756.65704127806</c:v>
                </c:pt>
                <c:pt idx="1655">
                  <c:v>1765.8863159868999</c:v>
                </c:pt>
                <c:pt idx="1656">
                  <c:v>1762.57040890591</c:v>
                </c:pt>
                <c:pt idx="1657">
                  <c:v>1760.4703344212601</c:v>
                </c:pt>
                <c:pt idx="1658">
                  <c:v>1756.0491249798899</c:v>
                </c:pt>
                <c:pt idx="1659">
                  <c:v>1754.3911714394401</c:v>
                </c:pt>
                <c:pt idx="1660">
                  <c:v>1758.4807901726399</c:v>
                </c:pt>
                <c:pt idx="1661">
                  <c:v>1766.4389671670499</c:v>
                </c:pt>
                <c:pt idx="1662">
                  <c:v>1769.86540448406</c:v>
                </c:pt>
                <c:pt idx="1663">
                  <c:v>1763.6204461482</c:v>
                </c:pt>
                <c:pt idx="1664">
                  <c:v>1771.9654789687199</c:v>
                </c:pt>
                <c:pt idx="1665">
                  <c:v>1775.1155906956601</c:v>
                </c:pt>
                <c:pt idx="1666">
                  <c:v>1778.1551721865601</c:v>
                </c:pt>
                <c:pt idx="1667">
                  <c:v>1775.0050604596199</c:v>
                </c:pt>
                <c:pt idx="1668">
                  <c:v>1773.7892278633001</c:v>
                </c:pt>
                <c:pt idx="1669">
                  <c:v>1769.81013936605</c:v>
                </c:pt>
                <c:pt idx="1670">
                  <c:v>1776.2761581740499</c:v>
                </c:pt>
                <c:pt idx="1671">
                  <c:v>1775.6682418758</c:v>
                </c:pt>
                <c:pt idx="1672">
                  <c:v>1769.4785486579599</c:v>
                </c:pt>
                <c:pt idx="1673">
                  <c:v>1771.13650219849</c:v>
                </c:pt>
                <c:pt idx="1674">
                  <c:v>1778.21043730458</c:v>
                </c:pt>
                <c:pt idx="1675">
                  <c:v>1785.3949026467801</c:v>
                </c:pt>
                <c:pt idx="1676">
                  <c:v>1787.1633864232599</c:v>
                </c:pt>
                <c:pt idx="1677">
                  <c:v>1784.89751658465</c:v>
                </c:pt>
                <c:pt idx="1678">
                  <c:v>1790.9214144484499</c:v>
                </c:pt>
                <c:pt idx="1679">
                  <c:v>1792.7451633430301</c:v>
                </c:pt>
                <c:pt idx="1680">
                  <c:v>1792.5793679889</c:v>
                </c:pt>
                <c:pt idx="1681">
                  <c:v>1790.6450888583699</c:v>
                </c:pt>
                <c:pt idx="1682">
                  <c:v>1789.5950516160001</c:v>
                </c:pt>
                <c:pt idx="1683">
                  <c:v>1783.90274446029</c:v>
                </c:pt>
                <c:pt idx="1684">
                  <c:v>1785.00804682068</c:v>
                </c:pt>
                <c:pt idx="1685">
                  <c:v>1788.21342366563</c:v>
                </c:pt>
                <c:pt idx="1686">
                  <c:v>1786.5554701251001</c:v>
                </c:pt>
                <c:pt idx="1687">
                  <c:v>1790.7556190943999</c:v>
                </c:pt>
                <c:pt idx="1688">
                  <c:v>1798.49273561676</c:v>
                </c:pt>
                <c:pt idx="1689">
                  <c:v>1803.2455357661299</c:v>
                </c:pt>
                <c:pt idx="1690">
                  <c:v>1806.34038237505</c:v>
                </c:pt>
                <c:pt idx="1691">
                  <c:v>1804.2403078904799</c:v>
                </c:pt>
                <c:pt idx="1692">
                  <c:v>1807.50094985345</c:v>
                </c:pt>
                <c:pt idx="1693">
                  <c:v>1809.65628945612</c:v>
                </c:pt>
                <c:pt idx="1694">
                  <c:v>1807.0035637913199</c:v>
                </c:pt>
                <c:pt idx="1695">
                  <c:v>1806.06405678498</c:v>
                </c:pt>
                <c:pt idx="1696">
                  <c:v>1801.7533775797201</c:v>
                </c:pt>
                <c:pt idx="1697">
                  <c:v>1800.37174962926</c:v>
                </c:pt>
                <c:pt idx="1698">
                  <c:v>1805.29034513277</c:v>
                </c:pt>
                <c:pt idx="1699">
                  <c:v>1803.3560660021601</c:v>
                </c:pt>
                <c:pt idx="1700">
                  <c:v>1804.6271637165901</c:v>
                </c:pt>
                <c:pt idx="1701">
                  <c:v>1811.70109882268</c:v>
                </c:pt>
                <c:pt idx="1702">
                  <c:v>1819.1066246369401</c:v>
                </c:pt>
                <c:pt idx="1703">
                  <c:v>1821.81461541976</c:v>
                </c:pt>
                <c:pt idx="1704">
                  <c:v>1825.6831736808899</c:v>
                </c:pt>
                <c:pt idx="1705">
                  <c:v>1823.9146899044099</c:v>
                </c:pt>
                <c:pt idx="1706">
                  <c:v>1825.9594992710499</c:v>
                </c:pt>
                <c:pt idx="1707">
                  <c:v>1827.2305969853901</c:v>
                </c:pt>
                <c:pt idx="1708">
                  <c:v>1821.81461541976</c:v>
                </c:pt>
                <c:pt idx="1709">
                  <c:v>1821.64882006571</c:v>
                </c:pt>
                <c:pt idx="1710">
                  <c:v>1817.0065501522799</c:v>
                </c:pt>
                <c:pt idx="1711">
                  <c:v>1819.76980605312</c:v>
                </c:pt>
                <c:pt idx="1712">
                  <c:v>1826.3463550971501</c:v>
                </c:pt>
                <c:pt idx="1713">
                  <c:v>1820.76457817747</c:v>
                </c:pt>
                <c:pt idx="1714">
                  <c:v>1824.6331364386001</c:v>
                </c:pt>
                <c:pt idx="1715">
                  <c:v>1833.80714602935</c:v>
                </c:pt>
                <c:pt idx="1716">
                  <c:v>1838.33888570674</c:v>
                </c:pt>
                <c:pt idx="1717">
                  <c:v>1840.4389601913999</c:v>
                </c:pt>
                <c:pt idx="1718">
                  <c:v>1841.37846719765</c:v>
                </c:pt>
                <c:pt idx="1719">
                  <c:v>1836.0730158680501</c:v>
                </c:pt>
                <c:pt idx="1720">
                  <c:v>1844.7496393966501</c:v>
                </c:pt>
                <c:pt idx="1721">
                  <c:v>1838.78100665086</c:v>
                </c:pt>
                <c:pt idx="1722">
                  <c:v>1839.60998342109</c:v>
                </c:pt>
                <c:pt idx="1723">
                  <c:v>1834.4703274456101</c:v>
                </c:pt>
                <c:pt idx="1724">
                  <c:v>1833.2544948492</c:v>
                </c:pt>
                <c:pt idx="1725">
                  <c:v>1837.4546438185</c:v>
                </c:pt>
                <c:pt idx="1726">
                  <c:v>1845.9102068750501</c:v>
                </c:pt>
                <c:pt idx="1727">
                  <c:v>1838.1178252346799</c:v>
                </c:pt>
                <c:pt idx="1728">
                  <c:v>1843.97592774444</c:v>
                </c:pt>
                <c:pt idx="1729">
                  <c:v>1852.37622568297</c:v>
                </c:pt>
                <c:pt idx="1730">
                  <c:v>1855.0289513477801</c:v>
                </c:pt>
                <c:pt idx="1731">
                  <c:v>1858.89750960891</c:v>
                </c:pt>
                <c:pt idx="1732">
                  <c:v>1854.25523969557</c:v>
                </c:pt>
                <c:pt idx="1733">
                  <c:v>1854.4763001676299</c:v>
                </c:pt>
                <c:pt idx="1734">
                  <c:v>1859.2291003170899</c:v>
                </c:pt>
                <c:pt idx="1735">
                  <c:v>1856.41057929824</c:v>
                </c:pt>
                <c:pt idx="1736">
                  <c:v>1855.3605420558699</c:v>
                </c:pt>
                <c:pt idx="1737">
                  <c:v>1851.8235745028201</c:v>
                </c:pt>
                <c:pt idx="1738">
                  <c:v>1853.92364898748</c:v>
                </c:pt>
                <c:pt idx="1739">
                  <c:v>1859.17383519907</c:v>
                </c:pt>
                <c:pt idx="1740">
                  <c:v>1866.8004214853099</c:v>
                </c:pt>
                <c:pt idx="1741">
                  <c:v>1860.77652362151</c:v>
                </c:pt>
                <c:pt idx="1742">
                  <c:v>1866.96621683935</c:v>
                </c:pt>
                <c:pt idx="1743">
                  <c:v>1871.6637518708001</c:v>
                </c:pt>
                <c:pt idx="1744">
                  <c:v>1876.41655202025</c:v>
                </c:pt>
                <c:pt idx="1745">
                  <c:v>1874.7585984797199</c:v>
                </c:pt>
                <c:pt idx="1746">
                  <c:v>1870.8347751005699</c:v>
                </c:pt>
                <c:pt idx="1747">
                  <c:v>1868.6794354978999</c:v>
                </c:pt>
                <c:pt idx="1748">
                  <c:v>1874.0401519455199</c:v>
                </c:pt>
                <c:pt idx="1749">
                  <c:v>1872.6032588770499</c:v>
                </c:pt>
                <c:pt idx="1750">
                  <c:v>1868.40310990783</c:v>
                </c:pt>
                <c:pt idx="1751">
                  <c:v>1868.73470061592</c:v>
                </c:pt>
                <c:pt idx="1752">
                  <c:v>1874.8691287157501</c:v>
                </c:pt>
                <c:pt idx="1753">
                  <c:v>1882.2193894120001</c:v>
                </c:pt>
                <c:pt idx="1754">
                  <c:v>1885.1484406668801</c:v>
                </c:pt>
                <c:pt idx="1755">
                  <c:v>1881.33514752376</c:v>
                </c:pt>
                <c:pt idx="1756">
                  <c:v>1889.01699892801</c:v>
                </c:pt>
                <c:pt idx="1757">
                  <c:v>1891.2276036486901</c:v>
                </c:pt>
                <c:pt idx="1758">
                  <c:v>1892.88555718923</c:v>
                </c:pt>
                <c:pt idx="1759">
                  <c:v>1888.1880221577801</c:v>
                </c:pt>
                <c:pt idx="1760">
                  <c:v>1888.1880221577801</c:v>
                </c:pt>
                <c:pt idx="1761">
                  <c:v>1882.7167754741299</c:v>
                </c:pt>
                <c:pt idx="1762">
                  <c:v>1892.0013153008999</c:v>
                </c:pt>
                <c:pt idx="1763">
                  <c:v>1889.01699892801</c:v>
                </c:pt>
                <c:pt idx="1764">
                  <c:v>1886.1984779091599</c:v>
                </c:pt>
                <c:pt idx="1765">
                  <c:v>1888.0222268037401</c:v>
                </c:pt>
                <c:pt idx="1766">
                  <c:v>1896.64358521433</c:v>
                </c:pt>
                <c:pt idx="1767">
                  <c:v>1902.00430166195</c:v>
                </c:pt>
                <c:pt idx="1768">
                  <c:v>1905.0991482708801</c:v>
                </c:pt>
                <c:pt idx="1769">
                  <c:v>1906.1491855132499</c:v>
                </c:pt>
                <c:pt idx="1770">
                  <c:v>1907.1439576375201</c:v>
                </c:pt>
                <c:pt idx="1771">
                  <c:v>1911.01251589865</c:v>
                </c:pt>
                <c:pt idx="1772">
                  <c:v>1908.24925999782</c:v>
                </c:pt>
                <c:pt idx="1773">
                  <c:v>1907.0334274014899</c:v>
                </c:pt>
                <c:pt idx="1774">
                  <c:v>1904.21490638264</c:v>
                </c:pt>
                <c:pt idx="1775">
                  <c:v>1900.2358178853899</c:v>
                </c:pt>
                <c:pt idx="1776">
                  <c:v>1903.2753993763799</c:v>
                </c:pt>
                <c:pt idx="1777">
                  <c:v>1902.77801331416</c:v>
                </c:pt>
                <c:pt idx="1778">
                  <c:v>1903.2753993763799</c:v>
                </c:pt>
                <c:pt idx="1779">
                  <c:v>1908.9677065321</c:v>
                </c:pt>
                <c:pt idx="1780">
                  <c:v>1916.4284974642901</c:v>
                </c:pt>
                <c:pt idx="1781">
                  <c:v>1920.0759952534499</c:v>
                </c:pt>
                <c:pt idx="1782">
                  <c:v>1924.77353028481</c:v>
                </c:pt>
                <c:pt idx="1783">
                  <c:v>1920.51811619757</c:v>
                </c:pt>
                <c:pt idx="1784">
                  <c:v>1925.1051209928901</c:v>
                </c:pt>
                <c:pt idx="1785">
                  <c:v>1925.43671170107</c:v>
                </c:pt>
                <c:pt idx="1786">
                  <c:v>1923.0603116263401</c:v>
                </c:pt>
                <c:pt idx="1787">
                  <c:v>1922.01027438397</c:v>
                </c:pt>
                <c:pt idx="1788">
                  <c:v>1915.4337253400199</c:v>
                </c:pt>
                <c:pt idx="1789">
                  <c:v>1916.4284974642901</c:v>
                </c:pt>
                <c:pt idx="1790">
                  <c:v>1921.9550092659599</c:v>
                </c:pt>
                <c:pt idx="1791">
                  <c:v>1918.9154277750499</c:v>
                </c:pt>
                <c:pt idx="1792">
                  <c:v>1922.6734558002399</c:v>
                </c:pt>
                <c:pt idx="1793">
                  <c:v>1928.3104978379299</c:v>
                </c:pt>
                <c:pt idx="1794">
                  <c:v>1935.32916782601</c:v>
                </c:pt>
                <c:pt idx="1795">
                  <c:v>1937.9818934908101</c:v>
                </c:pt>
                <c:pt idx="1796">
                  <c:v>1941.13200521775</c:v>
                </c:pt>
                <c:pt idx="1797">
                  <c:v>1934.7765166458601</c:v>
                </c:pt>
                <c:pt idx="1798">
                  <c:v>1944.17158670866</c:v>
                </c:pt>
                <c:pt idx="1799">
                  <c:v>1941.24253545378</c:v>
                </c:pt>
                <c:pt idx="1800">
                  <c:v>1938.20295396287</c:v>
                </c:pt>
                <c:pt idx="1801">
                  <c:v>1934.9975771179199</c:v>
                </c:pt>
                <c:pt idx="1802">
                  <c:v>1932.2343212170799</c:v>
                </c:pt>
                <c:pt idx="1803">
                  <c:v>1935.93708412417</c:v>
                </c:pt>
                <c:pt idx="1804">
                  <c:v>1943.45314017446</c:v>
                </c:pt>
                <c:pt idx="1805">
                  <c:v>1938.2582190808801</c:v>
                </c:pt>
                <c:pt idx="1806">
                  <c:v>1941.6846563979</c:v>
                </c:pt>
                <c:pt idx="1807">
                  <c:v>1950.3060148085699</c:v>
                </c:pt>
                <c:pt idx="1808">
                  <c:v>1953.6219218895601</c:v>
                </c:pt>
                <c:pt idx="1809">
                  <c:v>1957.3799499146601</c:v>
                </c:pt>
                <c:pt idx="1810">
                  <c:v>1954.72722424986</c:v>
                </c:pt>
                <c:pt idx="1811">
                  <c:v>1952.9587404732899</c:v>
                </c:pt>
                <c:pt idx="1812">
                  <c:v>1959.0931685732101</c:v>
                </c:pt>
                <c:pt idx="1813">
                  <c:v>1955.6114661381</c:v>
                </c:pt>
                <c:pt idx="1814">
                  <c:v>1956.44044290841</c:v>
                </c:pt>
                <c:pt idx="1815">
                  <c:v>1949.4217729202501</c:v>
                </c:pt>
                <c:pt idx="1816">
                  <c:v>1951.3007869328401</c:v>
                </c:pt>
                <c:pt idx="1817">
                  <c:v>1956.2746475543599</c:v>
                </c:pt>
                <c:pt idx="1818">
                  <c:v>1963.5143780144899</c:v>
                </c:pt>
                <c:pt idx="1819">
                  <c:v>1966.60922462342</c:v>
                </c:pt>
                <c:pt idx="1820">
                  <c:v>1964.28808966679</c:v>
                </c:pt>
                <c:pt idx="1821">
                  <c:v>1970.03566194052</c:v>
                </c:pt>
                <c:pt idx="1822">
                  <c:v>1972.1910015430999</c:v>
                </c:pt>
                <c:pt idx="1823">
                  <c:v>1973.9042202016501</c:v>
                </c:pt>
                <c:pt idx="1824">
                  <c:v>1970.47778288464</c:v>
                </c:pt>
                <c:pt idx="1825">
                  <c:v>1970.5883131206699</c:v>
                </c:pt>
                <c:pt idx="1826">
                  <c:v>1963.4591128964801</c:v>
                </c:pt>
                <c:pt idx="1827">
                  <c:v>1974.01475043768</c:v>
                </c:pt>
                <c:pt idx="1828">
                  <c:v>1968.93035958013</c:v>
                </c:pt>
                <c:pt idx="1829">
                  <c:v>1967.5487316297599</c:v>
                </c:pt>
                <c:pt idx="1830">
                  <c:v>1971.7488805989799</c:v>
                </c:pt>
                <c:pt idx="1831">
                  <c:v>1979.76232271141</c:v>
                </c:pt>
                <c:pt idx="1832">
                  <c:v>1985.3993647491</c:v>
                </c:pt>
                <c:pt idx="1833">
                  <c:v>1988.49421135803</c:v>
                </c:pt>
                <c:pt idx="1834">
                  <c:v>1987.00205317162</c:v>
                </c:pt>
                <c:pt idx="1835">
                  <c:v>1990.04163466253</c:v>
                </c:pt>
                <c:pt idx="1836">
                  <c:v>1992.6943603273401</c:v>
                </c:pt>
                <c:pt idx="1837">
                  <c:v>1987.3889089977299</c:v>
                </c:pt>
                <c:pt idx="1838">
                  <c:v>1988.88106718413</c:v>
                </c:pt>
                <c:pt idx="1839">
                  <c:v>1984.84671356896</c:v>
                </c:pt>
                <c:pt idx="1840">
                  <c:v>1982.8571693203301</c:v>
                </c:pt>
                <c:pt idx="1841">
                  <c:v>1989.76530907246</c:v>
                </c:pt>
                <c:pt idx="1842">
                  <c:v>1985.12303915903</c:v>
                </c:pt>
                <c:pt idx="1843">
                  <c:v>1987.0573182896401</c:v>
                </c:pt>
                <c:pt idx="1844">
                  <c:v>2001.92363503609</c:v>
                </c:pt>
                <c:pt idx="1845">
                  <c:v>1999.1051140172401</c:v>
                </c:pt>
                <c:pt idx="1846">
                  <c:v>1997.6682209488599</c:v>
                </c:pt>
                <c:pt idx="1847">
                  <c:v>1991.3127323768799</c:v>
                </c:pt>
                <c:pt idx="1848">
                  <c:v>1995.2918208741301</c:v>
                </c:pt>
                <c:pt idx="1849">
                  <c:v>2001.4262489739599</c:v>
                </c:pt>
                <c:pt idx="1850">
                  <c:v>2007.9475328998999</c:v>
                </c:pt>
                <c:pt idx="1851">
                  <c:v>2001.31571873793</c:v>
                </c:pt>
                <c:pt idx="1852">
                  <c:v>2007.3396166017301</c:v>
                </c:pt>
                <c:pt idx="1853">
                  <c:v>2012.1476818691999</c:v>
                </c:pt>
                <c:pt idx="1854">
                  <c:v>2017.0110122546901</c:v>
                </c:pt>
                <c:pt idx="1855">
                  <c:v>2013.9714307637801</c:v>
                </c:pt>
                <c:pt idx="1856">
                  <c:v>2011.31870509898</c:v>
                </c:pt>
                <c:pt idx="1857">
                  <c:v>2010.32393297463</c:v>
                </c:pt>
                <c:pt idx="1858">
                  <c:v>2015.40832383217</c:v>
                </c:pt>
                <c:pt idx="1859">
                  <c:v>2015.7951796582799</c:v>
                </c:pt>
                <c:pt idx="1860">
                  <c:v>2011.20817486295</c:v>
                </c:pt>
                <c:pt idx="1861">
                  <c:v>2009.1081003782999</c:v>
                </c:pt>
                <c:pt idx="1862">
                  <c:v>2013.63984005561</c:v>
                </c:pt>
                <c:pt idx="1863">
                  <c:v>2020.5479798077399</c:v>
                </c:pt>
                <c:pt idx="1864">
                  <c:v>2025.0244543671199</c:v>
                </c:pt>
                <c:pt idx="1865">
                  <c:v>2027.40085444176</c:v>
                </c:pt>
                <c:pt idx="1866">
                  <c:v>2025.9086962553599</c:v>
                </c:pt>
                <c:pt idx="1867">
                  <c:v>2028.11930097604</c:v>
                </c:pt>
                <c:pt idx="1868">
                  <c:v>2031.2694127029799</c:v>
                </c:pt>
                <c:pt idx="1869">
                  <c:v>2026.68240790757</c:v>
                </c:pt>
                <c:pt idx="1870">
                  <c:v>2026.24028696345</c:v>
                </c:pt>
                <c:pt idx="1871">
                  <c:v>2021.32169145995</c:v>
                </c:pt>
                <c:pt idx="1872">
                  <c:v>2030.6614964048199</c:v>
                </c:pt>
                <c:pt idx="1873">
                  <c:v>2028.0640358580299</c:v>
                </c:pt>
                <c:pt idx="1874">
                  <c:v>2021.5427519320101</c:v>
                </c:pt>
                <c:pt idx="1875">
                  <c:v>2025.4665753112399</c:v>
                </c:pt>
                <c:pt idx="1876">
                  <c:v>2032.4299801812999</c:v>
                </c:pt>
                <c:pt idx="1877">
                  <c:v>2040.88554323784</c:v>
                </c:pt>
                <c:pt idx="1878">
                  <c:v>2040.6644827657799</c:v>
                </c:pt>
                <c:pt idx="1879">
                  <c:v>2044.6988363810499</c:v>
                </c:pt>
                <c:pt idx="1880">
                  <c:v>2044.03565496478</c:v>
                </c:pt>
                <c:pt idx="1881">
                  <c:v>2047.6278876359199</c:v>
                </c:pt>
                <c:pt idx="1882">
                  <c:v>2045.36201779723</c:v>
                </c:pt>
                <c:pt idx="1883">
                  <c:v>2041.4934595360901</c:v>
                </c:pt>
                <c:pt idx="1884">
                  <c:v>2041.8250502441799</c:v>
                </c:pt>
                <c:pt idx="1885">
                  <c:v>2038.3433478090701</c:v>
                </c:pt>
                <c:pt idx="1886">
                  <c:v>2045.36201779723</c:v>
                </c:pt>
                <c:pt idx="1887">
                  <c:v>2040.7197478838</c:v>
                </c:pt>
                <c:pt idx="1888">
                  <c:v>2041.3829292999801</c:v>
                </c:pt>
                <c:pt idx="1889">
                  <c:v>2046.3567899215</c:v>
                </c:pt>
                <c:pt idx="1890">
                  <c:v>2053.8175808537699</c:v>
                </c:pt>
                <c:pt idx="1891">
                  <c:v>2059.0677670653699</c:v>
                </c:pt>
                <c:pt idx="1892">
                  <c:v>2062.4389392643602</c:v>
                </c:pt>
                <c:pt idx="1893">
                  <c:v>2060.00727407162</c:v>
                </c:pt>
                <c:pt idx="1894">
                  <c:v>2062.32840902833</c:v>
                </c:pt>
                <c:pt idx="1895">
                  <c:v>2064.8706044571099</c:v>
                </c:pt>
                <c:pt idx="1896">
                  <c:v>2060.4493950157398</c:v>
                </c:pt>
                <c:pt idx="1897">
                  <c:v>2059.4546228914701</c:v>
                </c:pt>
                <c:pt idx="1898">
                  <c:v>2053.1543994375902</c:v>
                </c:pt>
                <c:pt idx="1899">
                  <c:v>2053.4307250276702</c:v>
                </c:pt>
                <c:pt idx="1900">
                  <c:v>2060.3388647797101</c:v>
                </c:pt>
                <c:pt idx="1901">
                  <c:v>2055.8071251023998</c:v>
                </c:pt>
                <c:pt idx="1902">
                  <c:v>2058.23879029514</c:v>
                </c:pt>
                <c:pt idx="1903">
                  <c:v>2066.1417021714501</c:v>
                </c:pt>
                <c:pt idx="1904">
                  <c:v>2073.8235535757899</c:v>
                </c:pt>
                <c:pt idx="1905">
                  <c:v>2075.7025675883801</c:v>
                </c:pt>
                <c:pt idx="1906">
                  <c:v>2075.8683629424299</c:v>
                </c:pt>
                <c:pt idx="1907">
                  <c:v>2072.3866605073999</c:v>
                </c:pt>
                <c:pt idx="1908">
                  <c:v>2081.5606700981398</c:v>
                </c:pt>
                <c:pt idx="1909">
                  <c:v>2076.19995365052</c:v>
                </c:pt>
                <c:pt idx="1910">
                  <c:v>2075.1499164082302</c:v>
                </c:pt>
                <c:pt idx="1911">
                  <c:v>2073.60249310373</c:v>
                </c:pt>
                <c:pt idx="1912">
                  <c:v>2068.7944278362602</c:v>
                </c:pt>
                <c:pt idx="1913">
                  <c:v>2072.3313953893798</c:v>
                </c:pt>
                <c:pt idx="1914">
                  <c:v>2079.7369212035601</c:v>
                </c:pt>
                <c:pt idx="1915">
                  <c:v>2073.9340838118201</c:v>
                </c:pt>
                <c:pt idx="1916">
                  <c:v>2079.9027165576099</c:v>
                </c:pt>
                <c:pt idx="1917">
                  <c:v>2088.1924842601102</c:v>
                </c:pt>
                <c:pt idx="1918">
                  <c:v>2090.95574016094</c:v>
                </c:pt>
                <c:pt idx="1919">
                  <c:v>2094.7690333041501</c:v>
                </c:pt>
                <c:pt idx="1920">
                  <c:v>2091.6741866952202</c:v>
                </c:pt>
                <c:pt idx="1921">
                  <c:v>2089.1319912664499</c:v>
                </c:pt>
                <c:pt idx="1922">
                  <c:v>2097.03490314285</c:v>
                </c:pt>
                <c:pt idx="1923">
                  <c:v>2093.7189960617802</c:v>
                </c:pt>
                <c:pt idx="1924">
                  <c:v>2092.7794890555201</c:v>
                </c:pt>
                <c:pt idx="1925">
                  <c:v>2087.9161586700302</c:v>
                </c:pt>
                <c:pt idx="1926">
                  <c:v>2088.1372191420901</c:v>
                </c:pt>
                <c:pt idx="1927">
                  <c:v>2094.1058518879699</c:v>
                </c:pt>
                <c:pt idx="1928">
                  <c:v>2103.9983080129</c:v>
                </c:pt>
                <c:pt idx="1929">
                  <c:v>2095.3216844843</c:v>
                </c:pt>
                <c:pt idx="1930">
                  <c:v>2102.22982423642</c:v>
                </c:pt>
                <c:pt idx="1931">
                  <c:v>2108.8063732803798</c:v>
                </c:pt>
                <c:pt idx="1932">
                  <c:v>2112.5644013054798</c:v>
                </c:pt>
                <c:pt idx="1933">
                  <c:v>2112.95125713158</c:v>
                </c:pt>
                <c:pt idx="1934">
                  <c:v>2107.6458058019798</c:v>
                </c:pt>
                <c:pt idx="1935">
                  <c:v>2107.6458058019798</c:v>
                </c:pt>
                <c:pt idx="1936">
                  <c:v>2101.95349864626</c:v>
                </c:pt>
                <c:pt idx="1937">
                  <c:v>2112.2328105973902</c:v>
                </c:pt>
                <c:pt idx="1938">
                  <c:v>2109.52481981457</c:v>
                </c:pt>
                <c:pt idx="1939">
                  <c:v>2107.20368485786</c:v>
                </c:pt>
                <c:pt idx="1940">
                  <c:v>2111.1275082370898</c:v>
                </c:pt>
                <c:pt idx="1941">
                  <c:v>2118.8646247594402</c:v>
                </c:pt>
                <c:pt idx="1942">
                  <c:v>2124.2253412069799</c:v>
                </c:pt>
                <c:pt idx="1943">
                  <c:v>2127.8728389961402</c:v>
                </c:pt>
                <c:pt idx="1944">
                  <c:v>2124.3911365611102</c:v>
                </c:pt>
                <c:pt idx="1945">
                  <c:v>2129.1992018285</c:v>
                </c:pt>
                <c:pt idx="1946">
                  <c:v>2132.68090426361</c:v>
                </c:pt>
                <c:pt idx="1947">
                  <c:v>2128.0938994682001</c:v>
                </c:pt>
                <c:pt idx="1948">
                  <c:v>2128.1491645862102</c:v>
                </c:pt>
                <c:pt idx="1949">
                  <c:v>2125.6069691574398</c:v>
                </c:pt>
                <c:pt idx="1950">
                  <c:v>2123.0647737286599</c:v>
                </c:pt>
                <c:pt idx="1951">
                  <c:v>2132.1282530833801</c:v>
                </c:pt>
                <c:pt idx="1952">
                  <c:v>2124.55693191515</c:v>
                </c:pt>
                <c:pt idx="1953">
                  <c:v>2128.1491645862102</c:v>
                </c:pt>
                <c:pt idx="1954">
                  <c:v>2134.0072670959698</c:v>
                </c:pt>
                <c:pt idx="1955">
                  <c:v>2142.8496859786201</c:v>
                </c:pt>
                <c:pt idx="1956">
                  <c:v>2143.8444581029798</c:v>
                </c:pt>
                <c:pt idx="1957">
                  <c:v>2149.1499094325</c:v>
                </c:pt>
                <c:pt idx="1958">
                  <c:v>2148.8183187244099</c:v>
                </c:pt>
                <c:pt idx="1959">
                  <c:v>2150.4762722649398</c:v>
                </c:pt>
                <c:pt idx="1960">
                  <c:v>2151.3605141531798</c:v>
                </c:pt>
                <c:pt idx="1961">
                  <c:v>2148.32093266227</c:v>
                </c:pt>
                <c:pt idx="1962">
                  <c:v>2147.3261605379998</c:v>
                </c:pt>
                <c:pt idx="1963">
                  <c:v>2143.4576022767901</c:v>
                </c:pt>
                <c:pt idx="1964">
                  <c:v>2145.72347211549</c:v>
                </c:pt>
                <c:pt idx="1965">
                  <c:v>2147.5472210100602</c:v>
                </c:pt>
                <c:pt idx="1966">
                  <c:v>2147.16036518396</c:v>
                </c:pt>
                <c:pt idx="1967">
                  <c:v>2152.35528627754</c:v>
                </c:pt>
                <c:pt idx="1968">
                  <c:v>2160.3687283899599</c:v>
                </c:pt>
                <c:pt idx="1969">
                  <c:v>2164.3478168871302</c:v>
                </c:pt>
                <c:pt idx="1970">
                  <c:v>2167.7742542041401</c:v>
                </c:pt>
                <c:pt idx="1971">
                  <c:v>2169.1558821546</c:v>
                </c:pt>
                <c:pt idx="1972">
                  <c:v>2170.59277522299</c:v>
                </c:pt>
                <c:pt idx="1973">
                  <c:v>2174.0192125399999</c:v>
                </c:pt>
                <c:pt idx="1974">
                  <c:v>2170.4822449869598</c:v>
                </c:pt>
                <c:pt idx="1975">
                  <c:v>2169.4874728626901</c:v>
                </c:pt>
                <c:pt idx="1976">
                  <c:v>2165.5083843654402</c:v>
                </c:pt>
                <c:pt idx="1977">
                  <c:v>2163.35304476286</c:v>
                </c:pt>
                <c:pt idx="1978">
                  <c:v>2168.1611100302498</c:v>
                </c:pt>
                <c:pt idx="1979">
                  <c:v>2168.1058449122302</c:v>
                </c:pt>
                <c:pt idx="1980">
                  <c:v>2169.4874728626901</c:v>
                </c:pt>
                <c:pt idx="1981">
                  <c:v>2175.51137072649</c:v>
                </c:pt>
                <c:pt idx="1982">
                  <c:v>2183.4142826028901</c:v>
                </c:pt>
                <c:pt idx="1983">
                  <c:v>2186.1222733857098</c:v>
                </c:pt>
                <c:pt idx="1984">
                  <c:v>2190.4882177089798</c:v>
                </c:pt>
                <c:pt idx="1985">
                  <c:v>2186.50912921181</c:v>
                </c:pt>
                <c:pt idx="1986">
                  <c:v>2185.8459477956299</c:v>
                </c:pt>
                <c:pt idx="1987">
                  <c:v>2191.6487851873799</c:v>
                </c:pt>
                <c:pt idx="1988">
                  <c:v>2188.3881432244102</c:v>
                </c:pt>
                <c:pt idx="1989">
                  <c:v>2187.4486362180701</c:v>
                </c:pt>
                <c:pt idx="1990">
                  <c:v>2183.9669337830401</c:v>
                </c:pt>
                <c:pt idx="1991">
                  <c:v>2187.3381059820399</c:v>
                </c:pt>
                <c:pt idx="1992">
                  <c:v>2191.0961340072299</c:v>
                </c:pt>
                <c:pt idx="1993">
                  <c:v>2189.6592409387499</c:v>
                </c:pt>
                <c:pt idx="1994">
                  <c:v>2192.31196660356</c:v>
                </c:pt>
                <c:pt idx="1995">
                  <c:v>2202.0938924925499</c:v>
                </c:pt>
                <c:pt idx="1996">
                  <c:v>2204.9676786294099</c:v>
                </c:pt>
                <c:pt idx="1997">
                  <c:v>2209.2230927166502</c:v>
                </c:pt>
                <c:pt idx="1998">
                  <c:v>2209.66521366077</c:v>
                </c:pt>
                <c:pt idx="1999">
                  <c:v>2206.4045716977998</c:v>
                </c:pt>
                <c:pt idx="2000">
                  <c:v>2205.1887391014702</c:v>
                </c:pt>
                <c:pt idx="2001">
                  <c:v>2211.2126369652701</c:v>
                </c:pt>
                <c:pt idx="2002">
                  <c:v>2208.1730554743699</c:v>
                </c:pt>
                <c:pt idx="2003">
                  <c:v>2203.3649902068901</c:v>
                </c:pt>
                <c:pt idx="2004">
                  <c:v>2206.0729809897098</c:v>
                </c:pt>
                <c:pt idx="2005">
                  <c:v>2214.2522184561799</c:v>
                </c:pt>
                <c:pt idx="2006">
                  <c:v>2221.1603582083098</c:v>
                </c:pt>
                <c:pt idx="2007">
                  <c:v>2224.47626528929</c:v>
                </c:pt>
                <c:pt idx="2008">
                  <c:v>2226.18948394776</c:v>
                </c:pt>
                <c:pt idx="2009">
                  <c:v>2227.5711118982199</c:v>
                </c:pt>
                <c:pt idx="2010">
                  <c:v>2226.9079304820398</c:v>
                </c:pt>
                <c:pt idx="2011">
                  <c:v>2222.3761908046399</c:v>
                </c:pt>
                <c:pt idx="2012">
                  <c:v>2215.19172546244</c:v>
                </c:pt>
                <c:pt idx="2013">
                  <c:v>2219.0602837236602</c:v>
                </c:pt>
                <c:pt idx="2014">
                  <c:v>2229.8369817369198</c:v>
                </c:pt>
                <c:pt idx="2015">
                  <c:v>2222.5419861586802</c:v>
                </c:pt>
                <c:pt idx="2016">
                  <c:v>2231.4949352773701</c:v>
                </c:pt>
                <c:pt idx="2017">
                  <c:v>2235.8056144827001</c:v>
                </c:pt>
                <c:pt idx="2018">
                  <c:v>2240.6136797501799</c:v>
                </c:pt>
                <c:pt idx="2019">
                  <c:v>2238.5136052655198</c:v>
                </c:pt>
                <c:pt idx="2020">
                  <c:v>2236.7451214889602</c:v>
                </c:pt>
                <c:pt idx="2021">
                  <c:v>2231.5502003953802</c:v>
                </c:pt>
                <c:pt idx="2022">
                  <c:v>2236.9661819610201</c:v>
                </c:pt>
                <c:pt idx="2023">
                  <c:v>2228.7316793765299</c:v>
                </c:pt>
                <c:pt idx="2024">
                  <c:v>2235.2529633025501</c:v>
                </c:pt>
                <c:pt idx="2025">
                  <c:v>2243.3769356510102</c:v>
                </c:pt>
                <c:pt idx="2026">
                  <c:v>2247.7428799742802</c:v>
                </c:pt>
                <c:pt idx="2027">
                  <c:v>2242.1611030546001</c:v>
                </c:pt>
                <c:pt idx="2028">
                  <c:v>2242.6032239987198</c:v>
                </c:pt>
                <c:pt idx="2029">
                  <c:v>2247.2454939121399</c:v>
                </c:pt>
                <c:pt idx="2030">
                  <c:v>2248.5718567445001</c:v>
                </c:pt>
                <c:pt idx="2031">
                  <c:v>2243.9295868311601</c:v>
                </c:pt>
                <c:pt idx="2032">
                  <c:v>2243.5979961230701</c:v>
                </c:pt>
                <c:pt idx="2033">
                  <c:v>2248.1850009184</c:v>
                </c:pt>
                <c:pt idx="2034">
                  <c:v>2257.5800709812902</c:v>
                </c:pt>
                <c:pt idx="2035">
                  <c:v>2263.9908246711898</c:v>
                </c:pt>
                <c:pt idx="2036">
                  <c:v>2259.1274942856999</c:v>
                </c:pt>
                <c:pt idx="2037">
                  <c:v>2266.2014293918801</c:v>
                </c:pt>
                <c:pt idx="2038">
                  <c:v>2270.1805178890399</c:v>
                </c:pt>
                <c:pt idx="2039">
                  <c:v>2267.63832246027</c:v>
                </c:pt>
                <c:pt idx="2040">
                  <c:v>2262.6091967208199</c:v>
                </c:pt>
                <c:pt idx="2041">
                  <c:v>2256.7510942109802</c:v>
                </c:pt>
                <c:pt idx="2042">
                  <c:v>2262.66446183883</c:v>
                </c:pt>
                <c:pt idx="2043">
                  <c:v>2259.6801454658498</c:v>
                </c:pt>
                <c:pt idx="2044">
                  <c:v>2267.8593829323299</c:v>
                </c:pt>
                <c:pt idx="2045">
                  <c:v>2274.82278780247</c:v>
                </c:pt>
                <c:pt idx="2046">
                  <c:v>2277.75183905735</c:v>
                </c:pt>
                <c:pt idx="2047">
                  <c:v>2277.75183905735</c:v>
                </c:pt>
                <c:pt idx="2048">
                  <c:v>2275.0438482745299</c:v>
                </c:pt>
                <c:pt idx="2049">
                  <c:v>2273.2200993799502</c:v>
                </c:pt>
                <c:pt idx="2050">
                  <c:v>2269.4620713548502</c:v>
                </c:pt>
                <c:pt idx="2051">
                  <c:v>2269.90419229897</c:v>
                </c:pt>
                <c:pt idx="2052">
                  <c:v>2275.5412343366602</c:v>
                </c:pt>
                <c:pt idx="2053">
                  <c:v>2284.8257741635198</c:v>
                </c:pt>
                <c:pt idx="2054">
                  <c:v>2289.63383943091</c:v>
                </c:pt>
                <c:pt idx="2055">
                  <c:v>2281.6203973184802</c:v>
                </c:pt>
                <c:pt idx="2056">
                  <c:v>2275.6517645726899</c:v>
                </c:pt>
                <c:pt idx="2057">
                  <c:v>2279.2439972438401</c:v>
                </c:pt>
                <c:pt idx="2058">
                  <c:v>2278.02816464742</c:v>
                </c:pt>
                <c:pt idx="2059">
                  <c:v>2289.5785743128899</c:v>
                </c:pt>
                <c:pt idx="2060">
                  <c:v>2294.3313744623501</c:v>
                </c:pt>
                <c:pt idx="2061">
                  <c:v>2284.38365321932</c:v>
                </c:pt>
                <c:pt idx="2062">
                  <c:v>2277.42024834926</c:v>
                </c:pt>
                <c:pt idx="2063">
                  <c:v>2283.2783508590201</c:v>
                </c:pt>
                <c:pt idx="2064">
                  <c:v>2293.4471325741101</c:v>
                </c:pt>
                <c:pt idx="2065">
                  <c:v>2288.0311510084698</c:v>
                </c:pt>
                <c:pt idx="2066">
                  <c:v>2298.5315234316599</c:v>
                </c:pt>
                <c:pt idx="2067">
                  <c:v>2303.6711794071398</c:v>
                </c:pt>
                <c:pt idx="2068">
                  <c:v>2303.78170964317</c:v>
                </c:pt>
                <c:pt idx="2069">
                  <c:v>2299.8026211460001</c:v>
                </c:pt>
                <c:pt idx="2070">
                  <c:v>2299.5262955559301</c:v>
                </c:pt>
                <c:pt idx="2071">
                  <c:v>2294.8840256425001</c:v>
                </c:pt>
                <c:pt idx="2072">
                  <c:v>2294.4419046983799</c:v>
                </c:pt>
                <c:pt idx="2073">
                  <c:v>2303.78170964317</c:v>
                </c:pt>
                <c:pt idx="2074">
                  <c:v>2311.29776569346</c:v>
                </c:pt>
                <c:pt idx="2075">
                  <c:v>2316.3268914329901</c:v>
                </c:pt>
                <c:pt idx="2076">
                  <c:v>2310.0266679791098</c:v>
                </c:pt>
                <c:pt idx="2077">
                  <c:v>2304.2238305873698</c:v>
                </c:pt>
                <c:pt idx="2078">
                  <c:v>2305.21860271164</c:v>
                </c:pt>
                <c:pt idx="2079">
                  <c:v>2305.3291329476701</c:v>
                </c:pt>
                <c:pt idx="2080">
                  <c:v>2312.1267424636799</c:v>
                </c:pt>
                <c:pt idx="2081">
                  <c:v>2323.45609165718</c:v>
                </c:pt>
                <c:pt idx="2082">
                  <c:v>2321.0796915824499</c:v>
                </c:pt>
                <c:pt idx="2083">
                  <c:v>2317.8190496194802</c:v>
                </c:pt>
                <c:pt idx="2084">
                  <c:v>2311.0767052214001</c:v>
                </c:pt>
                <c:pt idx="2085">
                  <c:v>2312.7346587619299</c:v>
                </c:pt>
                <c:pt idx="2086">
                  <c:v>2313.8952262402499</c:v>
                </c:pt>
                <c:pt idx="2087">
                  <c:v>2318.7585566257399</c:v>
                </c:pt>
                <c:pt idx="2088">
                  <c:v>2327.7667708624299</c:v>
                </c:pt>
                <c:pt idx="2089">
                  <c:v>2331.9669198317401</c:v>
                </c:pt>
                <c:pt idx="2090">
                  <c:v>2325.50090102373</c:v>
                </c:pt>
                <c:pt idx="2091">
                  <c:v>2319.3112078058898</c:v>
                </c:pt>
                <c:pt idx="2092">
                  <c:v>2324.8377196075498</c:v>
                </c:pt>
                <c:pt idx="2093">
                  <c:v>2324.7824544895402</c:v>
                </c:pt>
                <c:pt idx="2094">
                  <c:v>2336.3328641550102</c:v>
                </c:pt>
                <c:pt idx="2095">
                  <c:v>2339.8698317081398</c:v>
                </c:pt>
                <c:pt idx="2096">
                  <c:v>2334.3985850244799</c:v>
                </c:pt>
                <c:pt idx="2097">
                  <c:v>2332.8511617199802</c:v>
                </c:pt>
                <c:pt idx="2098">
                  <c:v>2329.25892904892</c:v>
                </c:pt>
                <c:pt idx="2099">
                  <c:v>2336.4433943910399</c:v>
                </c:pt>
                <c:pt idx="2100">
                  <c:v>2345.5621388638501</c:v>
                </c:pt>
                <c:pt idx="2101">
                  <c:v>2344.2910411494199</c:v>
                </c:pt>
                <c:pt idx="2102">
                  <c:v>2350.8123250753601</c:v>
                </c:pt>
                <c:pt idx="2103">
                  <c:v>2340.8093387143899</c:v>
                </c:pt>
                <c:pt idx="2104">
                  <c:v>2335.06176644066</c:v>
                </c:pt>
                <c:pt idx="2105">
                  <c:v>2344.5121016214798</c:v>
                </c:pt>
                <c:pt idx="2106">
                  <c:v>2355.7861856968798</c:v>
                </c:pt>
                <c:pt idx="2107">
                  <c:v>2347.4411528763599</c:v>
                </c:pt>
                <c:pt idx="2108">
                  <c:v>2351.9176274357401</c:v>
                </c:pt>
                <c:pt idx="2109">
                  <c:v>2346.5016458701002</c:v>
                </c:pt>
                <c:pt idx="2110">
                  <c:v>2342.6330876089701</c:v>
                </c:pt>
                <c:pt idx="2111">
                  <c:v>2356.8914880572602</c:v>
                </c:pt>
                <c:pt idx="2112">
                  <c:v>2358.54944159771</c:v>
                </c:pt>
                <c:pt idx="2113">
                  <c:v>2349.4859622429999</c:v>
                </c:pt>
                <c:pt idx="2114">
                  <c:v>2346.5569109881199</c:v>
                </c:pt>
                <c:pt idx="2115">
                  <c:v>2347.0542970502502</c:v>
                </c:pt>
                <c:pt idx="2116">
                  <c:v>2360.87057655442</c:v>
                </c:pt>
                <c:pt idx="2117">
                  <c:v>2366.7286790641801</c:v>
                </c:pt>
                <c:pt idx="2118">
                  <c:v>2361.3126974985398</c:v>
                </c:pt>
                <c:pt idx="2119">
                  <c:v>2357.2783438833599</c:v>
                </c:pt>
                <c:pt idx="2120">
                  <c:v>2356.5598973491701</c:v>
                </c:pt>
                <c:pt idx="2121">
                  <c:v>2365.45758134984</c:v>
                </c:pt>
                <c:pt idx="2122">
                  <c:v>2361.8653486786902</c:v>
                </c:pt>
                <c:pt idx="2123">
                  <c:v>2374.3000002324902</c:v>
                </c:pt>
                <c:pt idx="2124">
                  <c:v>2372.9183722820298</c:v>
                </c:pt>
                <c:pt idx="2125">
                  <c:v>2364.7943999336599</c:v>
                </c:pt>
                <c:pt idx="2126">
                  <c:v>2365.9549674119698</c:v>
                </c:pt>
                <c:pt idx="2127">
                  <c:v>2377.8922329035499</c:v>
                </c:pt>
                <c:pt idx="2128">
                  <c:v>2379.7712469161402</c:v>
                </c:pt>
                <c:pt idx="2129">
                  <c:v>2377.3395817234</c:v>
                </c:pt>
                <c:pt idx="2130">
                  <c:v>2363.3022417471698</c:v>
                </c:pt>
                <c:pt idx="2131">
                  <c:v>2371.6472745676801</c:v>
                </c:pt>
                <c:pt idx="2132">
                  <c:v>2381.8713214007998</c:v>
                </c:pt>
                <c:pt idx="2133">
                  <c:v>2386.5135913141398</c:v>
                </c:pt>
                <c:pt idx="2134">
                  <c:v>2378.9975352639299</c:v>
                </c:pt>
                <c:pt idx="2135">
                  <c:v>2372.9183722820298</c:v>
                </c:pt>
                <c:pt idx="2136">
                  <c:v>2374.3552653504998</c:v>
                </c:pt>
                <c:pt idx="2137">
                  <c:v>2382.3687074629302</c:v>
                </c:pt>
                <c:pt idx="2138">
                  <c:v>2394.0849124824499</c:v>
                </c:pt>
                <c:pt idx="2139">
                  <c:v>2381.70552604675</c:v>
                </c:pt>
                <c:pt idx="2140">
                  <c:v>2379.1633306179801</c:v>
                </c:pt>
                <c:pt idx="2141">
                  <c:v>2391.2111263455799</c:v>
                </c:pt>
                <c:pt idx="2142">
                  <c:v>2398.4508568058</c:v>
                </c:pt>
                <c:pt idx="2143">
                  <c:v>2400.7167266444999</c:v>
                </c:pt>
                <c:pt idx="2144">
                  <c:v>2387.6741587925399</c:v>
                </c:pt>
                <c:pt idx="2145">
                  <c:v>2384.85563777369</c:v>
                </c:pt>
                <c:pt idx="2146">
                  <c:v>2400.21934058228</c:v>
                </c:pt>
                <c:pt idx="2147">
                  <c:v>2391.0453309915401</c:v>
                </c:pt>
                <c:pt idx="2148">
                  <c:v>2384.4687819475798</c:v>
                </c:pt>
                <c:pt idx="2149">
                  <c:v>2399.5008940480802</c:v>
                </c:pt>
                <c:pt idx="2150">
                  <c:v>2402.0983545948702</c:v>
                </c:pt>
                <c:pt idx="2151">
                  <c:v>2391.2111263455799</c:v>
                </c:pt>
                <c:pt idx="2152">
                  <c:v>2387.7294239105499</c:v>
                </c:pt>
                <c:pt idx="2153">
                  <c:v>2401.7114987687701</c:v>
                </c:pt>
                <c:pt idx="2154">
                  <c:v>2406.7406245082998</c:v>
                </c:pt>
                <c:pt idx="2155">
                  <c:v>2401.7667638867802</c:v>
                </c:pt>
                <c:pt idx="2156">
                  <c:v>2394.9138892526698</c:v>
                </c:pt>
                <c:pt idx="2157">
                  <c:v>2401.65623365075</c:v>
                </c:pt>
                <c:pt idx="2158">
                  <c:v>2414.4777410306501</c:v>
                </c:pt>
                <c:pt idx="2159">
                  <c:v>2417.2409969314899</c:v>
                </c:pt>
                <c:pt idx="2160">
                  <c:v>2411.4934246576699</c:v>
                </c:pt>
                <c:pt idx="2161">
                  <c:v>2406.3537686822001</c:v>
                </c:pt>
                <c:pt idx="2162">
                  <c:v>2411.1065688315698</c:v>
                </c:pt>
                <c:pt idx="2163">
                  <c:v>2412.4881967820302</c:v>
                </c:pt>
                <c:pt idx="2164">
                  <c:v>2425.3649692798599</c:v>
                </c:pt>
                <c:pt idx="2165">
                  <c:v>2427.8518995906202</c:v>
                </c:pt>
                <c:pt idx="2166">
                  <c:v>2414.9198619747699</c:v>
                </c:pt>
                <c:pt idx="2167">
                  <c:v>2417.1857318133898</c:v>
                </c:pt>
                <c:pt idx="2168">
                  <c:v>2430.2282996653498</c:v>
                </c:pt>
                <c:pt idx="2169">
                  <c:v>2426.7465972303198</c:v>
                </c:pt>
                <c:pt idx="2170">
                  <c:v>2422.54644826101</c:v>
                </c:pt>
                <c:pt idx="2171">
                  <c:v>2417.9594434656801</c:v>
                </c:pt>
                <c:pt idx="2172">
                  <c:v>2430.2282996653498</c:v>
                </c:pt>
                <c:pt idx="2173">
                  <c:v>2437.9101510696801</c:v>
                </c:pt>
                <c:pt idx="2174">
                  <c:v>2429.17826242306</c:v>
                </c:pt>
                <c:pt idx="2175">
                  <c:v>2422.6569784970402</c:v>
                </c:pt>
                <c:pt idx="2176">
                  <c:v>2436.1969324111301</c:v>
                </c:pt>
                <c:pt idx="2177">
                  <c:v>2441.66817909479</c:v>
                </c:pt>
                <c:pt idx="2178">
                  <c:v>2438.9601883119699</c:v>
                </c:pt>
                <c:pt idx="2179">
                  <c:v>2423.7622808574201</c:v>
                </c:pt>
                <c:pt idx="2180">
                  <c:v>2433.4336765102998</c:v>
                </c:pt>
                <c:pt idx="2181">
                  <c:v>2445.09461641188</c:v>
                </c:pt>
                <c:pt idx="2182">
                  <c:v>2428.0729600626801</c:v>
                </c:pt>
                <c:pt idx="2183">
                  <c:v>2431.9415183238898</c:v>
                </c:pt>
                <c:pt idx="2184">
                  <c:v>2444.7077605856998</c:v>
                </c:pt>
                <c:pt idx="2185">
                  <c:v>2447.3604862504999</c:v>
                </c:pt>
                <c:pt idx="2186">
                  <c:v>2438.5733324858602</c:v>
                </c:pt>
                <c:pt idx="2187">
                  <c:v>2432.9915555661801</c:v>
                </c:pt>
                <c:pt idx="2188">
                  <c:v>2440.7286720885299</c:v>
                </c:pt>
                <c:pt idx="2189">
                  <c:v>2453.6054445864502</c:v>
                </c:pt>
                <c:pt idx="2190">
                  <c:v>2447.7473420766901</c:v>
                </c:pt>
                <c:pt idx="2191">
                  <c:v>2437.0811742994601</c:v>
                </c:pt>
                <c:pt idx="2192">
                  <c:v>2440.9497325605898</c:v>
                </c:pt>
                <c:pt idx="2193">
                  <c:v>2455.2081330088799</c:v>
                </c:pt>
                <c:pt idx="2194">
                  <c:v>2450.34480262339</c:v>
                </c:pt>
                <c:pt idx="2195">
                  <c:v>2439.89969531831</c:v>
                </c:pt>
                <c:pt idx="2196">
                  <c:v>2451.45010498378</c:v>
                </c:pt>
                <c:pt idx="2197">
                  <c:v>2462.4478634691</c:v>
                </c:pt>
                <c:pt idx="2198">
                  <c:v>2450.4000677414901</c:v>
                </c:pt>
                <c:pt idx="2199">
                  <c:v>2452.7212026981201</c:v>
                </c:pt>
                <c:pt idx="2200">
                  <c:v>2451.2843096297302</c:v>
                </c:pt>
                <c:pt idx="2201">
                  <c:v>2462.2820681150502</c:v>
                </c:pt>
                <c:pt idx="2202">
                  <c:v>2471.17975211572</c:v>
                </c:pt>
                <c:pt idx="2203">
                  <c:v>2453.21858876034</c:v>
                </c:pt>
                <c:pt idx="2204">
                  <c:v>2460.3477889844398</c:v>
                </c:pt>
                <c:pt idx="2205">
                  <c:v>2473.0035010103002</c:v>
                </c:pt>
                <c:pt idx="2206">
                  <c:v>2476.2088778552502</c:v>
                </c:pt>
                <c:pt idx="2207">
                  <c:v>2462.4478634691</c:v>
                </c:pt>
                <c:pt idx="2208">
                  <c:v>2460.8451750465802</c:v>
                </c:pt>
                <c:pt idx="2209">
                  <c:v>2476.5404685633398</c:v>
                </c:pt>
                <c:pt idx="2210">
                  <c:v>2462.0610076429898</c:v>
                </c:pt>
                <c:pt idx="2211">
                  <c:v>2464.6584681897798</c:v>
                </c:pt>
                <c:pt idx="2212">
                  <c:v>2475.8772871471601</c:v>
                </c:pt>
                <c:pt idx="2213">
                  <c:v>2479.4142547002102</c:v>
                </c:pt>
                <c:pt idx="2214">
                  <c:v>2477.7010360416598</c:v>
                </c:pt>
                <c:pt idx="2215">
                  <c:v>2468.3612310968701</c:v>
                </c:pt>
                <c:pt idx="2216">
                  <c:v>2473.0035010103002</c:v>
                </c:pt>
                <c:pt idx="2217">
                  <c:v>2486.4329246883599</c:v>
                </c:pt>
                <c:pt idx="2218">
                  <c:v>2479.4695198182199</c:v>
                </c:pt>
                <c:pt idx="2219">
                  <c:v>2473.0035010103002</c:v>
                </c:pt>
                <c:pt idx="2220">
                  <c:v>2474.05353825258</c:v>
                </c:pt>
                <c:pt idx="2221">
                  <c:v>2484.8302362658401</c:v>
                </c:pt>
                <c:pt idx="2222">
                  <c:v>2496.2148505772702</c:v>
                </c:pt>
                <c:pt idx="2223">
                  <c:v>2488.86458988102</c:v>
                </c:pt>
                <c:pt idx="2224">
                  <c:v>2480.5195570605101</c:v>
                </c:pt>
                <c:pt idx="2225">
                  <c:v>2491.0199294836898</c:v>
                </c:pt>
                <c:pt idx="2226">
                  <c:v>2501.9071577329801</c:v>
                </c:pt>
                <c:pt idx="2227">
                  <c:v>2489.0303852350698</c:v>
                </c:pt>
                <c:pt idx="2228">
                  <c:v>2485.8250083901098</c:v>
                </c:pt>
                <c:pt idx="2229">
                  <c:v>2498.2596599439098</c:v>
                </c:pt>
                <c:pt idx="2230">
                  <c:v>2489.4725061792701</c:v>
                </c:pt>
                <c:pt idx="2231">
                  <c:v>2488.53299917293</c:v>
                </c:pt>
                <c:pt idx="2232">
                  <c:v>2499.5860227762701</c:v>
                </c:pt>
                <c:pt idx="2233">
                  <c:v>2496.7675017574202</c:v>
                </c:pt>
                <c:pt idx="2234">
                  <c:v>2488.25667358286</c:v>
                </c:pt>
                <c:pt idx="2235">
                  <c:v>2490.6330736575901</c:v>
                </c:pt>
                <c:pt idx="2236">
                  <c:v>2504.0072322176402</c:v>
                </c:pt>
                <c:pt idx="2237">
                  <c:v>2508.2073811868599</c:v>
                </c:pt>
                <c:pt idx="2238">
                  <c:v>2490.85413412965</c:v>
                </c:pt>
                <c:pt idx="2239">
                  <c:v>2503.01246009337</c:v>
                </c:pt>
                <c:pt idx="2240">
                  <c:v>2511.3022277958698</c:v>
                </c:pt>
                <c:pt idx="2241">
                  <c:v>2492.29102719812</c:v>
                </c:pt>
                <c:pt idx="2242">
                  <c:v>2495.6069342791002</c:v>
                </c:pt>
                <c:pt idx="2243">
                  <c:v>2511.13643244174</c:v>
                </c:pt>
                <c:pt idx="2244">
                  <c:v>2500.8018553726802</c:v>
                </c:pt>
                <c:pt idx="2245">
                  <c:v>2499.1991669501599</c:v>
                </c:pt>
                <c:pt idx="2246">
                  <c:v>2513.6786278705099</c:v>
                </c:pt>
                <c:pt idx="2247">
                  <c:v>2499.86234836634</c:v>
                </c:pt>
                <c:pt idx="2248">
                  <c:v>2501.29924143482</c:v>
                </c:pt>
                <c:pt idx="2249">
                  <c:v>2505.05726945992</c:v>
                </c:pt>
                <c:pt idx="2250">
                  <c:v>2518.1551024299001</c:v>
                </c:pt>
                <c:pt idx="2251">
                  <c:v>2522.8526374613398</c:v>
                </c:pt>
                <c:pt idx="2252">
                  <c:v>2513.5128325164701</c:v>
                </c:pt>
                <c:pt idx="2253">
                  <c:v>2513.0707115723499</c:v>
                </c:pt>
                <c:pt idx="2254">
                  <c:v>2526.2238096603401</c:v>
                </c:pt>
                <c:pt idx="2255">
                  <c:v>2515.8339674731801</c:v>
                </c:pt>
                <c:pt idx="2256">
                  <c:v>2511.4680231499101</c:v>
                </c:pt>
                <c:pt idx="2257">
                  <c:v>2520.5867676226399</c:v>
                </c:pt>
                <c:pt idx="2258">
                  <c:v>2531.4739958719301</c:v>
                </c:pt>
                <c:pt idx="2259">
                  <c:v>2518.5419582559998</c:v>
                </c:pt>
                <c:pt idx="2260">
                  <c:v>2520.8630932127098</c:v>
                </c:pt>
                <c:pt idx="2261">
                  <c:v>2532.6345633502401</c:v>
                </c:pt>
                <c:pt idx="2262">
                  <c:v>2527.1633166665902</c:v>
                </c:pt>
                <c:pt idx="2263">
                  <c:v>2526.6659306044598</c:v>
                </c:pt>
                <c:pt idx="2264">
                  <c:v>2525.7264235982002</c:v>
                </c:pt>
                <c:pt idx="2265">
                  <c:v>2540.2058845185502</c:v>
                </c:pt>
                <c:pt idx="2266">
                  <c:v>2539.6532333383998</c:v>
                </c:pt>
                <c:pt idx="2267">
                  <c:v>2526.4448701324</c:v>
                </c:pt>
                <c:pt idx="2268">
                  <c:v>2538.4374007419901</c:v>
                </c:pt>
                <c:pt idx="2269">
                  <c:v>2549.1588336372301</c:v>
                </c:pt>
                <c:pt idx="2270">
                  <c:v>2546.5613730904402</c:v>
                </c:pt>
                <c:pt idx="2271">
                  <c:v>2534.4583122448198</c:v>
                </c:pt>
                <c:pt idx="2272">
                  <c:v>2538.05054491588</c:v>
                </c:pt>
                <c:pt idx="2273">
                  <c:v>2553.7458384326501</c:v>
                </c:pt>
                <c:pt idx="2274">
                  <c:v>2542.08489853115</c:v>
                </c:pt>
                <c:pt idx="2275">
                  <c:v>2539.8742938104601</c:v>
                </c:pt>
                <c:pt idx="2276">
                  <c:v>2556.7301548055402</c:v>
                </c:pt>
                <c:pt idx="2277">
                  <c:v>2548.77197781113</c:v>
                </c:pt>
                <c:pt idx="2278">
                  <c:v>2539.6532333383998</c:v>
                </c:pt>
                <c:pt idx="2279">
                  <c:v>2552.3642104821902</c:v>
                </c:pt>
                <c:pt idx="2280">
                  <c:v>2559.1065548802699</c:v>
                </c:pt>
                <c:pt idx="2281">
                  <c:v>2545.0692149040401</c:v>
                </c:pt>
                <c:pt idx="2282">
                  <c:v>2551.8668244200499</c:v>
                </c:pt>
                <c:pt idx="2283">
                  <c:v>2566.5673458125498</c:v>
                </c:pt>
                <c:pt idx="2284">
                  <c:v>2546.3403126183798</c:v>
                </c:pt>
                <c:pt idx="2285">
                  <c:v>2549.5456894633398</c:v>
                </c:pt>
                <c:pt idx="2286">
                  <c:v>2565.5173085701799</c:v>
                </c:pt>
                <c:pt idx="2287">
                  <c:v>2546.2297823823501</c:v>
                </c:pt>
                <c:pt idx="2288">
                  <c:v>2557.78019204783</c:v>
                </c:pt>
                <c:pt idx="2289">
                  <c:v>2561.5934851910301</c:v>
                </c:pt>
                <c:pt idx="2290">
                  <c:v>2548.77197781113</c:v>
                </c:pt>
                <c:pt idx="2291">
                  <c:v>2560.37765259461</c:v>
                </c:pt>
                <c:pt idx="2292">
                  <c:v>2565.1304527440702</c:v>
                </c:pt>
                <c:pt idx="2293">
                  <c:v>2576.0729461113801</c:v>
                </c:pt>
                <c:pt idx="2294">
                  <c:v>2566.12522486834</c:v>
                </c:pt>
                <c:pt idx="2295">
                  <c:v>2562.69878755133</c:v>
                </c:pt>
                <c:pt idx="2296">
                  <c:v>2575.8518856393198</c:v>
                </c:pt>
                <c:pt idx="2297">
                  <c:v>2583.9205928697602</c:v>
                </c:pt>
                <c:pt idx="2298">
                  <c:v>2563.3619689675102</c:v>
                </c:pt>
                <c:pt idx="2299">
                  <c:v>2566.3462853403998</c:v>
                </c:pt>
                <c:pt idx="2300">
                  <c:v>2581.5994579130502</c:v>
                </c:pt>
                <c:pt idx="2301">
                  <c:v>2570.3806389556598</c:v>
                </c:pt>
                <c:pt idx="2302">
                  <c:v>2572.20438785024</c:v>
                </c:pt>
                <c:pt idx="2303">
                  <c:v>2580.60468578878</c:v>
                </c:pt>
                <c:pt idx="2304">
                  <c:v>2564.6330666819399</c:v>
                </c:pt>
                <c:pt idx="2305">
                  <c:v>2574.58078792489</c:v>
                </c:pt>
                <c:pt idx="2306">
                  <c:v>2582.4284346832701</c:v>
                </c:pt>
                <c:pt idx="2307">
                  <c:v>2565.6831039242202</c:v>
                </c:pt>
                <c:pt idx="2308">
                  <c:v>2583.8653277517401</c:v>
                </c:pt>
                <c:pt idx="2309">
                  <c:v>2587.2364999507399</c:v>
                </c:pt>
                <c:pt idx="2310">
                  <c:v>2571.7070017880201</c:v>
                </c:pt>
                <c:pt idx="2311">
                  <c:v>2586.0759324724299</c:v>
                </c:pt>
                <c:pt idx="2312">
                  <c:v>2591.5471791560799</c:v>
                </c:pt>
                <c:pt idx="2313">
                  <c:v>2587.2364999507399</c:v>
                </c:pt>
                <c:pt idx="2314">
                  <c:v>2579.1125276022899</c:v>
                </c:pt>
                <c:pt idx="2315">
                  <c:v>2588.8944534912798</c:v>
                </c:pt>
                <c:pt idx="2316">
                  <c:v>2603.81603535575</c:v>
                </c:pt>
                <c:pt idx="2317">
                  <c:v>2594.19990482088</c:v>
                </c:pt>
                <c:pt idx="2318">
                  <c:v>2589.3365744354001</c:v>
                </c:pt>
                <c:pt idx="2319">
                  <c:v>2604.8108074800198</c:v>
                </c:pt>
                <c:pt idx="2320">
                  <c:v>2609.4530773934398</c:v>
                </c:pt>
                <c:pt idx="2321">
                  <c:v>2593.1498675785201</c:v>
                </c:pt>
                <c:pt idx="2322">
                  <c:v>2598.0684630820201</c:v>
                </c:pt>
                <c:pt idx="2323">
                  <c:v>2609.8399332195499</c:v>
                </c:pt>
                <c:pt idx="2324">
                  <c:v>2593.2051326965302</c:v>
                </c:pt>
                <c:pt idx="2325">
                  <c:v>2608.40304015116</c:v>
                </c:pt>
                <c:pt idx="2326">
                  <c:v>2607.4082680268002</c:v>
                </c:pt>
                <c:pt idx="2327">
                  <c:v>2600.8317189828499</c:v>
                </c:pt>
                <c:pt idx="2328">
                  <c:v>2601.0527794549098</c:v>
                </c:pt>
                <c:pt idx="2329">
                  <c:v>2617.41125438786</c:v>
                </c:pt>
                <c:pt idx="2330">
                  <c:v>2599.8922119765998</c:v>
                </c:pt>
                <c:pt idx="2331">
                  <c:v>2607.6845936168802</c:v>
                </c:pt>
                <c:pt idx="2332">
                  <c:v>2619.2902684004498</c:v>
                </c:pt>
                <c:pt idx="2333">
                  <c:v>2603.7055051197199</c:v>
                </c:pt>
                <c:pt idx="2334">
                  <c:v>2611.1110309339801</c:v>
                </c:pt>
                <c:pt idx="2335">
                  <c:v>2620.6718963508201</c:v>
                </c:pt>
                <c:pt idx="2336">
                  <c:v>2619.7876544625801</c:v>
                </c:pt>
                <c:pt idx="2337">
                  <c:v>2607.1319424367298</c:v>
                </c:pt>
                <c:pt idx="2338">
                  <c:v>2624.37465925791</c:v>
                </c:pt>
                <c:pt idx="2339">
                  <c:v>2609.2320169213799</c:v>
                </c:pt>
                <c:pt idx="2340">
                  <c:v>2618.84814745625</c:v>
                </c:pt>
                <c:pt idx="2341">
                  <c:v>2616.0296264374001</c:v>
                </c:pt>
                <c:pt idx="2342">
                  <c:v>2605.5292540143</c:v>
                </c:pt>
                <c:pt idx="2343">
                  <c:v>2621.5561382390601</c:v>
                </c:pt>
                <c:pt idx="2344">
                  <c:v>2618.57182186617</c:v>
                </c:pt>
                <c:pt idx="2345">
                  <c:v>2611.3873565240501</c:v>
                </c:pt>
                <c:pt idx="2346">
                  <c:v>2630.0117012956998</c:v>
                </c:pt>
                <c:pt idx="2347">
                  <c:v>2613.7637565987802</c:v>
                </c:pt>
                <c:pt idx="2348">
                  <c:v>2621.2798126489902</c:v>
                </c:pt>
                <c:pt idx="2349">
                  <c:v>2628.6300733452399</c:v>
                </c:pt>
                <c:pt idx="2350">
                  <c:v>2624.65098484807</c:v>
                </c:pt>
                <c:pt idx="2351">
                  <c:v>2619.4560637544901</c:v>
                </c:pt>
                <c:pt idx="2352">
                  <c:v>2633.8249944388099</c:v>
                </c:pt>
                <c:pt idx="2353">
                  <c:v>2641.0647248990299</c:v>
                </c:pt>
                <c:pt idx="2354">
                  <c:v>2626.5299988605798</c:v>
                </c:pt>
                <c:pt idx="2355">
                  <c:v>2627.1379151587498</c:v>
                </c:pt>
                <c:pt idx="2356">
                  <c:v>2625.81155232639</c:v>
                </c:pt>
                <c:pt idx="2357">
                  <c:v>2647.7518041790099</c:v>
                </c:pt>
                <c:pt idx="2358">
                  <c:v>2626.9168546866899</c:v>
                </c:pt>
                <c:pt idx="2359">
                  <c:v>2634.1013200288899</c:v>
                </c:pt>
                <c:pt idx="2360">
                  <c:v>2649.0229018933601</c:v>
                </c:pt>
                <c:pt idx="2361">
                  <c:v>2627.7458314569999</c:v>
                </c:pt>
                <c:pt idx="2362">
                  <c:v>2645.8727901664201</c:v>
                </c:pt>
                <c:pt idx="2363">
                  <c:v>2636.9751061657498</c:v>
                </c:pt>
                <c:pt idx="2364">
                  <c:v>2637.8040829359802</c:v>
                </c:pt>
                <c:pt idx="2365">
                  <c:v>2653.9967625148802</c:v>
                </c:pt>
                <c:pt idx="2366">
                  <c:v>2650.68085543389</c:v>
                </c:pt>
                <c:pt idx="2367">
                  <c:v>2639.1857108864401</c:v>
                </c:pt>
                <c:pt idx="2368">
                  <c:v>2653.27831598068</c:v>
                </c:pt>
                <c:pt idx="2369">
                  <c:v>2645.4306692222999</c:v>
                </c:pt>
                <c:pt idx="2370">
                  <c:v>2644.5464273340599</c:v>
                </c:pt>
                <c:pt idx="2371">
                  <c:v>2659.7443347886001</c:v>
                </c:pt>
                <c:pt idx="2372">
                  <c:v>2650.9019159059499</c:v>
                </c:pt>
                <c:pt idx="2373">
                  <c:v>2645.0990785142099</c:v>
                </c:pt>
                <c:pt idx="2374">
                  <c:v>2659.5232743165402</c:v>
                </c:pt>
                <c:pt idx="2375">
                  <c:v>2662.7839162795099</c:v>
                </c:pt>
                <c:pt idx="2376">
                  <c:v>2649.0229018933601</c:v>
                </c:pt>
                <c:pt idx="2377">
                  <c:v>2666.9840652488201</c:v>
                </c:pt>
                <c:pt idx="2378">
                  <c:v>2661.6233488011999</c:v>
                </c:pt>
                <c:pt idx="2379">
                  <c:v>2655.87577652747</c:v>
                </c:pt>
                <c:pt idx="2380">
                  <c:v>2666.7077396587501</c:v>
                </c:pt>
                <c:pt idx="2381">
                  <c:v>2658.52850219227</c:v>
                </c:pt>
                <c:pt idx="2382">
                  <c:v>2659.5232743165402</c:v>
                </c:pt>
                <c:pt idx="2383">
                  <c:v>2663.5023628137901</c:v>
                </c:pt>
                <c:pt idx="2384">
                  <c:v>2654.8810044032002</c:v>
                </c:pt>
                <c:pt idx="2385">
                  <c:v>2672.6211072865199</c:v>
                </c:pt>
                <c:pt idx="2386">
                  <c:v>2659.6338045525699</c:v>
                </c:pt>
                <c:pt idx="2387">
                  <c:v>2663.2260372237201</c:v>
                </c:pt>
                <c:pt idx="2388">
                  <c:v>2672.67637240453</c:v>
                </c:pt>
                <c:pt idx="2389">
                  <c:v>2668.3656931992</c:v>
                </c:pt>
                <c:pt idx="2390">
                  <c:v>2663.72342328585</c:v>
                </c:pt>
                <c:pt idx="2391">
                  <c:v>2681.5187912871802</c:v>
                </c:pt>
                <c:pt idx="2392">
                  <c:v>2671.51580492622</c:v>
                </c:pt>
                <c:pt idx="2393">
                  <c:v>2672.6211072865199</c:v>
                </c:pt>
                <c:pt idx="2394">
                  <c:v>2682.51356341154</c:v>
                </c:pt>
                <c:pt idx="2395">
                  <c:v>2680.4134889268798</c:v>
                </c:pt>
                <c:pt idx="2396">
                  <c:v>2670.7420932739201</c:v>
                </c:pt>
                <c:pt idx="2397">
                  <c:v>2688.2611356852699</c:v>
                </c:pt>
                <c:pt idx="2398">
                  <c:v>2677.5397027900199</c:v>
                </c:pt>
                <c:pt idx="2399">
                  <c:v>2679.5845121565799</c:v>
                </c:pt>
                <c:pt idx="2400">
                  <c:v>2687.8742798590802</c:v>
                </c:pt>
                <c:pt idx="2401">
                  <c:v>2675.2185678333099</c:v>
                </c:pt>
                <c:pt idx="2402">
                  <c:v>2686.2163263186299</c:v>
                </c:pt>
                <c:pt idx="2403">
                  <c:v>2688.5374612753399</c:v>
                </c:pt>
                <c:pt idx="2404">
                  <c:v>2679.0318609764299</c:v>
                </c:pt>
                <c:pt idx="2405">
                  <c:v>2695.2245405553199</c:v>
                </c:pt>
                <c:pt idx="2406">
                  <c:v>2686.9900379708401</c:v>
                </c:pt>
                <c:pt idx="2407">
                  <c:v>2687.1005682068699</c:v>
                </c:pt>
                <c:pt idx="2408">
                  <c:v>2697.2693499219599</c:v>
                </c:pt>
                <c:pt idx="2409">
                  <c:v>2695.8324568534899</c:v>
                </c:pt>
                <c:pt idx="2410">
                  <c:v>2685.9400007285499</c:v>
                </c:pt>
                <c:pt idx="2411">
                  <c:v>2704.3432850280501</c:v>
                </c:pt>
                <c:pt idx="2412">
                  <c:v>2698.48518251829</c:v>
                </c:pt>
                <c:pt idx="2413">
                  <c:v>2694.0639730770099</c:v>
                </c:pt>
                <c:pt idx="2414">
                  <c:v>2711.9146061963602</c:v>
                </c:pt>
                <c:pt idx="2415">
                  <c:v>2695.00348008326</c:v>
                </c:pt>
                <c:pt idx="2416">
                  <c:v>2697.1035545679201</c:v>
                </c:pt>
                <c:pt idx="2417">
                  <c:v>2715.1752481593298</c:v>
                </c:pt>
                <c:pt idx="2418">
                  <c:v>2692.4612846544901</c:v>
                </c:pt>
                <c:pt idx="2419">
                  <c:v>2711.2514247801801</c:v>
                </c:pt>
                <c:pt idx="2420">
                  <c:v>2683.3425401817599</c:v>
                </c:pt>
                <c:pt idx="2421">
                  <c:v>2690.0296194617499</c:v>
                </c:pt>
                <c:pt idx="2422">
                  <c:v>2667.81304201904</c:v>
                </c:pt>
                <c:pt idx="2423">
                  <c:v>2671.23947933606</c:v>
                </c:pt>
                <c:pt idx="2424">
                  <c:v>2678.7555353863499</c:v>
                </c:pt>
                <c:pt idx="2425">
                  <c:v>2664.3866047020301</c:v>
                </c:pt>
                <c:pt idx="2426">
                  <c:v>2681.1872005791001</c:v>
                </c:pt>
                <c:pt idx="2427">
                  <c:v>2659.4680091985301</c:v>
                </c:pt>
                <c:pt idx="2428">
                  <c:v>2675.7712190134598</c:v>
                </c:pt>
                <c:pt idx="2429">
                  <c:v>2673.2842887027</c:v>
                </c:pt>
                <c:pt idx="2430">
                  <c:v>2676.1028097215499</c:v>
                </c:pt>
                <c:pt idx="2431">
                  <c:v>2669.4709955595799</c:v>
                </c:pt>
                <c:pt idx="2432">
                  <c:v>2679.0318609764299</c:v>
                </c:pt>
                <c:pt idx="2433">
                  <c:v>2692.5165497725102</c:v>
                </c:pt>
                <c:pt idx="2434">
                  <c:v>2698.5404476363101</c:v>
                </c:pt>
                <c:pt idx="2435">
                  <c:v>2698.1535918101999</c:v>
                </c:pt>
                <c:pt idx="2436">
                  <c:v>2696.7719638598301</c:v>
                </c:pt>
                <c:pt idx="2437">
                  <c:v>2705.2275269163702</c:v>
                </c:pt>
                <c:pt idx="2438">
                  <c:v>2704.84067109027</c:v>
                </c:pt>
                <c:pt idx="2439">
                  <c:v>2701.35896865516</c:v>
                </c:pt>
                <c:pt idx="2440">
                  <c:v>2713.1304387927698</c:v>
                </c:pt>
                <c:pt idx="2441">
                  <c:v>2723.7413414519001</c:v>
                </c:pt>
                <c:pt idx="2442">
                  <c:v>2713.6830899729198</c:v>
                </c:pt>
                <c:pt idx="2443">
                  <c:v>2709.5934712396402</c:v>
                </c:pt>
                <c:pt idx="2444">
                  <c:v>2713.2409690288</c:v>
                </c:pt>
                <c:pt idx="2445">
                  <c:v>2727.2783090050302</c:v>
                </c:pt>
                <c:pt idx="2446">
                  <c:v>2721.36494137726</c:v>
                </c:pt>
                <c:pt idx="2447">
                  <c:v>2712.9093783207099</c:v>
                </c:pt>
                <c:pt idx="2448">
                  <c:v>2725.9519461725899</c:v>
                </c:pt>
                <c:pt idx="2449">
                  <c:v>2736.1759930057001</c:v>
                </c:pt>
                <c:pt idx="2450">
                  <c:v>2724.9571740483202</c:v>
                </c:pt>
                <c:pt idx="2451">
                  <c:v>2723.2992205077799</c:v>
                </c:pt>
                <c:pt idx="2452">
                  <c:v>2725.4545601104501</c:v>
                </c:pt>
                <c:pt idx="2453">
                  <c:v>2739.1050442605801</c:v>
                </c:pt>
                <c:pt idx="2454">
                  <c:v>2735.2917511174601</c:v>
                </c:pt>
                <c:pt idx="2455">
                  <c:v>2727.11251365099</c:v>
                </c:pt>
                <c:pt idx="2456">
                  <c:v>2742.3656862235498</c:v>
                </c:pt>
                <c:pt idx="2457">
                  <c:v>2725.7861508185401</c:v>
                </c:pt>
                <c:pt idx="2458">
                  <c:v>2723.1334251537401</c:v>
                </c:pt>
                <c:pt idx="2459">
                  <c:v>2738.7734535524901</c:v>
                </c:pt>
                <c:pt idx="2460">
                  <c:v>2743.8025792920198</c:v>
                </c:pt>
                <c:pt idx="2461">
                  <c:v>2733.9101231670002</c:v>
                </c:pt>
                <c:pt idx="2462">
                  <c:v>2734.5180394651602</c:v>
                </c:pt>
                <c:pt idx="2463">
                  <c:v>2750.3791283359701</c:v>
                </c:pt>
                <c:pt idx="2464">
                  <c:v>2742.1446257514899</c:v>
                </c:pt>
                <c:pt idx="2465">
                  <c:v>2735.7338720615799</c:v>
                </c:pt>
                <c:pt idx="2466">
                  <c:v>2739.9340210308001</c:v>
                </c:pt>
                <c:pt idx="2467">
                  <c:v>2753.3081795908502</c:v>
                </c:pt>
                <c:pt idx="2468">
                  <c:v>2750.6554539260501</c:v>
                </c:pt>
                <c:pt idx="2469">
                  <c:v>2739.1603093785898</c:v>
                </c:pt>
                <c:pt idx="2470">
                  <c:v>2755.1871936034399</c:v>
                </c:pt>
                <c:pt idx="2471">
                  <c:v>2759.7189332807602</c:v>
                </c:pt>
                <c:pt idx="2472">
                  <c:v>2748.6659096774201</c:v>
                </c:pt>
                <c:pt idx="2473">
                  <c:v>2748.0579933792601</c:v>
                </c:pt>
                <c:pt idx="2474">
                  <c:v>2764.3059380761702</c:v>
                </c:pt>
                <c:pt idx="2475">
                  <c:v>2744.4657607081999</c:v>
                </c:pt>
                <c:pt idx="2476">
                  <c:v>2754.5792773052799</c:v>
                </c:pt>
                <c:pt idx="2477">
                  <c:v>2766.6270730328902</c:v>
                </c:pt>
                <c:pt idx="2478">
                  <c:v>2747.6711375531499</c:v>
                </c:pt>
                <c:pt idx="2479">
                  <c:v>2761.7637426473998</c:v>
                </c:pt>
                <c:pt idx="2480">
                  <c:v>2767.7323753931901</c:v>
                </c:pt>
                <c:pt idx="2481">
                  <c:v>2750.4896585719998</c:v>
                </c:pt>
                <c:pt idx="2482">
                  <c:v>2758.1715099763401</c:v>
                </c:pt>
                <c:pt idx="2483">
                  <c:v>2763.3664310699201</c:v>
                </c:pt>
                <c:pt idx="2484">
                  <c:v>2751.0423097521498</c:v>
                </c:pt>
                <c:pt idx="2485">
                  <c:v>2766.79286838693</c:v>
                </c:pt>
                <c:pt idx="2486">
                  <c:v>2766.9586637409702</c:v>
                </c:pt>
                <c:pt idx="2487">
                  <c:v>2761.7637426473998</c:v>
                </c:pt>
                <c:pt idx="2488">
                  <c:v>2760.3268495790098</c:v>
                </c:pt>
                <c:pt idx="2489">
                  <c:v>2772.3193801886</c:v>
                </c:pt>
                <c:pt idx="2490">
                  <c:v>2783.7039945000201</c:v>
                </c:pt>
                <c:pt idx="2491">
                  <c:v>2777.1274454560698</c:v>
                </c:pt>
                <c:pt idx="2492">
                  <c:v>2770.6614266480601</c:v>
                </c:pt>
                <c:pt idx="2493">
                  <c:v>2783.3724037919301</c:v>
                </c:pt>
                <c:pt idx="2494">
                  <c:v>2790.2252784259599</c:v>
                </c:pt>
                <c:pt idx="2495">
                  <c:v>2788.8989155936001</c:v>
                </c:pt>
                <c:pt idx="2496">
                  <c:v>2775.9116128596602</c:v>
                </c:pt>
                <c:pt idx="2497">
                  <c:v>2789.5620970097798</c:v>
                </c:pt>
                <c:pt idx="2498">
                  <c:v>2798.7361066006101</c:v>
                </c:pt>
                <c:pt idx="2499">
                  <c:v>2782.3223665496498</c:v>
                </c:pt>
                <c:pt idx="2500">
                  <c:v>2791.7727017304701</c:v>
                </c:pt>
                <c:pt idx="2501">
                  <c:v>2800.2282647870102</c:v>
                </c:pt>
                <c:pt idx="2502">
                  <c:v>2784.6987666242899</c:v>
                </c:pt>
                <c:pt idx="2503">
                  <c:v>2789.5620970097798</c:v>
                </c:pt>
                <c:pt idx="2504">
                  <c:v>2797.8518647122801</c:v>
                </c:pt>
                <c:pt idx="2505">
                  <c:v>2782.4881619036901</c:v>
                </c:pt>
                <c:pt idx="2506">
                  <c:v>2799.8966740789201</c:v>
                </c:pt>
                <c:pt idx="2507">
                  <c:v>2795.47546463755</c:v>
                </c:pt>
                <c:pt idx="2508">
                  <c:v>2786.19092481078</c:v>
                </c:pt>
                <c:pt idx="2509">
                  <c:v>2797.5755391222101</c:v>
                </c:pt>
                <c:pt idx="2510">
                  <c:v>2798.1281903023601</c:v>
                </c:pt>
                <c:pt idx="2511">
                  <c:v>2790.3358086620801</c:v>
                </c:pt>
                <c:pt idx="2512">
                  <c:v>2806.80481383096</c:v>
                </c:pt>
                <c:pt idx="2513">
                  <c:v>2794.8675483393899</c:v>
                </c:pt>
                <c:pt idx="2514">
                  <c:v>2796.63603211595</c:v>
                </c:pt>
                <c:pt idx="2515">
                  <c:v>2811.4470837443901</c:v>
                </c:pt>
                <c:pt idx="2516">
                  <c:v>2804.5942091103602</c:v>
                </c:pt>
                <c:pt idx="2517">
                  <c:v>2794.7570181033602</c:v>
                </c:pt>
                <c:pt idx="2518">
                  <c:v>2812.2207953965999</c:v>
                </c:pt>
                <c:pt idx="2519">
                  <c:v>2810.1759860300499</c:v>
                </c:pt>
                <c:pt idx="2520">
                  <c:v>2801.8862183275501</c:v>
                </c:pt>
                <c:pt idx="2521">
                  <c:v>2816.8078001920198</c:v>
                </c:pt>
                <c:pt idx="2522">
                  <c:v>2818.1341630244601</c:v>
                </c:pt>
                <c:pt idx="2523">
                  <c:v>2811.0049628002698</c:v>
                </c:pt>
                <c:pt idx="2524">
                  <c:v>2811.99973492454</c:v>
                </c:pt>
                <c:pt idx="2525">
                  <c:v>2826.9213167890998</c:v>
                </c:pt>
                <c:pt idx="2526">
                  <c:v>2807.02587430311</c:v>
                </c:pt>
                <c:pt idx="2527">
                  <c:v>2823.2185538819199</c:v>
                </c:pt>
                <c:pt idx="2528">
                  <c:v>2815.14984665157</c:v>
                </c:pt>
                <c:pt idx="2529">
                  <c:v>2814.3761349992701</c:v>
                </c:pt>
                <c:pt idx="2530">
                  <c:v>2825.59495395665</c:v>
                </c:pt>
                <c:pt idx="2531">
                  <c:v>2823.7712050621599</c:v>
                </c:pt>
                <c:pt idx="2532">
                  <c:v>2816.1998838938498</c:v>
                </c:pt>
                <c:pt idx="2533">
                  <c:v>2833.38733559702</c:v>
                </c:pt>
                <c:pt idx="2534">
                  <c:v>2814.0998094092001</c:v>
                </c:pt>
                <c:pt idx="2535">
                  <c:v>2828.5792703295501</c:v>
                </c:pt>
                <c:pt idx="2536">
                  <c:v>2829.7398378079401</c:v>
                </c:pt>
                <c:pt idx="2537">
                  <c:v>2827.5292330872599</c:v>
                </c:pt>
                <c:pt idx="2538">
                  <c:v>2824.7659771864301</c:v>
                </c:pt>
                <c:pt idx="2539">
                  <c:v>2840.7928614112798</c:v>
                </c:pt>
                <c:pt idx="2540">
                  <c:v>2838.1401357464802</c:v>
                </c:pt>
                <c:pt idx="2541">
                  <c:v>2829.35298198184</c:v>
                </c:pt>
                <c:pt idx="2542">
                  <c:v>2847.9773267534001</c:v>
                </c:pt>
                <c:pt idx="2543">
                  <c:v>2830.8451401682501</c:v>
                </c:pt>
                <c:pt idx="2544">
                  <c:v>2847.4799406912598</c:v>
                </c:pt>
                <c:pt idx="2545">
                  <c:v>2834.3821077212901</c:v>
                </c:pt>
                <c:pt idx="2546">
                  <c:v>2842.7824056599002</c:v>
                </c:pt>
                <c:pt idx="2547">
                  <c:v>2847.1483499831702</c:v>
                </c:pt>
                <c:pt idx="2548">
                  <c:v>2835.8190007897601</c:v>
                </c:pt>
                <c:pt idx="2549">
                  <c:v>2852.8959222569001</c:v>
                </c:pt>
                <c:pt idx="2550">
                  <c:v>2849.5247500578998</c:v>
                </c:pt>
                <c:pt idx="2551">
                  <c:v>2839.52176369685</c:v>
                </c:pt>
                <c:pt idx="2552">
                  <c:v>2855.5486479217002</c:v>
                </c:pt>
                <c:pt idx="2553">
                  <c:v>2835.43214496366</c:v>
                </c:pt>
                <c:pt idx="2554">
                  <c:v>2854.9959967415498</c:v>
                </c:pt>
                <c:pt idx="2555">
                  <c:v>2843.1692614860099</c:v>
                </c:pt>
                <c:pt idx="2556">
                  <c:v>2846.3193732129498</c:v>
                </c:pt>
                <c:pt idx="2557">
                  <c:v>2857.0960712262099</c:v>
                </c:pt>
                <c:pt idx="2558">
                  <c:v>2860.2461829531499</c:v>
                </c:pt>
                <c:pt idx="2559">
                  <c:v>2847.4246755732502</c:v>
                </c:pt>
                <c:pt idx="2560">
                  <c:v>2866.10428546291</c:v>
                </c:pt>
                <c:pt idx="2561">
                  <c:v>2853.1722478469801</c:v>
                </c:pt>
                <c:pt idx="2562">
                  <c:v>2858.2566387045199</c:v>
                </c:pt>
                <c:pt idx="2563">
                  <c:v>2873.12295545098</c:v>
                </c:pt>
                <c:pt idx="2564">
                  <c:v>2866.4911412890101</c:v>
                </c:pt>
                <c:pt idx="2565">
                  <c:v>2860.3014480711599</c:v>
                </c:pt>
                <c:pt idx="2566">
                  <c:v>2875.7756811157801</c:v>
                </c:pt>
                <c:pt idx="2567">
                  <c:v>2866.2700808169502</c:v>
                </c:pt>
                <c:pt idx="2568">
                  <c:v>2868.42542041962</c:v>
                </c:pt>
                <c:pt idx="2569">
                  <c:v>2884.2865092904299</c:v>
                </c:pt>
                <c:pt idx="2570">
                  <c:v>2865.9937552268798</c:v>
                </c:pt>
                <c:pt idx="2571">
                  <c:v>2880.1416254391302</c:v>
                </c:pt>
                <c:pt idx="2572">
                  <c:v>2882.62855574989</c:v>
                </c:pt>
                <c:pt idx="2573">
                  <c:v>2866.71220176107</c:v>
                </c:pt>
                <c:pt idx="2574">
                  <c:v>2878.7599974887598</c:v>
                </c:pt>
                <c:pt idx="2575">
                  <c:v>2865.0542482206201</c:v>
                </c:pt>
                <c:pt idx="2576">
                  <c:v>2876.6046578860901</c:v>
                </c:pt>
                <c:pt idx="2577">
                  <c:v>2866.7674668790901</c:v>
                </c:pt>
                <c:pt idx="2578">
                  <c:v>2879.47844402295</c:v>
                </c:pt>
                <c:pt idx="2579">
                  <c:v>2866.3253459349698</c:v>
                </c:pt>
                <c:pt idx="2580">
                  <c:v>2875.94147646991</c:v>
                </c:pt>
                <c:pt idx="2581">
                  <c:v>2872.9571600969298</c:v>
                </c:pt>
                <c:pt idx="2582">
                  <c:v>2873.8414019852598</c:v>
                </c:pt>
                <c:pt idx="2583">
                  <c:v>2889.3709001478901</c:v>
                </c:pt>
                <c:pt idx="2584">
                  <c:v>2871.07814608442</c:v>
                </c:pt>
                <c:pt idx="2585">
                  <c:v>2884.39703952646</c:v>
                </c:pt>
                <c:pt idx="2586">
                  <c:v>2894.5658212414701</c:v>
                </c:pt>
                <c:pt idx="2587">
                  <c:v>2885.4470767687399</c:v>
                </c:pt>
                <c:pt idx="2588">
                  <c:v>2884.67336511653</c:v>
                </c:pt>
                <c:pt idx="2589">
                  <c:v>2902.0818772917601</c:v>
                </c:pt>
                <c:pt idx="2590">
                  <c:v>2889.0945745578201</c:v>
                </c:pt>
                <c:pt idx="2591">
                  <c:v>2895.67112360185</c:v>
                </c:pt>
                <c:pt idx="2592">
                  <c:v>2897.2738120242898</c:v>
                </c:pt>
                <c:pt idx="2593">
                  <c:v>2886.2760535389698</c:v>
                </c:pt>
                <c:pt idx="2594">
                  <c:v>2905.0661936646502</c:v>
                </c:pt>
                <c:pt idx="2595">
                  <c:v>2885.22601629668</c:v>
                </c:pt>
                <c:pt idx="2596">
                  <c:v>2903.73983083229</c:v>
                </c:pt>
                <c:pt idx="2597">
                  <c:v>2887.9340070795001</c:v>
                </c:pt>
                <c:pt idx="2598">
                  <c:v>2903.3529750061098</c:v>
                </c:pt>
                <c:pt idx="2599">
                  <c:v>2895.7816538378802</c:v>
                </c:pt>
                <c:pt idx="2600">
                  <c:v>2890.75252809835</c:v>
                </c:pt>
                <c:pt idx="2601">
                  <c:v>2909.8189938141099</c:v>
                </c:pt>
                <c:pt idx="2602">
                  <c:v>2892.3552165207798</c:v>
                </c:pt>
                <c:pt idx="2603">
                  <c:v>2907.27679838534</c:v>
                </c:pt>
                <c:pt idx="2604">
                  <c:v>2908.2163053915901</c:v>
                </c:pt>
                <c:pt idx="2605">
                  <c:v>2902.4134679998501</c:v>
                </c:pt>
                <c:pt idx="2606">
                  <c:v>2920.1535708832498</c:v>
                </c:pt>
                <c:pt idx="2607">
                  <c:v>2905.1767239006799</c:v>
                </c:pt>
                <c:pt idx="2608">
                  <c:v>2908.43736586365</c:v>
                </c:pt>
                <c:pt idx="2609">
                  <c:v>2917.5561103364598</c:v>
                </c:pt>
                <c:pt idx="2610">
                  <c:v>2905.78464019885</c:v>
                </c:pt>
                <c:pt idx="2611">
                  <c:v>2924.5195152065198</c:v>
                </c:pt>
                <c:pt idx="2612">
                  <c:v>2905.50831460877</c:v>
                </c:pt>
                <c:pt idx="2613">
                  <c:v>2925.1274315046899</c:v>
                </c:pt>
                <c:pt idx="2614">
                  <c:v>2914.2402032554</c:v>
                </c:pt>
                <c:pt idx="2615">
                  <c:v>2916.0086870319601</c:v>
                </c:pt>
                <c:pt idx="2616">
                  <c:v>2921.0378127714898</c:v>
                </c:pt>
                <c:pt idx="2617">
                  <c:v>2914.3507334914302</c:v>
                </c:pt>
                <c:pt idx="2618">
                  <c:v>2930.2118223622301</c:v>
                </c:pt>
                <c:pt idx="2619">
                  <c:v>2912.6927799509799</c:v>
                </c:pt>
                <c:pt idx="2620">
                  <c:v>2933.1408736171102</c:v>
                </c:pt>
                <c:pt idx="2621">
                  <c:v>2915.7323614418901</c:v>
                </c:pt>
                <c:pt idx="2622">
                  <c:v>2920.1535708832498</c:v>
                </c:pt>
                <c:pt idx="2623">
                  <c:v>2936.4567806980999</c:v>
                </c:pt>
                <c:pt idx="2624">
                  <c:v>2917.9982312805801</c:v>
                </c:pt>
                <c:pt idx="2625">
                  <c:v>2939.2200365989302</c:v>
                </c:pt>
                <c:pt idx="2626">
                  <c:v>2933.03034338108</c:v>
                </c:pt>
                <c:pt idx="2627">
                  <c:v>2931.59345031269</c:v>
                </c:pt>
                <c:pt idx="2628">
                  <c:v>2943.8070413943401</c:v>
                </c:pt>
                <c:pt idx="2629">
                  <c:v>2946.7913577672398</c:v>
                </c:pt>
                <c:pt idx="2630">
                  <c:v>2936.2909853440501</c:v>
                </c:pt>
                <c:pt idx="2631">
                  <c:v>2954.8600649976802</c:v>
                </c:pt>
                <c:pt idx="2632">
                  <c:v>2936.23572022604</c:v>
                </c:pt>
                <c:pt idx="2633">
                  <c:v>2954.5837394076002</c:v>
                </c:pt>
                <c:pt idx="2634">
                  <c:v>2937.5068179404698</c:v>
                </c:pt>
                <c:pt idx="2635">
                  <c:v>2953.2021114571498</c:v>
                </c:pt>
                <c:pt idx="2636">
                  <c:v>2932.2566317288702</c:v>
                </c:pt>
                <c:pt idx="2637">
                  <c:v>2953.0363161031</c:v>
                </c:pt>
                <c:pt idx="2638">
                  <c:v>2934.19091085948</c:v>
                </c:pt>
                <c:pt idx="2639">
                  <c:v>2954.3074138175298</c:v>
                </c:pt>
                <c:pt idx="2640">
                  <c:v>2935.1856829837502</c:v>
                </c:pt>
                <c:pt idx="2641">
                  <c:v>2954.6942696436299</c:v>
                </c:pt>
                <c:pt idx="2642">
                  <c:v>2952.0968090968499</c:v>
                </c:pt>
                <c:pt idx="2643">
                  <c:v>2943.6965111583099</c:v>
                </c:pt>
                <c:pt idx="2644">
                  <c:v>2949.4993485500599</c:v>
                </c:pt>
                <c:pt idx="2645">
                  <c:v>2946.1834414690702</c:v>
                </c:pt>
                <c:pt idx="2646">
                  <c:v>2947.50980430143</c:v>
                </c:pt>
                <c:pt idx="2647">
                  <c:v>2949.0019624879201</c:v>
                </c:pt>
                <c:pt idx="2648">
                  <c:v>2950.2730602022698</c:v>
                </c:pt>
                <c:pt idx="2649">
                  <c:v>2950.2177950842502</c:v>
                </c:pt>
                <c:pt idx="2650">
                  <c:v>2961.7682047498101</c:v>
                </c:pt>
                <c:pt idx="2651">
                  <c:v>2952.42839980494</c:v>
                </c:pt>
                <c:pt idx="2652">
                  <c:v>2958.6180930227802</c:v>
                </c:pt>
                <c:pt idx="2653">
                  <c:v>2969.8921770982602</c:v>
                </c:pt>
                <c:pt idx="2654">
                  <c:v>2957.2364650724098</c:v>
                </c:pt>
                <c:pt idx="2655">
                  <c:v>2977.9608843286201</c:v>
                </c:pt>
                <c:pt idx="2656">
                  <c:v>2959.5576000291198</c:v>
                </c:pt>
                <c:pt idx="2657">
                  <c:v>2966.1341490730802</c:v>
                </c:pt>
                <c:pt idx="2658">
                  <c:v>2985.2006147888401</c:v>
                </c:pt>
                <c:pt idx="2659">
                  <c:v>2964.86305135873</c:v>
                </c:pt>
                <c:pt idx="2660">
                  <c:v>2984.59269849067</c:v>
                </c:pt>
                <c:pt idx="2661">
                  <c:v>2974.75550748367</c:v>
                </c:pt>
                <c:pt idx="2662">
                  <c:v>2981.8847077078499</c:v>
                </c:pt>
                <c:pt idx="2663">
                  <c:v>2984.7584938447199</c:v>
                </c:pt>
                <c:pt idx="2664">
                  <c:v>2973.3186144152801</c:v>
                </c:pt>
                <c:pt idx="2665">
                  <c:v>2992.7166708391301</c:v>
                </c:pt>
                <c:pt idx="2666">
                  <c:v>2978.18194480077</c:v>
                </c:pt>
                <c:pt idx="2667">
                  <c:v>2993.6561778453802</c:v>
                </c:pt>
                <c:pt idx="2668">
                  <c:v>2980.5583448754101</c:v>
                </c:pt>
                <c:pt idx="2669">
                  <c:v>2994.8720104417998</c:v>
                </c:pt>
                <c:pt idx="2670">
                  <c:v>2987.4112195095199</c:v>
                </c:pt>
                <c:pt idx="2671">
                  <c:v>2990.7823917085202</c:v>
                </c:pt>
                <c:pt idx="2672">
                  <c:v>3003.4933688523902</c:v>
                </c:pt>
                <c:pt idx="2673">
                  <c:v>2985.4216752609</c:v>
                </c:pt>
                <c:pt idx="2674">
                  <c:v>2994.15356390752</c:v>
                </c:pt>
                <c:pt idx="2675">
                  <c:v>2988.90337769593</c:v>
                </c:pt>
                <c:pt idx="2676">
                  <c:v>2982.6584193600602</c:v>
                </c:pt>
                <c:pt idx="2677">
                  <c:v>2996.5299639822501</c:v>
                </c:pt>
                <c:pt idx="2678">
                  <c:v>2985.6980008509699</c:v>
                </c:pt>
                <c:pt idx="2679">
                  <c:v>2993.1035266652302</c:v>
                </c:pt>
                <c:pt idx="2680">
                  <c:v>2985.2558799068502</c:v>
                </c:pt>
                <c:pt idx="2681">
                  <c:v>2994.7614802057701</c:v>
                </c:pt>
                <c:pt idx="2682">
                  <c:v>2996.3641686281999</c:v>
                </c:pt>
                <c:pt idx="2683">
                  <c:v>2991.0034521805801</c:v>
                </c:pt>
                <c:pt idx="2684">
                  <c:v>3008.5224945918399</c:v>
                </c:pt>
                <c:pt idx="2685">
                  <c:v>2991.4455731246999</c:v>
                </c:pt>
                <c:pt idx="2686">
                  <c:v>3010.7330993125202</c:v>
                </c:pt>
                <c:pt idx="2687">
                  <c:v>2990.0086800563099</c:v>
                </c:pt>
                <c:pt idx="2688">
                  <c:v>3012.6121133251199</c:v>
                </c:pt>
                <c:pt idx="2689">
                  <c:v>2995.7562523300398</c:v>
                </c:pt>
                <c:pt idx="2690">
                  <c:v>3013.9384761574802</c:v>
                </c:pt>
                <c:pt idx="2691">
                  <c:v>2994.6509499696499</c:v>
                </c:pt>
                <c:pt idx="2692">
                  <c:v>3012.1699923810002</c:v>
                </c:pt>
                <c:pt idx="2693">
                  <c:v>3003.99075491452</c:v>
                </c:pt>
                <c:pt idx="2694">
                  <c:v>3009.9593876603099</c:v>
                </c:pt>
                <c:pt idx="2695">
                  <c:v>3012.2252574990098</c:v>
                </c:pt>
                <c:pt idx="2696">
                  <c:v>3011.2857504926701</c:v>
                </c:pt>
                <c:pt idx="2697">
                  <c:v>3028.1968766058499</c:v>
                </c:pt>
                <c:pt idx="2698">
                  <c:v>3010.4015086044301</c:v>
                </c:pt>
                <c:pt idx="2699">
                  <c:v>3030.9601325066801</c:v>
                </c:pt>
                <c:pt idx="2700">
                  <c:v>3011.0094249026001</c:v>
                </c:pt>
                <c:pt idx="2701">
                  <c:v>3029.0811184940899</c:v>
                </c:pt>
                <c:pt idx="2702">
                  <c:v>3011.0094249026001</c:v>
                </c:pt>
                <c:pt idx="2703">
                  <c:v>3031.1259278607299</c:v>
                </c:pt>
                <c:pt idx="2704">
                  <c:v>3012.1147272629801</c:v>
                </c:pt>
                <c:pt idx="2705">
                  <c:v>3013.9937412754898</c:v>
                </c:pt>
                <c:pt idx="2706">
                  <c:v>3023.2230159843298</c:v>
                </c:pt>
                <c:pt idx="2707">
                  <c:v>3006.5329503432999</c:v>
                </c:pt>
                <c:pt idx="2708">
                  <c:v>3026.26259747524</c:v>
                </c:pt>
                <c:pt idx="2709">
                  <c:v>3005.15132239284</c:v>
                </c:pt>
                <c:pt idx="2710">
                  <c:v>3028.5284673139399</c:v>
                </c:pt>
                <c:pt idx="2711">
                  <c:v>3010.7330993125202</c:v>
                </c:pt>
                <c:pt idx="2712">
                  <c:v>3032.8391465191899</c:v>
                </c:pt>
                <c:pt idx="2713">
                  <c:v>3013.4963552133599</c:v>
                </c:pt>
                <c:pt idx="2714">
                  <c:v>3028.1968766058499</c:v>
                </c:pt>
                <c:pt idx="2715">
                  <c:v>3020.1281693754099</c:v>
                </c:pt>
                <c:pt idx="2716">
                  <c:v>3017.9175646547201</c:v>
                </c:pt>
                <c:pt idx="2717">
                  <c:v>3036.98403037049</c:v>
                </c:pt>
                <c:pt idx="2718">
                  <c:v>3016.8675274124398</c:v>
                </c:pt>
                <c:pt idx="2719">
                  <c:v>3036.7629698984301</c:v>
                </c:pt>
                <c:pt idx="2720">
                  <c:v>3026.3731277112702</c:v>
                </c:pt>
                <c:pt idx="2721">
                  <c:v>3025.2678253509698</c:v>
                </c:pt>
                <c:pt idx="2722">
                  <c:v>3046.6554260233602</c:v>
                </c:pt>
                <c:pt idx="2723">
                  <c:v>3025.1572951149401</c:v>
                </c:pt>
                <c:pt idx="2724">
                  <c:v>3046.0475097252001</c:v>
                </c:pt>
                <c:pt idx="2725">
                  <c:v>3025.1572951149401</c:v>
                </c:pt>
                <c:pt idx="2726">
                  <c:v>3047.7607283837501</c:v>
                </c:pt>
                <c:pt idx="2727">
                  <c:v>3026.9810440094402</c:v>
                </c:pt>
                <c:pt idx="2728">
                  <c:v>3039.8025513893299</c:v>
                </c:pt>
                <c:pt idx="2729">
                  <c:v>3034.7734256498002</c:v>
                </c:pt>
                <c:pt idx="2730">
                  <c:v>3042.7316026442099</c:v>
                </c:pt>
                <c:pt idx="2731">
                  <c:v>3028.86005802203</c:v>
                </c:pt>
                <c:pt idx="2732">
                  <c:v>3046.4343655512998</c:v>
                </c:pt>
                <c:pt idx="2733">
                  <c:v>3034.7181605317901</c:v>
                </c:pt>
                <c:pt idx="2734">
                  <c:v>3045.38432830902</c:v>
                </c:pt>
                <c:pt idx="2735">
                  <c:v>3044.4448213026799</c:v>
                </c:pt>
                <c:pt idx="2736">
                  <c:v>3037.9235373767401</c:v>
                </c:pt>
                <c:pt idx="2737">
                  <c:v>3059.3111380492201</c:v>
                </c:pt>
                <c:pt idx="2738">
                  <c:v>3039.9683467433802</c:v>
                </c:pt>
                <c:pt idx="2739">
                  <c:v>3058.4821612789901</c:v>
                </c:pt>
                <c:pt idx="2740">
                  <c:v>3050.1923935764898</c:v>
                </c:pt>
                <c:pt idx="2741">
                  <c:v>3055.9952309682299</c:v>
                </c:pt>
                <c:pt idx="2742">
                  <c:v>3068.81673834805</c:v>
                </c:pt>
                <c:pt idx="2743">
                  <c:v>3057.2110635645599</c:v>
                </c:pt>
                <c:pt idx="2744">
                  <c:v>3068.81673834805</c:v>
                </c:pt>
                <c:pt idx="2745">
                  <c:v>3061.57700788792</c:v>
                </c:pt>
                <c:pt idx="2746">
                  <c:v>3067.65617086973</c:v>
                </c:pt>
                <c:pt idx="2747">
                  <c:v>3066.8824592175201</c:v>
                </c:pt>
                <c:pt idx="2748">
                  <c:v>3068.0982918138502</c:v>
                </c:pt>
                <c:pt idx="2749">
                  <c:v>3069.5351848823302</c:v>
                </c:pt>
                <c:pt idx="2750">
                  <c:v>3063.4007567824101</c:v>
                </c:pt>
                <c:pt idx="2751">
                  <c:v>3078.98552006314</c:v>
                </c:pt>
                <c:pt idx="2752">
                  <c:v>3066.21927780126</c:v>
                </c:pt>
                <c:pt idx="2753">
                  <c:v>3076.1669990443002</c:v>
                </c:pt>
                <c:pt idx="2754">
                  <c:v>3067.65617086973</c:v>
                </c:pt>
                <c:pt idx="2755">
                  <c:v>3072.2431756651499</c:v>
                </c:pt>
                <c:pt idx="2756">
                  <c:v>3071.5799942488802</c:v>
                </c:pt>
                <c:pt idx="2757">
                  <c:v>3072.7405617272798</c:v>
                </c:pt>
                <c:pt idx="2758">
                  <c:v>3069.7562453543901</c:v>
                </c:pt>
                <c:pt idx="2759">
                  <c:v>3071.9115849569698</c:v>
                </c:pt>
                <c:pt idx="2760">
                  <c:v>3072.1879105471298</c:v>
                </c:pt>
                <c:pt idx="2761">
                  <c:v>3078.9302549451299</c:v>
                </c:pt>
                <c:pt idx="2762">
                  <c:v>3074.89590132995</c:v>
                </c:pt>
                <c:pt idx="2763">
                  <c:v>3085.3962737530501</c:v>
                </c:pt>
                <c:pt idx="2764">
                  <c:v>3071.3589337768199</c:v>
                </c:pt>
                <c:pt idx="2765">
                  <c:v>3092.4702088592198</c:v>
                </c:pt>
                <c:pt idx="2766">
                  <c:v>3073.1826826714</c:v>
                </c:pt>
                <c:pt idx="2767">
                  <c:v>3094.2939577538</c:v>
                </c:pt>
                <c:pt idx="2768">
                  <c:v>3075.6143478641502</c:v>
                </c:pt>
                <c:pt idx="2769">
                  <c:v>3099.3783486112702</c:v>
                </c:pt>
                <c:pt idx="2770">
                  <c:v>3080.3118828954998</c:v>
                </c:pt>
                <c:pt idx="2771">
                  <c:v>3088.6016505980101</c:v>
                </c:pt>
                <c:pt idx="2772">
                  <c:v>3106.78387442553</c:v>
                </c:pt>
                <c:pt idx="2773">
                  <c:v>3091.4754367349501</c:v>
                </c:pt>
                <c:pt idx="2774">
                  <c:v>3111.4261443389601</c:v>
                </c:pt>
                <c:pt idx="2775">
                  <c:v>3092.5254739772399</c:v>
                </c:pt>
                <c:pt idx="2776">
                  <c:v>3111.97879551911</c:v>
                </c:pt>
                <c:pt idx="2777">
                  <c:v>3094.1834275176898</c:v>
                </c:pt>
                <c:pt idx="2778">
                  <c:v>3111.4814094569701</c:v>
                </c:pt>
                <c:pt idx="2779">
                  <c:v>3093.5755112195202</c:v>
                </c:pt>
                <c:pt idx="2780">
                  <c:v>3113.13936299742</c:v>
                </c:pt>
                <c:pt idx="2781">
                  <c:v>3094.6808135799101</c:v>
                </c:pt>
                <c:pt idx="2782">
                  <c:v>3111.3156141029299</c:v>
                </c:pt>
                <c:pt idx="2783">
                  <c:v>3099.1020230211898</c:v>
                </c:pt>
                <c:pt idx="2784">
                  <c:v>3113.9130746497199</c:v>
                </c:pt>
                <c:pt idx="2785">
                  <c:v>3095.17819964204</c:v>
                </c:pt>
                <c:pt idx="2786">
                  <c:v>3119.8817073955001</c:v>
                </c:pt>
                <c:pt idx="2787">
                  <c:v>3100.5389160896698</c:v>
                </c:pt>
                <c:pt idx="2788">
                  <c:v>3120.6001539296999</c:v>
                </c:pt>
                <c:pt idx="2789">
                  <c:v>3103.9100882886601</c:v>
                </c:pt>
                <c:pt idx="2790">
                  <c:v>3121.4291306999198</c:v>
                </c:pt>
                <c:pt idx="2791">
                  <c:v>3108.1655023759899</c:v>
                </c:pt>
                <c:pt idx="2792">
                  <c:v>3122.9212888864099</c:v>
                </c:pt>
                <c:pt idx="2793">
                  <c:v>3106.3970185994199</c:v>
                </c:pt>
                <c:pt idx="2794">
                  <c:v>3124.9108331350399</c:v>
                </c:pt>
                <c:pt idx="2795">
                  <c:v>3109.6023954443799</c:v>
                </c:pt>
                <c:pt idx="2796">
                  <c:v>3127.1767029736502</c:v>
                </c:pt>
                <c:pt idx="2797">
                  <c:v>3112.53144669926</c:v>
                </c:pt>
                <c:pt idx="2798">
                  <c:v>3128.0056797439602</c:v>
                </c:pt>
                <c:pt idx="2799">
                  <c:v>3118.1132236189401</c:v>
                </c:pt>
                <c:pt idx="2800">
                  <c:v>3124.9108331350399</c:v>
                </c:pt>
                <c:pt idx="2801">
                  <c:v>3120.0475027495499</c:v>
                </c:pt>
                <c:pt idx="2802">
                  <c:v>3110.6524326866602</c:v>
                </c:pt>
                <c:pt idx="2803">
                  <c:v>3128.5583309241101</c:v>
                </c:pt>
                <c:pt idx="2804">
                  <c:v>3109.5471303263598</c:v>
                </c:pt>
                <c:pt idx="2805">
                  <c:v>3133.3111310735699</c:v>
                </c:pt>
                <c:pt idx="2806">
                  <c:v>3116.1789444883302</c:v>
                </c:pt>
                <c:pt idx="2807">
                  <c:v>3132.81374501135</c:v>
                </c:pt>
                <c:pt idx="2808">
                  <c:v>3117.0631863766498</c:v>
                </c:pt>
                <c:pt idx="2809">
                  <c:v>3137.7876056328701</c:v>
                </c:pt>
                <c:pt idx="2810">
                  <c:v>3121.1528051098499</c:v>
                </c:pt>
                <c:pt idx="2811">
                  <c:v>3141.49036854004</c:v>
                </c:pt>
                <c:pt idx="2812">
                  <c:v>3128.9451867502098</c:v>
                </c:pt>
                <c:pt idx="2813">
                  <c:v>3142.9272616084299</c:v>
                </c:pt>
                <c:pt idx="2814">
                  <c:v>3129.7188984024201</c:v>
                </c:pt>
                <c:pt idx="2815">
                  <c:v>3145.85631286331</c:v>
                </c:pt>
                <c:pt idx="2816">
                  <c:v>3127.3424983277</c:v>
                </c:pt>
                <c:pt idx="2817">
                  <c:v>3147.7353268758998</c:v>
                </c:pt>
                <c:pt idx="2818">
                  <c:v>3133.8085171357002</c:v>
                </c:pt>
                <c:pt idx="2819">
                  <c:v>3150.3880525407099</c:v>
                </c:pt>
                <c:pt idx="2820">
                  <c:v>3137.45601492478</c:v>
                </c:pt>
                <c:pt idx="2821">
                  <c:v>3156.6882759945802</c:v>
                </c:pt>
                <c:pt idx="2822">
                  <c:v>3137.8428707508801</c:v>
                </c:pt>
                <c:pt idx="2823">
                  <c:v>3157.8488434729802</c:v>
                </c:pt>
                <c:pt idx="2824">
                  <c:v>3143.25885231652</c:v>
                </c:pt>
                <c:pt idx="2825">
                  <c:v>3145.6352523912501</c:v>
                </c:pt>
                <c:pt idx="2826">
                  <c:v>3152.5433921433701</c:v>
                </c:pt>
                <c:pt idx="2827">
                  <c:v>3134.25063807982</c:v>
                </c:pt>
                <c:pt idx="2828">
                  <c:v>3154.4224061558798</c:v>
                </c:pt>
                <c:pt idx="2829">
                  <c:v>3143.1483220804898</c:v>
                </c:pt>
                <c:pt idx="2830">
                  <c:v>3160.7778947278598</c:v>
                </c:pt>
                <c:pt idx="2831">
                  <c:v>3143.0930569624702</c:v>
                </c:pt>
                <c:pt idx="2832">
                  <c:v>3165.8070204673099</c:v>
                </c:pt>
                <c:pt idx="2833">
                  <c:v>3147.1274105777402</c:v>
                </c:pt>
                <c:pt idx="2834">
                  <c:v>3165.25436928716</c:v>
                </c:pt>
                <c:pt idx="2835">
                  <c:v>3151.1064990749001</c:v>
                </c:pt>
                <c:pt idx="2836">
                  <c:v>3170.9466764428698</c:v>
                </c:pt>
                <c:pt idx="2837">
                  <c:v>3158.4014946531302</c:v>
                </c:pt>
                <c:pt idx="2838">
                  <c:v>3171.88618344921</c:v>
                </c:pt>
                <c:pt idx="2839">
                  <c:v>3166.0280809393698</c:v>
                </c:pt>
                <c:pt idx="2840">
                  <c:v>3176.6942487166002</c:v>
                </c:pt>
                <c:pt idx="2841">
                  <c:v>3166.2491414115102</c:v>
                </c:pt>
                <c:pt idx="2842">
                  <c:v>3174.2073184058399</c:v>
                </c:pt>
                <c:pt idx="2843">
                  <c:v>3167.85182983395</c:v>
                </c:pt>
                <c:pt idx="2844">
                  <c:v>3183.76818382277</c:v>
                </c:pt>
                <c:pt idx="2845">
                  <c:v>3167.1333832997502</c:v>
                </c:pt>
                <c:pt idx="2846">
                  <c:v>3190.17893751268</c:v>
                </c:pt>
                <c:pt idx="2847">
                  <c:v>3170.5598206167701</c:v>
                </c:pt>
                <c:pt idx="2848">
                  <c:v>3190.17893751268</c:v>
                </c:pt>
                <c:pt idx="2849">
                  <c:v>3171.0019415608899</c:v>
                </c:pt>
                <c:pt idx="2850">
                  <c:v>3174.0415230518001</c:v>
                </c:pt>
                <c:pt idx="2851">
                  <c:v>3183.5471233507101</c:v>
                </c:pt>
                <c:pt idx="2852">
                  <c:v>3167.2991786538</c:v>
                </c:pt>
                <c:pt idx="2853">
                  <c:v>3189.90261192261</c:v>
                </c:pt>
                <c:pt idx="2854">
                  <c:v>3173.7099323437101</c:v>
                </c:pt>
                <c:pt idx="2855">
                  <c:v>3182.9944721705601</c:v>
                </c:pt>
                <c:pt idx="2856">
                  <c:v>3183.5471233507101</c:v>
                </c:pt>
                <c:pt idx="2857">
                  <c:v>3177.7442859589701</c:v>
                </c:pt>
                <c:pt idx="2858">
                  <c:v>3187.2498862578</c:v>
                </c:pt>
                <c:pt idx="2859">
                  <c:v>3178.1311417850702</c:v>
                </c:pt>
                <c:pt idx="2860">
                  <c:v>3193.32904923962</c:v>
                </c:pt>
                <c:pt idx="2861">
                  <c:v>3176.52845336256</c:v>
                </c:pt>
                <c:pt idx="2862">
                  <c:v>3201.2872262340302</c:v>
                </c:pt>
                <c:pt idx="2863">
                  <c:v>3184.3208350029199</c:v>
                </c:pt>
                <c:pt idx="2864">
                  <c:v>3203.2767704826501</c:v>
                </c:pt>
                <c:pt idx="2865">
                  <c:v>3183.7129187047599</c:v>
                </c:pt>
                <c:pt idx="2866">
                  <c:v>3206.2610868555498</c:v>
                </c:pt>
                <c:pt idx="2867">
                  <c:v>3190.2894677487102</c:v>
                </c:pt>
                <c:pt idx="2868">
                  <c:v>3213.1139614896601</c:v>
                </c:pt>
                <c:pt idx="2869">
                  <c:v>3195.7054493143501</c:v>
                </c:pt>
                <c:pt idx="2870">
                  <c:v>3215.7114220363701</c:v>
                </c:pt>
                <c:pt idx="2871">
                  <c:v>3200.1819238737298</c:v>
                </c:pt>
                <c:pt idx="2872">
                  <c:v>3218.52994305521</c:v>
                </c:pt>
                <c:pt idx="2873">
                  <c:v>3200.5135145818199</c:v>
                </c:pt>
                <c:pt idx="2874">
                  <c:v>3224.05645485688</c:v>
                </c:pt>
                <c:pt idx="2875">
                  <c:v>3205.2663147312801</c:v>
                </c:pt>
                <c:pt idx="2876">
                  <c:v>3223.2827432046702</c:v>
                </c:pt>
                <c:pt idx="2877">
                  <c:v>3212.6165754274398</c:v>
                </c:pt>
                <c:pt idx="2878">
                  <c:v>3220.7405477758998</c:v>
                </c:pt>
                <c:pt idx="2879">
                  <c:v>3217.64570116697</c:v>
                </c:pt>
                <c:pt idx="2880">
                  <c:v>3203.9399518988298</c:v>
                </c:pt>
                <c:pt idx="2881">
                  <c:v>3209.85331952661</c:v>
                </c:pt>
                <c:pt idx="2882">
                  <c:v>3218.4194128191798</c:v>
                </c:pt>
                <c:pt idx="2883">
                  <c:v>3200.6240448178501</c:v>
                </c:pt>
                <c:pt idx="2884">
                  <c:v>3214.6061196760602</c:v>
                </c:pt>
                <c:pt idx="2885">
                  <c:v>3206.0952915015</c:v>
                </c:pt>
                <c:pt idx="2886">
                  <c:v>3204.32680772494</c:v>
                </c:pt>
                <c:pt idx="2887">
                  <c:v>3219.5247151795702</c:v>
                </c:pt>
                <c:pt idx="2888">
                  <c:v>3202.8346495385299</c:v>
                </c:pt>
                <c:pt idx="2889">
                  <c:v>3222.01164549033</c:v>
                </c:pt>
                <c:pt idx="2890">
                  <c:v>3211.7875986572199</c:v>
                </c:pt>
                <c:pt idx="2891">
                  <c:v>3221.5695245462098</c:v>
                </c:pt>
                <c:pt idx="2892">
                  <c:v>3213.9982033779002</c:v>
                </c:pt>
                <c:pt idx="2893">
                  <c:v>3238.4253855412799</c:v>
                </c:pt>
                <c:pt idx="2894">
                  <c:v>3220.9063431299401</c:v>
                </c:pt>
                <c:pt idx="2895">
                  <c:v>3230.96459460901</c:v>
                </c:pt>
                <c:pt idx="2896">
                  <c:v>3228.5329294162598</c:v>
                </c:pt>
                <c:pt idx="2897">
                  <c:v>3221.0168733659698</c:v>
                </c:pt>
                <c:pt idx="2898">
                  <c:v>3239.4754227835701</c:v>
                </c:pt>
                <c:pt idx="2899">
                  <c:v>3223.8906595028402</c:v>
                </c:pt>
                <c:pt idx="2900">
                  <c:v>3244.1176926970002</c:v>
                </c:pt>
                <c:pt idx="2901">
                  <c:v>3225.21702233528</c:v>
                </c:pt>
                <c:pt idx="2902">
                  <c:v>3249.5889393806501</c:v>
                </c:pt>
                <c:pt idx="2903">
                  <c:v>3231.6830411432002</c:v>
                </c:pt>
                <c:pt idx="2904">
                  <c:v>3254.8943907102598</c:v>
                </c:pt>
                <c:pt idx="2905">
                  <c:v>3237.7622041250202</c:v>
                </c:pt>
                <c:pt idx="2906">
                  <c:v>3258.6524187353598</c:v>
                </c:pt>
                <c:pt idx="2907">
                  <c:v>3239.9175437276899</c:v>
                </c:pt>
                <c:pt idx="2908">
                  <c:v>3252.8495813436198</c:v>
                </c:pt>
                <c:pt idx="2909">
                  <c:v>3250.9153022130099</c:v>
                </c:pt>
                <c:pt idx="2910">
                  <c:v>3236.9884924728099</c:v>
                </c:pt>
                <c:pt idx="2911">
                  <c:v>3243.8966322249398</c:v>
                </c:pt>
                <c:pt idx="2912">
                  <c:v>3252.6285208715599</c:v>
                </c:pt>
                <c:pt idx="2913">
                  <c:v>3232.0698969693099</c:v>
                </c:pt>
                <c:pt idx="2914">
                  <c:v>3244.89140434921</c:v>
                </c:pt>
                <c:pt idx="2915">
                  <c:v>3245.49932064737</c:v>
                </c:pt>
                <c:pt idx="2916">
                  <c:v>3231.1303899630502</c:v>
                </c:pt>
                <c:pt idx="2917">
                  <c:v>3250.5284463869102</c:v>
                </c:pt>
                <c:pt idx="2918">
                  <c:v>3240.6359902618801</c:v>
                </c:pt>
                <c:pt idx="2919">
                  <c:v>3238.4253855412799</c:v>
                </c:pt>
                <c:pt idx="2920">
                  <c:v>3252.5179906355302</c:v>
                </c:pt>
                <c:pt idx="2921">
                  <c:v>3259.97878156772</c:v>
                </c:pt>
                <c:pt idx="2922">
                  <c:v>3251.9653394553802</c:v>
                </c:pt>
                <c:pt idx="2923">
                  <c:v>3267.6053678540402</c:v>
                </c:pt>
                <c:pt idx="2924">
                  <c:v>3257.6576466110901</c:v>
                </c:pt>
                <c:pt idx="2925">
                  <c:v>3274.40297737014</c:v>
                </c:pt>
                <c:pt idx="2926">
                  <c:v>3256.49707913269</c:v>
                </c:pt>
                <c:pt idx="2927">
                  <c:v>3275.01089366831</c:v>
                </c:pt>
                <c:pt idx="2928">
                  <c:v>3265.2842328973302</c:v>
                </c:pt>
                <c:pt idx="2929">
                  <c:v>3256.6076093687202</c:v>
                </c:pt>
                <c:pt idx="2930">
                  <c:v>3280.48214035196</c:v>
                </c:pt>
                <c:pt idx="2931">
                  <c:v>3259.97878156772</c:v>
                </c:pt>
                <c:pt idx="2932">
                  <c:v>3283.7427823149301</c:v>
                </c:pt>
                <c:pt idx="2933">
                  <c:v>3265.8921491955798</c:v>
                </c:pt>
                <c:pt idx="2934">
                  <c:v>3286.4507730977498</c:v>
                </c:pt>
                <c:pt idx="2935">
                  <c:v>3272.4686982395301</c:v>
                </c:pt>
                <c:pt idx="2936">
                  <c:v>3275.5082797304399</c:v>
                </c:pt>
                <c:pt idx="2937">
                  <c:v>3283.3006613708098</c:v>
                </c:pt>
                <c:pt idx="2938">
                  <c:v>3276.3372565006598</c:v>
                </c:pt>
                <c:pt idx="2939">
                  <c:v>3290.9825127751401</c:v>
                </c:pt>
                <c:pt idx="2940">
                  <c:v>3274.3477122521299</c:v>
                </c:pt>
                <c:pt idx="2941">
                  <c:v>3296.39849434078</c:v>
                </c:pt>
                <c:pt idx="2942">
                  <c:v>3283.9085776689699</c:v>
                </c:pt>
                <c:pt idx="2943">
                  <c:v>3277.9952100412002</c:v>
                </c:pt>
                <c:pt idx="2944">
                  <c:v>3295.7905780425299</c:v>
                </c:pt>
                <c:pt idx="2945">
                  <c:v>3275.89513555654</c:v>
                </c:pt>
                <c:pt idx="2946">
                  <c:v>3299.05122000558</c:v>
                </c:pt>
                <c:pt idx="2947">
                  <c:v>3284.0191079050001</c:v>
                </c:pt>
                <c:pt idx="2948">
                  <c:v>3287.0034242779002</c:v>
                </c:pt>
                <c:pt idx="2949">
                  <c:v>3297.5037967010799</c:v>
                </c:pt>
                <c:pt idx="2950">
                  <c:v>3282.5822148366101</c:v>
                </c:pt>
                <c:pt idx="2951">
                  <c:v>3283.4664567248501</c:v>
                </c:pt>
                <c:pt idx="2952">
                  <c:v>3292.8062616696402</c:v>
                </c:pt>
                <c:pt idx="2953">
                  <c:v>3279.5426333456999</c:v>
                </c:pt>
                <c:pt idx="2954">
                  <c:v>3291.9220197814002</c:v>
                </c:pt>
                <c:pt idx="2955">
                  <c:v>3290.2640662408598</c:v>
                </c:pt>
                <c:pt idx="2956">
                  <c:v>3280.5926705879901</c:v>
                </c:pt>
                <c:pt idx="2957">
                  <c:v>3303.69348991893</c:v>
                </c:pt>
                <c:pt idx="2958">
                  <c:v>3286.89289404187</c:v>
                </c:pt>
                <c:pt idx="2959">
                  <c:v>3308.7778807764798</c:v>
                </c:pt>
                <c:pt idx="2960">
                  <c:v>3290.7614523030802</c:v>
                </c:pt>
                <c:pt idx="2961">
                  <c:v>3313.3648855718902</c:v>
                </c:pt>
                <c:pt idx="2962">
                  <c:v>3300.7091735460299</c:v>
                </c:pt>
                <c:pt idx="2963">
                  <c:v>3316.2939368267698</c:v>
                </c:pt>
                <c:pt idx="2964">
                  <c:v>3306.8988667638801</c:v>
                </c:pt>
                <c:pt idx="2965">
                  <c:v>3311.1542808512099</c:v>
                </c:pt>
                <c:pt idx="2966">
                  <c:v>3312.5359088016598</c:v>
                </c:pt>
                <c:pt idx="2967">
                  <c:v>3300.7091735460299</c:v>
                </c:pt>
                <c:pt idx="2968">
                  <c:v>3315.6860205285998</c:v>
                </c:pt>
                <c:pt idx="2969">
                  <c:v>3314.4701879321901</c:v>
                </c:pt>
                <c:pt idx="2970">
                  <c:v>3299.5486060677199</c:v>
                </c:pt>
                <c:pt idx="2971">
                  <c:v>3304.8540573973301</c:v>
                </c:pt>
                <c:pt idx="2972">
                  <c:v>3315.1886344663799</c:v>
                </c:pt>
                <c:pt idx="2973">
                  <c:v>3297.3932664650501</c:v>
                </c:pt>
                <c:pt idx="2974">
                  <c:v>3313.6964762799798</c:v>
                </c:pt>
                <c:pt idx="2975">
                  <c:v>3311.4306064412799</c:v>
                </c:pt>
                <c:pt idx="2976">
                  <c:v>3297.0616757569601</c:v>
                </c:pt>
                <c:pt idx="2977">
                  <c:v>3313.0885599818098</c:v>
                </c:pt>
                <c:pt idx="2978">
                  <c:v>3309.49632731067</c:v>
                </c:pt>
                <c:pt idx="2979">
                  <c:v>3308.1146993603002</c:v>
                </c:pt>
                <c:pt idx="2980">
                  <c:v>3321.7099183924101</c:v>
                </c:pt>
                <c:pt idx="2981">
                  <c:v>3327.0706348400299</c:v>
                </c:pt>
                <c:pt idx="2982">
                  <c:v>3321.2677974482899</c:v>
                </c:pt>
                <c:pt idx="2983">
                  <c:v>3324.52843941126</c:v>
                </c:pt>
                <c:pt idx="2984">
                  <c:v>3334.5314257722198</c:v>
                </c:pt>
                <c:pt idx="2985">
                  <c:v>3318.44927642944</c:v>
                </c:pt>
                <c:pt idx="2986">
                  <c:v>3337.5710072632201</c:v>
                </c:pt>
                <c:pt idx="2987">
                  <c:v>3329.2812395607102</c:v>
                </c:pt>
                <c:pt idx="2988">
                  <c:v>3320.2177602059201</c:v>
                </c:pt>
                <c:pt idx="2989">
                  <c:v>3338.2341886794002</c:v>
                </c:pt>
                <c:pt idx="2990">
                  <c:v>3323.92052311309</c:v>
                </c:pt>
                <c:pt idx="2991">
                  <c:v>3316.1834065907401</c:v>
                </c:pt>
                <c:pt idx="2992">
                  <c:v>3341.0527096982401</c:v>
                </c:pt>
                <c:pt idx="2993">
                  <c:v>3324.5837045292701</c:v>
                </c:pt>
                <c:pt idx="2994">
                  <c:v>3340.7763841081701</c:v>
                </c:pt>
                <c:pt idx="2995">
                  <c:v>3330.8286628651299</c:v>
                </c:pt>
                <c:pt idx="2996">
                  <c:v>3351.3872867673799</c:v>
                </c:pt>
                <c:pt idx="2997">
                  <c:v>3339.5052863937399</c:v>
                </c:pt>
                <c:pt idx="2998">
                  <c:v>3341.32903528832</c:v>
                </c:pt>
                <c:pt idx="2999">
                  <c:v>3351.4425518854</c:v>
                </c:pt>
                <c:pt idx="3000">
                  <c:v>3336.41043978482</c:v>
                </c:pt>
                <c:pt idx="3001">
                  <c:v>3362.16398478056</c:v>
                </c:pt>
                <c:pt idx="3002">
                  <c:v>3342.48960276663</c:v>
                </c:pt>
                <c:pt idx="3003">
                  <c:v>3357.0243288050801</c:v>
                </c:pt>
                <c:pt idx="3004">
                  <c:v>3354.64792873035</c:v>
                </c:pt>
                <c:pt idx="3005">
                  <c:v>3340.99744458023</c:v>
                </c:pt>
                <c:pt idx="3006">
                  <c:v>3362.8271661968201</c:v>
                </c:pt>
                <c:pt idx="3007">
                  <c:v>3350.7793704691398</c:v>
                </c:pt>
                <c:pt idx="3008">
                  <c:v>3340.0579375738898</c:v>
                </c:pt>
                <c:pt idx="3009">
                  <c:v>3358.9033428175899</c:v>
                </c:pt>
                <c:pt idx="3010">
                  <c:v>3350.0609239349401</c:v>
                </c:pt>
                <c:pt idx="3011">
                  <c:v>3339.6158166297701</c:v>
                </c:pt>
                <c:pt idx="3012">
                  <c:v>3339.5052863937399</c:v>
                </c:pt>
                <c:pt idx="3013">
                  <c:v>3358.2954265194298</c:v>
                </c:pt>
                <c:pt idx="3014">
                  <c:v>3342.3238074125902</c:v>
                </c:pt>
                <c:pt idx="3015">
                  <c:v>3351.2214914133401</c:v>
                </c:pt>
                <c:pt idx="3016">
                  <c:v>3351.3872867673799</c:v>
                </c:pt>
                <c:pt idx="3017">
                  <c:v>3358.7375474635501</c:v>
                </c:pt>
                <c:pt idx="3018">
                  <c:v>3359.8981149419501</c:v>
                </c:pt>
                <c:pt idx="3019">
                  <c:v>3347.8503192142598</c:v>
                </c:pt>
                <c:pt idx="3020">
                  <c:v>3370.7853431912399</c:v>
                </c:pt>
                <c:pt idx="3021">
                  <c:v>3358.4612218734701</c:v>
                </c:pt>
                <c:pt idx="3022">
                  <c:v>3360.4507661221</c:v>
                </c:pt>
                <c:pt idx="3023">
                  <c:v>3365.64568721567</c:v>
                </c:pt>
                <c:pt idx="3024">
                  <c:v>3359.4559939977398</c:v>
                </c:pt>
                <c:pt idx="3025">
                  <c:v>3380.8435946702202</c:v>
                </c:pt>
                <c:pt idx="3026">
                  <c:v>3363.8219383210899</c:v>
                </c:pt>
                <c:pt idx="3027">
                  <c:v>3371.5037897254301</c:v>
                </c:pt>
                <c:pt idx="3028">
                  <c:v>3378.5224597135002</c:v>
                </c:pt>
                <c:pt idx="3029">
                  <c:v>3363.8219383210899</c:v>
                </c:pt>
                <c:pt idx="3030">
                  <c:v>3386.5359018259301</c:v>
                </c:pt>
                <c:pt idx="3031">
                  <c:v>3370.56428271918</c:v>
                </c:pt>
                <c:pt idx="3032">
                  <c:v>3375.4828782226</c:v>
                </c:pt>
                <c:pt idx="3033">
                  <c:v>3386.1490459998299</c:v>
                </c:pt>
                <c:pt idx="3034">
                  <c:v>3372.0564409055801</c:v>
                </c:pt>
                <c:pt idx="3035">
                  <c:v>3371.2274641353602</c:v>
                </c:pt>
                <c:pt idx="3036">
                  <c:v>3389.7412786708801</c:v>
                </c:pt>
                <c:pt idx="3037">
                  <c:v>3372.1117060236002</c:v>
                </c:pt>
                <c:pt idx="3038">
                  <c:v>3367.35890587414</c:v>
                </c:pt>
                <c:pt idx="3039">
                  <c:v>3385.4858645836498</c:v>
                </c:pt>
                <c:pt idx="3040">
                  <c:v>3373.0512130298498</c:v>
                </c:pt>
                <c:pt idx="3041">
                  <c:v>3362.3850452526999</c:v>
                </c:pt>
                <c:pt idx="3042">
                  <c:v>3382.7778738008301</c:v>
                </c:pt>
                <c:pt idx="3043">
                  <c:v>3376.1460596388602</c:v>
                </c:pt>
                <c:pt idx="3044">
                  <c:v>3370.84060830925</c:v>
                </c:pt>
                <c:pt idx="3045">
                  <c:v>3381.83836679457</c:v>
                </c:pt>
                <c:pt idx="3046">
                  <c:v>3386.0385157638002</c:v>
                </c:pt>
                <c:pt idx="3047">
                  <c:v>3394.1072229942401</c:v>
                </c:pt>
                <c:pt idx="3048">
                  <c:v>3391.3439670933999</c:v>
                </c:pt>
                <c:pt idx="3049">
                  <c:v>3405.7128977777202</c:v>
                </c:pt>
                <c:pt idx="3050">
                  <c:v>3387.91752977639</c:v>
                </c:pt>
                <c:pt idx="3051">
                  <c:v>3412.4552421757999</c:v>
                </c:pt>
                <c:pt idx="3052">
                  <c:v>3393.44404157806</c:v>
                </c:pt>
                <c:pt idx="3053">
                  <c:v>3407.64717690833</c:v>
                </c:pt>
                <c:pt idx="3054">
                  <c:v>3409.08406997672</c:v>
                </c:pt>
                <c:pt idx="3055">
                  <c:v>3395.6546462987399</c:v>
                </c:pt>
                <c:pt idx="3056">
                  <c:v>3403.6128232930701</c:v>
                </c:pt>
                <c:pt idx="3057">
                  <c:v>3413.0631584739699</c:v>
                </c:pt>
                <c:pt idx="3058">
                  <c:v>3397.9205161373602</c:v>
                </c:pt>
                <c:pt idx="3059">
                  <c:v>3398.7494929076702</c:v>
                </c:pt>
                <c:pt idx="3060">
                  <c:v>3413.4500143000801</c:v>
                </c:pt>
                <c:pt idx="3061">
                  <c:v>3393.99669275821</c:v>
                </c:pt>
                <c:pt idx="3062">
                  <c:v>3402.1759302246801</c:v>
                </c:pt>
                <c:pt idx="3063">
                  <c:v>3413.3394840640399</c:v>
                </c:pt>
                <c:pt idx="3064">
                  <c:v>3394.7151392924002</c:v>
                </c:pt>
                <c:pt idx="3065">
                  <c:v>3417.8159586234301</c:v>
                </c:pt>
                <c:pt idx="3066">
                  <c:v>3404.71812565345</c:v>
                </c:pt>
                <c:pt idx="3067">
                  <c:v>3405.2707768335999</c:v>
                </c:pt>
                <c:pt idx="3068">
                  <c:v>3421.0766005864002</c:v>
                </c:pt>
                <c:pt idx="3069">
                  <c:v>3406.3760791938998</c:v>
                </c:pt>
                <c:pt idx="3070">
                  <c:v>3402.2864604607098</c:v>
                </c:pt>
                <c:pt idx="3071">
                  <c:v>3423.0661448350202</c:v>
                </c:pt>
                <c:pt idx="3072">
                  <c:v>3408.4208885605399</c:v>
                </c:pt>
                <c:pt idx="3073">
                  <c:v>3405.2155117155899</c:v>
                </c:pt>
                <c:pt idx="3074">
                  <c:v>3424.5030379034101</c:v>
                </c:pt>
                <c:pt idx="3075">
                  <c:v>3407.2603210822299</c:v>
                </c:pt>
                <c:pt idx="3076">
                  <c:v>3401.1258929823898</c:v>
                </c:pt>
                <c:pt idx="3077">
                  <c:v>3423.5082657791399</c:v>
                </c:pt>
                <c:pt idx="3078">
                  <c:v>3412.1236514677198</c:v>
                </c:pt>
                <c:pt idx="3079">
                  <c:v>3404.4970651813901</c:v>
                </c:pt>
                <c:pt idx="3080">
                  <c:v>3421.9608424746398</c:v>
                </c:pt>
                <c:pt idx="3081">
                  <c:v>3417.76069350541</c:v>
                </c:pt>
                <c:pt idx="3082">
                  <c:v>3435.3902661527</c:v>
                </c:pt>
                <c:pt idx="3083">
                  <c:v>3422.5134936547902</c:v>
                </c:pt>
                <c:pt idx="3084">
                  <c:v>3445.6695781038302</c:v>
                </c:pt>
                <c:pt idx="3085">
                  <c:v>3430.7479962392699</c:v>
                </c:pt>
                <c:pt idx="3086">
                  <c:v>3449.59340148298</c:v>
                </c:pt>
                <c:pt idx="3087">
                  <c:v>3439.8667407120802</c:v>
                </c:pt>
                <c:pt idx="3088">
                  <c:v>3445.4485176317698</c:v>
                </c:pt>
                <c:pt idx="3089">
                  <c:v>3448.2670386506202</c:v>
                </c:pt>
                <c:pt idx="3090">
                  <c:v>3434.3402289104201</c:v>
                </c:pt>
                <c:pt idx="3091">
                  <c:v>3456.0594202909001</c:v>
                </c:pt>
                <c:pt idx="3092">
                  <c:v>3447.88018282443</c:v>
                </c:pt>
                <c:pt idx="3093">
                  <c:v>3436.8271592210899</c:v>
                </c:pt>
                <c:pt idx="3094">
                  <c:v>3452.7435132099099</c:v>
                </c:pt>
                <c:pt idx="3095">
                  <c:v>3449.0960154208401</c:v>
                </c:pt>
                <c:pt idx="3096">
                  <c:v>3435.5560615067502</c:v>
                </c:pt>
                <c:pt idx="3097">
                  <c:v>3449.0960154208401</c:v>
                </c:pt>
                <c:pt idx="3098">
                  <c:v>3450.5881736072502</c:v>
                </c:pt>
                <c:pt idx="3099">
                  <c:v>3437.9877266994899</c:v>
                </c:pt>
                <c:pt idx="3100">
                  <c:v>3462.7464995709602</c:v>
                </c:pt>
                <c:pt idx="3101">
                  <c:v>3450.2565828991501</c:v>
                </c:pt>
                <c:pt idx="3102">
                  <c:v>3455.67256446479</c:v>
                </c:pt>
                <c:pt idx="3103">
                  <c:v>3460.2595692602099</c:v>
                </c:pt>
                <c:pt idx="3104">
                  <c:v>3446.2222292839801</c:v>
                </c:pt>
                <c:pt idx="3105">
                  <c:v>3456.2252156450299</c:v>
                </c:pt>
                <c:pt idx="3106">
                  <c:v>3464.7913089376002</c:v>
                </c:pt>
                <c:pt idx="3107">
                  <c:v>3449.5381363649599</c:v>
                </c:pt>
                <c:pt idx="3108">
                  <c:v>3456.00415517288</c:v>
                </c:pt>
                <c:pt idx="3109">
                  <c:v>3461.19907626646</c:v>
                </c:pt>
                <c:pt idx="3110">
                  <c:v>3447.9907130605402</c:v>
                </c:pt>
                <c:pt idx="3111">
                  <c:v>3447.9354479425301</c:v>
                </c:pt>
                <c:pt idx="3112">
                  <c:v>3466.6703229501099</c:v>
                </c:pt>
                <c:pt idx="3113">
                  <c:v>3453.2408992720498</c:v>
                </c:pt>
                <c:pt idx="3114">
                  <c:v>3444.8406013335202</c:v>
                </c:pt>
                <c:pt idx="3115">
                  <c:v>3463.9070670492802</c:v>
                </c:pt>
                <c:pt idx="3116">
                  <c:v>3454.2356713964</c:v>
                </c:pt>
                <c:pt idx="3117">
                  <c:v>3461.3648716205098</c:v>
                </c:pt>
                <c:pt idx="3118">
                  <c:v>3468.3835416086599</c:v>
                </c:pt>
                <c:pt idx="3119">
                  <c:v>3453.3514295080799</c:v>
                </c:pt>
                <c:pt idx="3120">
                  <c:v>3479.8234210381002</c:v>
                </c:pt>
                <c:pt idx="3121">
                  <c:v>3467.4440346024098</c:v>
                </c:pt>
                <c:pt idx="3122">
                  <c:v>3469.1572532608702</c:v>
                </c:pt>
                <c:pt idx="3123">
                  <c:v>3474.8495604165801</c:v>
                </c:pt>
                <c:pt idx="3124">
                  <c:v>3462.9675600430301</c:v>
                </c:pt>
                <c:pt idx="3125">
                  <c:v>3482.0892908768001</c:v>
                </c:pt>
                <c:pt idx="3126">
                  <c:v>3478.4970582057399</c:v>
                </c:pt>
                <c:pt idx="3127">
                  <c:v>3467.0571787762201</c:v>
                </c:pt>
                <c:pt idx="3128">
                  <c:v>3484.2446304794698</c:v>
                </c:pt>
                <c:pt idx="3129">
                  <c:v>3482.8077374109998</c:v>
                </c:pt>
                <c:pt idx="3130">
                  <c:v>3465.8966112979001</c:v>
                </c:pt>
                <c:pt idx="3131">
                  <c:v>3488.8869003928098</c:v>
                </c:pt>
                <c:pt idx="3132">
                  <c:v>3478.9944442678802</c:v>
                </c:pt>
                <c:pt idx="3133">
                  <c:v>3468.6046020807198</c:v>
                </c:pt>
                <c:pt idx="3134">
                  <c:v>3488.7763701567801</c:v>
                </c:pt>
                <c:pt idx="3135">
                  <c:v>3485.79205378389</c:v>
                </c:pt>
                <c:pt idx="3136">
                  <c:v>3472.7494859319299</c:v>
                </c:pt>
                <c:pt idx="3137">
                  <c:v>3479.6576256840599</c:v>
                </c:pt>
                <c:pt idx="3138">
                  <c:v>3487.9473933865602</c:v>
                </c:pt>
                <c:pt idx="3139">
                  <c:v>3473.91005341033</c:v>
                </c:pt>
                <c:pt idx="3140">
                  <c:v>3482.3656164668801</c:v>
                </c:pt>
                <c:pt idx="3141">
                  <c:v>3492.2028074738801</c:v>
                </c:pt>
                <c:pt idx="3142">
                  <c:v>3478.6075884417701</c:v>
                </c:pt>
                <c:pt idx="3143">
                  <c:v>3499.4978030520301</c:v>
                </c:pt>
                <c:pt idx="3144">
                  <c:v>3486.0131142559499</c:v>
                </c:pt>
                <c:pt idx="3145">
                  <c:v>3503.5321566672901</c:v>
                </c:pt>
                <c:pt idx="3146">
                  <c:v>3500.7689007664599</c:v>
                </c:pt>
                <c:pt idx="3147">
                  <c:v>3489.55008180908</c:v>
                </c:pt>
                <c:pt idx="3148">
                  <c:v>3513.5351430282599</c:v>
                </c:pt>
                <c:pt idx="3149">
                  <c:v>3501.0452263565298</c:v>
                </c:pt>
                <c:pt idx="3150">
                  <c:v>3499.6083332880598</c:v>
                </c:pt>
                <c:pt idx="3151">
                  <c:v>3516.51945940115</c:v>
                </c:pt>
                <c:pt idx="3152">
                  <c:v>3498.7793565178399</c:v>
                </c:pt>
                <c:pt idx="3153">
                  <c:v>3514.5299151526101</c:v>
                </c:pt>
                <c:pt idx="3154">
                  <c:v>3511.4903336616999</c:v>
                </c:pt>
                <c:pt idx="3155">
                  <c:v>3499.3872728159999</c:v>
                </c:pt>
                <c:pt idx="3156">
                  <c:v>3518.2326780597</c:v>
                </c:pt>
                <c:pt idx="3157">
                  <c:v>3516.0220733390202</c:v>
                </c:pt>
                <c:pt idx="3158">
                  <c:v>3502.6479147789701</c:v>
                </c:pt>
                <c:pt idx="3159">
                  <c:v>3519.66957112809</c:v>
                </c:pt>
                <c:pt idx="3160">
                  <c:v>3517.7352919975701</c:v>
                </c:pt>
                <c:pt idx="3161">
                  <c:v>3505.1348450897299</c:v>
                </c:pt>
                <c:pt idx="3162">
                  <c:v>3502.5373845429399</c:v>
                </c:pt>
                <c:pt idx="3163">
                  <c:v>3521.6591153767199</c:v>
                </c:pt>
                <c:pt idx="3164">
                  <c:v>3509.83238012117</c:v>
                </c:pt>
                <c:pt idx="3165">
                  <c:v>3500.1057193502002</c:v>
                </c:pt>
                <c:pt idx="3166">
                  <c:v>3523.8144549793901</c:v>
                </c:pt>
                <c:pt idx="3167">
                  <c:v>3510.6060917733798</c:v>
                </c:pt>
                <c:pt idx="3168">
                  <c:v>3515.5799523948999</c:v>
                </c:pt>
                <c:pt idx="3169">
                  <c:v>3528.67778536487</c:v>
                </c:pt>
                <c:pt idx="3170">
                  <c:v>3514.3088546805502</c:v>
                </c:pt>
                <c:pt idx="3171">
                  <c:v>3518.3432082957302</c:v>
                </c:pt>
                <c:pt idx="3172">
                  <c:v>3534.14903204853</c:v>
                </c:pt>
                <c:pt idx="3173">
                  <c:v>3513.7009383823001</c:v>
                </c:pt>
                <c:pt idx="3174">
                  <c:v>3514.6957105066599</c:v>
                </c:pt>
                <c:pt idx="3175">
                  <c:v>3531.82789709181</c:v>
                </c:pt>
                <c:pt idx="3176">
                  <c:v>3516.24313381108</c:v>
                </c:pt>
                <c:pt idx="3177">
                  <c:v>3524.6986968676301</c:v>
                </c:pt>
                <c:pt idx="3178">
                  <c:v>3534.8674785827202</c:v>
                </c:pt>
                <c:pt idx="3179">
                  <c:v>3520.6090781344301</c:v>
                </c:pt>
                <c:pt idx="3180">
                  <c:v>3545.6441765959798</c:v>
                </c:pt>
                <c:pt idx="3181">
                  <c:v>3528.6225202468599</c:v>
                </c:pt>
                <c:pt idx="3182">
                  <c:v>3550.8390976895598</c:v>
                </c:pt>
                <c:pt idx="3183">
                  <c:v>3541.2229671546102</c:v>
                </c:pt>
                <c:pt idx="3184">
                  <c:v>3539.1228926700401</c:v>
                </c:pt>
                <c:pt idx="3185">
                  <c:v>3557.2498513794699</c:v>
                </c:pt>
                <c:pt idx="3186">
                  <c:v>3542.7703904591199</c:v>
                </c:pt>
                <c:pt idx="3187">
                  <c:v>3564.9317027838001</c:v>
                </c:pt>
                <c:pt idx="3188">
                  <c:v>3549.1258790310098</c:v>
                </c:pt>
                <c:pt idx="3189">
                  <c:v>3543.98622305545</c:v>
                </c:pt>
                <c:pt idx="3190">
                  <c:v>3566.2580656161599</c:v>
                </c:pt>
                <c:pt idx="3191">
                  <c:v>3555.3708373668701</c:v>
                </c:pt>
                <c:pt idx="3192">
                  <c:v>3543.3230416392698</c:v>
                </c:pt>
                <c:pt idx="3193">
                  <c:v>3565.0422330198298</c:v>
                </c:pt>
                <c:pt idx="3194">
                  <c:v>3552.8839070561098</c:v>
                </c:pt>
                <c:pt idx="3195">
                  <c:v>3548.0205766707099</c:v>
                </c:pt>
                <c:pt idx="3196">
                  <c:v>3566.9765121504402</c:v>
                </c:pt>
                <c:pt idx="3197">
                  <c:v>3558.9630700380199</c:v>
                </c:pt>
                <c:pt idx="3198">
                  <c:v>3547.6337208446098</c:v>
                </c:pt>
                <c:pt idx="3199">
                  <c:v>3551.55754422375</c:v>
                </c:pt>
                <c:pt idx="3200">
                  <c:v>3566.2580656161599</c:v>
                </c:pt>
                <c:pt idx="3201">
                  <c:v>3554.0997396525299</c:v>
                </c:pt>
                <c:pt idx="3202">
                  <c:v>3542.7703904591199</c:v>
                </c:pt>
                <c:pt idx="3203">
                  <c:v>3566.7554516783798</c:v>
                </c:pt>
                <c:pt idx="3204">
                  <c:v>3556.2550792552001</c:v>
                </c:pt>
                <c:pt idx="3205">
                  <c:v>3547.1915999004</c:v>
                </c:pt>
                <c:pt idx="3206">
                  <c:v>3572.8346146601998</c:v>
                </c:pt>
                <c:pt idx="3207">
                  <c:v>3560.1789026343499</c:v>
                </c:pt>
                <c:pt idx="3208">
                  <c:v>3552.99443729223</c:v>
                </c:pt>
                <c:pt idx="3209">
                  <c:v>3576.8689682753802</c:v>
                </c:pt>
                <c:pt idx="3210">
                  <c:v>3561.1184096406</c:v>
                </c:pt>
                <c:pt idx="3211">
                  <c:v>3564.87643766579</c:v>
                </c:pt>
                <c:pt idx="3212">
                  <c:v>3580.3506707104102</c:v>
                </c:pt>
                <c:pt idx="3213">
                  <c:v>3566.4791260882198</c:v>
                </c:pt>
                <c:pt idx="3214">
                  <c:v>3558.18935838572</c:v>
                </c:pt>
                <c:pt idx="3215">
                  <c:v>3569.24238198906</c:v>
                </c:pt>
                <c:pt idx="3216">
                  <c:v>3571.78457741783</c:v>
                </c:pt>
                <c:pt idx="3217">
                  <c:v>3559.7920468082398</c:v>
                </c:pt>
                <c:pt idx="3218">
                  <c:v>3558.74200956596</c:v>
                </c:pt>
                <c:pt idx="3219">
                  <c:v>3581.67703354285</c:v>
                </c:pt>
                <c:pt idx="3220">
                  <c:v>3565.42908884594</c:v>
                </c:pt>
                <c:pt idx="3221">
                  <c:v>3564.8211725477699</c:v>
                </c:pt>
                <c:pt idx="3222">
                  <c:v>3585.2692662139102</c:v>
                </c:pt>
                <c:pt idx="3223">
                  <c:v>3567.0870423864699</c:v>
                </c:pt>
                <c:pt idx="3224">
                  <c:v>3568.5792005728799</c:v>
                </c:pt>
                <c:pt idx="3225">
                  <c:v>3586.87195463643</c:v>
                </c:pt>
                <c:pt idx="3226">
                  <c:v>3573.3320007223301</c:v>
                </c:pt>
                <c:pt idx="3227">
                  <c:v>3577.2005589834698</c:v>
                </c:pt>
                <c:pt idx="3228">
                  <c:v>3592.2879362020699</c:v>
                </c:pt>
                <c:pt idx="3229">
                  <c:v>3576.15052174118</c:v>
                </c:pt>
                <c:pt idx="3230">
                  <c:v>3602.7330435072399</c:v>
                </c:pt>
                <c:pt idx="3231">
                  <c:v>3586.0982429842202</c:v>
                </c:pt>
                <c:pt idx="3232">
                  <c:v>3596.8196758793802</c:v>
                </c:pt>
                <c:pt idx="3233">
                  <c:v>3604.1146714576098</c:v>
                </c:pt>
                <c:pt idx="3234">
                  <c:v>3590.4641873074902</c:v>
                </c:pt>
                <c:pt idx="3235">
                  <c:v>3611.5754623898902</c:v>
                </c:pt>
                <c:pt idx="3236">
                  <c:v>3604.50152728372</c:v>
                </c:pt>
                <c:pt idx="3237">
                  <c:v>3598.3118340658698</c:v>
                </c:pt>
                <c:pt idx="3238">
                  <c:v>3618.42833702392</c:v>
                </c:pt>
                <c:pt idx="3239">
                  <c:v>3603.8936109855499</c:v>
                </c:pt>
                <c:pt idx="3240">
                  <c:v>3598.5328945379301</c:v>
                </c:pt>
                <c:pt idx="3241">
                  <c:v>3621.91003945895</c:v>
                </c:pt>
                <c:pt idx="3242">
                  <c:v>3608.0937599547801</c:v>
                </c:pt>
                <c:pt idx="3243">
                  <c:v>3597.0960014694601</c:v>
                </c:pt>
                <c:pt idx="3244">
                  <c:v>3618.4836021419301</c:v>
                </c:pt>
                <c:pt idx="3245">
                  <c:v>3613.9518624646198</c:v>
                </c:pt>
                <c:pt idx="3246">
                  <c:v>3600.9092946126598</c:v>
                </c:pt>
                <c:pt idx="3247">
                  <c:v>3606.1594808242498</c:v>
                </c:pt>
                <c:pt idx="3248">
                  <c:v>3620.2520859185001</c:v>
                </c:pt>
                <c:pt idx="3249">
                  <c:v>3609.47538790524</c:v>
                </c:pt>
                <c:pt idx="3250">
                  <c:v>3600.5224387865501</c:v>
                </c:pt>
                <c:pt idx="3251">
                  <c:v>3622.46269063918</c:v>
                </c:pt>
                <c:pt idx="3252">
                  <c:v>3612.1281135700401</c:v>
                </c:pt>
                <c:pt idx="3253">
                  <c:v>3601.0750899667</c:v>
                </c:pt>
                <c:pt idx="3254">
                  <c:v>3625.66806748413</c:v>
                </c:pt>
                <c:pt idx="3255">
                  <c:v>3618.4836021419301</c:v>
                </c:pt>
                <c:pt idx="3256">
                  <c:v>3604.6673226377602</c:v>
                </c:pt>
                <c:pt idx="3257">
                  <c:v>3608.8122064890599</c:v>
                </c:pt>
                <c:pt idx="3258">
                  <c:v>3623.6785232355101</c:v>
                </c:pt>
                <c:pt idx="3259">
                  <c:v>3613.1228856943098</c:v>
                </c:pt>
                <c:pt idx="3260">
                  <c:v>3605.2199738179102</c:v>
                </c:pt>
                <c:pt idx="3261">
                  <c:v>3629.8682164533602</c:v>
                </c:pt>
                <c:pt idx="3262">
                  <c:v>3617.9309509617801</c:v>
                </c:pt>
                <c:pt idx="3263">
                  <c:v>3620.0310254464398</c:v>
                </c:pt>
                <c:pt idx="3264">
                  <c:v>3638.0474539198299</c:v>
                </c:pt>
                <c:pt idx="3265">
                  <c:v>3622.18636504911</c:v>
                </c:pt>
                <c:pt idx="3266">
                  <c:v>3641.1423005287502</c:v>
                </c:pt>
                <c:pt idx="3267">
                  <c:v>3636.6105608514399</c:v>
                </c:pt>
                <c:pt idx="3268">
                  <c:v>3624.50750000573</c:v>
                </c:pt>
                <c:pt idx="3269">
                  <c:v>3616.0519369491899</c:v>
                </c:pt>
                <c:pt idx="3270">
                  <c:v>3633.2946537704602</c:v>
                </c:pt>
                <c:pt idx="3271">
                  <c:v>3638.98696092617</c:v>
                </c:pt>
                <c:pt idx="3272">
                  <c:v>3624.0653790616102</c:v>
                </c:pt>
                <c:pt idx="3273">
                  <c:v>3614.7808392348402</c:v>
                </c:pt>
                <c:pt idx="3274">
                  <c:v>3637.8816585657801</c:v>
                </c:pt>
                <c:pt idx="3275">
                  <c:v>3630.5313978696199</c:v>
                </c:pt>
                <c:pt idx="3276">
                  <c:v>3622.8495464652901</c:v>
                </c:pt>
                <c:pt idx="3277">
                  <c:v>3649.9294542934699</c:v>
                </c:pt>
                <c:pt idx="3278">
                  <c:v>3636.2789701433499</c:v>
                </c:pt>
                <c:pt idx="3279">
                  <c:v>3626.3865140183302</c:v>
                </c:pt>
                <c:pt idx="3280">
                  <c:v>3651.0347566537698</c:v>
                </c:pt>
                <c:pt idx="3281">
                  <c:v>3637.4948027396799</c:v>
                </c:pt>
                <c:pt idx="3282">
                  <c:v>3657.0586545175802</c:v>
                </c:pt>
                <c:pt idx="3283">
                  <c:v>3651.1452868898</c:v>
                </c:pt>
                <c:pt idx="3284">
                  <c:v>3647.5530542187498</c:v>
                </c:pt>
                <c:pt idx="3285">
                  <c:v>3670.3222828416001</c:v>
                </c:pt>
                <c:pt idx="3286">
                  <c:v>3654.4611939707902</c:v>
                </c:pt>
                <c:pt idx="3287">
                  <c:v>3666.6747850525198</c:v>
                </c:pt>
                <c:pt idx="3288">
                  <c:v>3669.8248967794598</c:v>
                </c:pt>
                <c:pt idx="3289">
                  <c:v>3656.1191475113201</c:v>
                </c:pt>
                <c:pt idx="3290">
                  <c:v>3660.8166825427602</c:v>
                </c:pt>
                <c:pt idx="3291">
                  <c:v>3677.1751574756199</c:v>
                </c:pt>
                <c:pt idx="3292">
                  <c:v>3659.6008499463501</c:v>
                </c:pt>
                <c:pt idx="3293">
                  <c:v>3653.0795660204099</c:v>
                </c:pt>
                <c:pt idx="3294">
                  <c:v>3675.0198178730402</c:v>
                </c:pt>
                <c:pt idx="3295">
                  <c:v>3667.2827013506899</c:v>
                </c:pt>
                <c:pt idx="3296">
                  <c:v>3657.7218359337598</c:v>
                </c:pt>
                <c:pt idx="3297">
                  <c:v>3650.0952496475202</c:v>
                </c:pt>
                <c:pt idx="3298">
                  <c:v>3654.1848683807102</c:v>
                </c:pt>
                <c:pt idx="3299">
                  <c:v>3667.1721711146602</c:v>
                </c:pt>
                <c:pt idx="3300">
                  <c:v>3662.0877802571099</c:v>
                </c:pt>
                <c:pt idx="3301">
                  <c:v>3649.6531287033999</c:v>
                </c:pt>
                <c:pt idx="3302">
                  <c:v>3652.1953241320898</c:v>
                </c:pt>
                <c:pt idx="3303">
                  <c:v>3670.54334331366</c:v>
                </c:pt>
                <c:pt idx="3304">
                  <c:v>3656.4507382194101</c:v>
                </c:pt>
                <c:pt idx="3305">
                  <c:v>3649.43206823125</c:v>
                </c:pt>
                <c:pt idx="3306">
                  <c:v>3662.9720221453499</c:v>
                </c:pt>
                <c:pt idx="3307">
                  <c:v>3669.10645024527</c:v>
                </c:pt>
                <c:pt idx="3308">
                  <c:v>3652.5269148402599</c:v>
                </c:pt>
                <c:pt idx="3309">
                  <c:v>3679.1094366062298</c:v>
                </c:pt>
                <c:pt idx="3310">
                  <c:v>3668.9406548911402</c:v>
                </c:pt>
                <c:pt idx="3311">
                  <c:v>3663.2483477354199</c:v>
                </c:pt>
                <c:pt idx="3312">
                  <c:v>3687.8965903708699</c:v>
                </c:pt>
                <c:pt idx="3313">
                  <c:v>3673.5829248045702</c:v>
                </c:pt>
                <c:pt idx="3314">
                  <c:v>3665.0168315119899</c:v>
                </c:pt>
                <c:pt idx="3315">
                  <c:v>3690.6045811536901</c:v>
                </c:pt>
                <c:pt idx="3316">
                  <c:v>3677.7278086558599</c:v>
                </c:pt>
                <c:pt idx="3317">
                  <c:v>3682.4806088052301</c:v>
                </c:pt>
                <c:pt idx="3318">
                  <c:v>3698.1206372039801</c:v>
                </c:pt>
                <c:pt idx="3319">
                  <c:v>3683.9727669917202</c:v>
                </c:pt>
                <c:pt idx="3320">
                  <c:v>3701.8786652290801</c:v>
                </c:pt>
                <c:pt idx="3321">
                  <c:v>3699.77859074451</c:v>
                </c:pt>
                <c:pt idx="3322">
                  <c:v>3687.6755298988101</c:v>
                </c:pt>
                <c:pt idx="3323">
                  <c:v>3709.8368422234998</c:v>
                </c:pt>
                <c:pt idx="3324">
                  <c:v>3701.27074893092</c:v>
                </c:pt>
                <c:pt idx="3325">
                  <c:v>3690.7151113897198</c:v>
                </c:pt>
                <c:pt idx="3326">
                  <c:v>3697.2916604337602</c:v>
                </c:pt>
                <c:pt idx="3327">
                  <c:v>3710.0026375775401</c:v>
                </c:pt>
                <c:pt idx="3328">
                  <c:v>3689.2782183213299</c:v>
                </c:pt>
                <c:pt idx="3329">
                  <c:v>3694.6941998869702</c:v>
                </c:pt>
                <c:pt idx="3330">
                  <c:v>3708.78680498121</c:v>
                </c:pt>
                <c:pt idx="3331">
                  <c:v>3697.7337813778699</c:v>
                </c:pt>
                <c:pt idx="3332">
                  <c:v>3688.8913624952202</c:v>
                </c:pt>
                <c:pt idx="3333">
                  <c:v>3712.9316888324201</c:v>
                </c:pt>
                <c:pt idx="3334">
                  <c:v>3705.6366932542701</c:v>
                </c:pt>
                <c:pt idx="3335">
                  <c:v>3694.7494650049798</c:v>
                </c:pt>
                <c:pt idx="3336">
                  <c:v>3718.5134657520998</c:v>
                </c:pt>
                <c:pt idx="3337">
                  <c:v>3709.2841910433499</c:v>
                </c:pt>
                <c:pt idx="3338">
                  <c:v>3699.9996512165699</c:v>
                </c:pt>
                <c:pt idx="3339">
                  <c:v>3692.5388602843</c:v>
                </c:pt>
                <c:pt idx="3340">
                  <c:v>3710.50002363976</c:v>
                </c:pt>
                <c:pt idx="3341">
                  <c:v>3714.4791121369199</c:v>
                </c:pt>
                <c:pt idx="3342">
                  <c:v>3700.8838931048099</c:v>
                </c:pt>
                <c:pt idx="3343">
                  <c:v>3701.7128698750398</c:v>
                </c:pt>
                <c:pt idx="3344">
                  <c:v>3721.3319867709502</c:v>
                </c:pt>
                <c:pt idx="3345">
                  <c:v>3707.6815026209101</c:v>
                </c:pt>
                <c:pt idx="3346">
                  <c:v>3698.7838186201602</c:v>
                </c:pt>
                <c:pt idx="3347">
                  <c:v>3716.4686563855498</c:v>
                </c:pt>
                <c:pt idx="3348">
                  <c:v>3718.90032157829</c:v>
                </c:pt>
                <c:pt idx="3349">
                  <c:v>3705.30510254618</c:v>
                </c:pt>
                <c:pt idx="3350">
                  <c:v>3727.6874753429302</c:v>
                </c:pt>
                <c:pt idx="3351">
                  <c:v>3719.78456346653</c:v>
                </c:pt>
                <c:pt idx="3352">
                  <c:v>3709.3947212793801</c:v>
                </c:pt>
                <c:pt idx="3353">
                  <c:v>3733.10345690857</c:v>
                </c:pt>
                <c:pt idx="3354">
                  <c:v>3727.6322102249101</c:v>
                </c:pt>
                <c:pt idx="3355">
                  <c:v>3719.0661169323398</c:v>
                </c:pt>
                <c:pt idx="3356">
                  <c:v>3713.3185446586099</c:v>
                </c:pt>
                <c:pt idx="3357">
                  <c:v>3731.66656384009</c:v>
                </c:pt>
                <c:pt idx="3358">
                  <c:v>3725.7531962123198</c:v>
                </c:pt>
                <c:pt idx="3359">
                  <c:v>3715.6396796152399</c:v>
                </c:pt>
                <c:pt idx="3360">
                  <c:v>3714.1475214288298</c:v>
                </c:pt>
                <c:pt idx="3361">
                  <c:v>3737.4141361138199</c:v>
                </c:pt>
                <c:pt idx="3362">
                  <c:v>3726.0295218023898</c:v>
                </c:pt>
                <c:pt idx="3363">
                  <c:v>3716.6897168576102</c:v>
                </c:pt>
                <c:pt idx="3364">
                  <c:v>3741.6695502011398</c:v>
                </c:pt>
                <c:pt idx="3365">
                  <c:v>3730.3402010077298</c:v>
                </c:pt>
                <c:pt idx="3366">
                  <c:v>3722.98994031149</c:v>
                </c:pt>
                <c:pt idx="3367">
                  <c:v>3750.73302955585</c:v>
                </c:pt>
                <c:pt idx="3368">
                  <c:v>3737.4141361138199</c:v>
                </c:pt>
                <c:pt idx="3369">
                  <c:v>3731.334973132</c:v>
                </c:pt>
                <c:pt idx="3370">
                  <c:v>3756.3148064755401</c:v>
                </c:pt>
                <c:pt idx="3371">
                  <c:v>3745.3170479902201</c:v>
                </c:pt>
                <c:pt idx="3372">
                  <c:v>3737.8009919399201</c:v>
                </c:pt>
                <c:pt idx="3373">
                  <c:v>3757.0332530097298</c:v>
                </c:pt>
                <c:pt idx="3374">
                  <c:v>3748.9092806612698</c:v>
                </c:pt>
                <c:pt idx="3375">
                  <c:v>3739.73527107053</c:v>
                </c:pt>
                <c:pt idx="3376">
                  <c:v>3732.7166010824599</c:v>
                </c:pt>
                <c:pt idx="3377">
                  <c:v>3746.5881457046498</c:v>
                </c:pt>
                <c:pt idx="3378">
                  <c:v>3752.8883691585202</c:v>
                </c:pt>
                <c:pt idx="3379">
                  <c:v>3739.4036803624399</c:v>
                </c:pt>
                <c:pt idx="3380">
                  <c:v>3732.9929266725399</c:v>
                </c:pt>
                <c:pt idx="3381">
                  <c:v>3752.1146575063099</c:v>
                </c:pt>
                <c:pt idx="3382">
                  <c:v>3752.22518774234</c:v>
                </c:pt>
                <c:pt idx="3383">
                  <c:v>3739.6800059525199</c:v>
                </c:pt>
                <c:pt idx="3384">
                  <c:v>3759.6307135565198</c:v>
                </c:pt>
                <c:pt idx="3385">
                  <c:v>3757.42010883592</c:v>
                </c:pt>
                <c:pt idx="3386">
                  <c:v>3759.9623042646099</c:v>
                </c:pt>
                <c:pt idx="3387">
                  <c:v>3772.5074860544401</c:v>
                </c:pt>
                <c:pt idx="3388">
                  <c:v>3760.2386298547699</c:v>
                </c:pt>
                <c:pt idx="3389">
                  <c:v>3777.4260815579401</c:v>
                </c:pt>
                <c:pt idx="3390">
                  <c:v>3778.53138391824</c:v>
                </c:pt>
                <c:pt idx="3391">
                  <c:v>3765.4888160662799</c:v>
                </c:pt>
                <c:pt idx="3392">
                  <c:v>3771.89956975627</c:v>
                </c:pt>
                <c:pt idx="3393">
                  <c:v>3782.7315328875502</c:v>
                </c:pt>
                <c:pt idx="3394">
                  <c:v>3770.4626766878</c:v>
                </c:pt>
                <c:pt idx="3395">
                  <c:v>3770.5732069238302</c:v>
                </c:pt>
                <c:pt idx="3396">
                  <c:v>3789.0870214594402</c:v>
                </c:pt>
                <c:pt idx="3397">
                  <c:v>3779.96827698671</c:v>
                </c:pt>
                <c:pt idx="3398">
                  <c:v>3769.4126394455102</c:v>
                </c:pt>
                <c:pt idx="3399">
                  <c:v>3762.1729089852902</c:v>
                </c:pt>
                <c:pt idx="3400">
                  <c:v>3773.7233186507601</c:v>
                </c:pt>
                <c:pt idx="3401">
                  <c:v>3783.78157012983</c:v>
                </c:pt>
                <c:pt idx="3402">
                  <c:v>3771.29165345811</c:v>
                </c:pt>
                <c:pt idx="3403">
                  <c:v>3763.2782113456801</c:v>
                </c:pt>
                <c:pt idx="3404">
                  <c:v>3771.56797904818</c:v>
                </c:pt>
                <c:pt idx="3405">
                  <c:v>3785.0526678442602</c:v>
                </c:pt>
                <c:pt idx="3406">
                  <c:v>3771.56797904818</c:v>
                </c:pt>
                <c:pt idx="3407">
                  <c:v>3768.97051850139</c:v>
                </c:pt>
                <c:pt idx="3408">
                  <c:v>3791.02130059005</c:v>
                </c:pt>
                <c:pt idx="3409">
                  <c:v>3778.3655885641901</c:v>
                </c:pt>
                <c:pt idx="3410">
                  <c:v>3777.2602862038898</c:v>
                </c:pt>
                <c:pt idx="3411">
                  <c:v>3796.4372821556799</c:v>
                </c:pt>
                <c:pt idx="3412">
                  <c:v>3789.0317563414201</c:v>
                </c:pt>
                <c:pt idx="3413">
                  <c:v>3777.8682025020598</c:v>
                </c:pt>
                <c:pt idx="3414">
                  <c:v>3789.1975516954699</c:v>
                </c:pt>
                <c:pt idx="3415">
                  <c:v>3797.7636449880501</c:v>
                </c:pt>
                <c:pt idx="3416">
                  <c:v>3784.4447515460101</c:v>
                </c:pt>
                <c:pt idx="3417">
                  <c:v>3796.4925472737</c:v>
                </c:pt>
                <c:pt idx="3418">
                  <c:v>3805.8876173365002</c:v>
                </c:pt>
                <c:pt idx="3419">
                  <c:v>3792.2923983043902</c:v>
                </c:pt>
                <c:pt idx="3420">
                  <c:v>3799.8637194726998</c:v>
                </c:pt>
                <c:pt idx="3421">
                  <c:v>3812.46416638045</c:v>
                </c:pt>
                <c:pt idx="3422">
                  <c:v>3797.10046357187</c:v>
                </c:pt>
                <c:pt idx="3423">
                  <c:v>3788.5343702792902</c:v>
                </c:pt>
                <c:pt idx="3424">
                  <c:v>3789.6949377576002</c:v>
                </c:pt>
                <c:pt idx="3425">
                  <c:v>3804.340194032</c:v>
                </c:pt>
                <c:pt idx="3426">
                  <c:v>3805.6112917464302</c:v>
                </c:pt>
                <c:pt idx="3427">
                  <c:v>3792.0160727143202</c:v>
                </c:pt>
                <c:pt idx="3428">
                  <c:v>3812.0773105543499</c:v>
                </c:pt>
                <c:pt idx="3429">
                  <c:v>3809.81144071565</c:v>
                </c:pt>
                <c:pt idx="3430">
                  <c:v>3799.3110682925499</c:v>
                </c:pt>
                <c:pt idx="3431">
                  <c:v>3818.2670037722801</c:v>
                </c:pt>
                <c:pt idx="3432">
                  <c:v>3817.93541306411</c:v>
                </c:pt>
                <c:pt idx="3433">
                  <c:v>3805.1139056842899</c:v>
                </c:pt>
                <c:pt idx="3434">
                  <c:v>3800.7479613609398</c:v>
                </c:pt>
                <c:pt idx="3435">
                  <c:v>3827.3304831269902</c:v>
                </c:pt>
                <c:pt idx="3436">
                  <c:v>3811.9667803183202</c:v>
                </c:pt>
                <c:pt idx="3437">
                  <c:v>3812.5194314984701</c:v>
                </c:pt>
                <c:pt idx="3438">
                  <c:v>3831.9727530403402</c:v>
                </c:pt>
                <c:pt idx="3439">
                  <c:v>3823.3513946297398</c:v>
                </c:pt>
                <c:pt idx="3440">
                  <c:v>3812.0220454363298</c:v>
                </c:pt>
                <c:pt idx="3441">
                  <c:v>3821.4723806172401</c:v>
                </c:pt>
                <c:pt idx="3442">
                  <c:v>3832.5806693385898</c:v>
                </c:pt>
                <c:pt idx="3443">
                  <c:v>3821.2513201451702</c:v>
                </c:pt>
                <c:pt idx="3444">
                  <c:v>3811.0825384300801</c:v>
                </c:pt>
                <c:pt idx="3445">
                  <c:v>3812.9615524426699</c:v>
                </c:pt>
                <c:pt idx="3446">
                  <c:v>3833.1333205187402</c:v>
                </c:pt>
                <c:pt idx="3447">
                  <c:v>3823.4066597477599</c:v>
                </c:pt>
                <c:pt idx="3448">
                  <c:v>3815.61427810748</c:v>
                </c:pt>
                <c:pt idx="3449">
                  <c:v>3819.64863172266</c:v>
                </c:pt>
                <c:pt idx="3450">
                  <c:v>3834.9570694133099</c:v>
                </c:pt>
                <c:pt idx="3451">
                  <c:v>3821.5276457352502</c:v>
                </c:pt>
                <c:pt idx="3452">
                  <c:v>3831.0885111521002</c:v>
                </c:pt>
                <c:pt idx="3453">
                  <c:v>3843.7442231779501</c:v>
                </c:pt>
                <c:pt idx="3454">
                  <c:v>3830.0384739098099</c:v>
                </c:pt>
                <c:pt idx="3455">
                  <c:v>3833.5201763448399</c:v>
                </c:pt>
                <c:pt idx="3456">
                  <c:v>3853.0287630047201</c:v>
                </c:pt>
                <c:pt idx="3457">
                  <c:v>3835.2886601214</c:v>
                </c:pt>
                <c:pt idx="3458">
                  <c:v>3827.6620738350798</c:v>
                </c:pt>
                <c:pt idx="3459">
                  <c:v>3833.3543809908001</c:v>
                </c:pt>
                <c:pt idx="3460">
                  <c:v>3845.3469116003898</c:v>
                </c:pt>
                <c:pt idx="3461">
                  <c:v>3842.6389208175701</c:v>
                </c:pt>
                <c:pt idx="3462">
                  <c:v>3830.7569204440101</c:v>
                </c:pt>
                <c:pt idx="3463">
                  <c:v>3826.5015063567698</c:v>
                </c:pt>
                <c:pt idx="3464">
                  <c:v>3851.3708094642702</c:v>
                </c:pt>
                <c:pt idx="3465">
                  <c:v>3839.93093003475</c:v>
                </c:pt>
                <c:pt idx="3466">
                  <c:v>3830.70165532599</c:v>
                </c:pt>
                <c:pt idx="3467">
                  <c:v>3830.8121855620202</c:v>
                </c:pt>
                <c:pt idx="3468">
                  <c:v>3850.4313024579301</c:v>
                </c:pt>
                <c:pt idx="3469">
                  <c:v>3844.4626697121498</c:v>
                </c:pt>
                <c:pt idx="3470">
                  <c:v>3836.78081830781</c:v>
                </c:pt>
                <c:pt idx="3471">
                  <c:v>3858.0578887442598</c:v>
                </c:pt>
                <c:pt idx="3472">
                  <c:v>3849.9891815138099</c:v>
                </c:pt>
                <c:pt idx="3473">
                  <c:v>3843.0810417617699</c:v>
                </c:pt>
                <c:pt idx="3474">
                  <c:v>3859.3289864586</c:v>
                </c:pt>
                <c:pt idx="3475">
                  <c:v>3861.5395911792798</c:v>
                </c:pt>
                <c:pt idx="3476">
                  <c:v>3850.37603733992</c:v>
                </c:pt>
                <c:pt idx="3477">
                  <c:v>3864.5239075521799</c:v>
                </c:pt>
                <c:pt idx="3478">
                  <c:v>3865.6292099125599</c:v>
                </c:pt>
                <c:pt idx="3479">
                  <c:v>3857.7815631541798</c:v>
                </c:pt>
                <c:pt idx="3480">
                  <c:v>3870.4925402979702</c:v>
                </c:pt>
                <c:pt idx="3481">
                  <c:v>3879.9981405968801</c:v>
                </c:pt>
                <c:pt idx="3482">
                  <c:v>3865.1870889684401</c:v>
                </c:pt>
                <c:pt idx="3483">
                  <c:v>3857.00785150197</c:v>
                </c:pt>
                <c:pt idx="3484">
                  <c:v>3863.1975447198201</c:v>
                </c:pt>
                <c:pt idx="3485">
                  <c:v>3878.1191265842899</c:v>
                </c:pt>
                <c:pt idx="3486">
                  <c:v>3864.9660284963002</c:v>
                </c:pt>
                <c:pt idx="3487">
                  <c:v>3859.1079259865401</c:v>
                </c:pt>
                <c:pt idx="3488">
                  <c:v>3883.4245779138901</c:v>
                </c:pt>
                <c:pt idx="3489">
                  <c:v>3879.6665498887901</c:v>
                </c:pt>
                <c:pt idx="3490">
                  <c:v>3868.88985187553</c:v>
                </c:pt>
                <c:pt idx="3491">
                  <c:v>3881.93241972749</c:v>
                </c:pt>
                <c:pt idx="3492">
                  <c:v>3884.7509407463399</c:v>
                </c:pt>
                <c:pt idx="3493">
                  <c:v>3874.5268939132302</c:v>
                </c:pt>
                <c:pt idx="3494">
                  <c:v>3865.2423540864602</c:v>
                </c:pt>
                <c:pt idx="3495">
                  <c:v>3889.7248013677699</c:v>
                </c:pt>
                <c:pt idx="3496">
                  <c:v>3888.28790829938</c:v>
                </c:pt>
                <c:pt idx="3497">
                  <c:v>3876.40590792582</c:v>
                </c:pt>
                <c:pt idx="3498">
                  <c:v>3878.6717777644399</c:v>
                </c:pt>
                <c:pt idx="3499">
                  <c:v>3898.40142489646</c:v>
                </c:pt>
                <c:pt idx="3500">
                  <c:v>3884.8614709823701</c:v>
                </c:pt>
                <c:pt idx="3501">
                  <c:v>3877.7875358761999</c:v>
                </c:pt>
                <c:pt idx="3502">
                  <c:v>3871.8741682484301</c:v>
                </c:pt>
                <c:pt idx="3503">
                  <c:v>3889.1168850696099</c:v>
                </c:pt>
                <c:pt idx="3504">
                  <c:v>3894.4223363992201</c:v>
                </c:pt>
                <c:pt idx="3505">
                  <c:v>3882.0982150815398</c:v>
                </c:pt>
                <c:pt idx="3506">
                  <c:v>3875.30060556544</c:v>
                </c:pt>
                <c:pt idx="3507">
                  <c:v>3891.6038153803702</c:v>
                </c:pt>
                <c:pt idx="3508">
                  <c:v>3896.9092667099799</c:v>
                </c:pt>
                <c:pt idx="3509">
                  <c:v>3883.09298720581</c:v>
                </c:pt>
                <c:pt idx="3510">
                  <c:v>3889.2274153056401</c:v>
                </c:pt>
                <c:pt idx="3511">
                  <c:v>3901.6620668594301</c:v>
                </c:pt>
                <c:pt idx="3512">
                  <c:v>3888.89582459755</c:v>
                </c:pt>
                <c:pt idx="3513">
                  <c:v>3882.48507090764</c:v>
                </c:pt>
                <c:pt idx="3514">
                  <c:v>3892.2669967965498</c:v>
                </c:pt>
                <c:pt idx="3515">
                  <c:v>3905.4753600025501</c:v>
                </c:pt>
                <c:pt idx="3516">
                  <c:v>3894.1460108091401</c:v>
                </c:pt>
                <c:pt idx="3517">
                  <c:v>3884.3088198021401</c:v>
                </c:pt>
                <c:pt idx="3518">
                  <c:v>3905.9174809466699</c:v>
                </c:pt>
                <c:pt idx="3519">
                  <c:v>3906.1385414187298</c:v>
                </c:pt>
                <c:pt idx="3520">
                  <c:v>3894.3670712812</c:v>
                </c:pt>
                <c:pt idx="3521">
                  <c:v>3888.01158270931</c:v>
                </c:pt>
                <c:pt idx="3522">
                  <c:v>3898.8988109585998</c:v>
                </c:pt>
                <c:pt idx="3523">
                  <c:v>3911.2781973942901</c:v>
                </c:pt>
                <c:pt idx="3524">
                  <c:v>3895.4723736414999</c:v>
                </c:pt>
                <c:pt idx="3525">
                  <c:v>3907.5754344872098</c:v>
                </c:pt>
                <c:pt idx="3526">
                  <c:v>3918.3521325004699</c:v>
                </c:pt>
                <c:pt idx="3527">
                  <c:v>3906.1385414187298</c:v>
                </c:pt>
                <c:pt idx="3528">
                  <c:v>3903.8174064620198</c:v>
                </c:pt>
                <c:pt idx="3529">
                  <c:v>3925.4260676065501</c:v>
                </c:pt>
                <c:pt idx="3530">
                  <c:v>3918.5179278545102</c:v>
                </c:pt>
                <c:pt idx="3531">
                  <c:v>3905.7516855926301</c:v>
                </c:pt>
                <c:pt idx="3532">
                  <c:v>3923.2154628859498</c:v>
                </c:pt>
                <c:pt idx="3533">
                  <c:v>3929.68148169388</c:v>
                </c:pt>
                <c:pt idx="3534">
                  <c:v>3916.0309975437499</c:v>
                </c:pt>
                <c:pt idx="3535">
                  <c:v>3910.1728950339898</c:v>
                </c:pt>
                <c:pt idx="3536">
                  <c:v>3925.9787187867901</c:v>
                </c:pt>
                <c:pt idx="3537">
                  <c:v>3932.1684120046302</c:v>
                </c:pt>
                <c:pt idx="3538">
                  <c:v>3922.16542564358</c:v>
                </c:pt>
                <c:pt idx="3539">
                  <c:v>3911.6097881023802</c:v>
                </c:pt>
                <c:pt idx="3540">
                  <c:v>3927.3050816191499</c:v>
                </c:pt>
                <c:pt idx="3541">
                  <c:v>3932.88685853883</c:v>
                </c:pt>
                <c:pt idx="3542">
                  <c:v>3922.9391372957898</c:v>
                </c:pt>
                <c:pt idx="3543">
                  <c:v>3917.79948132032</c:v>
                </c:pt>
                <c:pt idx="3544">
                  <c:v>3933.8816306631002</c:v>
                </c:pt>
                <c:pt idx="3545">
                  <c:v>3934.8211376694398</c:v>
                </c:pt>
                <c:pt idx="3546">
                  <c:v>3924.5418257183101</c:v>
                </c:pt>
                <c:pt idx="3547">
                  <c:v>3919.1258441526802</c:v>
                </c:pt>
                <c:pt idx="3548">
                  <c:v>3938.8002261666002</c:v>
                </c:pt>
                <c:pt idx="3549">
                  <c:v>3940.73450529721</c:v>
                </c:pt>
                <c:pt idx="3550">
                  <c:v>3928.4103839794502</c:v>
                </c:pt>
                <c:pt idx="3551">
                  <c:v>3922.1101605255699</c:v>
                </c:pt>
                <c:pt idx="3552">
                  <c:v>3942.8345797818702</c:v>
                </c:pt>
                <c:pt idx="3553">
                  <c:v>3937.52912845226</c:v>
                </c:pt>
                <c:pt idx="3554">
                  <c:v>3929.4051561038</c:v>
                </c:pt>
                <c:pt idx="3555">
                  <c:v>3950.9032870123101</c:v>
                </c:pt>
                <c:pt idx="3556">
                  <c:v>3951.0690823663499</c:v>
                </c:pt>
                <c:pt idx="3557">
                  <c:v>3940.2371192350802</c:v>
                </c:pt>
                <c:pt idx="3558">
                  <c:v>3948.4716218195599</c:v>
                </c:pt>
                <c:pt idx="3559">
                  <c:v>3960.5194175471702</c:v>
                </c:pt>
                <c:pt idx="3560">
                  <c:v>3948.3610915835302</c:v>
                </c:pt>
                <c:pt idx="3561">
                  <c:v>3942.3371937196498</c:v>
                </c:pt>
                <c:pt idx="3562">
                  <c:v>3937.25280286218</c:v>
                </c:pt>
                <c:pt idx="3563">
                  <c:v>3955.21396621756</c:v>
                </c:pt>
                <c:pt idx="3564">
                  <c:v>3959.3035849508401</c:v>
                </c:pt>
                <c:pt idx="3565">
                  <c:v>3947.8084404033002</c:v>
                </c:pt>
                <c:pt idx="3566">
                  <c:v>3940.0713238810299</c:v>
                </c:pt>
                <c:pt idx="3567">
                  <c:v>3968.3670643055498</c:v>
                </c:pt>
                <c:pt idx="3568">
                  <c:v>3953.8876033851998</c:v>
                </c:pt>
                <c:pt idx="3569">
                  <c:v>3956.2087383418302</c:v>
                </c:pt>
                <c:pt idx="3570">
                  <c:v>3977.9831948404099</c:v>
                </c:pt>
                <c:pt idx="3571">
                  <c:v>3966.2669898209001</c:v>
                </c:pt>
                <c:pt idx="3572">
                  <c:v>3958.2535477084698</c:v>
                </c:pt>
                <c:pt idx="3573">
                  <c:v>3952.2296498446699</c:v>
                </c:pt>
                <c:pt idx="3574">
                  <c:v>3967.4275572993001</c:v>
                </c:pt>
                <c:pt idx="3575">
                  <c:v>3973.8935761072198</c:v>
                </c:pt>
                <c:pt idx="3576">
                  <c:v>3961.7905152615099</c:v>
                </c:pt>
                <c:pt idx="3577">
                  <c:v>3954.1639289752802</c:v>
                </c:pt>
                <c:pt idx="3578">
                  <c:v>3962.5642269138102</c:v>
                </c:pt>
                <c:pt idx="3579">
                  <c:v>3974.9436133495001</c:v>
                </c:pt>
                <c:pt idx="3580">
                  <c:v>3969.1960410757802</c:v>
                </c:pt>
                <c:pt idx="3581">
                  <c:v>3957.7561616463399</c:v>
                </c:pt>
                <c:pt idx="3582">
                  <c:v>3953.445482441</c:v>
                </c:pt>
                <c:pt idx="3583">
                  <c:v>3976.60156689004</c:v>
                </c:pt>
                <c:pt idx="3584">
                  <c:v>3969.8039573739402</c:v>
                </c:pt>
                <c:pt idx="3585">
                  <c:v>3962.9510827399099</c:v>
                </c:pt>
                <c:pt idx="3586">
                  <c:v>3961.9010454976301</c:v>
                </c:pt>
                <c:pt idx="3587">
                  <c:v>3982.4596693998001</c:v>
                </c:pt>
                <c:pt idx="3588">
                  <c:v>3977.5963390143102</c:v>
                </c:pt>
                <c:pt idx="3589">
                  <c:v>3966.8196410010501</c:v>
                </c:pt>
                <c:pt idx="3590">
                  <c:v>3991.68894410855</c:v>
                </c:pt>
                <c:pt idx="3591">
                  <c:v>3984.8360694745202</c:v>
                </c:pt>
                <c:pt idx="3592">
                  <c:v>3974.9436133495001</c:v>
                </c:pt>
                <c:pt idx="3593">
                  <c:v>3996.6628047300701</c:v>
                </c:pt>
                <c:pt idx="3594">
                  <c:v>3997.21545591022</c:v>
                </c:pt>
                <c:pt idx="3595">
                  <c:v>3982.1833438097201</c:v>
                </c:pt>
                <c:pt idx="3596">
                  <c:v>3982.6254647538399</c:v>
                </c:pt>
                <c:pt idx="3597">
                  <c:v>4006.3342003830298</c:v>
                </c:pt>
                <c:pt idx="3598">
                  <c:v>3995.99962331389</c:v>
                </c:pt>
                <c:pt idx="3599">
                  <c:v>3988.5388323816101</c:v>
                </c:pt>
                <c:pt idx="3600">
                  <c:v>4009.2632516379099</c:v>
                </c:pt>
                <c:pt idx="3601">
                  <c:v>4010.7554098243099</c:v>
                </c:pt>
                <c:pt idx="3602">
                  <c:v>3998.4312885066302</c:v>
                </c:pt>
                <c:pt idx="3603">
                  <c:v>3987.8203858474199</c:v>
                </c:pt>
                <c:pt idx="3604">
                  <c:v>3985.27819041864</c:v>
                </c:pt>
                <c:pt idx="3605">
                  <c:v>3996.2759489039599</c:v>
                </c:pt>
                <c:pt idx="3606">
                  <c:v>4004.73151196051</c:v>
                </c:pt>
                <c:pt idx="3607">
                  <c:v>3998.04443268053</c:v>
                </c:pt>
                <c:pt idx="3608">
                  <c:v>3990.0309905681002</c:v>
                </c:pt>
                <c:pt idx="3609">
                  <c:v>3993.5679581211498</c:v>
                </c:pt>
                <c:pt idx="3610">
                  <c:v>4010.2580237621801</c:v>
                </c:pt>
                <c:pt idx="3611">
                  <c:v>3998.8181443327398</c:v>
                </c:pt>
                <c:pt idx="3612">
                  <c:v>3992.1863301706899</c:v>
                </c:pt>
                <c:pt idx="3613">
                  <c:v>3996.6628047300701</c:v>
                </c:pt>
                <c:pt idx="3614">
                  <c:v>4015.1766192656801</c:v>
                </c:pt>
                <c:pt idx="3615">
                  <c:v>4007.7710934514198</c:v>
                </c:pt>
                <c:pt idx="3616">
                  <c:v>3999.0944699228098</c:v>
                </c:pt>
                <c:pt idx="3617">
                  <c:v>3989.644134742</c:v>
                </c:pt>
                <c:pt idx="3618">
                  <c:v>4007.6605632153901</c:v>
                </c:pt>
                <c:pt idx="3619">
                  <c:v>4015.1766192656801</c:v>
                </c:pt>
                <c:pt idx="3620">
                  <c:v>4003.6814747182302</c:v>
                </c:pt>
                <c:pt idx="3621">
                  <c:v>3996.3864791399901</c:v>
                </c:pt>
                <c:pt idx="3622">
                  <c:v>4027.0586196392401</c:v>
                </c:pt>
                <c:pt idx="3623">
                  <c:v>4014.0713169053001</c:v>
                </c:pt>
                <c:pt idx="3624">
                  <c:v>4023.1347962600898</c:v>
                </c:pt>
                <c:pt idx="3625">
                  <c:v>4033.41410821114</c:v>
                </c:pt>
                <c:pt idx="3626">
                  <c:v>4022.5268799618402</c:v>
                </c:pt>
                <c:pt idx="3627">
                  <c:v>4013.5186657251502</c:v>
                </c:pt>
                <c:pt idx="3628">
                  <c:v>4025.8980521609301</c:v>
                </c:pt>
                <c:pt idx="3629">
                  <c:v>4036.0668338759401</c:v>
                </c:pt>
                <c:pt idx="3630">
                  <c:v>4030.9271779003798</c:v>
                </c:pt>
                <c:pt idx="3631">
                  <c:v>4018.5477914646799</c:v>
                </c:pt>
                <c:pt idx="3632">
                  <c:v>4024.40589397444</c:v>
                </c:pt>
                <c:pt idx="3633">
                  <c:v>4043.3065643361601</c:v>
                </c:pt>
                <c:pt idx="3634">
                  <c:v>4031.1482383725202</c:v>
                </c:pt>
                <c:pt idx="3635">
                  <c:v>4024.0190381483299</c:v>
                </c:pt>
                <c:pt idx="3636">
                  <c:v>4046.73300165317</c:v>
                </c:pt>
                <c:pt idx="3637">
                  <c:v>4045.84875976493</c:v>
                </c:pt>
                <c:pt idx="3638">
                  <c:v>4032.19827561481</c:v>
                </c:pt>
                <c:pt idx="3639">
                  <c:v>4040.1564526092202</c:v>
                </c:pt>
                <c:pt idx="3640">
                  <c:v>4055.07803447369</c:v>
                </c:pt>
                <c:pt idx="3641">
                  <c:v>4044.6329271685199</c:v>
                </c:pt>
                <c:pt idx="3642">
                  <c:v>4037.5589920624302</c:v>
                </c:pt>
                <c:pt idx="3643">
                  <c:v>4047.28565283332</c:v>
                </c:pt>
                <c:pt idx="3644">
                  <c:v>4055.68595077185</c:v>
                </c:pt>
                <c:pt idx="3645">
                  <c:v>4049.6620529080501</c:v>
                </c:pt>
                <c:pt idx="3646">
                  <c:v>4038.7748246587598</c:v>
                </c:pt>
                <c:pt idx="3647">
                  <c:v>4034.2983500994601</c:v>
                </c:pt>
                <c:pt idx="3648">
                  <c:v>4026.2849079870298</c:v>
                </c:pt>
                <c:pt idx="3649">
                  <c:v>4027.4454754653498</c:v>
                </c:pt>
                <c:pt idx="3650">
                  <c:v>4044.96451787669</c:v>
                </c:pt>
                <c:pt idx="3651">
                  <c:v>4047.7830388955399</c:v>
                </c:pt>
                <c:pt idx="3652">
                  <c:v>4037.8905827705198</c:v>
                </c:pt>
                <c:pt idx="3653">
                  <c:v>4043.25129921814</c:v>
                </c:pt>
                <c:pt idx="3654">
                  <c:v>4058.2281462006199</c:v>
                </c:pt>
                <c:pt idx="3655">
                  <c:v>4046.2356155910302</c:v>
                </c:pt>
                <c:pt idx="3656">
                  <c:v>4038.88535489479</c:v>
                </c:pt>
                <c:pt idx="3657">
                  <c:v>4057.0123136042998</c:v>
                </c:pt>
                <c:pt idx="3658">
                  <c:v>4064.7494301266502</c:v>
                </c:pt>
                <c:pt idx="3659">
                  <c:v>4050.4910296783601</c:v>
                </c:pt>
                <c:pt idx="3660">
                  <c:v>4060.32822068528</c:v>
                </c:pt>
                <c:pt idx="3661">
                  <c:v>4071.5470396426599</c:v>
                </c:pt>
                <c:pt idx="3662">
                  <c:v>4061.9309091077998</c:v>
                </c:pt>
                <c:pt idx="3663">
                  <c:v>4052.3700436908698</c:v>
                </c:pt>
                <c:pt idx="3664">
                  <c:v>4051.59633203866</c:v>
                </c:pt>
                <c:pt idx="3665">
                  <c:v>4068.9495790958699</c:v>
                </c:pt>
                <c:pt idx="3666">
                  <c:v>4071.9338954687601</c:v>
                </c:pt>
                <c:pt idx="3667">
                  <c:v>4057.9518206105499</c:v>
                </c:pt>
                <c:pt idx="3668">
                  <c:v>4052.1489832188099</c:v>
                </c:pt>
                <c:pt idx="3669">
                  <c:v>4066.8495046112198</c:v>
                </c:pt>
                <c:pt idx="3670">
                  <c:v>4075.5261281399098</c:v>
                </c:pt>
                <c:pt idx="3671">
                  <c:v>4067.6232162635101</c:v>
                </c:pt>
                <c:pt idx="3672">
                  <c:v>4058.3386764366601</c:v>
                </c:pt>
                <c:pt idx="3673">
                  <c:v>4056.1833368340699</c:v>
                </c:pt>
                <c:pt idx="3674">
                  <c:v>4079.6157468730999</c:v>
                </c:pt>
                <c:pt idx="3675">
                  <c:v>4068.39692791572</c:v>
                </c:pt>
                <c:pt idx="3676">
                  <c:v>4060.2176904492499</c:v>
                </c:pt>
                <c:pt idx="3677">
                  <c:v>4056.1280717160598</c:v>
                </c:pt>
                <c:pt idx="3678">
                  <c:v>4068.39692791572</c:v>
                </c:pt>
                <c:pt idx="3679">
                  <c:v>4081.71582135776</c:v>
                </c:pt>
                <c:pt idx="3680">
                  <c:v>4069.55749539404</c:v>
                </c:pt>
                <c:pt idx="3681">
                  <c:v>4068.5074581517501</c:v>
                </c:pt>
                <c:pt idx="3682">
                  <c:v>4093.7083519673502</c:v>
                </c:pt>
                <c:pt idx="3683">
                  <c:v>4081.4947608857001</c:v>
                </c:pt>
                <c:pt idx="3684">
                  <c:v>4103.76660344641</c:v>
                </c:pt>
                <c:pt idx="3685">
                  <c:v>4092.9899054331499</c:v>
                </c:pt>
                <c:pt idx="3686">
                  <c:v>4084.0922214324801</c:v>
                </c:pt>
                <c:pt idx="3687">
                  <c:v>4084.0922214324801</c:v>
                </c:pt>
                <c:pt idx="3688">
                  <c:v>4095.91895668803</c:v>
                </c:pt>
                <c:pt idx="3689">
                  <c:v>4101.99811966985</c:v>
                </c:pt>
                <c:pt idx="3690">
                  <c:v>4089.3424076440801</c:v>
                </c:pt>
                <c:pt idx="3691">
                  <c:v>4082.6553283640101</c:v>
                </c:pt>
                <c:pt idx="3692">
                  <c:v>4082.9869190721001</c:v>
                </c:pt>
                <c:pt idx="3693">
                  <c:v>4104.3745197445796</c:v>
                </c:pt>
                <c:pt idx="3694">
                  <c:v>4093.7083519673502</c:v>
                </c:pt>
                <c:pt idx="3695">
                  <c:v>4087.1870680414099</c:v>
                </c:pt>
                <c:pt idx="3696">
                  <c:v>4106.5851244652604</c:v>
                </c:pt>
                <c:pt idx="3697">
                  <c:v>4110.7852734344797</c:v>
                </c:pt>
                <c:pt idx="3698">
                  <c:v>4098.2400916447396</c:v>
                </c:pt>
                <c:pt idx="3699">
                  <c:v>4099.7322498311496</c:v>
                </c:pt>
                <c:pt idx="3700">
                  <c:v>4122.9988645162202</c:v>
                </c:pt>
                <c:pt idx="3701">
                  <c:v>4109.4589106021203</c:v>
                </c:pt>
                <c:pt idx="3702">
                  <c:v>4101.5007336077097</c:v>
                </c:pt>
                <c:pt idx="3703">
                  <c:v>4108.5746687138799</c:v>
                </c:pt>
                <c:pt idx="3704">
                  <c:v>4115.7591340560002</c:v>
                </c:pt>
                <c:pt idx="3705">
                  <c:v>4116.75390618036</c:v>
                </c:pt>
                <c:pt idx="3706">
                  <c:v>4113.60379445333</c:v>
                </c:pt>
                <c:pt idx="3707">
                  <c:v>4102.6613010860301</c:v>
                </c:pt>
                <c:pt idx="3708">
                  <c:v>4097.7427055826101</c:v>
                </c:pt>
                <c:pt idx="3709">
                  <c:v>4092.8793751971202</c:v>
                </c:pt>
                <c:pt idx="3710">
                  <c:v>4107.4141012354803</c:v>
                </c:pt>
                <c:pt idx="3711">
                  <c:v>4113.8248549253904</c:v>
                </c:pt>
                <c:pt idx="3712">
                  <c:v>4104.7613755706798</c:v>
                </c:pt>
                <c:pt idx="3713">
                  <c:v>4097.9085009366499</c:v>
                </c:pt>
                <c:pt idx="3714">
                  <c:v>4090.2819146503298</c:v>
                </c:pt>
                <c:pt idx="3715">
                  <c:v>4118.4671248388204</c:v>
                </c:pt>
                <c:pt idx="3716">
                  <c:v>4109.3483803660902</c:v>
                </c:pt>
                <c:pt idx="3717">
                  <c:v>4101.4454684897</c:v>
                </c:pt>
                <c:pt idx="3718">
                  <c:v>4116.0907247640898</c:v>
                </c:pt>
                <c:pt idx="3719">
                  <c:v>4128.0279902557504</c:v>
                </c:pt>
                <c:pt idx="3720">
                  <c:v>4114.0459153975398</c:v>
                </c:pt>
                <c:pt idx="3721">
                  <c:v>4108.6299338319004</c:v>
                </c:pt>
                <c:pt idx="3722">
                  <c:v>4123.2751901062902</c:v>
                </c:pt>
                <c:pt idx="3723">
                  <c:v>4127.4753390755204</c:v>
                </c:pt>
                <c:pt idx="3724">
                  <c:v>4119.4066318451596</c:v>
                </c:pt>
                <c:pt idx="3725">
                  <c:v>4141.6784744058796</c:v>
                </c:pt>
                <c:pt idx="3726">
                  <c:v>4139.9099906293104</c:v>
                </c:pt>
                <c:pt idx="3727">
                  <c:v>4130.8465112745998</c:v>
                </c:pt>
                <c:pt idx="3728">
                  <c:v>4126.6463623052896</c:v>
                </c:pt>
                <c:pt idx="3729">
                  <c:v>4147.3707815615899</c:v>
                </c:pt>
                <c:pt idx="3730">
                  <c:v>4141.6232092878599</c:v>
                </c:pt>
                <c:pt idx="3731">
                  <c:v>4134.7703346537501</c:v>
                </c:pt>
                <c:pt idx="3732">
                  <c:v>4131.6754880448298</c:v>
                </c:pt>
                <c:pt idx="3733">
                  <c:v>4152.6209677731804</c:v>
                </c:pt>
                <c:pt idx="3734">
                  <c:v>4152.6762328912</c:v>
                </c:pt>
                <c:pt idx="3735">
                  <c:v>4142.5074511761004</c:v>
                </c:pt>
                <c:pt idx="3736">
                  <c:v>4134.4940090636701</c:v>
                </c:pt>
                <c:pt idx="3737">
                  <c:v>4133.8860927655096</c:v>
                </c:pt>
                <c:pt idx="3738">
                  <c:v>4156.8763818604202</c:v>
                </c:pt>
                <c:pt idx="3739">
                  <c:v>4147.0391908535003</c:v>
                </c:pt>
                <c:pt idx="3740">
                  <c:v>4139.5231348032103</c:v>
                </c:pt>
                <c:pt idx="3741">
                  <c:v>4133.2229113493304</c:v>
                </c:pt>
                <c:pt idx="3742">
                  <c:v>4150.5208932885298</c:v>
                </c:pt>
                <c:pt idx="3743">
                  <c:v>4159.1422516991197</c:v>
                </c:pt>
                <c:pt idx="3744">
                  <c:v>4144.9943814868602</c:v>
                </c:pt>
                <c:pt idx="3745">
                  <c:v>4138.6941580329003</c:v>
                </c:pt>
                <c:pt idx="3746">
                  <c:v>4155.3842236740202</c:v>
                </c:pt>
                <c:pt idx="3747">
                  <c:v>4164.8898239728496</c:v>
                </c:pt>
                <c:pt idx="3748">
                  <c:v>4152.0683165929504</c:v>
                </c:pt>
                <c:pt idx="3749">
                  <c:v>4144.7733210147999</c:v>
                </c:pt>
                <c:pt idx="3750">
                  <c:v>4148.3655536858596</c:v>
                </c:pt>
                <c:pt idx="3751">
                  <c:v>4168.7031171159697</c:v>
                </c:pt>
                <c:pt idx="3752">
                  <c:v>4156.6000562703402</c:v>
                </c:pt>
                <c:pt idx="3753">
                  <c:v>4150.2998328164704</c:v>
                </c:pt>
                <c:pt idx="3754">
                  <c:v>4146.2654792011999</c:v>
                </c:pt>
                <c:pt idx="3755">
                  <c:v>4160.9107354756798</c:v>
                </c:pt>
                <c:pt idx="3756">
                  <c:v>4169.6426241223098</c:v>
                </c:pt>
                <c:pt idx="3757">
                  <c:v>4159.8606982333104</c:v>
                </c:pt>
                <c:pt idx="3758">
                  <c:v>4149.6919165182198</c:v>
                </c:pt>
                <c:pt idx="3759">
                  <c:v>4163.4529309043701</c:v>
                </c:pt>
                <c:pt idx="3760">
                  <c:v>4175.8875824581701</c:v>
                </c:pt>
                <c:pt idx="3761">
                  <c:v>4164.7792937368204</c:v>
                </c:pt>
                <c:pt idx="3762">
                  <c:v>4157.4842981585898</c:v>
                </c:pt>
                <c:pt idx="3763">
                  <c:v>4164.2266425566704</c:v>
                </c:pt>
                <c:pt idx="3764">
                  <c:v>4178.1534522968695</c:v>
                </c:pt>
                <c:pt idx="3765">
                  <c:v>4169.0899729420698</c:v>
                </c:pt>
                <c:pt idx="3766">
                  <c:v>4164.3371727926997</c:v>
                </c:pt>
                <c:pt idx="3767">
                  <c:v>4156.4895260343101</c:v>
                </c:pt>
                <c:pt idx="3768">
                  <c:v>4173.5664475014501</c:v>
                </c:pt>
                <c:pt idx="3769">
                  <c:v>4183.0167826823499</c:v>
                </c:pt>
                <c:pt idx="3770">
                  <c:v>4170.4163357745101</c:v>
                </c:pt>
                <c:pt idx="3771">
                  <c:v>4163.1213401962796</c:v>
                </c:pt>
                <c:pt idx="3772">
                  <c:v>4177.1034150545001</c:v>
                </c:pt>
                <c:pt idx="3773">
                  <c:v>4186.3326897633397</c:v>
                </c:pt>
                <c:pt idx="3774">
                  <c:v>4175.2244010419899</c:v>
                </c:pt>
                <c:pt idx="3775">
                  <c:v>4171.7426986068704</c:v>
                </c:pt>
                <c:pt idx="3776">
                  <c:v>4191.8039364469896</c:v>
                </c:pt>
                <c:pt idx="3777">
                  <c:v>4193.2960946333997</c:v>
                </c:pt>
                <c:pt idx="3778">
                  <c:v>4182.6299268561697</c:v>
                </c:pt>
                <c:pt idx="3779">
                  <c:v>4193.4066248694298</c:v>
                </c:pt>
                <c:pt idx="3780">
                  <c:v>4206.0623368952802</c:v>
                </c:pt>
                <c:pt idx="3781">
                  <c:v>4194.06980628569</c:v>
                </c:pt>
                <c:pt idx="3782">
                  <c:v>4186.9958711795198</c:v>
                </c:pt>
                <c:pt idx="3783">
                  <c:v>4188.32223401188</c:v>
                </c:pt>
                <c:pt idx="3784">
                  <c:v>4203.2990809944504</c:v>
                </c:pt>
                <c:pt idx="3785">
                  <c:v>4205.3991554791</c:v>
                </c:pt>
                <c:pt idx="3786">
                  <c:v>4195.9488202982002</c:v>
                </c:pt>
                <c:pt idx="3787">
                  <c:v>4187.6590525956999</c:v>
                </c:pt>
                <c:pt idx="3788">
                  <c:v>4181.35882914182</c:v>
                </c:pt>
                <c:pt idx="3789">
                  <c:v>4199.9279087954501</c:v>
                </c:pt>
                <c:pt idx="3790">
                  <c:v>4206.3386624853601</c:v>
                </c:pt>
                <c:pt idx="3791">
                  <c:v>4195.7830249441504</c:v>
                </c:pt>
                <c:pt idx="3792">
                  <c:v>4192.6329132172204</c:v>
                </c:pt>
                <c:pt idx="3793">
                  <c:v>4213.3573324735098</c:v>
                </c:pt>
                <c:pt idx="3794">
                  <c:v>4208.1071462619202</c:v>
                </c:pt>
                <c:pt idx="3795">
                  <c:v>4198.2699552549102</c:v>
                </c:pt>
                <c:pt idx="3796">
                  <c:v>4192.9645039253101</c:v>
                </c:pt>
                <c:pt idx="3797">
                  <c:v>4199.9831739134597</c:v>
                </c:pt>
                <c:pt idx="3798">
                  <c:v>4219.87861639945</c:v>
                </c:pt>
                <c:pt idx="3799">
                  <c:v>4208.6045323240496</c:v>
                </c:pt>
                <c:pt idx="3800">
                  <c:v>4201.6963925719301</c:v>
                </c:pt>
                <c:pt idx="3801">
                  <c:v>4220.3207373435698</c:v>
                </c:pt>
                <c:pt idx="3802">
                  <c:v>4224.0235002506597</c:v>
                </c:pt>
                <c:pt idx="3803">
                  <c:v>4211.6441138149603</c:v>
                </c:pt>
                <c:pt idx="3804">
                  <c:v>4207.7755555537497</c:v>
                </c:pt>
                <c:pt idx="3805">
                  <c:v>4228.6105050460701</c:v>
                </c:pt>
                <c:pt idx="3806">
                  <c:v>4232.86591913339</c:v>
                </c:pt>
                <c:pt idx="3807">
                  <c:v>4220.2654722255502</c:v>
                </c:pt>
                <c:pt idx="3808">
                  <c:v>4211.6441138149603</c:v>
                </c:pt>
                <c:pt idx="3809">
                  <c:v>4204.2938531187201</c:v>
                </c:pt>
                <c:pt idx="3810">
                  <c:v>4215.8442627841896</c:v>
                </c:pt>
                <c:pt idx="3811">
                  <c:v>4226.4551654433999</c:v>
                </c:pt>
                <c:pt idx="3812">
                  <c:v>4224.8524770209697</c:v>
                </c:pt>
                <c:pt idx="3813">
                  <c:v>4214.7389604238897</c:v>
                </c:pt>
                <c:pt idx="3814">
                  <c:v>4208.6597974420702</c:v>
                </c:pt>
                <c:pt idx="3815">
                  <c:v>4223.0839932443996</c:v>
                </c:pt>
                <c:pt idx="3816">
                  <c:v>4234.0817517297201</c:v>
                </c:pt>
                <c:pt idx="3817">
                  <c:v>4221.5918350579104</c:v>
                </c:pt>
                <c:pt idx="3818">
                  <c:v>4215.1810813680104</c:v>
                </c:pt>
                <c:pt idx="3819">
                  <c:v>4215.7337325481603</c:v>
                </c:pt>
                <c:pt idx="3820">
                  <c:v>4234.1922819657502</c:v>
                </c:pt>
                <c:pt idx="3821">
                  <c:v>4234.7449331459002</c:v>
                </c:pt>
                <c:pt idx="3822">
                  <c:v>4222.4208118282204</c:v>
                </c:pt>
                <c:pt idx="3823">
                  <c:v>4225.1840677290602</c:v>
                </c:pt>
                <c:pt idx="3824">
                  <c:v>4238.3924309350596</c:v>
                </c:pt>
                <c:pt idx="3825">
                  <c:v>4239.7187937674198</c:v>
                </c:pt>
                <c:pt idx="3826">
                  <c:v>4230.6553144127101</c:v>
                </c:pt>
                <c:pt idx="3827">
                  <c:v>4224.0787653686702</c:v>
                </c:pt>
                <c:pt idx="3828">
                  <c:v>4237.23186345666</c:v>
                </c:pt>
                <c:pt idx="3829">
                  <c:v>4244.6926543889404</c:v>
                </c:pt>
                <c:pt idx="3830">
                  <c:v>4232.31326795316</c:v>
                </c:pt>
                <c:pt idx="3831">
                  <c:v>4228.1131189839398</c:v>
                </c:pt>
                <c:pt idx="3832">
                  <c:v>4241.4872775439899</c:v>
                </c:pt>
                <c:pt idx="3833">
                  <c:v>4254.2535198057903</c:v>
                </c:pt>
                <c:pt idx="3834">
                  <c:v>4243.6978822645897</c:v>
                </c:pt>
                <c:pt idx="3835">
                  <c:v>4236.1265610963601</c:v>
                </c:pt>
                <c:pt idx="3836">
                  <c:v>4250.3296964266401</c:v>
                </c:pt>
                <c:pt idx="3837">
                  <c:v>4260.3879479056995</c:v>
                </c:pt>
                <c:pt idx="3838">
                  <c:v>4248.6717428861002</c:v>
                </c:pt>
                <c:pt idx="3839">
                  <c:v>4242.3715194322303</c:v>
                </c:pt>
                <c:pt idx="3840">
                  <c:v>4266.0249899434002</c:v>
                </c:pt>
                <c:pt idx="3841">
                  <c:v>4265.5828689992004</c:v>
                </c:pt>
                <c:pt idx="3842">
                  <c:v>4255.1377616941099</c:v>
                </c:pt>
                <c:pt idx="3843">
                  <c:v>4250.5507568986995</c:v>
                </c:pt>
                <c:pt idx="3844">
                  <c:v>4260.8853339678399</c:v>
                </c:pt>
                <c:pt idx="3845">
                  <c:v>4271.5515017450698</c:v>
                </c:pt>
                <c:pt idx="3846">
                  <c:v>4264.4775666388996</c:v>
                </c:pt>
                <c:pt idx="3847">
                  <c:v>4257.2378361786796</c:v>
                </c:pt>
                <c:pt idx="3848">
                  <c:v>4253.4245430355604</c:v>
                </c:pt>
                <c:pt idx="3849">
                  <c:v>4274.2042274098703</c:v>
                </c:pt>
                <c:pt idx="3850">
                  <c:v>4274.25949252789</c:v>
                </c:pt>
                <c:pt idx="3851">
                  <c:v>4260.2774176695902</c:v>
                </c:pt>
                <c:pt idx="3852">
                  <c:v>4262.3774921542399</c:v>
                </c:pt>
                <c:pt idx="3853">
                  <c:v>4282.3281997582399</c:v>
                </c:pt>
                <c:pt idx="3854">
                  <c:v>4280.1728601556597</c:v>
                </c:pt>
                <c:pt idx="3855">
                  <c:v>4269.6724877324696</c:v>
                </c:pt>
                <c:pt idx="3856">
                  <c:v>4262.7643479803501</c:v>
                </c:pt>
                <c:pt idx="3857">
                  <c:v>4257.5141617687595</c:v>
                </c:pt>
                <c:pt idx="3858">
                  <c:v>4282.99138117451</c:v>
                </c:pt>
                <c:pt idx="3859">
                  <c:v>4280.3386555097004</c:v>
                </c:pt>
                <c:pt idx="3860">
                  <c:v>4270.6119947387297</c:v>
                </c:pt>
                <c:pt idx="3861">
                  <c:v>4265.0302178190504</c:v>
                </c:pt>
                <c:pt idx="3862">
                  <c:v>4279.0675577952798</c:v>
                </c:pt>
                <c:pt idx="3863">
                  <c:v>4290.1758465166304</c:v>
                </c:pt>
                <c:pt idx="3864">
                  <c:v>4280.3386555097004</c:v>
                </c:pt>
                <c:pt idx="3865">
                  <c:v>4270.1698737946099</c:v>
                </c:pt>
                <c:pt idx="3866">
                  <c:v>4282.4939951123697</c:v>
                </c:pt>
                <c:pt idx="3867">
                  <c:v>4295.7576234363096</c:v>
                </c:pt>
                <c:pt idx="3868">
                  <c:v>4286.0862277834303</c:v>
                </c:pt>
                <c:pt idx="3869">
                  <c:v>4279.8412694475701</c:v>
                </c:pt>
                <c:pt idx="3870">
                  <c:v>4281.2781625159596</c:v>
                </c:pt>
                <c:pt idx="3871">
                  <c:v>4303.2184143685899</c:v>
                </c:pt>
                <c:pt idx="3872">
                  <c:v>4292.55224659136</c:v>
                </c:pt>
                <c:pt idx="3873">
                  <c:v>4285.0914556590797</c:v>
                </c:pt>
                <c:pt idx="3874">
                  <c:v>4278.8464973232203</c:v>
                </c:pt>
                <c:pt idx="3875">
                  <c:v>4284.4835393609101</c:v>
                </c:pt>
                <c:pt idx="3876">
                  <c:v>4296.8076606786799</c:v>
                </c:pt>
                <c:pt idx="3877">
                  <c:v>4298.02349327501</c:v>
                </c:pt>
                <c:pt idx="3878">
                  <c:v>4288.7942185662496</c:v>
                </c:pt>
                <c:pt idx="3879">
                  <c:v>4284.6493347149599</c:v>
                </c:pt>
                <c:pt idx="3880">
                  <c:v>4306.3132609775103</c:v>
                </c:pt>
                <c:pt idx="3881">
                  <c:v>4303.6052701946901</c:v>
                </c:pt>
                <c:pt idx="3882">
                  <c:v>4295.2602373741702</c:v>
                </c:pt>
                <c:pt idx="3883">
                  <c:v>4288.46262785816</c:v>
                </c:pt>
                <c:pt idx="3884">
                  <c:v>4301.8367864182101</c:v>
                </c:pt>
                <c:pt idx="3885">
                  <c:v>4311.0660611269705</c:v>
                </c:pt>
                <c:pt idx="3886">
                  <c:v>4307.0869726297196</c:v>
                </c:pt>
                <c:pt idx="3887">
                  <c:v>4295.8128885543201</c:v>
                </c:pt>
                <c:pt idx="3888">
                  <c:v>4288.6836883302203</c:v>
                </c:pt>
                <c:pt idx="3889">
                  <c:v>4290.6732325787598</c:v>
                </c:pt>
                <c:pt idx="3890">
                  <c:v>4303.2736794865996</c:v>
                </c:pt>
                <c:pt idx="3891">
                  <c:v>4310.6239401828498</c:v>
                </c:pt>
                <c:pt idx="3892">
                  <c:v>4301.5051957100404</c:v>
                </c:pt>
                <c:pt idx="3893">
                  <c:v>4292.1101256472402</c:v>
                </c:pt>
                <c:pt idx="3894">
                  <c:v>4287.8547115599104</c:v>
                </c:pt>
                <c:pt idx="3895">
                  <c:v>4306.75538192163</c:v>
                </c:pt>
                <c:pt idx="3896">
                  <c:v>4312.8898100215501</c:v>
                </c:pt>
                <c:pt idx="3897">
                  <c:v>4303.2184143685899</c:v>
                </c:pt>
                <c:pt idx="3898">
                  <c:v>4298.6314095731695</c:v>
                </c:pt>
                <c:pt idx="3899">
                  <c:v>4321.78749402221</c:v>
                </c:pt>
                <c:pt idx="3900">
                  <c:v>4319.8532148916001</c:v>
                </c:pt>
                <c:pt idx="3901">
                  <c:v>4309.35284246842</c:v>
                </c:pt>
                <c:pt idx="3902">
                  <c:v>4328.1982477121201</c:v>
                </c:pt>
                <c:pt idx="3903">
                  <c:v>4333.66949439577</c:v>
                </c:pt>
                <c:pt idx="3904">
                  <c:v>4321.6769637861798</c:v>
                </c:pt>
                <c:pt idx="3905">
                  <c:v>4323.5007126806804</c:v>
                </c:pt>
                <c:pt idx="3906">
                  <c:v>4344.6119877630799</c:v>
                </c:pt>
                <c:pt idx="3907">
                  <c:v>4338.2012340731699</c:v>
                </c:pt>
                <c:pt idx="3908">
                  <c:v>4326.3744988175404</c:v>
                </c:pt>
                <c:pt idx="3909">
                  <c:v>4325.3244615752601</c:v>
                </c:pt>
                <c:pt idx="3910">
                  <c:v>4345.0541087071997</c:v>
                </c:pt>
                <c:pt idx="3911">
                  <c:v>4346.38047153964</c:v>
                </c:pt>
                <c:pt idx="3912">
                  <c:v>4335.3274479363099</c:v>
                </c:pt>
                <c:pt idx="3913">
                  <c:v>4329.6351407805996</c:v>
                </c:pt>
                <c:pt idx="3914">
                  <c:v>4324.2744243329698</c:v>
                </c:pt>
                <c:pt idx="3915">
                  <c:v>4334.8853269921001</c:v>
                </c:pt>
                <c:pt idx="3916">
                  <c:v>4342.4566481604097</c:v>
                </c:pt>
                <c:pt idx="3917">
                  <c:v>4342.6777086324701</c:v>
                </c:pt>
                <c:pt idx="3918">
                  <c:v>4331.7352152651602</c:v>
                </c:pt>
                <c:pt idx="3919">
                  <c:v>4326.5402941715902</c:v>
                </c:pt>
                <c:pt idx="3920">
                  <c:v>4324.2191592149602</c:v>
                </c:pt>
                <c:pt idx="3921">
                  <c:v>4342.95403422255</c:v>
                </c:pt>
                <c:pt idx="3922">
                  <c:v>4342.2355876883503</c:v>
                </c:pt>
                <c:pt idx="3923">
                  <c:v>4332.8957827435597</c:v>
                </c:pt>
                <c:pt idx="3924">
                  <c:v>4330.4088524327999</c:v>
                </c:pt>
                <c:pt idx="3925">
                  <c:v>4355.1123601862701</c:v>
                </c:pt>
                <c:pt idx="3926">
                  <c:v>4350.74641586291</c:v>
                </c:pt>
                <c:pt idx="3927">
                  <c:v>4342.8987691045304</c:v>
                </c:pt>
                <c:pt idx="3928">
                  <c:v>4337.3722573028599</c:v>
                </c:pt>
                <c:pt idx="3929">
                  <c:v>4359.4783045095301</c:v>
                </c:pt>
                <c:pt idx="3930">
                  <c:v>4359.8651603357202</c:v>
                </c:pt>
                <c:pt idx="3931">
                  <c:v>4349.3647879125401</c:v>
                </c:pt>
                <c:pt idx="3932">
                  <c:v>4340.8539597379704</c:v>
                </c:pt>
                <c:pt idx="3933">
                  <c:v>4344.8330482351403</c:v>
                </c:pt>
                <c:pt idx="3934">
                  <c:v>4366.3311791436499</c:v>
                </c:pt>
                <c:pt idx="3935">
                  <c:v>4360.30728127984</c:v>
                </c:pt>
                <c:pt idx="3936">
                  <c:v>4350.3042949187902</c:v>
                </c:pt>
                <c:pt idx="3937">
                  <c:v>4364.5074302490702</c:v>
                </c:pt>
                <c:pt idx="3938">
                  <c:v>4376.8868166848497</c:v>
                </c:pt>
                <c:pt idx="3939">
                  <c:v>4366.4417093796801</c:v>
                </c:pt>
                <c:pt idx="3940">
                  <c:v>4357.8203509690802</c:v>
                </c:pt>
                <c:pt idx="3941">
                  <c:v>4353.0122857016104</c:v>
                </c:pt>
                <c:pt idx="3942">
                  <c:v>4366.4417093796801</c:v>
                </c:pt>
                <c:pt idx="3943">
                  <c:v>4376.5552259767601</c:v>
                </c:pt>
                <c:pt idx="3944">
                  <c:v>4367.3812163859302</c:v>
                </c:pt>
                <c:pt idx="3945">
                  <c:v>4358.7598579753403</c:v>
                </c:pt>
                <c:pt idx="3946">
                  <c:v>4366.8838303237999</c:v>
                </c:pt>
                <c:pt idx="3947">
                  <c:v>4384.90025879727</c:v>
                </c:pt>
                <c:pt idx="3948">
                  <c:v>4376.9420818028602</c:v>
                </c:pt>
                <c:pt idx="3949">
                  <c:v>4369.4812908705799</c:v>
                </c:pt>
                <c:pt idx="3950">
                  <c:v>4376.7210213307999</c:v>
                </c:pt>
                <c:pt idx="3951">
                  <c:v>4392.2505194934402</c:v>
                </c:pt>
                <c:pt idx="3952">
                  <c:v>4381.3080261261302</c:v>
                </c:pt>
                <c:pt idx="3953">
                  <c:v>4373.1287886596601</c:v>
                </c:pt>
                <c:pt idx="3954">
                  <c:v>4393.4110869718397</c:v>
                </c:pt>
                <c:pt idx="3955">
                  <c:v>4401.6455895563204</c:v>
                </c:pt>
                <c:pt idx="3956">
                  <c:v>4389.7083240646598</c:v>
                </c:pt>
                <c:pt idx="3957">
                  <c:v>4382.7449191945998</c:v>
                </c:pt>
                <c:pt idx="3958">
                  <c:v>4376.3894306227103</c:v>
                </c:pt>
                <c:pt idx="3959">
                  <c:v>4391.9741939033602</c:v>
                </c:pt>
                <c:pt idx="3960">
                  <c:v>4399.6560453077</c:v>
                </c:pt>
                <c:pt idx="3961">
                  <c:v>4394.46112421412</c:v>
                </c:pt>
                <c:pt idx="3962">
                  <c:v>4382.9107145486496</c:v>
                </c:pt>
                <c:pt idx="3963">
                  <c:v>4378.8763609333901</c:v>
                </c:pt>
                <c:pt idx="3964">
                  <c:v>4373.5709096037799</c:v>
                </c:pt>
                <c:pt idx="3965">
                  <c:v>4391.86366366733</c:v>
                </c:pt>
                <c:pt idx="3966">
                  <c:v>4398.9375987735002</c:v>
                </c:pt>
                <c:pt idx="3967">
                  <c:v>4387.1661286358903</c:v>
                </c:pt>
                <c:pt idx="3968">
                  <c:v>4380.9764354180397</c:v>
                </c:pt>
                <c:pt idx="3969">
                  <c:v>4384.1265471449797</c:v>
                </c:pt>
                <c:pt idx="3970">
                  <c:v>4398.3296824752497</c:v>
                </c:pt>
                <c:pt idx="3971">
                  <c:v>4402.25350585449</c:v>
                </c:pt>
                <c:pt idx="3972">
                  <c:v>4389.3214682385596</c:v>
                </c:pt>
                <c:pt idx="3973">
                  <c:v>4383.3528354927703</c:v>
                </c:pt>
                <c:pt idx="3974">
                  <c:v>4397.9428266491504</c:v>
                </c:pt>
                <c:pt idx="3975">
                  <c:v>4407.0063060039402</c:v>
                </c:pt>
                <c:pt idx="3976">
                  <c:v>4400.1534313698303</c:v>
                </c:pt>
                <c:pt idx="3977">
                  <c:v>4390.5925659529903</c:v>
                </c:pt>
                <c:pt idx="3978">
                  <c:v>4384.9555239152896</c:v>
                </c:pt>
                <c:pt idx="3979">
                  <c:v>4389.81885430069</c:v>
                </c:pt>
                <c:pt idx="3980">
                  <c:v>4397.9428266491504</c:v>
                </c:pt>
                <c:pt idx="3981">
                  <c:v>4391.0899520151197</c:v>
                </c:pt>
                <c:pt idx="3982">
                  <c:v>4370.5313281128701</c:v>
                </c:pt>
                <c:pt idx="3983">
                  <c:v>4357.5440253790102</c:v>
                </c:pt>
                <c:pt idx="3984">
                  <c:v>4346.3252064216304</c:v>
                </c:pt>
                <c:pt idx="3985">
                  <c:v>4360.7494022239598</c:v>
                </c:pt>
                <c:pt idx="3986">
                  <c:v>4358.5940626212896</c:v>
                </c:pt>
                <c:pt idx="3987">
                  <c:v>4346.10414594957</c:v>
                </c:pt>
                <c:pt idx="3988">
                  <c:v>4371.1392444111198</c:v>
                </c:pt>
                <c:pt idx="3989">
                  <c:v>4360.4178115158702</c:v>
                </c:pt>
                <c:pt idx="3990">
                  <c:v>4366.8285652057803</c:v>
                </c:pt>
                <c:pt idx="3991">
                  <c:v>4374.8972724362202</c:v>
                </c:pt>
                <c:pt idx="3992">
                  <c:v>4373.9025003119496</c:v>
                </c:pt>
                <c:pt idx="3993">
                  <c:v>4381.6396168342199</c:v>
                </c:pt>
                <c:pt idx="3994">
                  <c:v>4409.5485014327196</c:v>
                </c:pt>
                <c:pt idx="3995">
                  <c:v>4396.3954033447299</c:v>
                </c:pt>
                <c:pt idx="3996">
                  <c:v>4421.0436459801704</c:v>
                </c:pt>
                <c:pt idx="3997">
                  <c:v>4408.2774037182899</c:v>
                </c:pt>
                <c:pt idx="3998">
                  <c:v>4433.5335626519</c:v>
                </c:pt>
                <c:pt idx="3999">
                  <c:v>4417.8935342532404</c:v>
                </c:pt>
                <c:pt idx="4000">
                  <c:v>4432.6493207636604</c:v>
                </c:pt>
                <c:pt idx="4001">
                  <c:v>4430.6045113970204</c:v>
                </c:pt>
                <c:pt idx="4002">
                  <c:v>4417.2303528369703</c:v>
                </c:pt>
                <c:pt idx="4003">
                  <c:v>4428.1728462042802</c:v>
                </c:pt>
                <c:pt idx="4004">
                  <c:v>4427.2886043160397</c:v>
                </c:pt>
                <c:pt idx="4005">
                  <c:v>4410.6538037930204</c:v>
                </c:pt>
                <c:pt idx="4006">
                  <c:v>4402.8614221526504</c:v>
                </c:pt>
                <c:pt idx="4007">
                  <c:v>4403.6903989228804</c:v>
                </c:pt>
                <c:pt idx="4008">
                  <c:v>4418.22512496132</c:v>
                </c:pt>
                <c:pt idx="4009">
                  <c:v>4405.3483524634103</c:v>
                </c:pt>
                <c:pt idx="4010">
                  <c:v>4400.6508174319697</c:v>
                </c:pt>
                <c:pt idx="4011">
                  <c:v>4423.5858414089498</c:v>
                </c:pt>
                <c:pt idx="4012">
                  <c:v>4412.2564922154497</c:v>
                </c:pt>
                <c:pt idx="4013">
                  <c:v>4409.3274409605701</c:v>
                </c:pt>
                <c:pt idx="4014">
                  <c:v>4431.3782230492297</c:v>
                </c:pt>
                <c:pt idx="4015">
                  <c:v>4417.3961481910101</c:v>
                </c:pt>
                <c:pt idx="4016">
                  <c:v>4442.7075722427198</c:v>
                </c:pt>
                <c:pt idx="4017">
                  <c:v>4429.9413299808402</c:v>
                </c:pt>
                <c:pt idx="4018">
                  <c:v>4434.5283347762497</c:v>
                </c:pt>
                <c:pt idx="4019">
                  <c:v>4446.5761305038604</c:v>
                </c:pt>
                <c:pt idx="4020">
                  <c:v>4425.9069763655798</c:v>
                </c:pt>
                <c:pt idx="4021">
                  <c:v>4437.7337116212102</c:v>
                </c:pt>
                <c:pt idx="4022">
                  <c:v>4429.2228834466496</c:v>
                </c:pt>
                <c:pt idx="4023">
                  <c:v>4420.2146692098604</c:v>
                </c:pt>
                <c:pt idx="4024">
                  <c:v>4443.09442806883</c:v>
                </c:pt>
                <c:pt idx="4025">
                  <c:v>4429.8860648628297</c:v>
                </c:pt>
                <c:pt idx="4026">
                  <c:v>4421.1541762161996</c:v>
                </c:pt>
                <c:pt idx="4027">
                  <c:v>4443.9786699570705</c:v>
                </c:pt>
                <c:pt idx="4028">
                  <c:v>4431.8203439934296</c:v>
                </c:pt>
                <c:pt idx="4029">
                  <c:v>4442.5970420066096</c:v>
                </c:pt>
                <c:pt idx="4030">
                  <c:v>4443.3707536589</c:v>
                </c:pt>
                <c:pt idx="4031">
                  <c:v>4433.5335626519</c:v>
                </c:pt>
                <c:pt idx="4032">
                  <c:v>4454.0921865541504</c:v>
                </c:pt>
                <c:pt idx="4033">
                  <c:v>4449.1735910506504</c:v>
                </c:pt>
                <c:pt idx="4034">
                  <c:v>4438.8942790995197</c:v>
                </c:pt>
                <c:pt idx="4035">
                  <c:v>4455.6948749765797</c:v>
                </c:pt>
                <c:pt idx="4036">
                  <c:v>4449.1735910506504</c:v>
                </c:pt>
                <c:pt idx="4037">
                  <c:v>4445.3602979074403</c:v>
                </c:pt>
                <c:pt idx="4038">
                  <c:v>4466.3057776358</c:v>
                </c:pt>
                <c:pt idx="4039">
                  <c:v>4456.9659726910104</c:v>
                </c:pt>
                <c:pt idx="4040">
                  <c:v>4448.7867352245403</c:v>
                </c:pt>
                <c:pt idx="4041">
                  <c:v>4473.3797127419703</c:v>
                </c:pt>
                <c:pt idx="4042">
                  <c:v>4462.21615890261</c:v>
                </c:pt>
                <c:pt idx="4043">
                  <c:v>4471.5559638473896</c:v>
                </c:pt>
                <c:pt idx="4044">
                  <c:v>4475.3139918725001</c:v>
                </c:pt>
                <c:pt idx="4045">
                  <c:v>4465.2557403935198</c:v>
                </c:pt>
                <c:pt idx="4046">
                  <c:v>4483.93535028309</c:v>
                </c:pt>
                <c:pt idx="4047">
                  <c:v>4484.1564107552304</c:v>
                </c:pt>
                <c:pt idx="4048">
                  <c:v>4471.3349033753302</c:v>
                </c:pt>
                <c:pt idx="4049">
                  <c:v>4481.7247455624902</c:v>
                </c:pt>
                <c:pt idx="4050">
                  <c:v>4486.3117503578196</c:v>
                </c:pt>
                <c:pt idx="4051">
                  <c:v>4477.0272105310496</c:v>
                </c:pt>
                <c:pt idx="4052">
                  <c:v>4469.17956377266</c:v>
                </c:pt>
                <c:pt idx="4053">
                  <c:v>4484.48800146332</c:v>
                </c:pt>
                <c:pt idx="4054">
                  <c:v>4490.2908388550704</c:v>
                </c:pt>
                <c:pt idx="4055">
                  <c:v>4477.3035361211196</c:v>
                </c:pt>
                <c:pt idx="4056">
                  <c:v>4470.3953963690801</c:v>
                </c:pt>
                <c:pt idx="4057">
                  <c:v>4485.5933038236199</c:v>
                </c:pt>
                <c:pt idx="4058">
                  <c:v>4484.4327363453103</c:v>
                </c:pt>
                <c:pt idx="4059">
                  <c:v>4476.8614151769998</c:v>
                </c:pt>
                <c:pt idx="4060">
                  <c:v>4494.3804575882596</c:v>
                </c:pt>
                <c:pt idx="4061">
                  <c:v>4496.0384111287904</c:v>
                </c:pt>
                <c:pt idx="4062">
                  <c:v>4486.0906898857602</c:v>
                </c:pt>
                <c:pt idx="4063">
                  <c:v>4485.5933038236199</c:v>
                </c:pt>
                <c:pt idx="4064">
                  <c:v>4505.93086725373</c:v>
                </c:pt>
                <c:pt idx="4065">
                  <c:v>4492.3909133396301</c:v>
                </c:pt>
                <c:pt idx="4066">
                  <c:v>4484.7643270533999</c:v>
                </c:pt>
                <c:pt idx="4067">
                  <c:v>4494.2146622342098</c:v>
                </c:pt>
                <c:pt idx="4068">
                  <c:v>4506.9256393780797</c:v>
                </c:pt>
                <c:pt idx="4069">
                  <c:v>4494.8225785323802</c:v>
                </c:pt>
                <c:pt idx="4070">
                  <c:v>4487.5828480722503</c:v>
                </c:pt>
                <c:pt idx="4071">
                  <c:v>4510.5178720491404</c:v>
                </c:pt>
                <c:pt idx="4072">
                  <c:v>4502.3938997006899</c:v>
                </c:pt>
                <c:pt idx="4073">
                  <c:v>4492.8882994018504</c:v>
                </c:pt>
                <c:pt idx="4074">
                  <c:v>4514.9943466085297</c:v>
                </c:pt>
                <c:pt idx="4075">
                  <c:v>4512.6179465338</c:v>
                </c:pt>
                <c:pt idx="4076">
                  <c:v>4503.2228764709098</c:v>
                </c:pt>
                <c:pt idx="4077">
                  <c:v>4517.3707466832502</c:v>
                </c:pt>
                <c:pt idx="4078">
                  <c:v>4526.7658167460604</c:v>
                </c:pt>
                <c:pt idx="4079">
                  <c:v>4511.6231744094403</c:v>
                </c:pt>
                <c:pt idx="4080">
                  <c:v>4507.1466998501401</c:v>
                </c:pt>
                <c:pt idx="4081">
                  <c:v>4525.7157795037701</c:v>
                </c:pt>
                <c:pt idx="4082">
                  <c:v>4523.7815003731603</c:v>
                </c:pt>
                <c:pt idx="4083">
                  <c:v>4513.8337791301301</c:v>
                </c:pt>
                <c:pt idx="4084">
                  <c:v>4506.7045789060203</c:v>
                </c:pt>
                <c:pt idx="4085">
                  <c:v>4520.1892677020996</c:v>
                </c:pt>
                <c:pt idx="4086">
                  <c:v>4525.5499841496403</c:v>
                </c:pt>
                <c:pt idx="4087">
                  <c:v>4515.1048768445598</c:v>
                </c:pt>
                <c:pt idx="4088">
                  <c:v>4507.3677603222004</c:v>
                </c:pt>
                <c:pt idx="4089">
                  <c:v>4524.7210073794204</c:v>
                </c:pt>
                <c:pt idx="4090">
                  <c:v>4530.24751918108</c:v>
                </c:pt>
                <c:pt idx="4091">
                  <c:v>4520.0234723479698</c:v>
                </c:pt>
                <c:pt idx="4092">
                  <c:v>4512.2310907076899</c:v>
                </c:pt>
                <c:pt idx="4093">
                  <c:v>4540.6926264862605</c:v>
                </c:pt>
                <c:pt idx="4094">
                  <c:v>4527.8711191063603</c:v>
                </c:pt>
                <c:pt idx="4095">
                  <c:v>4518.3655188075199</c:v>
                </c:pt>
                <c:pt idx="4096">
                  <c:v>4523.9472957272101</c:v>
                </c:pt>
                <c:pt idx="4097">
                  <c:v>4538.3714915295404</c:v>
                </c:pt>
                <c:pt idx="4098">
                  <c:v>4532.8449797278699</c:v>
                </c:pt>
                <c:pt idx="4099">
                  <c:v>4523.8367654911799</c:v>
                </c:pt>
                <c:pt idx="4100">
                  <c:v>4546.4401987599804</c:v>
                </c:pt>
                <c:pt idx="4101">
                  <c:v>4538.97940782771</c:v>
                </c:pt>
                <c:pt idx="4102">
                  <c:v>4532.01600295765</c:v>
                </c:pt>
                <c:pt idx="4103">
                  <c:v>4553.18254315798</c:v>
                </c:pt>
                <c:pt idx="4104">
                  <c:v>4550.9719384373802</c:v>
                </c:pt>
                <c:pt idx="4105">
                  <c:v>4540.6926264862605</c:v>
                </c:pt>
                <c:pt idx="4106">
                  <c:v>4535.4977053926796</c:v>
                </c:pt>
                <c:pt idx="4107">
                  <c:v>4559.0959107858398</c:v>
                </c:pt>
                <c:pt idx="4108">
                  <c:v>4550.1982267850899</c:v>
                </c:pt>
                <c:pt idx="4109">
                  <c:v>4541.7426637285398</c:v>
                </c:pt>
                <c:pt idx="4110">
                  <c:v>4563.9039760532296</c:v>
                </c:pt>
                <c:pt idx="4111">
                  <c:v>4562.8539388109402</c:v>
                </c:pt>
                <c:pt idx="4112">
                  <c:v>4550.7508779653199</c:v>
                </c:pt>
                <c:pt idx="4113">
                  <c:v>4542.6269056168603</c:v>
                </c:pt>
                <c:pt idx="4114">
                  <c:v>4553.7904594562297</c:v>
                </c:pt>
                <c:pt idx="4115">
                  <c:v>4562.1354922767496</c:v>
                </c:pt>
                <c:pt idx="4116">
                  <c:v>4553.9562548102704</c:v>
                </c:pt>
                <c:pt idx="4117">
                  <c:v>4545.1691010456398</c:v>
                </c:pt>
                <c:pt idx="4118">
                  <c:v>4541.6321334925096</c:v>
                </c:pt>
                <c:pt idx="4119">
                  <c:v>4556.332654885</c:v>
                </c:pt>
                <c:pt idx="4120">
                  <c:v>4561.80390156866</c:v>
                </c:pt>
                <c:pt idx="4121">
                  <c:v>4550.6403477292897</c:v>
                </c:pt>
                <c:pt idx="4122">
                  <c:v>4541.1347474303702</c:v>
                </c:pt>
                <c:pt idx="4123">
                  <c:v>4560.8643945623198</c:v>
                </c:pt>
                <c:pt idx="4124">
                  <c:v>4561.9696969226998</c:v>
                </c:pt>
                <c:pt idx="4125">
                  <c:v>4551.5798547355498</c:v>
                </c:pt>
                <c:pt idx="4126">
                  <c:v>4544.17432892128</c:v>
                </c:pt>
                <c:pt idx="4127">
                  <c:v>4560.4222736182001</c:v>
                </c:pt>
                <c:pt idx="4128">
                  <c:v>4564.2908318794198</c:v>
                </c:pt>
                <c:pt idx="4129">
                  <c:v>4554.6194362264496</c:v>
                </c:pt>
                <c:pt idx="4130">
                  <c:v>4567.6067389604004</c:v>
                </c:pt>
                <c:pt idx="4131">
                  <c:v>4576.1728322529798</c:v>
                </c:pt>
                <c:pt idx="4132">
                  <c:v>4564.7329528235396</c:v>
                </c:pt>
                <c:pt idx="4133">
                  <c:v>4567.3856784883401</c:v>
                </c:pt>
                <c:pt idx="4134">
                  <c:v>4589.3259303409704</c:v>
                </c:pt>
                <c:pt idx="4135">
                  <c:v>4576.4491578430498</c:v>
                </c:pt>
                <c:pt idx="4136">
                  <c:v>4568.7120413207003</c:v>
                </c:pt>
                <c:pt idx="4137">
                  <c:v>4588.8285442787501</c:v>
                </c:pt>
                <c:pt idx="4138">
                  <c:v>4585.1257813716602</c:v>
                </c:pt>
                <c:pt idx="4139">
                  <c:v>4576.7807485511403</c:v>
                </c:pt>
                <c:pt idx="4140">
                  <c:v>4585.1257813716602</c:v>
                </c:pt>
                <c:pt idx="4141">
                  <c:v>4598.6104701677395</c:v>
                </c:pt>
                <c:pt idx="4142">
                  <c:v>4588.2758930986001</c:v>
                </c:pt>
                <c:pt idx="4143">
                  <c:v>4577.2228694952601</c:v>
                </c:pt>
                <c:pt idx="4144">
                  <c:v>4574.1280228863397</c:v>
                </c:pt>
                <c:pt idx="4145">
                  <c:v>4589.8233164030999</c:v>
                </c:pt>
                <c:pt idx="4146">
                  <c:v>4594.6313816704896</c:v>
                </c:pt>
                <c:pt idx="4147">
                  <c:v>4582.5835859428798</c:v>
                </c:pt>
                <c:pt idx="4148">
                  <c:v>4575.8412415448902</c:v>
                </c:pt>
                <c:pt idx="4149">
                  <c:v>4583.6888883032698</c:v>
                </c:pt>
                <c:pt idx="4150">
                  <c:v>4596.7867212731599</c:v>
                </c:pt>
                <c:pt idx="4151">
                  <c:v>4584.9047208995999</c:v>
                </c:pt>
                <c:pt idx="4152">
                  <c:v>4577.4439299673204</c:v>
                </c:pt>
                <c:pt idx="4153">
                  <c:v>4595.6261537948403</c:v>
                </c:pt>
                <c:pt idx="4154">
                  <c:v>4601.5395214226201</c:v>
                </c:pt>
                <c:pt idx="4155">
                  <c:v>4590.5417629372896</c:v>
                </c:pt>
                <c:pt idx="4156">
                  <c:v>4583.0809720050202</c:v>
                </c:pt>
                <c:pt idx="4157">
                  <c:v>4596.3998654470497</c:v>
                </c:pt>
                <c:pt idx="4158">
                  <c:v>4603.8606563793301</c:v>
                </c:pt>
                <c:pt idx="4159">
                  <c:v>4594.0234653723201</c:v>
                </c:pt>
                <c:pt idx="4160">
                  <c:v>4587.5574465644004</c:v>
                </c:pt>
                <c:pt idx="4161">
                  <c:v>4610.3819403052703</c:v>
                </c:pt>
                <c:pt idx="4162">
                  <c:v>4607.3976239323702</c:v>
                </c:pt>
                <c:pt idx="4163">
                  <c:v>4598.6657352857501</c:v>
                </c:pt>
                <c:pt idx="4164">
                  <c:v>4614.9689451006798</c:v>
                </c:pt>
                <c:pt idx="4165">
                  <c:v>4616.84795911327</c:v>
                </c:pt>
                <c:pt idx="4166">
                  <c:v>4607.9502751125201</c:v>
                </c:pt>
                <c:pt idx="4167">
                  <c:v>4608.8345170008497</c:v>
                </c:pt>
                <c:pt idx="4168">
                  <c:v>4627.8457175985995</c:v>
                </c:pt>
                <c:pt idx="4169">
                  <c:v>4618.8375033618104</c:v>
                </c:pt>
                <c:pt idx="4170">
                  <c:v>4610.6582658953403</c:v>
                </c:pt>
                <c:pt idx="4171">
                  <c:v>4609.5529635350404</c:v>
                </c:pt>
                <c:pt idx="4172">
                  <c:v>4632.1563968038499</c:v>
                </c:pt>
                <c:pt idx="4173">
                  <c:v>4616.7926939952604</c:v>
                </c:pt>
                <c:pt idx="4174">
                  <c:v>4613.2557264421303</c:v>
                </c:pt>
                <c:pt idx="4175">
                  <c:v>4626.0772338220304</c:v>
                </c:pt>
                <c:pt idx="4176">
                  <c:v>4636.6881364812498</c:v>
                </c:pt>
                <c:pt idx="4177">
                  <c:v>4626.96147571027</c:v>
                </c:pt>
                <c:pt idx="4178">
                  <c:v>4616.2400428150304</c:v>
                </c:pt>
                <c:pt idx="4179">
                  <c:v>4614.9689451006798</c:v>
                </c:pt>
                <c:pt idx="4180">
                  <c:v>4631.2721549156104</c:v>
                </c:pt>
                <c:pt idx="4181">
                  <c:v>4631.05109444355</c:v>
                </c:pt>
                <c:pt idx="4182">
                  <c:v>4621.1586383185304</c:v>
                </c:pt>
                <c:pt idx="4183">
                  <c:v>4612.9794008520603</c:v>
                </c:pt>
                <c:pt idx="4184">
                  <c:v>4623.1481825671499</c:v>
                </c:pt>
                <c:pt idx="4185">
                  <c:v>4637.5723783694903</c:v>
                </c:pt>
                <c:pt idx="4186">
                  <c:v>4625.1929919337899</c:v>
                </c:pt>
                <c:pt idx="4187">
                  <c:v>4618.4506475357102</c:v>
                </c:pt>
                <c:pt idx="4188">
                  <c:v>4615.5215962808297</c:v>
                </c:pt>
                <c:pt idx="4189">
                  <c:v>4631.6590107417096</c:v>
                </c:pt>
                <c:pt idx="4190">
                  <c:v>4637.3513178974299</c:v>
                </c:pt>
                <c:pt idx="4191">
                  <c:v>4626.40882453012</c:v>
                </c:pt>
                <c:pt idx="4192">
                  <c:v>4619.6664801321203</c:v>
                </c:pt>
                <c:pt idx="4193">
                  <c:v>4622.31920579693</c:v>
                </c:pt>
                <c:pt idx="4194">
                  <c:v>4638.6224156117696</c:v>
                </c:pt>
                <c:pt idx="4195">
                  <c:v>4632.3774572759103</c:v>
                </c:pt>
                <c:pt idx="4196">
                  <c:v>4623.9218942193602</c:v>
                </c:pt>
                <c:pt idx="4197">
                  <c:v>4631.5484805056803</c:v>
                </c:pt>
                <c:pt idx="4198">
                  <c:v>4647.3543042584797</c:v>
                </c:pt>
                <c:pt idx="4199">
                  <c:v>4637.0197271893403</c:v>
                </c:pt>
                <c:pt idx="4200">
                  <c:v>4652.1071044078499</c:v>
                </c:pt>
                <c:pt idx="4201">
                  <c:v>4658.5731232158596</c:v>
                </c:pt>
                <c:pt idx="4202">
                  <c:v>4645.1436995377899</c:v>
                </c:pt>
                <c:pt idx="4203">
                  <c:v>4650.0622950412999</c:v>
                </c:pt>
                <c:pt idx="4204">
                  <c:v>4671.3946305956697</c:v>
                </c:pt>
                <c:pt idx="4205">
                  <c:v>4660.2310767563104</c:v>
                </c:pt>
                <c:pt idx="4206">
                  <c:v>4651.6097183457196</c:v>
                </c:pt>
                <c:pt idx="4207">
                  <c:v>4676.5895516892497</c:v>
                </c:pt>
                <c:pt idx="4208">
                  <c:v>4669.7366770552198</c:v>
                </c:pt>
                <c:pt idx="4209">
                  <c:v>4661.7785000608101</c:v>
                </c:pt>
                <c:pt idx="4210">
                  <c:v>4653.04661141419</c:v>
                </c:pt>
                <c:pt idx="4211">
                  <c:v>4665.3154676138502</c:v>
                </c:pt>
                <c:pt idx="4212">
                  <c:v>4674.4342120865804</c:v>
                </c:pt>
                <c:pt idx="4213">
                  <c:v>4671.0630398875801</c:v>
                </c:pt>
                <c:pt idx="4214">
                  <c:v>4658.1862673896703</c:v>
                </c:pt>
                <c:pt idx="4215">
                  <c:v>4652.2728997618997</c:v>
                </c:pt>
                <c:pt idx="4216">
                  <c:v>4666.1444443840801</c:v>
                </c:pt>
                <c:pt idx="4217">
                  <c:v>4677.1974679874202</c:v>
                </c:pt>
                <c:pt idx="4218">
                  <c:v>4666.6418304463004</c:v>
                </c:pt>
                <c:pt idx="4219">
                  <c:v>4663.3811884832503</c:v>
                </c:pt>
                <c:pt idx="4220">
                  <c:v>4685.7082961619799</c:v>
                </c:pt>
                <c:pt idx="4221">
                  <c:v>4676.9211423973402</c:v>
                </c:pt>
                <c:pt idx="4222">
                  <c:v>4671.5051608316999</c:v>
                </c:pt>
                <c:pt idx="4223">
                  <c:v>4693.88753362845</c:v>
                </c:pt>
                <c:pt idx="4224">
                  <c:v>4689.6873846592298</c:v>
                </c:pt>
                <c:pt idx="4225">
                  <c:v>4680.7344355405403</c:v>
                </c:pt>
                <c:pt idx="4226">
                  <c:v>4674.9868632668104</c:v>
                </c:pt>
                <c:pt idx="4227">
                  <c:v>4694.3849196906704</c:v>
                </c:pt>
                <c:pt idx="4228">
                  <c:v>4698.3087430698197</c:v>
                </c:pt>
                <c:pt idx="4229">
                  <c:v>4685.1556449818299</c:v>
                </c:pt>
                <c:pt idx="4230">
                  <c:v>4678.3027703478001</c:v>
                </c:pt>
                <c:pt idx="4231">
                  <c:v>4690.2400358393797</c:v>
                </c:pt>
                <c:pt idx="4232">
                  <c:v>4696.9823802374603</c:v>
                </c:pt>
                <c:pt idx="4233">
                  <c:v>4690.2953009573903</c:v>
                </c:pt>
                <c:pt idx="4234">
                  <c:v>4680.7897006585599</c:v>
                </c:pt>
                <c:pt idx="4235">
                  <c:v>4672.2788724840002</c:v>
                </c:pt>
                <c:pt idx="4236">
                  <c:v>4666.4207699741601</c:v>
                </c:pt>
                <c:pt idx="4237">
                  <c:v>4677.2527331054298</c:v>
                </c:pt>
                <c:pt idx="4238">
                  <c:v>4686.2056822242002</c:v>
                </c:pt>
                <c:pt idx="4239">
                  <c:v>4681.8950030188598</c:v>
                </c:pt>
                <c:pt idx="4240">
                  <c:v>4673.0525841362096</c:v>
                </c:pt>
                <c:pt idx="4241">
                  <c:v>4684.8240542737403</c:v>
                </c:pt>
                <c:pt idx="4242">
                  <c:v>4698.4192733058499</c:v>
                </c:pt>
                <c:pt idx="4243">
                  <c:v>4684.2161379755698</c:v>
                </c:pt>
                <c:pt idx="4244">
                  <c:v>4689.0794683610602</c:v>
                </c:pt>
                <c:pt idx="4245">
                  <c:v>4708.5327899029298</c:v>
                </c:pt>
                <c:pt idx="4246">
                  <c:v>4695.1033662248601</c:v>
                </c:pt>
                <c:pt idx="4247">
                  <c:v>4696.20866858516</c:v>
                </c:pt>
                <c:pt idx="4248">
                  <c:v>4719.03316232611</c:v>
                </c:pt>
                <c:pt idx="4249">
                  <c:v>4708.8643806110204</c:v>
                </c:pt>
                <c:pt idx="4250">
                  <c:v>4699.1929849580602</c:v>
                </c:pt>
                <c:pt idx="4251">
                  <c:v>4694.6612452807403</c:v>
                </c:pt>
                <c:pt idx="4252">
                  <c:v>4705.9353293561398</c:v>
                </c:pt>
                <c:pt idx="4253">
                  <c:v>4714.1698319406296</c:v>
                </c:pt>
                <c:pt idx="4254">
                  <c:v>4707.7038131326199</c:v>
                </c:pt>
                <c:pt idx="4255">
                  <c:v>4698.6403337779102</c:v>
                </c:pt>
                <c:pt idx="4256">
                  <c:v>4695.5454871689799</c:v>
                </c:pt>
                <c:pt idx="4257">
                  <c:v>4715.2751343009204</c:v>
                </c:pt>
                <c:pt idx="4258">
                  <c:v>4713.9487714685702</c:v>
                </c:pt>
                <c:pt idx="4259">
                  <c:v>4704.8300269957499</c:v>
                </c:pt>
                <c:pt idx="4260">
                  <c:v>4699.0271896040103</c:v>
                </c:pt>
                <c:pt idx="4261">
                  <c:v>4721.7411531088501</c:v>
                </c:pt>
                <c:pt idx="4262">
                  <c:v>4722.0727438170197</c:v>
                </c:pt>
                <c:pt idx="4263">
                  <c:v>4711.9592272199397</c:v>
                </c:pt>
                <c:pt idx="4264">
                  <c:v>4703.72472463545</c:v>
                </c:pt>
                <c:pt idx="4265">
                  <c:v>4713.2855900523</c:v>
                </c:pt>
                <c:pt idx="4266">
                  <c:v>4724.8912648358701</c:v>
                </c:pt>
                <c:pt idx="4267">
                  <c:v>4718.7568367359499</c:v>
                </c:pt>
                <c:pt idx="4268">
                  <c:v>4710.6328643875004</c:v>
                </c:pt>
                <c:pt idx="4269">
                  <c:v>4706.7643061263598</c:v>
                </c:pt>
                <c:pt idx="4270">
                  <c:v>4728.59402774296</c:v>
                </c:pt>
                <c:pt idx="4271">
                  <c:v>4724.5044090096799</c:v>
                </c:pt>
                <c:pt idx="4272">
                  <c:v>4715.7725203630598</c:v>
                </c:pt>
                <c:pt idx="4273">
                  <c:v>4716.43570177932</c:v>
                </c:pt>
                <c:pt idx="4274">
                  <c:v>4733.1257674203598</c:v>
                </c:pt>
                <c:pt idx="4275">
                  <c:v>4734.5626604887502</c:v>
                </c:pt>
                <c:pt idx="4276">
                  <c:v>4723.6201671214403</c:v>
                </c:pt>
                <c:pt idx="4277">
                  <c:v>4717.4857390216102</c:v>
                </c:pt>
                <c:pt idx="4278">
                  <c:v>4724.3938787736497</c:v>
                </c:pt>
                <c:pt idx="4279">
                  <c:v>4737.32591638958</c:v>
                </c:pt>
                <c:pt idx="4280">
                  <c:v>4731.7994045879104</c:v>
                </c:pt>
                <c:pt idx="4281">
                  <c:v>4725.16759042595</c:v>
                </c:pt>
                <c:pt idx="4282">
                  <c:v>4726.9913393204397</c:v>
                </c:pt>
                <c:pt idx="4283">
                  <c:v>4750.7000749496301</c:v>
                </c:pt>
                <c:pt idx="4284">
                  <c:v>4740.8628839426201</c:v>
                </c:pt>
                <c:pt idx="4285">
                  <c:v>4731.1914882897499</c:v>
                </c:pt>
                <c:pt idx="4286">
                  <c:v>4749.0421214091002</c:v>
                </c:pt>
                <c:pt idx="4287">
                  <c:v>4751.3632563658102</c:v>
                </c:pt>
                <c:pt idx="4288">
                  <c:v>4742.6313677191902</c:v>
                </c:pt>
                <c:pt idx="4289">
                  <c:v>4745.11829802995</c:v>
                </c:pt>
                <c:pt idx="4290">
                  <c:v>4767.3901405906599</c:v>
                </c:pt>
                <c:pt idx="4291">
                  <c:v>4758.3819263539699</c:v>
                </c:pt>
                <c:pt idx="4292">
                  <c:v>4749.7053028253604</c:v>
                </c:pt>
                <c:pt idx="4293">
                  <c:v>4741.9129211849904</c:v>
                </c:pt>
                <c:pt idx="4294">
                  <c:v>4756.0055262792403</c:v>
                </c:pt>
                <c:pt idx="4295">
                  <c:v>4764.8479451618896</c:v>
                </c:pt>
                <c:pt idx="4296">
                  <c:v>4757.3318891115996</c:v>
                </c:pt>
                <c:pt idx="4297">
                  <c:v>4748.6000004649804</c:v>
                </c:pt>
                <c:pt idx="4298">
                  <c:v>4742.1892467750704</c:v>
                </c:pt>
                <c:pt idx="4299">
                  <c:v>4757.8845402918296</c:v>
                </c:pt>
                <c:pt idx="4300">
                  <c:v>4766.1190428763202</c:v>
                </c:pt>
                <c:pt idx="4301">
                  <c:v>4757.9398054098501</c:v>
                </c:pt>
                <c:pt idx="4302">
                  <c:v>4751.0316656577197</c:v>
                </c:pt>
                <c:pt idx="4303">
                  <c:v>4745.2288282659802</c:v>
                </c:pt>
                <c:pt idx="4304">
                  <c:v>4751.0316656577197</c:v>
                </c:pt>
                <c:pt idx="4305">
                  <c:v>4765.0690056339499</c:v>
                </c:pt>
                <c:pt idx="4306">
                  <c:v>4762.5820753231901</c:v>
                </c:pt>
                <c:pt idx="4307">
                  <c:v>4752.35802849016</c:v>
                </c:pt>
                <c:pt idx="4308">
                  <c:v>4745.8367445641397</c:v>
                </c:pt>
                <c:pt idx="4309">
                  <c:v>4750.2026888874998</c:v>
                </c:pt>
                <c:pt idx="4310">
                  <c:v>4766.6164289384496</c:v>
                </c:pt>
                <c:pt idx="4311">
                  <c:v>4762.9689311493003</c:v>
                </c:pt>
                <c:pt idx="4312">
                  <c:v>4756.7792379314496</c:v>
                </c:pt>
                <c:pt idx="4313">
                  <c:v>4762.8584009132701</c:v>
                </c:pt>
                <c:pt idx="4314">
                  <c:v>4777.6141874237701</c:v>
                </c:pt>
                <c:pt idx="4315">
                  <c:v>4767.2243452366201</c:v>
                </c:pt>
                <c:pt idx="4316">
                  <c:v>4761.5320380809098</c:v>
                </c:pt>
                <c:pt idx="4317">
                  <c:v>4780.7090340327004</c:v>
                </c:pt>
                <c:pt idx="4318">
                  <c:v>4786.51187142444</c:v>
                </c:pt>
                <c:pt idx="4319">
                  <c:v>4775.4588478211099</c:v>
                </c:pt>
                <c:pt idx="4320">
                  <c:v>4776.1772943552996</c:v>
                </c:pt>
                <c:pt idx="4321">
                  <c:v>4797.56489502778</c:v>
                </c:pt>
                <c:pt idx="4322">
                  <c:v>4788.1698249649799</c:v>
                </c:pt>
                <c:pt idx="4323">
                  <c:v>4781.31695033086</c:v>
                </c:pt>
                <c:pt idx="4324">
                  <c:v>4774.3535454608</c:v>
                </c:pt>
                <c:pt idx="4325">
                  <c:v>4786.6776667784898</c:v>
                </c:pt>
                <c:pt idx="4326">
                  <c:v>4797.1227740836603</c:v>
                </c:pt>
                <c:pt idx="4327">
                  <c:v>4791.5409971639801</c:v>
                </c:pt>
                <c:pt idx="4328">
                  <c:v>4780.4879735606401</c:v>
                </c:pt>
                <c:pt idx="4329">
                  <c:v>4775.7904385291904</c:v>
                </c:pt>
                <c:pt idx="4330">
                  <c:v>4793.6410716486298</c:v>
                </c:pt>
                <c:pt idx="4331">
                  <c:v>4801.5439835249399</c:v>
                </c:pt>
                <c:pt idx="4332">
                  <c:v>4792.0936483441201</c:v>
                </c:pt>
                <c:pt idx="4333">
                  <c:v>4785.9039551262804</c:v>
                </c:pt>
                <c:pt idx="4334">
                  <c:v>4781.3722154488796</c:v>
                </c:pt>
                <c:pt idx="4335">
                  <c:v>4800.0518253385399</c:v>
                </c:pt>
                <c:pt idx="4336">
                  <c:v>4803.9756487176801</c:v>
                </c:pt>
                <c:pt idx="4337">
                  <c:v>4793.2542158224396</c:v>
                </c:pt>
                <c:pt idx="4338">
                  <c:v>4786.8434621325296</c:v>
                </c:pt>
                <c:pt idx="4339">
                  <c:v>4784.6328574118497</c:v>
                </c:pt>
                <c:pt idx="4340">
                  <c:v>4800.5492114006702</c:v>
                </c:pt>
                <c:pt idx="4341">
                  <c:v>4808.1757976869903</c:v>
                </c:pt>
                <c:pt idx="4342">
                  <c:v>4795.9069414872401</c:v>
                </c:pt>
                <c:pt idx="4343">
                  <c:v>4792.4252390522097</c:v>
                </c:pt>
                <c:pt idx="4344">
                  <c:v>4809.0600395752299</c:v>
                </c:pt>
                <c:pt idx="4345">
                  <c:v>4814.3102257868304</c:v>
                </c:pt>
                <c:pt idx="4346">
                  <c:v>4803.8651184816499</c:v>
                </c:pt>
                <c:pt idx="4347">
                  <c:v>4799.0570532141801</c:v>
                </c:pt>
                <c:pt idx="4348">
                  <c:v>4813.2601885445401</c:v>
                </c:pt>
                <c:pt idx="4349">
                  <c:v>4819.6709422344502</c:v>
                </c:pt>
                <c:pt idx="4350">
                  <c:v>4810.7732582337803</c:v>
                </c:pt>
                <c:pt idx="4351">
                  <c:v>4804.9151557240202</c:v>
                </c:pt>
                <c:pt idx="4352">
                  <c:v>4812.7075373643102</c:v>
                </c:pt>
                <c:pt idx="4353">
                  <c:v>4829.5081332413702</c:v>
                </c:pt>
                <c:pt idx="4354">
                  <c:v>4821.0525701848201</c:v>
                </c:pt>
                <c:pt idx="4355">
                  <c:v>4813.5365141346201</c:v>
                </c:pt>
                <c:pt idx="4356">
                  <c:v>4822.15787254521</c:v>
                </c:pt>
                <c:pt idx="4357">
                  <c:v>4836.0294171673904</c:v>
                </c:pt>
                <c:pt idx="4358">
                  <c:v>4826.7448773405404</c:v>
                </c:pt>
                <c:pt idx="4359">
                  <c:v>4820.9973050668104</c:v>
                </c:pt>
                <c:pt idx="4360">
                  <c:v>4826.0816959243602</c:v>
                </c:pt>
                <c:pt idx="4361">
                  <c:v>4843.1033522734797</c:v>
                </c:pt>
                <c:pt idx="4362">
                  <c:v>4837.5768404718101</c:v>
                </c:pt>
                <c:pt idx="4363">
                  <c:v>4826.3027563964197</c:v>
                </c:pt>
                <c:pt idx="4364">
                  <c:v>4820.9420399487899</c:v>
                </c:pt>
                <c:pt idx="4365">
                  <c:v>4824.1474167938304</c:v>
                </c:pt>
                <c:pt idx="4366">
                  <c:v>4839.6769149564698</c:v>
                </c:pt>
                <c:pt idx="4367">
                  <c:v>4842.3296406212703</c:v>
                </c:pt>
                <c:pt idx="4368">
                  <c:v>4829.95025418557</c:v>
                </c:pt>
                <c:pt idx="4369">
                  <c:v>4825.5843098622199</c:v>
                </c:pt>
                <c:pt idx="4370">
                  <c:v>4837.5215753537996</c:v>
                </c:pt>
                <c:pt idx="4371">
                  <c:v>4850.1220222616403</c:v>
                </c:pt>
                <c:pt idx="4372">
                  <c:v>4838.1294916520501</c:v>
                </c:pt>
                <c:pt idx="4373">
                  <c:v>4830.7792309557999</c:v>
                </c:pt>
                <c:pt idx="4374">
                  <c:v>4841.0585429069197</c:v>
                </c:pt>
                <c:pt idx="4375">
                  <c:v>4855.0406177651403</c:v>
                </c:pt>
                <c:pt idx="4376">
                  <c:v>4851.0615292678904</c:v>
                </c:pt>
                <c:pt idx="4377">
                  <c:v>4841.5006638510404</c:v>
                </c:pt>
                <c:pt idx="4378">
                  <c:v>4834.4819938628898</c:v>
                </c:pt>
                <c:pt idx="4379">
                  <c:v>4847.0824407707296</c:v>
                </c:pt>
                <c:pt idx="4380">
                  <c:v>4856.2011852434498</c:v>
                </c:pt>
                <c:pt idx="4381">
                  <c:v>4855.1511480011704</c:v>
                </c:pt>
                <c:pt idx="4382">
                  <c:v>4844.4849802239396</c:v>
                </c:pt>
                <c:pt idx="4383">
                  <c:v>4839.4005893663898</c:v>
                </c:pt>
                <c:pt idx="4384">
                  <c:v>4834.8688496889899</c:v>
                </c:pt>
                <c:pt idx="4385">
                  <c:v>4857.3064876038397</c:v>
                </c:pt>
                <c:pt idx="4386">
                  <c:v>4857.7486085479604</c:v>
                </c:pt>
                <c:pt idx="4387">
                  <c:v>4846.9719105347003</c:v>
                </c:pt>
                <c:pt idx="4388">
                  <c:v>4841.0585429069197</c:v>
                </c:pt>
                <c:pt idx="4389">
                  <c:v>4841.6111940870696</c:v>
                </c:pt>
                <c:pt idx="4390">
                  <c:v>4856.8643666596299</c:v>
                </c:pt>
                <c:pt idx="4391">
                  <c:v>4862.6119389333599</c:v>
                </c:pt>
                <c:pt idx="4392">
                  <c:v>4849.8456966715603</c:v>
                </c:pt>
                <c:pt idx="4393">
                  <c:v>4844.6507755779803</c:v>
                </c:pt>
                <c:pt idx="4394">
                  <c:v>4847.0824407707296</c:v>
                </c:pt>
                <c:pt idx="4395">
                  <c:v>4863.4409157036698</c:v>
                </c:pt>
                <c:pt idx="4396">
                  <c:v>4864.9883390080904</c:v>
                </c:pt>
                <c:pt idx="4397">
                  <c:v>4854.9300875291101</c:v>
                </c:pt>
                <c:pt idx="4398">
                  <c:v>4848.3535384850702</c:v>
                </c:pt>
                <c:pt idx="4399">
                  <c:v>4850.3430827336997</c:v>
                </c:pt>
                <c:pt idx="4400">
                  <c:v>4865.8173157784004</c:v>
                </c:pt>
                <c:pt idx="4401">
                  <c:v>4869.0226926233499</c:v>
                </c:pt>
                <c:pt idx="4402">
                  <c:v>4859.5170923244405</c:v>
                </c:pt>
                <c:pt idx="4403">
                  <c:v>4854.2116409948303</c:v>
                </c:pt>
                <c:pt idx="4404">
                  <c:v>4849.4035757274396</c:v>
                </c:pt>
                <c:pt idx="4405">
                  <c:v>4864.6567482999999</c:v>
                </c:pt>
                <c:pt idx="4406">
                  <c:v>4875.43344631326</c:v>
                </c:pt>
                <c:pt idx="4407">
                  <c:v>4861.8382272811496</c:v>
                </c:pt>
                <c:pt idx="4408">
                  <c:v>4857.3617527218503</c:v>
                </c:pt>
                <c:pt idx="4409">
                  <c:v>4878.0861719780696</c:v>
                </c:pt>
                <c:pt idx="4410">
                  <c:v>4881.1257534689703</c:v>
                </c:pt>
                <c:pt idx="4411">
                  <c:v>4872.5043950583804</c:v>
                </c:pt>
                <c:pt idx="4412">
                  <c:v>4867.4200042008297</c:v>
                </c:pt>
                <c:pt idx="4413">
                  <c:v>4892.2893073083396</c:v>
                </c:pt>
                <c:pt idx="4414">
                  <c:v>4889.6918467615496</c:v>
                </c:pt>
                <c:pt idx="4415">
                  <c:v>4880.9599581149296</c:v>
                </c:pt>
                <c:pt idx="4416">
                  <c:v>4883.7232140157603</c:v>
                </c:pt>
                <c:pt idx="4417">
                  <c:v>4905.2213449242699</c:v>
                </c:pt>
                <c:pt idx="4418">
                  <c:v>4897.7605539919896</c:v>
                </c:pt>
                <c:pt idx="4419">
                  <c:v>4890.7971491219296</c:v>
                </c:pt>
                <c:pt idx="4420">
                  <c:v>4883.8890093698101</c:v>
                </c:pt>
                <c:pt idx="4421">
                  <c:v>4905.7187309864003</c:v>
                </c:pt>
                <c:pt idx="4422">
                  <c:v>4907.6530101170101</c:v>
                </c:pt>
                <c:pt idx="4423">
                  <c:v>4899.0869168244399</c:v>
                </c:pt>
                <c:pt idx="4424">
                  <c:v>4892.23404219032</c:v>
                </c:pt>
                <c:pt idx="4425">
                  <c:v>4886.4312047985804</c:v>
                </c:pt>
                <c:pt idx="4426">
                  <c:v>4898.8658563523804</c:v>
                </c:pt>
                <c:pt idx="4427">
                  <c:v>4909.03463806739</c:v>
                </c:pt>
                <c:pt idx="4428">
                  <c:v>4900.2474843027503</c:v>
                </c:pt>
                <c:pt idx="4429">
                  <c:v>4895.10782832719</c:v>
                </c:pt>
                <c:pt idx="4430">
                  <c:v>4899.19744706047</c:v>
                </c:pt>
                <c:pt idx="4431">
                  <c:v>4917.3796708878999</c:v>
                </c:pt>
                <c:pt idx="4432">
                  <c:v>4913.7874382168402</c:v>
                </c:pt>
                <c:pt idx="4433">
                  <c:v>4903.9502472098402</c:v>
                </c:pt>
                <c:pt idx="4434">
                  <c:v>4899.8606284766502</c:v>
                </c:pt>
                <c:pt idx="4435">
                  <c:v>4919.14815466447</c:v>
                </c:pt>
                <c:pt idx="4436">
                  <c:v>4922.0772059193496</c:v>
                </c:pt>
                <c:pt idx="4437">
                  <c:v>4915.4453917573801</c:v>
                </c:pt>
                <c:pt idx="4438">
                  <c:v>4908.8688427133402</c:v>
                </c:pt>
                <c:pt idx="4439">
                  <c:v>4903.0660053215997</c:v>
                </c:pt>
                <c:pt idx="4440">
                  <c:v>4897.70528887398</c:v>
                </c:pt>
                <c:pt idx="4441">
                  <c:v>4894.27885155696</c:v>
                </c:pt>
                <c:pt idx="4442">
                  <c:v>4909.3662287754796</c:v>
                </c:pt>
                <c:pt idx="4443">
                  <c:v>4918.2086476582099</c:v>
                </c:pt>
                <c:pt idx="4444">
                  <c:v>4909.8636148377</c:v>
                </c:pt>
                <c:pt idx="4445">
                  <c:v>4902.7896797315198</c:v>
                </c:pt>
                <c:pt idx="4446">
                  <c:v>4898.1474098180997</c:v>
                </c:pt>
                <c:pt idx="4447">
                  <c:v>4904.2818379180098</c:v>
                </c:pt>
                <c:pt idx="4448">
                  <c:v>4919.5350104905701</c:v>
                </c:pt>
                <c:pt idx="4449">
                  <c:v>4914.7269452231003</c:v>
                </c:pt>
                <c:pt idx="4450">
                  <c:v>4908.0398659431203</c:v>
                </c:pt>
                <c:pt idx="4451">
                  <c:v>4901.3527866630502</c:v>
                </c:pt>
                <c:pt idx="4452">
                  <c:v>4923.51409898782</c:v>
                </c:pt>
                <c:pt idx="4453">
                  <c:v>4928.2116340191797</c:v>
                </c:pt>
                <c:pt idx="4454">
                  <c:v>4918.2639127762304</c:v>
                </c:pt>
                <c:pt idx="4455">
                  <c:v>4915.6664522294404</c:v>
                </c:pt>
                <c:pt idx="4456">
                  <c:v>4942.1937088773902</c:v>
                </c:pt>
                <c:pt idx="4457">
                  <c:v>4934.6776528271903</c:v>
                </c:pt>
                <c:pt idx="4458">
                  <c:v>4927.2168618949099</c:v>
                </c:pt>
                <c:pt idx="4459">
                  <c:v>4921.19296403111</c:v>
                </c:pt>
                <c:pt idx="4460">
                  <c:v>4938.82253667839</c:v>
                </c:pt>
                <c:pt idx="4461">
                  <c:v>4949.9308253997397</c:v>
                </c:pt>
                <c:pt idx="4462">
                  <c:v>4939.0435971504603</c:v>
                </c:pt>
                <c:pt idx="4463">
                  <c:v>4932.8539039326097</c:v>
                </c:pt>
                <c:pt idx="4464">
                  <c:v>4944.5148438341103</c:v>
                </c:pt>
                <c:pt idx="4465">
                  <c:v>4954.6836255491999</c:v>
                </c:pt>
                <c:pt idx="4466">
                  <c:v>4949.1571137475303</c:v>
                </c:pt>
                <c:pt idx="4467">
                  <c:v>4940.6462855729696</c:v>
                </c:pt>
                <c:pt idx="4468">
                  <c:v>4935.94875054153</c:v>
                </c:pt>
                <c:pt idx="4469">
                  <c:v>4933.9592062929096</c:v>
                </c:pt>
                <c:pt idx="4470">
                  <c:v>4940.7015506909902</c:v>
                </c:pt>
                <c:pt idx="4471">
                  <c:v>4949.4334393376103</c:v>
                </c:pt>
                <c:pt idx="4472">
                  <c:v>4950.42821146188</c:v>
                </c:pt>
                <c:pt idx="4473">
                  <c:v>4939.4857180945701</c:v>
                </c:pt>
                <c:pt idx="4474">
                  <c:v>4935.2855691253499</c:v>
                </c:pt>
                <c:pt idx="4475">
                  <c:v>4932.6881085785599</c:v>
                </c:pt>
                <c:pt idx="4476">
                  <c:v>4945.5648810763896</c:v>
                </c:pt>
                <c:pt idx="4477">
                  <c:v>4954.8494209032497</c:v>
                </c:pt>
                <c:pt idx="4478">
                  <c:v>4946.5596532007503</c:v>
                </c:pt>
                <c:pt idx="4479">
                  <c:v>4939.7067785666404</c:v>
                </c:pt>
                <c:pt idx="4480">
                  <c:v>4934.8987132992497</c:v>
                </c:pt>
                <c:pt idx="4481">
                  <c:v>4932.4117829884899</c:v>
                </c:pt>
                <c:pt idx="4482">
                  <c:v>4947.9412811511202</c:v>
                </c:pt>
                <c:pt idx="4483">
                  <c:v>4957.0047605059199</c:v>
                </c:pt>
                <c:pt idx="4484">
                  <c:v>4949.0465835115101</c:v>
                </c:pt>
                <c:pt idx="4485">
                  <c:v>4941.5857925792297</c:v>
                </c:pt>
                <c:pt idx="4486">
                  <c:v>4960.54172805896</c:v>
                </c:pt>
                <c:pt idx="4487">
                  <c:v>4966.2893003326899</c:v>
                </c:pt>
                <c:pt idx="4488">
                  <c:v>4956.0652534995797</c:v>
                </c:pt>
                <c:pt idx="4489">
                  <c:v>4951.2571882321899</c:v>
                </c:pt>
                <c:pt idx="4490">
                  <c:v>4974.3580075631298</c:v>
                </c:pt>
                <c:pt idx="4491">
                  <c:v>4978.6134216503697</c:v>
                </c:pt>
                <c:pt idx="4492">
                  <c:v>4966.67615615879</c:v>
                </c:pt>
                <c:pt idx="4493">
                  <c:v>4976.2370215757301</c:v>
                </c:pt>
                <c:pt idx="4494">
                  <c:v>4987.8979614772197</c:v>
                </c:pt>
                <c:pt idx="4495">
                  <c:v>4984.58205439624</c:v>
                </c:pt>
                <c:pt idx="4496">
                  <c:v>4975.9606959855601</c:v>
                </c:pt>
                <c:pt idx="4497">
                  <c:v>4969.4946771776404</c:v>
                </c:pt>
                <c:pt idx="4498">
                  <c:v>4975.5738401594599</c:v>
                </c:pt>
                <c:pt idx="4499">
                  <c:v>4991.4901941482804</c:v>
                </c:pt>
                <c:pt idx="4500">
                  <c:v>4990.2743615519503</c:v>
                </c:pt>
                <c:pt idx="4501">
                  <c:v>4979.0002774765599</c:v>
                </c:pt>
                <c:pt idx="4502">
                  <c:v>4973.6948261469497</c:v>
                </c:pt>
                <c:pt idx="4503">
                  <c:v>4968.7762306434497</c:v>
                </c:pt>
                <c:pt idx="4504">
                  <c:v>4983.47675203586</c:v>
                </c:pt>
                <c:pt idx="4505">
                  <c:v>4995.5798128815604</c:v>
                </c:pt>
                <c:pt idx="4506">
                  <c:v>4983.5872822718902</c:v>
                </c:pt>
                <c:pt idx="4507">
                  <c:v>4979.2213379486202</c:v>
                </c:pt>
                <c:pt idx="4508">
                  <c:v>4981.3766775512004</c:v>
                </c:pt>
                <c:pt idx="4509">
                  <c:v>4999.7799618507897</c:v>
                </c:pt>
                <c:pt idx="4510">
                  <c:v>5000.3878781489502</c:v>
                </c:pt>
                <c:pt idx="4511">
                  <c:v>4990.4954220240097</c:v>
                </c:pt>
                <c:pt idx="4512">
                  <c:v>4984.85837998632</c:v>
                </c:pt>
                <c:pt idx="4513">
                  <c:v>4998.2878036643797</c:v>
                </c:pt>
                <c:pt idx="4514">
                  <c:v>5004.4222317642098</c:v>
                </c:pt>
                <c:pt idx="4515">
                  <c:v>5004.9196178263501</c:v>
                </c:pt>
                <c:pt idx="4516">
                  <c:v>4995.3587524095001</c:v>
                </c:pt>
                <c:pt idx="4517">
                  <c:v>4988.5058777753902</c:v>
                </c:pt>
                <c:pt idx="4518">
                  <c:v>4984.2504636880703</c:v>
                </c:pt>
                <c:pt idx="4519">
                  <c:v>4982.5372450295999</c:v>
                </c:pt>
                <c:pt idx="4520">
                  <c:v>4997.6246222481204</c:v>
                </c:pt>
                <c:pt idx="4521">
                  <c:v>5002.1563619255103</c:v>
                </c:pt>
                <c:pt idx="4522">
                  <c:v>4997.5693571300999</c:v>
                </c:pt>
                <c:pt idx="4523">
                  <c:v>4991.0480732041597</c:v>
                </c:pt>
                <c:pt idx="4524">
                  <c:v>4984.3609939241796</c:v>
                </c:pt>
                <c:pt idx="4525">
                  <c:v>4980.3819054269297</c:v>
                </c:pt>
                <c:pt idx="4526">
                  <c:v>4989.0585289555402</c:v>
                </c:pt>
                <c:pt idx="4527">
                  <c:v>5003.70378523002</c:v>
                </c:pt>
                <c:pt idx="4528">
                  <c:v>4997.7904176021602</c:v>
                </c:pt>
                <c:pt idx="4529">
                  <c:v>4989.7769754897299</c:v>
                </c:pt>
                <c:pt idx="4530">
                  <c:v>4987.9532265952403</c:v>
                </c:pt>
                <c:pt idx="4531">
                  <c:v>5012.9330599387704</c:v>
                </c:pt>
                <c:pt idx="4532">
                  <c:v>5010.9987808081696</c:v>
                </c:pt>
                <c:pt idx="4533">
                  <c:v>5003.6485201120004</c:v>
                </c:pt>
                <c:pt idx="4534">
                  <c:v>4997.8456827201799</c:v>
                </c:pt>
                <c:pt idx="4535">
                  <c:v>5011.6066971063301</c:v>
                </c:pt>
                <c:pt idx="4536">
                  <c:v>5023.5439625979898</c:v>
                </c:pt>
                <c:pt idx="4537">
                  <c:v>5012.71199946672</c:v>
                </c:pt>
                <c:pt idx="4538">
                  <c:v>5008.5671156154203</c:v>
                </c:pt>
                <c:pt idx="4539">
                  <c:v>5009.1197667955703</c:v>
                </c:pt>
                <c:pt idx="4540">
                  <c:v>5021.1675625232601</c:v>
                </c:pt>
                <c:pt idx="4541">
                  <c:v>5030.9494884121696</c:v>
                </c:pt>
                <c:pt idx="4542">
                  <c:v>5018.6253670944898</c:v>
                </c:pt>
                <c:pt idx="4543">
                  <c:v>5010.94351569015</c:v>
                </c:pt>
                <c:pt idx="4544">
                  <c:v>5009.2855621497001</c:v>
                </c:pt>
                <c:pt idx="4545">
                  <c:v>5024.5387347222604</c:v>
                </c:pt>
                <c:pt idx="4546">
                  <c:v>5034.70751643736</c:v>
                </c:pt>
                <c:pt idx="4547">
                  <c:v>5026.3624836168401</c:v>
                </c:pt>
                <c:pt idx="4548">
                  <c:v>5019.4543438647097</c:v>
                </c:pt>
                <c:pt idx="4549">
                  <c:v>5013.3751808828902</c:v>
                </c:pt>
                <c:pt idx="4550">
                  <c:v>5026.5835440889005</c:v>
                </c:pt>
                <c:pt idx="4551">
                  <c:v>5036.2549397417797</c:v>
                </c:pt>
                <c:pt idx="4552">
                  <c:v>5032.93903266079</c:v>
                </c:pt>
                <c:pt idx="4553">
                  <c:v>5024.6492649582897</c:v>
                </c:pt>
                <c:pt idx="4554">
                  <c:v>5019.67540433677</c:v>
                </c:pt>
                <c:pt idx="4555">
                  <c:v>5028.2414976293503</c:v>
                </c:pt>
                <c:pt idx="4556">
                  <c:v>5044.4894423262604</c:v>
                </c:pt>
                <c:pt idx="4557">
                  <c:v>5035.8128187976599</c:v>
                </c:pt>
                <c:pt idx="4558">
                  <c:v>5029.7336558158404</c:v>
                </c:pt>
                <c:pt idx="4559">
                  <c:v>5023.1571067718896</c:v>
                </c:pt>
                <c:pt idx="4560">
                  <c:v>5041.0630050092504</c:v>
                </c:pt>
                <c:pt idx="4561">
                  <c:v>5052.1712937306002</c:v>
                </c:pt>
                <c:pt idx="4562">
                  <c:v>5043.3841399659595</c:v>
                </c:pt>
                <c:pt idx="4563">
                  <c:v>5036.6970606859004</c:v>
                </c:pt>
                <c:pt idx="4564">
                  <c:v>5033.0495628968201</c:v>
                </c:pt>
                <c:pt idx="4565">
                  <c:v>5045.5947446866503</c:v>
                </c:pt>
                <c:pt idx="4566">
                  <c:v>5055.2661403395196</c:v>
                </c:pt>
                <c:pt idx="4567">
                  <c:v>5049.7948936558696</c:v>
                </c:pt>
                <c:pt idx="4568">
                  <c:v>5041.4498608353497</c:v>
                </c:pt>
                <c:pt idx="4569">
                  <c:v>5037.58130257422</c:v>
                </c:pt>
                <c:pt idx="4570">
                  <c:v>5045.8710702767203</c:v>
                </c:pt>
                <c:pt idx="4571">
                  <c:v>5057.0898892341002</c:v>
                </c:pt>
                <c:pt idx="4572">
                  <c:v>5057.3109497061596</c:v>
                </c:pt>
                <c:pt idx="4573">
                  <c:v>5048.3027354694696</c:v>
                </c:pt>
                <c:pt idx="4574">
                  <c:v>5040.8972096551997</c:v>
                </c:pt>
                <c:pt idx="4575">
                  <c:v>5046.1473958668003</c:v>
                </c:pt>
                <c:pt idx="4576">
                  <c:v>5066.4296941788898</c:v>
                </c:pt>
                <c:pt idx="4577">
                  <c:v>5059.4662893088298</c:v>
                </c:pt>
                <c:pt idx="4578">
                  <c:v>5051.6739076684598</c:v>
                </c:pt>
                <c:pt idx="4579">
                  <c:v>5047.9158796433603</c:v>
                </c:pt>
                <c:pt idx="4580">
                  <c:v>5058.3609869484499</c:v>
                </c:pt>
                <c:pt idx="4581">
                  <c:v>5073.50362928506</c:v>
                </c:pt>
                <c:pt idx="4582">
                  <c:v>5066.0981034708002</c:v>
                </c:pt>
                <c:pt idx="4583">
                  <c:v>5060.6268567871502</c:v>
                </c:pt>
                <c:pt idx="4584">
                  <c:v>5062.4506056817299</c:v>
                </c:pt>
                <c:pt idx="4585">
                  <c:v>5076.8195363660498</c:v>
                </c:pt>
                <c:pt idx="4586">
                  <c:v>5080.3565039190898</c:v>
                </c:pt>
                <c:pt idx="4587">
                  <c:v>5070.9614338562897</c:v>
                </c:pt>
                <c:pt idx="4588">
                  <c:v>5063.7217033960696</c:v>
                </c:pt>
                <c:pt idx="4589">
                  <c:v>5060.0189404889798</c:v>
                </c:pt>
                <c:pt idx="4590">
                  <c:v>5063.2795824519499</c:v>
                </c:pt>
                <c:pt idx="4591">
                  <c:v>5074.9405223534504</c:v>
                </c:pt>
                <c:pt idx="4592">
                  <c:v>5077.86957360833</c:v>
                </c:pt>
                <c:pt idx="4593">
                  <c:v>5072.0667362165896</c:v>
                </c:pt>
                <c:pt idx="4594">
                  <c:v>5065.6007174086599</c:v>
                </c:pt>
                <c:pt idx="4595">
                  <c:v>5058.8583730105802</c:v>
                </c:pt>
                <c:pt idx="4596">
                  <c:v>5072.2325315706303</c:v>
                </c:pt>
                <c:pt idx="4597">
                  <c:v>5082.3460481677103</c:v>
                </c:pt>
                <c:pt idx="4598">
                  <c:v>5081.8486621055799</c:v>
                </c:pt>
                <c:pt idx="4599">
                  <c:v>5072.7299176328497</c:v>
                </c:pt>
                <c:pt idx="4600">
                  <c:v>5067.3692011852299</c:v>
                </c:pt>
                <c:pt idx="4601">
                  <c:v>5062.6164010357697</c:v>
                </c:pt>
                <c:pt idx="4602">
                  <c:v>5075.5484386517001</c:v>
                </c:pt>
                <c:pt idx="4603">
                  <c:v>5087.2093785531997</c:v>
                </c:pt>
                <c:pt idx="4604">
                  <c:v>5081.0749504533696</c:v>
                </c:pt>
                <c:pt idx="4605">
                  <c:v>5073.77995487514</c:v>
                </c:pt>
                <c:pt idx="4606">
                  <c:v>5088.25941579549</c:v>
                </c:pt>
                <c:pt idx="4607">
                  <c:v>5100.14141616905</c:v>
                </c:pt>
                <c:pt idx="4608">
                  <c:v>5089.8068390999897</c:v>
                </c:pt>
                <c:pt idx="4609">
                  <c:v>5083.5066156460298</c:v>
                </c:pt>
                <c:pt idx="4610">
                  <c:v>5094.6149043673804</c:v>
                </c:pt>
                <c:pt idx="4611">
                  <c:v>5111.8576211886402</c:v>
                </c:pt>
                <c:pt idx="4612">
                  <c:v>5100.8598627033198</c:v>
                </c:pt>
                <c:pt idx="4613">
                  <c:v>5093.6201322431098</c:v>
                </c:pt>
                <c:pt idx="4614">
                  <c:v>5106.3863745049903</c:v>
                </c:pt>
                <c:pt idx="4615">
                  <c:v>5118.0473144064899</c:v>
                </c:pt>
                <c:pt idx="4616">
                  <c:v>5112.85239331291</c:v>
                </c:pt>
                <c:pt idx="4617">
                  <c:v>5105.0047465545304</c:v>
                </c:pt>
                <c:pt idx="4618">
                  <c:v>5099.3677045168397</c:v>
                </c:pt>
                <c:pt idx="4619">
                  <c:v>5095.8307369637896</c:v>
                </c:pt>
                <c:pt idx="4620">
                  <c:v>5103.1809976600398</c:v>
                </c:pt>
                <c:pt idx="4621">
                  <c:v>5108.2653885174996</c:v>
                </c:pt>
                <c:pt idx="4622">
                  <c:v>5113.7919003191701</c:v>
                </c:pt>
                <c:pt idx="4623">
                  <c:v>5106.4969047410204</c:v>
                </c:pt>
                <c:pt idx="4624">
                  <c:v>5101.4125138834797</c:v>
                </c:pt>
                <c:pt idx="4625">
                  <c:v>5096.2175927898998</c:v>
                </c:pt>
                <c:pt idx="4626">
                  <c:v>5093.6753973611203</c:v>
                </c:pt>
                <c:pt idx="4627">
                  <c:v>5106.3311093869797</c:v>
                </c:pt>
                <c:pt idx="4628">
                  <c:v>5111.5812955985703</c:v>
                </c:pt>
                <c:pt idx="4629">
                  <c:v>5106.0547837968998</c:v>
                </c:pt>
                <c:pt idx="4630">
                  <c:v>5097.7097509763898</c:v>
                </c:pt>
                <c:pt idx="4631">
                  <c:v>5092.4042996467797</c:v>
                </c:pt>
                <c:pt idx="4632">
                  <c:v>5090.6358158702196</c:v>
                </c:pt>
                <c:pt idx="4633">
                  <c:v>5112.29974213276</c:v>
                </c:pt>
                <c:pt idx="4634">
                  <c:v>5107.7680024553702</c:v>
                </c:pt>
                <c:pt idx="4635">
                  <c:v>5101.9651650636197</c:v>
                </c:pt>
                <c:pt idx="4636">
                  <c:v>5111.1944397723801</c:v>
                </c:pt>
                <c:pt idx="4637">
                  <c:v>5128.4924217116604</c:v>
                </c:pt>
                <c:pt idx="4638">
                  <c:v>5119.0420865307597</c:v>
                </c:pt>
                <c:pt idx="4639">
                  <c:v>5112.9076584309296</c:v>
                </c:pt>
                <c:pt idx="4640">
                  <c:v>5132.3057148547796</c:v>
                </c:pt>
                <c:pt idx="4641">
                  <c:v>5138.7164685446896</c:v>
                </c:pt>
                <c:pt idx="4642">
                  <c:v>5124.73439368648</c:v>
                </c:pt>
                <c:pt idx="4643">
                  <c:v>5131.0346171404399</c:v>
                </c:pt>
                <c:pt idx="4644">
                  <c:v>5146.5088501850596</c:v>
                </c:pt>
                <c:pt idx="4645">
                  <c:v>5143.3587384581197</c:v>
                </c:pt>
                <c:pt idx="4646">
                  <c:v>5134.1847288673798</c:v>
                </c:pt>
                <c:pt idx="4647">
                  <c:v>5125.9502262828901</c:v>
                </c:pt>
                <c:pt idx="4648">
                  <c:v>5135.9532126438598</c:v>
                </c:pt>
                <c:pt idx="4649">
                  <c:v>5146.1219943589504</c:v>
                </c:pt>
                <c:pt idx="4650">
                  <c:v>5138.8269987807198</c:v>
                </c:pt>
                <c:pt idx="4651">
                  <c:v>5129.4319287179196</c:v>
                </c:pt>
                <c:pt idx="4652">
                  <c:v>5123.4080308541197</c:v>
                </c:pt>
                <c:pt idx="4653">
                  <c:v>5126.9449984071598</c:v>
                </c:pt>
                <c:pt idx="4654">
                  <c:v>5144.4640408184196</c:v>
                </c:pt>
                <c:pt idx="4655">
                  <c:v>5143.3587384581197</c:v>
                </c:pt>
                <c:pt idx="4656">
                  <c:v>5132.3057148547796</c:v>
                </c:pt>
                <c:pt idx="4657">
                  <c:v>5141.4244593275098</c:v>
                </c:pt>
                <c:pt idx="4658">
                  <c:v>5156.6776319001501</c:v>
                </c:pt>
                <c:pt idx="4659">
                  <c:v>5147.6694176634501</c:v>
                </c:pt>
                <c:pt idx="4660">
                  <c:v>5140.0428313771299</c:v>
                </c:pt>
                <c:pt idx="4661">
                  <c:v>5135.4005614637099</c:v>
                </c:pt>
                <c:pt idx="4662">
                  <c:v>5139.8770360230901</c:v>
                </c:pt>
                <c:pt idx="4663">
                  <c:v>5158.0039947325104</c:v>
                </c:pt>
                <c:pt idx="4664">
                  <c:v>5149.9352875020704</c:v>
                </c:pt>
                <c:pt idx="4665">
                  <c:v>5141.0376035013996</c:v>
                </c:pt>
                <c:pt idx="4666">
                  <c:v>5141.0928686194202</c:v>
                </c:pt>
                <c:pt idx="4667">
                  <c:v>5159.7724785090804</c:v>
                </c:pt>
                <c:pt idx="4668">
                  <c:v>5161.3199018135801</c:v>
                </c:pt>
                <c:pt idx="4669">
                  <c:v>5151.4274456885596</c:v>
                </c:pt>
                <c:pt idx="4670">
                  <c:v>5151.37218057054</c:v>
                </c:pt>
                <c:pt idx="4671">
                  <c:v>5172.7045161250098</c:v>
                </c:pt>
                <c:pt idx="4672">
                  <c:v>5164.9121344846399</c:v>
                </c:pt>
                <c:pt idx="4673">
                  <c:v>5159.3303575649597</c:v>
                </c:pt>
                <c:pt idx="4674">
                  <c:v>5154.9091481235901</c:v>
                </c:pt>
                <c:pt idx="4675">
                  <c:v>5174.8045906095704</c:v>
                </c:pt>
                <c:pt idx="4676">
                  <c:v>5178.3968232807201</c:v>
                </c:pt>
                <c:pt idx="4677">
                  <c:v>5168.3385718016498</c:v>
                </c:pt>
                <c:pt idx="4678">
                  <c:v>5160.7119855153296</c:v>
                </c:pt>
                <c:pt idx="4679">
                  <c:v>5156.6776319001501</c:v>
                </c:pt>
                <c:pt idx="4680">
                  <c:v>5166.7358833792196</c:v>
                </c:pt>
                <c:pt idx="4681">
                  <c:v>5175.9098929699603</c:v>
                </c:pt>
                <c:pt idx="4682">
                  <c:v>5174.3072045474401</c:v>
                </c:pt>
                <c:pt idx="4683">
                  <c:v>5165.6305810188296</c:v>
                </c:pt>
                <c:pt idx="4684">
                  <c:v>5157.0092226082397</c:v>
                </c:pt>
                <c:pt idx="4685">
                  <c:v>5158.6671761487796</c:v>
                </c:pt>
                <c:pt idx="4686">
                  <c:v>5173.8098184853097</c:v>
                </c:pt>
                <c:pt idx="4687">
                  <c:v>5179.0047395788797</c:v>
                </c:pt>
                <c:pt idx="4688">
                  <c:v>5169.0017532178299</c:v>
                </c:pt>
                <c:pt idx="4689">
                  <c:v>5161.8172878757096</c:v>
                </c:pt>
                <c:pt idx="4690">
                  <c:v>5173.2571673051598</c:v>
                </c:pt>
                <c:pt idx="4691">
                  <c:v>5188.3445445236703</c:v>
                </c:pt>
                <c:pt idx="4692">
                  <c:v>5175.41250690782</c:v>
                </c:pt>
                <c:pt idx="4693">
                  <c:v>5169.2228136898902</c:v>
                </c:pt>
                <c:pt idx="4694">
                  <c:v>5177.2915209203302</c:v>
                </c:pt>
                <c:pt idx="4695">
                  <c:v>5193.6499958532804</c:v>
                </c:pt>
                <c:pt idx="4696">
                  <c:v>5187.9576886975601</c:v>
                </c:pt>
                <c:pt idx="4697">
                  <c:v>5179.50212564102</c:v>
                </c:pt>
                <c:pt idx="4698">
                  <c:v>5176.4072790320897</c:v>
                </c:pt>
                <c:pt idx="4699">
                  <c:v>5187.2392421633704</c:v>
                </c:pt>
                <c:pt idx="4700">
                  <c:v>5196.6343122261696</c:v>
                </c:pt>
                <c:pt idx="4701">
                  <c:v>5190.5551492443501</c:v>
                </c:pt>
                <c:pt idx="4702">
                  <c:v>5184.5312513805502</c:v>
                </c:pt>
                <c:pt idx="4703">
                  <c:v>5178.5073535167503</c:v>
                </c:pt>
                <c:pt idx="4704">
                  <c:v>5171.1018277024896</c:v>
                </c:pt>
                <c:pt idx="4705">
                  <c:v>5177.5678465104102</c:v>
                </c:pt>
                <c:pt idx="4706">
                  <c:v>5194.4237075055698</c:v>
                </c:pt>
                <c:pt idx="4707">
                  <c:v>5188.2340142876401</c:v>
                </c:pt>
                <c:pt idx="4708">
                  <c:v>5180.6074280014</c:v>
                </c:pt>
                <c:pt idx="4709">
                  <c:v>5181.3811396536103</c:v>
                </c:pt>
                <c:pt idx="4710">
                  <c:v>5204.6477543386</c:v>
                </c:pt>
                <c:pt idx="4711">
                  <c:v>5200.8897263134904</c:v>
                </c:pt>
                <c:pt idx="4712">
                  <c:v>5190.3340887722898</c:v>
                </c:pt>
                <c:pt idx="4713">
                  <c:v>5201.6081728476902</c:v>
                </c:pt>
                <c:pt idx="4714">
                  <c:v>5214.8165360536896</c:v>
                </c:pt>
                <c:pt idx="4715">
                  <c:v>5205.9741171710402</c:v>
                </c:pt>
                <c:pt idx="4716">
                  <c:v>5200.3923402513601</c:v>
                </c:pt>
                <c:pt idx="4717">
                  <c:v>5213.93229416545</c:v>
                </c:pt>
                <c:pt idx="4718">
                  <c:v>5226.4774759551901</c:v>
                </c:pt>
                <c:pt idx="4719">
                  <c:v>5216.52975471224</c:v>
                </c:pt>
                <c:pt idx="4720">
                  <c:v>5207.7978660655399</c:v>
                </c:pt>
                <c:pt idx="4721">
                  <c:v>5205.9188520530297</c:v>
                </c:pt>
                <c:pt idx="4722">
                  <c:v>5220.61937344544</c:v>
                </c:pt>
                <c:pt idx="4723">
                  <c:v>5228.68808067588</c:v>
                </c:pt>
                <c:pt idx="4724">
                  <c:v>5218.6298291968096</c:v>
                </c:pt>
                <c:pt idx="4725">
                  <c:v>5211.8322196808003</c:v>
                </c:pt>
                <c:pt idx="4726">
                  <c:v>5210.5058568483601</c:v>
                </c:pt>
                <c:pt idx="4727">
                  <c:v>5231.7829272848003</c:v>
                </c:pt>
                <c:pt idx="4728">
                  <c:v>5227.0301271353401</c:v>
                </c:pt>
                <c:pt idx="4729">
                  <c:v>5221.3930850976503</c:v>
                </c:pt>
                <c:pt idx="4730">
                  <c:v>5214.3191499915602</c:v>
                </c:pt>
                <c:pt idx="4731">
                  <c:v>5232.2250482289201</c:v>
                </c:pt>
                <c:pt idx="4732">
                  <c:v>5242.5043601800498</c:v>
                </c:pt>
                <c:pt idx="4733">
                  <c:v>5230.8434202785502</c:v>
                </c:pt>
                <c:pt idx="4734">
                  <c:v>5223.3273642282602</c:v>
                </c:pt>
                <c:pt idx="4735">
                  <c:v>5238.9121275089901</c:v>
                </c:pt>
                <c:pt idx="4736">
                  <c:v>5248.7493185159101</c:v>
                </c:pt>
                <c:pt idx="4737">
                  <c:v>5238.7463321549403</c:v>
                </c:pt>
                <c:pt idx="4738">
                  <c:v>5232.4461087009804</c:v>
                </c:pt>
                <c:pt idx="4739">
                  <c:v>5226.4774759551901</c:v>
                </c:pt>
                <c:pt idx="4740">
                  <c:v>5221.2272897435996</c:v>
                </c:pt>
                <c:pt idx="4741">
                  <c:v>5227.3064527254201</c:v>
                </c:pt>
                <c:pt idx="4742">
                  <c:v>5239.0226577450203</c:v>
                </c:pt>
                <c:pt idx="4743">
                  <c:v>5239.9068996332599</c:v>
                </c:pt>
                <c:pt idx="4744">
                  <c:v>5232.4461087009804</c:v>
                </c:pt>
                <c:pt idx="4745">
                  <c:v>5224.6537270606104</c:v>
                </c:pt>
                <c:pt idx="4746">
                  <c:v>5220.4535780913902</c:v>
                </c:pt>
                <c:pt idx="4747">
                  <c:v>5224.8747875327599</c:v>
                </c:pt>
                <c:pt idx="4748">
                  <c:v>5245.0465556088202</c:v>
                </c:pt>
                <c:pt idx="4749">
                  <c:v>5235.7067506639496</c:v>
                </c:pt>
                <c:pt idx="4750">
                  <c:v>5231.6171319307596</c:v>
                </c:pt>
                <c:pt idx="4751">
                  <c:v>5242.7254206521102</c:v>
                </c:pt>
                <c:pt idx="4752">
                  <c:v>5257.0390862184104</c:v>
                </c:pt>
                <c:pt idx="4753">
                  <c:v>5245.3781463169098</c:v>
                </c:pt>
                <c:pt idx="4754">
                  <c:v>5240.9569368755401</c:v>
                </c:pt>
                <c:pt idx="4755">
                  <c:v>5257.8127978706198</c:v>
                </c:pt>
                <c:pt idx="4756">
                  <c:v>5262.3998026660402</c:v>
                </c:pt>
                <c:pt idx="4757">
                  <c:v>5252.72840701316</c:v>
                </c:pt>
                <c:pt idx="4758">
                  <c:v>5250.1862115843796</c:v>
                </c:pt>
                <c:pt idx="4759">
                  <c:v>5262.1234770759602</c:v>
                </c:pt>
                <c:pt idx="4760">
                  <c:v>5271.7396076108998</c:v>
                </c:pt>
                <c:pt idx="4761">
                  <c:v>5267.1526028154904</c:v>
                </c:pt>
                <c:pt idx="4762">
                  <c:v>5258.6417746409297</c:v>
                </c:pt>
                <c:pt idx="4763">
                  <c:v>5249.1361743420202</c:v>
                </c:pt>
                <c:pt idx="4764">
                  <c:v>5245.5439416709596</c:v>
                </c:pt>
                <c:pt idx="4765">
                  <c:v>5253.6126489013996</c:v>
                </c:pt>
                <c:pt idx="4766">
                  <c:v>5262.8419236101499</c:v>
                </c:pt>
                <c:pt idx="4767">
                  <c:v>5266.7104818713697</c:v>
                </c:pt>
                <c:pt idx="4768">
                  <c:v>5254.77321637971</c:v>
                </c:pt>
                <c:pt idx="4769">
                  <c:v>5250.0756813483504</c:v>
                </c:pt>
                <c:pt idx="4770">
                  <c:v>5257.8680629887203</c:v>
                </c:pt>
                <c:pt idx="4771">
                  <c:v>5274.0054774495202</c:v>
                </c:pt>
                <c:pt idx="4772">
                  <c:v>5264.61040738672</c:v>
                </c:pt>
                <c:pt idx="4773">
                  <c:v>5259.0286304670399</c:v>
                </c:pt>
                <c:pt idx="4774">
                  <c:v>5252.2862860689502</c:v>
                </c:pt>
                <c:pt idx="4775">
                  <c:v>5257.3706769265</c:v>
                </c:pt>
                <c:pt idx="4776">
                  <c:v>5273.7844169774598</c:v>
                </c:pt>
                <c:pt idx="4777">
                  <c:v>5270.1369191883896</c:v>
                </c:pt>
                <c:pt idx="4778">
                  <c:v>5263.4498399083996</c:v>
                </c:pt>
                <c:pt idx="4779">
                  <c:v>5265.2735888029001</c:v>
                </c:pt>
                <c:pt idx="4780">
                  <c:v>5287.6559615996402</c:v>
                </c:pt>
                <c:pt idx="4781">
                  <c:v>5281.3004730277498</c:v>
                </c:pt>
                <c:pt idx="4782">
                  <c:v>5273.1212355612797</c:v>
                </c:pt>
                <c:pt idx="4783">
                  <c:v>5271.57381225678</c:v>
                </c:pt>
                <c:pt idx="4784">
                  <c:v>5291.0271337987297</c:v>
                </c:pt>
                <c:pt idx="4785">
                  <c:v>5292.1877012770401</c:v>
                </c:pt>
                <c:pt idx="4786">
                  <c:v>5281.3004730277498</c:v>
                </c:pt>
                <c:pt idx="4787">
                  <c:v>5275.3318402819696</c:v>
                </c:pt>
                <c:pt idx="4788">
                  <c:v>5271.0764261946397</c:v>
                </c:pt>
                <c:pt idx="4789">
                  <c:v>5267.9815795857203</c:v>
                </c:pt>
                <c:pt idx="4790">
                  <c:v>5277.3766496485996</c:v>
                </c:pt>
                <c:pt idx="4791">
                  <c:v>5288.2638778978899</c:v>
                </c:pt>
                <c:pt idx="4792">
                  <c:v>5282.0741846799601</c:v>
                </c:pt>
                <c:pt idx="4793">
                  <c:v>5274.7791891018096</c:v>
                </c:pt>
                <c:pt idx="4794">
                  <c:v>5269.0316168280897</c:v>
                </c:pt>
                <c:pt idx="4795">
                  <c:v>5268.4237005298401</c:v>
                </c:pt>
                <c:pt idx="4796">
                  <c:v>5290.9166035626104</c:v>
                </c:pt>
                <c:pt idx="4797">
                  <c:v>5288.8165290780398</c:v>
                </c:pt>
                <c:pt idx="4798">
                  <c:v>5277.9845659467701</c:v>
                </c:pt>
                <c:pt idx="4799">
                  <c:v>5280.8583520836301</c:v>
                </c:pt>
                <c:pt idx="4800">
                  <c:v>5303.40652023442</c:v>
                </c:pt>
                <c:pt idx="4801">
                  <c:v>5296.8852363084798</c:v>
                </c:pt>
                <c:pt idx="4802">
                  <c:v>5288.3191430159104</c:v>
                </c:pt>
                <c:pt idx="4803">
                  <c:v>5303.7933760605301</c:v>
                </c:pt>
                <c:pt idx="4804">
                  <c:v>5313.5753019495196</c:v>
                </c:pt>
                <c:pt idx="4805">
                  <c:v>5301.7485666938901</c:v>
                </c:pt>
                <c:pt idx="4806">
                  <c:v>5296.8852363084798</c:v>
                </c:pt>
                <c:pt idx="4807">
                  <c:v>5316.5043532044001</c:v>
                </c:pt>
                <c:pt idx="4808">
                  <c:v>5322.5835161862096</c:v>
                </c:pt>
                <c:pt idx="4809">
                  <c:v>5314.5700740737902</c:v>
                </c:pt>
                <c:pt idx="4810">
                  <c:v>5306.1697761352598</c:v>
                </c:pt>
                <c:pt idx="4811">
                  <c:v>5309.5962134522697</c:v>
                </c:pt>
                <c:pt idx="4812">
                  <c:v>5324.3519999627797</c:v>
                </c:pt>
                <c:pt idx="4813">
                  <c:v>5323.5782883104803</c:v>
                </c:pt>
                <c:pt idx="4814">
                  <c:v>5314.7911345458497</c:v>
                </c:pt>
                <c:pt idx="4815">
                  <c:v>5307.7171994397604</c:v>
                </c:pt>
                <c:pt idx="4816">
                  <c:v>5314.9016647818798</c:v>
                </c:pt>
                <c:pt idx="4817">
                  <c:v>5331.9233211310002</c:v>
                </c:pt>
                <c:pt idx="4818">
                  <c:v>5328.5521489319999</c:v>
                </c:pt>
                <c:pt idx="4819">
                  <c:v>5320.2623812294996</c:v>
                </c:pt>
                <c:pt idx="4820">
                  <c:v>5322.4177208321698</c:v>
                </c:pt>
                <c:pt idx="4821">
                  <c:v>5341.0973307218301</c:v>
                </c:pt>
                <c:pt idx="4822">
                  <c:v>5335.1286979759598</c:v>
                </c:pt>
                <c:pt idx="4823">
                  <c:v>5327.8889675158198</c:v>
                </c:pt>
                <c:pt idx="4824">
                  <c:v>5325.5125674410901</c:v>
                </c:pt>
                <c:pt idx="4825">
                  <c:v>5339.1630515912202</c:v>
                </c:pt>
                <c:pt idx="4826">
                  <c:v>5347.2317588216602</c:v>
                </c:pt>
                <c:pt idx="4827">
                  <c:v>5337.0629771065596</c:v>
                </c:pt>
                <c:pt idx="4828">
                  <c:v>5329.3811257022298</c:v>
                </c:pt>
                <c:pt idx="4829">
                  <c:v>5324.2967348447601</c:v>
                </c:pt>
                <c:pt idx="4830">
                  <c:v>5322.5282510682</c:v>
                </c:pt>
                <c:pt idx="4831">
                  <c:v>5329.49165593826</c:v>
                </c:pt>
                <c:pt idx="4832">
                  <c:v>5339.05252135519</c:v>
                </c:pt>
                <c:pt idx="4833">
                  <c:v>5339.2183167092298</c:v>
                </c:pt>
                <c:pt idx="4834">
                  <c:v>5327.72317216178</c:v>
                </c:pt>
                <c:pt idx="4835">
                  <c:v>5322.9703720123198</c:v>
                </c:pt>
                <c:pt idx="4836">
                  <c:v>5317.8307160367604</c:v>
                </c:pt>
                <c:pt idx="4837">
                  <c:v>5331.0390792427597</c:v>
                </c:pt>
                <c:pt idx="4838">
                  <c:v>5343.1421400883801</c:v>
                </c:pt>
                <c:pt idx="4839">
                  <c:v>5336.6761212804604</c:v>
                </c:pt>
                <c:pt idx="4840">
                  <c:v>5328.3863535779601</c:v>
                </c:pt>
                <c:pt idx="4841">
                  <c:v>5346.01592622525</c:v>
                </c:pt>
                <c:pt idx="4842">
                  <c:v>5353.0898613314203</c:v>
                </c:pt>
                <c:pt idx="4843">
                  <c:v>5341.92630749205</c:v>
                </c:pt>
                <c:pt idx="4844">
                  <c:v>5339.4393771812902</c:v>
                </c:pt>
                <c:pt idx="4845">
                  <c:v>5356.7373591204896</c:v>
                </c:pt>
                <c:pt idx="4846">
                  <c:v>5363.4797035185702</c:v>
                </c:pt>
                <c:pt idx="4847">
                  <c:v>5354.08463345569</c:v>
                </c:pt>
                <c:pt idx="4848">
                  <c:v>5348.9449774801196</c:v>
                </c:pt>
                <c:pt idx="4849">
                  <c:v>5368.1219734319202</c:v>
                </c:pt>
                <c:pt idx="4850">
                  <c:v>5370.9404944507696</c:v>
                </c:pt>
                <c:pt idx="4851">
                  <c:v>5361.3243639159</c:v>
                </c:pt>
                <c:pt idx="4852">
                  <c:v>5356.5162986484302</c:v>
                </c:pt>
                <c:pt idx="4853">
                  <c:v>5348.88971236211</c:v>
                </c:pt>
                <c:pt idx="4854">
                  <c:v>5360.6059173817102</c:v>
                </c:pt>
                <c:pt idx="4855">
                  <c:v>5370.3325781526</c:v>
                </c:pt>
                <c:pt idx="4856">
                  <c:v>5366.0218989473497</c:v>
                </c:pt>
                <c:pt idx="4857">
                  <c:v>5356.1847079403396</c:v>
                </c:pt>
                <c:pt idx="4858">
                  <c:v>5346.7896378775404</c:v>
                </c:pt>
                <c:pt idx="4859">
                  <c:v>5341.0420656038104</c:v>
                </c:pt>
                <c:pt idx="4860">
                  <c:v>5139.4349150789703</c:v>
                </c:pt>
                <c:pt idx="4861">
                  <c:v>4867.7515949089202</c:v>
                </c:pt>
                <c:pt idx="4862">
                  <c:v>4789.5514529153497</c:v>
                </c:pt>
                <c:pt idx="4863">
                  <c:v>4727.1018695564699</c:v>
                </c:pt>
                <c:pt idx="4864">
                  <c:v>4711.6829016298698</c:v>
                </c:pt>
                <c:pt idx="4865">
                  <c:v>4695.2691615789099</c:v>
                </c:pt>
                <c:pt idx="4866">
                  <c:v>4665.5917932039301</c:v>
                </c:pt>
                <c:pt idx="4867">
                  <c:v>4642.8778296990904</c:v>
                </c:pt>
                <c:pt idx="4868">
                  <c:v>4648.3490763827504</c:v>
                </c:pt>
                <c:pt idx="4869">
                  <c:v>4621.3244336725702</c:v>
                </c:pt>
                <c:pt idx="4870">
                  <c:v>4629.7799967291203</c:v>
                </c:pt>
                <c:pt idx="4871">
                  <c:v>4613.4767869141897</c:v>
                </c:pt>
                <c:pt idx="4872">
                  <c:v>4630.5537083813297</c:v>
                </c:pt>
                <c:pt idx="4873">
                  <c:v>4611.4872426656502</c:v>
                </c:pt>
                <c:pt idx="4874">
                  <c:v>4626.5746198841698</c:v>
                </c:pt>
                <c:pt idx="4875">
                  <c:v>4639.0645365559803</c:v>
                </c:pt>
                <c:pt idx="4876">
                  <c:v>4633.2616991641498</c:v>
                </c:pt>
                <c:pt idx="4877">
                  <c:v>4650.5596811034302</c:v>
                </c:pt>
                <c:pt idx="4878">
                  <c:v>4653.3782021222796</c:v>
                </c:pt>
                <c:pt idx="4879">
                  <c:v>4662.4416814769902</c:v>
                </c:pt>
                <c:pt idx="4880">
                  <c:v>4667.3050118624797</c:v>
                </c:pt>
                <c:pt idx="4881">
                  <c:v>4679.9054587702303</c:v>
                </c:pt>
                <c:pt idx="4882">
                  <c:v>4697.5350314176103</c:v>
                </c:pt>
                <c:pt idx="4883">
                  <c:v>4700.1324919644003</c:v>
                </c:pt>
                <c:pt idx="4884">
                  <c:v>4715.0540738288601</c:v>
                </c:pt>
                <c:pt idx="4885">
                  <c:v>4732.6283813581404</c:v>
                </c:pt>
                <c:pt idx="4886">
                  <c:v>4742.6866328371998</c:v>
                </c:pt>
                <c:pt idx="4887">
                  <c:v>4753.0212099063401</c:v>
                </c:pt>
                <c:pt idx="4888">
                  <c:v>4756.3371169873299</c:v>
                </c:pt>
                <c:pt idx="4889">
                  <c:v>4762.4162799691503</c:v>
                </c:pt>
                <c:pt idx="4890">
                  <c:v>4769.1033592492104</c:v>
                </c:pt>
                <c:pt idx="4891">
                  <c:v>4785.7381597722297</c:v>
                </c:pt>
                <c:pt idx="4892">
                  <c:v>4793.3094809404502</c:v>
                </c:pt>
                <c:pt idx="4893">
                  <c:v>4780.5432386786497</c:v>
                </c:pt>
                <c:pt idx="4894">
                  <c:v>4736.2206140292801</c:v>
                </c:pt>
                <c:pt idx="4895">
                  <c:v>4744.5656468498</c:v>
                </c:pt>
                <c:pt idx="4896">
                  <c:v>4756.3371169873299</c:v>
                </c:pt>
                <c:pt idx="4897">
                  <c:v>4762.8584009132701</c:v>
                </c:pt>
                <c:pt idx="4898">
                  <c:v>4768.6612383050096</c:v>
                </c:pt>
                <c:pt idx="4899">
                  <c:v>4777.7799827778199</c:v>
                </c:pt>
                <c:pt idx="4900">
                  <c:v>4787.2855830766503</c:v>
                </c:pt>
                <c:pt idx="4901">
                  <c:v>4793.1436855864104</c:v>
                </c:pt>
                <c:pt idx="4902">
                  <c:v>4794.4700484188497</c:v>
                </c:pt>
                <c:pt idx="4903">
                  <c:v>4800.1070904565504</c:v>
                </c:pt>
                <c:pt idx="4904">
                  <c:v>4802.0413695871603</c:v>
                </c:pt>
                <c:pt idx="4905">
                  <c:v>4819.1735561723099</c:v>
                </c:pt>
                <c:pt idx="4906">
                  <c:v>4823.4842353775703</c:v>
                </c:pt>
                <c:pt idx="4907">
                  <c:v>4829.95025418557</c:v>
                </c:pt>
                <c:pt idx="4908">
                  <c:v>4842.1638452672296</c:v>
                </c:pt>
                <c:pt idx="4909">
                  <c:v>4856.4222457155101</c:v>
                </c:pt>
                <c:pt idx="4910">
                  <c:v>4869.7964042755602</c:v>
                </c:pt>
                <c:pt idx="4911">
                  <c:v>4878.5282929221903</c:v>
                </c:pt>
                <c:pt idx="4912">
                  <c:v>4883.9442744878197</c:v>
                </c:pt>
                <c:pt idx="4913">
                  <c:v>4898.6447958803201</c:v>
                </c:pt>
                <c:pt idx="4914">
                  <c:v>4908.9793729493704</c:v>
                </c:pt>
                <c:pt idx="4915">
                  <c:v>4910.7478567259404</c:v>
                </c:pt>
                <c:pt idx="4916">
                  <c:v>4916.4954289996604</c:v>
                </c:pt>
                <c:pt idx="4917">
                  <c:v>4921.74561521126</c:v>
                </c:pt>
                <c:pt idx="4918">
                  <c:v>4930.2011782678001</c:v>
                </c:pt>
                <c:pt idx="4919">
                  <c:v>4945.0674950142602</c:v>
                </c:pt>
                <c:pt idx="4920">
                  <c:v>4950.42821146188</c:v>
                </c:pt>
                <c:pt idx="4921">
                  <c:v>4963.2497188417801</c:v>
                </c:pt>
                <c:pt idx="4922">
                  <c:v>4977.1765285819802</c:v>
                </c:pt>
                <c:pt idx="4923">
                  <c:v>4993.2586779248504</c:v>
                </c:pt>
                <c:pt idx="4924">
                  <c:v>5000.9405293291802</c:v>
                </c:pt>
                <c:pt idx="4925">
                  <c:v>5009.5618877397801</c:v>
                </c:pt>
                <c:pt idx="4926">
                  <c:v>5012.7672645847297</c:v>
                </c:pt>
                <c:pt idx="4927">
                  <c:v>5032.11005589057</c:v>
                </c:pt>
                <c:pt idx="4928">
                  <c:v>5037.3602421021596</c:v>
                </c:pt>
                <c:pt idx="4929">
                  <c:v>5041.8919817794704</c:v>
                </c:pt>
                <c:pt idx="4930">
                  <c:v>5048.6343261775601</c:v>
                </c:pt>
                <c:pt idx="4931">
                  <c:v>5052.2818239666303</c:v>
                </c:pt>
                <c:pt idx="4932">
                  <c:v>5065.1585964645401</c:v>
                </c:pt>
                <c:pt idx="4933">
                  <c:v>5074.5536665273403</c:v>
                </c:pt>
                <c:pt idx="4934">
                  <c:v>5082.6776388757999</c:v>
                </c:pt>
                <c:pt idx="4935">
                  <c:v>5096.6044486159999</c:v>
                </c:pt>
                <c:pt idx="4936">
                  <c:v>5114.3445514994</c:v>
                </c:pt>
                <c:pt idx="4937">
                  <c:v>5125.5081053387703</c:v>
                </c:pt>
                <c:pt idx="4938">
                  <c:v>5134.6268498114996</c:v>
                </c:pt>
                <c:pt idx="4939">
                  <c:v>5140.3191569672099</c:v>
                </c:pt>
                <c:pt idx="4940">
                  <c:v>5141.8113151537</c:v>
                </c:pt>
                <c:pt idx="4941">
                  <c:v>5162.42520417388</c:v>
                </c:pt>
                <c:pt idx="4942">
                  <c:v>5164.1384228324296</c:v>
                </c:pt>
                <c:pt idx="4943">
                  <c:v>5170.6044416403502</c:v>
                </c:pt>
                <c:pt idx="4944">
                  <c:v>5174.9151208456096</c:v>
                </c:pt>
                <c:pt idx="4945">
                  <c:v>5185.4707583868103</c:v>
                </c:pt>
                <c:pt idx="4946">
                  <c:v>5200.8344611954799</c:v>
                </c:pt>
                <c:pt idx="4947">
                  <c:v>5205.5319962269195</c:v>
                </c:pt>
                <c:pt idx="4948">
                  <c:v>5217.1376710104096</c:v>
                </c:pt>
                <c:pt idx="4949">
                  <c:v>5232.3908435829699</c:v>
                </c:pt>
                <c:pt idx="4950">
                  <c:v>5245.9307974970598</c:v>
                </c:pt>
                <c:pt idx="4951">
                  <c:v>5253.8337093734599</c:v>
                </c:pt>
                <c:pt idx="4952">
                  <c:v>5263.4498399083996</c:v>
                </c:pt>
                <c:pt idx="4953">
                  <c:v>5264.6656725047296</c:v>
                </c:pt>
                <c:pt idx="4954">
                  <c:v>5272.9001750892203</c:v>
                </c:pt>
                <c:pt idx="4955">
                  <c:v>5286.7717197114098</c:v>
                </c:pt>
                <c:pt idx="4956">
                  <c:v>5292.1324361590296</c:v>
                </c:pt>
                <c:pt idx="4957">
                  <c:v>5297.1062967805501</c:v>
                </c:pt>
                <c:pt idx="4958">
                  <c:v>5303.9591714145699</c:v>
                </c:pt>
                <c:pt idx="4959">
                  <c:v>5315.6753764340901</c:v>
                </c:pt>
                <c:pt idx="4960">
                  <c:v>5333.1391537274103</c:v>
                </c:pt>
                <c:pt idx="4961">
                  <c:v>5346.56857740548</c:v>
                </c:pt>
                <c:pt idx="4962">
                  <c:v>5348.7791821260798</c:v>
                </c:pt>
                <c:pt idx="4963">
                  <c:v>5363.8665593446804</c:v>
                </c:pt>
                <c:pt idx="4964">
                  <c:v>5372.5984479913004</c:v>
                </c:pt>
                <c:pt idx="4965">
                  <c:v>5375.9143550722802</c:v>
                </c:pt>
                <c:pt idx="4966">
                  <c:v>5375.2511736561</c:v>
                </c:pt>
                <c:pt idx="4967">
                  <c:v>5377.1301876687003</c:v>
                </c:pt>
                <c:pt idx="4968">
                  <c:v>5391.2227927629401</c:v>
                </c:pt>
                <c:pt idx="4969">
                  <c:v>5395.2571463781196</c:v>
                </c:pt>
                <c:pt idx="4970">
                  <c:v>5409.4602817083996</c:v>
                </c:pt>
                <c:pt idx="4971">
                  <c:v>5398.2967278690303</c:v>
                </c:pt>
                <c:pt idx="4972">
                  <c:v>5402.4968768383396</c:v>
                </c:pt>
                <c:pt idx="4973">
                  <c:v>5417.9158447649397</c:v>
                </c:pt>
                <c:pt idx="4974">
                  <c:v>5409.5708119444298</c:v>
                </c:pt>
                <c:pt idx="4975">
                  <c:v>5410.7313794228203</c:v>
                </c:pt>
                <c:pt idx="4976">
                  <c:v>5426.8135287656896</c:v>
                </c:pt>
                <c:pt idx="4977">
                  <c:v>5416.36842146052</c:v>
                </c:pt>
                <c:pt idx="4978">
                  <c:v>5418.1921703550997</c:v>
                </c:pt>
                <c:pt idx="4979">
                  <c:v>5433.8874638717798</c:v>
                </c:pt>
                <c:pt idx="4980">
                  <c:v>5415.4289144542699</c:v>
                </c:pt>
                <c:pt idx="4981">
                  <c:v>5435.4348871762904</c:v>
                </c:pt>
                <c:pt idx="4982">
                  <c:v>5426.2608775854596</c:v>
                </c:pt>
                <c:pt idx="4983">
                  <c:v>5430.3504963187397</c:v>
                </c:pt>
                <c:pt idx="4984">
                  <c:v>5443.28253393467</c:v>
                </c:pt>
                <c:pt idx="4985">
                  <c:v>5430.0741707286597</c:v>
                </c:pt>
                <c:pt idx="4986">
                  <c:v>5442.9509432264904</c:v>
                </c:pt>
                <c:pt idx="4987">
                  <c:v>5443.3377990526797</c:v>
                </c:pt>
                <c:pt idx="4988">
                  <c:v>5441.5693152761196</c:v>
                </c:pt>
                <c:pt idx="4989">
                  <c:v>5458.5357065072303</c:v>
                </c:pt>
                <c:pt idx="4990">
                  <c:v>5441.7903757481799</c:v>
                </c:pt>
                <c:pt idx="4991">
                  <c:v>5456.4908971405903</c:v>
                </c:pt>
                <c:pt idx="4992">
                  <c:v>5460.4699856378302</c:v>
                </c:pt>
                <c:pt idx="4993">
                  <c:v>5455.6619203703603</c:v>
                </c:pt>
                <c:pt idx="4994">
                  <c:v>5471.9098650672804</c:v>
                </c:pt>
                <c:pt idx="4995">
                  <c:v>5457.0988134388399</c:v>
                </c:pt>
                <c:pt idx="4996">
                  <c:v>5471.7440697132297</c:v>
                </c:pt>
                <c:pt idx="4997">
                  <c:v>5460.2489251657798</c:v>
                </c:pt>
                <c:pt idx="4998">
                  <c:v>5473.8441441978803</c:v>
                </c:pt>
                <c:pt idx="4999">
                  <c:v>5480.7522839499297</c:v>
                </c:pt>
                <c:pt idx="5000">
                  <c:v>5471.3572138871295</c:v>
                </c:pt>
                <c:pt idx="5001">
                  <c:v>5484.1787212669396</c:v>
                </c:pt>
                <c:pt idx="5002">
                  <c:v>5472.24145577537</c:v>
                </c:pt>
                <c:pt idx="5003">
                  <c:v>5488.7104609443404</c:v>
                </c:pt>
                <c:pt idx="5004">
                  <c:v>5473.4020232537696</c:v>
                </c:pt>
                <c:pt idx="5005">
                  <c:v>5491.4737168451702</c:v>
                </c:pt>
                <c:pt idx="5006">
                  <c:v>5474.5073256140604</c:v>
                </c:pt>
                <c:pt idx="5007">
                  <c:v>5493.0764052676896</c:v>
                </c:pt>
                <c:pt idx="5008">
                  <c:v>5478.3206187571795</c:v>
                </c:pt>
                <c:pt idx="5009">
                  <c:v>5498.5476519513404</c:v>
                </c:pt>
                <c:pt idx="5010">
                  <c:v>5479.48118623558</c:v>
                </c:pt>
                <c:pt idx="5011">
                  <c:v>5499.9292799017203</c:v>
                </c:pt>
                <c:pt idx="5012">
                  <c:v>5479.75751182566</c:v>
                </c:pt>
                <c:pt idx="5013">
                  <c:v>5499.1003031314904</c:v>
                </c:pt>
                <c:pt idx="5014">
                  <c:v>5486.72091669571</c:v>
                </c:pt>
                <c:pt idx="5015">
                  <c:v>5504.1294288710296</c:v>
                </c:pt>
                <c:pt idx="5016">
                  <c:v>5493.1316703857101</c:v>
                </c:pt>
                <c:pt idx="5017">
                  <c:v>5509.8217360267399</c:v>
                </c:pt>
                <c:pt idx="5018">
                  <c:v>5501.1451124981304</c:v>
                </c:pt>
                <c:pt idx="5019">
                  <c:v>5506.0084428835398</c:v>
                </c:pt>
                <c:pt idx="5020">
                  <c:v>5506.6716242998</c:v>
                </c:pt>
                <c:pt idx="5021">
                  <c:v>5515.2377175923802</c:v>
                </c:pt>
                <c:pt idx="5022">
                  <c:v>5501.5872334422502</c:v>
                </c:pt>
                <c:pt idx="5023">
                  <c:v>5524.6880527731901</c:v>
                </c:pt>
                <c:pt idx="5024">
                  <c:v>5506.2847684736098</c:v>
                </c:pt>
                <c:pt idx="5025">
                  <c:v>5527.3407784379997</c:v>
                </c:pt>
                <c:pt idx="5026">
                  <c:v>5507.7216615420903</c:v>
                </c:pt>
                <c:pt idx="5027">
                  <c:v>5531.0435413450896</c:v>
                </c:pt>
                <c:pt idx="5028">
                  <c:v>5516.1219594806198</c:v>
                </c:pt>
                <c:pt idx="5029">
                  <c:v>5532.5356995315797</c:v>
                </c:pt>
                <c:pt idx="5030">
                  <c:v>5523.74854576694</c:v>
                </c:pt>
                <c:pt idx="5031">
                  <c:v>5524.96437836327</c:v>
                </c:pt>
                <c:pt idx="5032">
                  <c:v>5527.3960435560102</c:v>
                </c:pt>
                <c:pt idx="5033">
                  <c:v>5521.3721456922103</c:v>
                </c:pt>
                <c:pt idx="5034">
                  <c:v>5542.4834207746098</c:v>
                </c:pt>
                <c:pt idx="5035">
                  <c:v>5524.7433178912097</c:v>
                </c:pt>
                <c:pt idx="5036">
                  <c:v>5547.9546674581798</c:v>
                </c:pt>
                <c:pt idx="5037">
                  <c:v>5535.0226298423304</c:v>
                </c:pt>
                <c:pt idx="5038">
                  <c:v>5540.4938765259903</c:v>
                </c:pt>
                <c:pt idx="5039">
                  <c:v>5544.0861091970501</c:v>
                </c:pt>
                <c:pt idx="5040">
                  <c:v>5537.4542950350797</c:v>
                </c:pt>
                <c:pt idx="5041">
                  <c:v>5547.23622092398</c:v>
                </c:pt>
                <c:pt idx="5042">
                  <c:v>5546.4072441537601</c:v>
                </c:pt>
                <c:pt idx="5043">
                  <c:v>5561.8262120804502</c:v>
                </c:pt>
                <c:pt idx="5044">
                  <c:v>5545.2466766754396</c:v>
                </c:pt>
                <c:pt idx="5045">
                  <c:v>5571.00022167119</c:v>
                </c:pt>
                <c:pt idx="5046">
                  <c:v>5555.1391328003801</c:v>
                </c:pt>
                <c:pt idx="5047">
                  <c:v>5565.0868540434203</c:v>
                </c:pt>
                <c:pt idx="5048">
                  <c:v>5561.3840911362404</c:v>
                </c:pt>
                <c:pt idx="5049">
                  <c:v>5564.03681680105</c:v>
                </c:pt>
                <c:pt idx="5050">
                  <c:v>5576.1398776467504</c:v>
                </c:pt>
                <c:pt idx="5051">
                  <c:v>5560.3893190119798</c:v>
                </c:pt>
                <c:pt idx="5052">
                  <c:v>5566.1368912856997</c:v>
                </c:pt>
                <c:pt idx="5053">
                  <c:v>5575.8082869386599</c:v>
                </c:pt>
                <c:pt idx="5054">
                  <c:v>5561.1077655461704</c:v>
                </c:pt>
                <c:pt idx="5055">
                  <c:v>5577.9083614232304</c:v>
                </c:pt>
                <c:pt idx="5056">
                  <c:v>5569.1212076585998</c:v>
                </c:pt>
                <c:pt idx="5057">
                  <c:v>5559.8919329498403</c:v>
                </c:pt>
                <c:pt idx="5058">
                  <c:v>5583.6006685789498</c:v>
                </c:pt>
                <c:pt idx="5059">
                  <c:v>5570.3370402550099</c:v>
                </c:pt>
                <c:pt idx="5060">
                  <c:v>5567.5737843541801</c:v>
                </c:pt>
                <c:pt idx="5061">
                  <c:v>5587.1929012500896</c:v>
                </c:pt>
                <c:pt idx="5062">
                  <c:v>5569.7291239567603</c:v>
                </c:pt>
                <c:pt idx="5063">
                  <c:v>5594.5431619462497</c:v>
                </c:pt>
                <c:pt idx="5064">
                  <c:v>5581.2795336223198</c:v>
                </c:pt>
                <c:pt idx="5065">
                  <c:v>5586.1428640077202</c:v>
                </c:pt>
                <c:pt idx="5066">
                  <c:v>5596.9195620209803</c:v>
                </c:pt>
                <c:pt idx="5067">
                  <c:v>5582.4401011006303</c:v>
                </c:pt>
                <c:pt idx="5068">
                  <c:v>5604.1040273631797</c:v>
                </c:pt>
                <c:pt idx="5069">
                  <c:v>5589.4587710887899</c:v>
                </c:pt>
                <c:pt idx="5070">
                  <c:v>5592.6641479337404</c:v>
                </c:pt>
                <c:pt idx="5071">
                  <c:v>5608.2489112143903</c:v>
                </c:pt>
                <c:pt idx="5072">
                  <c:v>5593.9905107660998</c:v>
                </c:pt>
                <c:pt idx="5073">
                  <c:v>5603.10925523883</c:v>
                </c:pt>
                <c:pt idx="5074">
                  <c:v>5610.9569019972096</c:v>
                </c:pt>
                <c:pt idx="5075">
                  <c:v>5596.4221759588499</c:v>
                </c:pt>
                <c:pt idx="5076">
                  <c:v>5601.8934226424999</c:v>
                </c:pt>
                <c:pt idx="5077">
                  <c:v>5612.3385299476704</c:v>
                </c:pt>
                <c:pt idx="5078">
                  <c:v>5598.0801294993798</c:v>
                </c:pt>
                <c:pt idx="5079">
                  <c:v>5603.8277017731098</c:v>
                </c:pt>
                <c:pt idx="5080">
                  <c:v>5617.6992463952902</c:v>
                </c:pt>
                <c:pt idx="5081">
                  <c:v>5602.1697482325699</c:v>
                </c:pt>
                <c:pt idx="5082">
                  <c:v>5597.5274783191498</c:v>
                </c:pt>
                <c:pt idx="5083">
                  <c:v>5617.58871615926</c:v>
                </c:pt>
                <c:pt idx="5084">
                  <c:v>5603.2750505929598</c:v>
                </c:pt>
                <c:pt idx="5085">
                  <c:v>5595.2063433625099</c:v>
                </c:pt>
                <c:pt idx="5086">
                  <c:v>5608.7462972765297</c:v>
                </c:pt>
                <c:pt idx="5087">
                  <c:v>5614.8254602584302</c:v>
                </c:pt>
                <c:pt idx="5088">
                  <c:v>5600.51179469212</c:v>
                </c:pt>
                <c:pt idx="5089">
                  <c:v>5616.6492091529199</c:v>
                </c:pt>
                <c:pt idx="5090">
                  <c:v>5613.0569764818601</c:v>
                </c:pt>
                <c:pt idx="5091">
                  <c:v>5607.8620553882802</c:v>
                </c:pt>
                <c:pt idx="5092">
                  <c:v>5630.1338979490001</c:v>
                </c:pt>
                <c:pt idx="5093">
                  <c:v>5619.7440557618502</c:v>
                </c:pt>
                <c:pt idx="5094">
                  <c:v>5610.62531128912</c:v>
                </c:pt>
                <c:pt idx="5095">
                  <c:v>5635.9367353407397</c:v>
                </c:pt>
                <c:pt idx="5096">
                  <c:v>5625.2705675635098</c:v>
                </c:pt>
                <c:pt idx="5097">
                  <c:v>5614.16227884216</c:v>
                </c:pt>
                <c:pt idx="5098">
                  <c:v>5636.1025306947904</c:v>
                </c:pt>
                <c:pt idx="5099">
                  <c:v>5627.8680281102997</c:v>
                </c:pt>
                <c:pt idx="5100">
                  <c:v>5617.58871615926</c:v>
                </c:pt>
                <c:pt idx="5101">
                  <c:v>5617.2571254511704</c:v>
                </c:pt>
                <c:pt idx="5102">
                  <c:v>5636.71044699304</c:v>
                </c:pt>
                <c:pt idx="5103">
                  <c:v>5626.2100745698499</c:v>
                </c:pt>
                <c:pt idx="5104">
                  <c:v>5616.2070882088001</c:v>
                </c:pt>
                <c:pt idx="5105">
                  <c:v>5645.0002146955403</c:v>
                </c:pt>
                <c:pt idx="5106">
                  <c:v>5629.0838607067199</c:v>
                </c:pt>
                <c:pt idx="5107">
                  <c:v>5635.4393492786103</c:v>
                </c:pt>
                <c:pt idx="5108">
                  <c:v>5649.14509854675</c:v>
                </c:pt>
                <c:pt idx="5109">
                  <c:v>5635.2735539245596</c:v>
                </c:pt>
                <c:pt idx="5110">
                  <c:v>5637.1525679371598</c:v>
                </c:pt>
                <c:pt idx="5111">
                  <c:v>5657.1585406591803</c:v>
                </c:pt>
                <c:pt idx="5112">
                  <c:v>5640.2474145460801</c:v>
                </c:pt>
                <c:pt idx="5113">
                  <c:v>5643.6738518631</c:v>
                </c:pt>
                <c:pt idx="5114">
                  <c:v>5662.6850524608399</c:v>
                </c:pt>
                <c:pt idx="5115">
                  <c:v>5646.4371077639298</c:v>
                </c:pt>
                <c:pt idx="5116">
                  <c:v>5647.2660845341497</c:v>
                </c:pt>
                <c:pt idx="5117">
                  <c:v>5669.8142526850297</c:v>
                </c:pt>
                <c:pt idx="5118">
                  <c:v>5654.5058149943698</c:v>
                </c:pt>
                <c:pt idx="5119">
                  <c:v>5657.0480104231501</c:v>
                </c:pt>
                <c:pt idx="5120">
                  <c:v>5673.5722807101301</c:v>
                </c:pt>
                <c:pt idx="5121">
                  <c:v>5658.4849034915396</c:v>
                </c:pt>
                <c:pt idx="5122">
                  <c:v>5649.7530148449096</c:v>
                </c:pt>
                <c:pt idx="5123">
                  <c:v>5659.0375546717696</c:v>
                </c:pt>
                <c:pt idx="5124">
                  <c:v>5670.9195550453296</c:v>
                </c:pt>
                <c:pt idx="5125">
                  <c:v>5660.2533872680997</c:v>
                </c:pt>
                <c:pt idx="5126">
                  <c:v>5649.4766892548396</c:v>
                </c:pt>
                <c:pt idx="5127">
                  <c:v>5649.42142413682</c:v>
                </c:pt>
                <c:pt idx="5128">
                  <c:v>5671.9143271696003</c:v>
                </c:pt>
                <c:pt idx="5129">
                  <c:v>5658.0427825474198</c:v>
                </c:pt>
                <c:pt idx="5130">
                  <c:v>5648.0950613044597</c:v>
                </c:pt>
                <c:pt idx="5131">
                  <c:v>5668.8747456786896</c:v>
                </c:pt>
                <c:pt idx="5132">
                  <c:v>5670.2011085111299</c:v>
                </c:pt>
                <c:pt idx="5133">
                  <c:v>5657.1032755411597</c:v>
                </c:pt>
                <c:pt idx="5134">
                  <c:v>5684.1831833693504</c:v>
                </c:pt>
                <c:pt idx="5135">
                  <c:v>5674.6223179524204</c:v>
                </c:pt>
                <c:pt idx="5136">
                  <c:v>5669.3721317408299</c:v>
                </c:pt>
                <c:pt idx="5137">
                  <c:v>5696.3415093329904</c:v>
                </c:pt>
                <c:pt idx="5138">
                  <c:v>5682.8568205369102</c:v>
                </c:pt>
                <c:pt idx="5139">
                  <c:v>5684.0726531333203</c:v>
                </c:pt>
                <c:pt idx="5140">
                  <c:v>5701.0943094824397</c:v>
                </c:pt>
                <c:pt idx="5141">
                  <c:v>5688.7701881646799</c:v>
                </c:pt>
                <c:pt idx="5142">
                  <c:v>5680.3698902261503</c:v>
                </c:pt>
                <c:pt idx="5143">
                  <c:v>5672.8538341759404</c:v>
                </c:pt>
                <c:pt idx="5144">
                  <c:v>5687.4438253323196</c:v>
                </c:pt>
                <c:pt idx="5145">
                  <c:v>5694.2966999663504</c:v>
                </c:pt>
                <c:pt idx="5146">
                  <c:v>5683.4094717171401</c:v>
                </c:pt>
                <c:pt idx="5147">
                  <c:v>5675.6170900767702</c:v>
                </c:pt>
                <c:pt idx="5148">
                  <c:v>5683.4647368351498</c:v>
                </c:pt>
                <c:pt idx="5149">
                  <c:v>5697.0046907491696</c:v>
                </c:pt>
                <c:pt idx="5150">
                  <c:v>5684.0173880152997</c:v>
                </c:pt>
                <c:pt idx="5151">
                  <c:v>5682.1383740027104</c:v>
                </c:pt>
                <c:pt idx="5152">
                  <c:v>5707.2840027002903</c:v>
                </c:pt>
                <c:pt idx="5153">
                  <c:v>5695.6230627987898</c:v>
                </c:pt>
                <c:pt idx="5154">
                  <c:v>5697.8889326374901</c:v>
                </c:pt>
                <c:pt idx="5155">
                  <c:v>5713.6947563902004</c:v>
                </c:pt>
                <c:pt idx="5156">
                  <c:v>5701.6469606625897</c:v>
                </c:pt>
                <c:pt idx="5157">
                  <c:v>5696.6178349230604</c:v>
                </c:pt>
                <c:pt idx="5158">
                  <c:v>5713.4184308001204</c:v>
                </c:pt>
                <c:pt idx="5159">
                  <c:v>5716.9553983532496</c:v>
                </c:pt>
                <c:pt idx="5160">
                  <c:v>5705.7365793958697</c:v>
                </c:pt>
                <c:pt idx="5161">
                  <c:v>5696.0651837429104</c:v>
                </c:pt>
                <c:pt idx="5162">
                  <c:v>5691.1465882394104</c:v>
                </c:pt>
                <c:pt idx="5163">
                  <c:v>5714.1368773344002</c:v>
                </c:pt>
                <c:pt idx="5164">
                  <c:v>5708.2235097065504</c:v>
                </c:pt>
                <c:pt idx="5165">
                  <c:v>5698.8284396437402</c:v>
                </c:pt>
                <c:pt idx="5166">
                  <c:v>5695.7335930348199</c:v>
                </c:pt>
                <c:pt idx="5167">
                  <c:v>5717.5633146514201</c:v>
                </c:pt>
                <c:pt idx="5168">
                  <c:v>5714.7447936325698</c:v>
                </c:pt>
                <c:pt idx="5169">
                  <c:v>5699.6021512959496</c:v>
                </c:pt>
                <c:pt idx="5170">
                  <c:v>5717.2869890613401</c:v>
                </c:pt>
                <c:pt idx="5171">
                  <c:v>5724.9688404656799</c:v>
                </c:pt>
                <c:pt idx="5172">
                  <c:v>5712.25786332181</c:v>
                </c:pt>
                <c:pt idx="5173">
                  <c:v>5705.9576398679301</c:v>
                </c:pt>
                <c:pt idx="5174">
                  <c:v>5708.3340399426597</c:v>
                </c:pt>
                <c:pt idx="5175">
                  <c:v>5726.6820591241403</c:v>
                </c:pt>
                <c:pt idx="5176">
                  <c:v>5716.5685425271404</c:v>
                </c:pt>
                <c:pt idx="5177">
                  <c:v>5707.6155934083799</c:v>
                </c:pt>
                <c:pt idx="5178">
                  <c:v>5725.4662265278102</c:v>
                </c:pt>
                <c:pt idx="5179">
                  <c:v>5733.5349337582602</c:v>
                </c:pt>
                <c:pt idx="5180">
                  <c:v>5721.1002822044602</c:v>
                </c:pt>
                <c:pt idx="5181">
                  <c:v>5721.7634636206403</c:v>
                </c:pt>
                <c:pt idx="5182">
                  <c:v>5742.1010270508305</c:v>
                </c:pt>
                <c:pt idx="5183">
                  <c:v>5733.3138732861898</c:v>
                </c:pt>
                <c:pt idx="5184">
                  <c:v>5736.1323943050402</c:v>
                </c:pt>
                <c:pt idx="5185">
                  <c:v>5755.5857158469098</c:v>
                </c:pt>
                <c:pt idx="5186">
                  <c:v>5740.7193991003696</c:v>
                </c:pt>
                <c:pt idx="5187">
                  <c:v>5735.46921288878</c:v>
                </c:pt>
                <c:pt idx="5188">
                  <c:v>5750.22499939929</c:v>
                </c:pt>
                <c:pt idx="5189">
                  <c:v>5756.6910182072097</c:v>
                </c:pt>
                <c:pt idx="5190">
                  <c:v>5744.5326922435797</c:v>
                </c:pt>
                <c:pt idx="5191">
                  <c:v>5735.46921288878</c:v>
                </c:pt>
                <c:pt idx="5192">
                  <c:v>5730.1637615591699</c:v>
                </c:pt>
                <c:pt idx="5193">
                  <c:v>5727.1794451862797</c:v>
                </c:pt>
                <c:pt idx="5194">
                  <c:v>5747.0748876723501</c:v>
                </c:pt>
                <c:pt idx="5195">
                  <c:v>5750.77765057944</c:v>
                </c:pt>
                <c:pt idx="5196">
                  <c:v>5737.2929617833597</c:v>
                </c:pt>
                <c:pt idx="5197">
                  <c:v>5727.4005056583401</c:v>
                </c:pt>
                <c:pt idx="5198">
                  <c:v>5736.9613710752701</c:v>
                </c:pt>
                <c:pt idx="5199">
                  <c:v>5749.5065528650102</c:v>
                </c:pt>
                <c:pt idx="5200">
                  <c:v>5746.0801155479903</c:v>
                </c:pt>
                <c:pt idx="5201">
                  <c:v>5734.9718268266397</c:v>
                </c:pt>
                <c:pt idx="5202">
                  <c:v>5736.9061059572496</c:v>
                </c:pt>
                <c:pt idx="5203">
                  <c:v>5759.7305996981204</c:v>
                </c:pt>
                <c:pt idx="5204">
                  <c:v>5746.7432969641704</c:v>
                </c:pt>
                <c:pt idx="5205">
                  <c:v>5746.6880318461599</c:v>
                </c:pt>
                <c:pt idx="5206">
                  <c:v>5770.7836233014596</c:v>
                </c:pt>
                <c:pt idx="5207">
                  <c:v>5760.2279857602498</c:v>
                </c:pt>
                <c:pt idx="5208">
                  <c:v>5751.5513622316503</c:v>
                </c:pt>
                <c:pt idx="5209">
                  <c:v>5774.4863862085404</c:v>
                </c:pt>
                <c:pt idx="5210">
                  <c:v>5775.3153629788503</c:v>
                </c:pt>
                <c:pt idx="5211">
                  <c:v>5764.2070742574997</c:v>
                </c:pt>
                <c:pt idx="5212">
                  <c:v>5759.1779485179704</c:v>
                </c:pt>
                <c:pt idx="5213">
                  <c:v>5776.8075211652604</c:v>
                </c:pt>
                <c:pt idx="5214">
                  <c:v>5779.3497165940298</c:v>
                </c:pt>
                <c:pt idx="5215">
                  <c:v>5769.1256697610097</c:v>
                </c:pt>
                <c:pt idx="5216">
                  <c:v>5762.9912416610896</c:v>
                </c:pt>
                <c:pt idx="5217">
                  <c:v>5771.7783954257302</c:v>
                </c:pt>
                <c:pt idx="5218">
                  <c:v>5786.3683865821904</c:v>
                </c:pt>
                <c:pt idx="5219">
                  <c:v>5773.3810838482405</c:v>
                </c:pt>
                <c:pt idx="5220">
                  <c:v>5765.25711149979</c:v>
                </c:pt>
                <c:pt idx="5221">
                  <c:v>5765.9202929159701</c:v>
                </c:pt>
                <c:pt idx="5222">
                  <c:v>5785.9262656380697</c:v>
                </c:pt>
                <c:pt idx="5223">
                  <c:v>5784.9314935137099</c:v>
                </c:pt>
                <c:pt idx="5224">
                  <c:v>5772.3310466059602</c:v>
                </c:pt>
                <c:pt idx="5225">
                  <c:v>5767.5782464565</c:v>
                </c:pt>
                <c:pt idx="5226">
                  <c:v>5790.1264146072899</c:v>
                </c:pt>
                <c:pt idx="5227">
                  <c:v>5790.0158843712597</c:v>
                </c:pt>
                <c:pt idx="5228">
                  <c:v>5779.0181258859402</c:v>
                </c:pt>
                <c:pt idx="5229">
                  <c:v>5774.6521815626702</c:v>
                </c:pt>
                <c:pt idx="5230">
                  <c:v>5796.3713729431502</c:v>
                </c:pt>
                <c:pt idx="5231">
                  <c:v>5794.6581542846898</c:v>
                </c:pt>
                <c:pt idx="5232">
                  <c:v>5783.1077446192203</c:v>
                </c:pt>
                <c:pt idx="5233">
                  <c:v>5772.0547210158802</c:v>
                </c:pt>
                <c:pt idx="5234">
                  <c:v>5771.5573349536598</c:v>
                </c:pt>
                <c:pt idx="5235">
                  <c:v>5781.0076701345697</c:v>
                </c:pt>
                <c:pt idx="5236">
                  <c:v>5790.0711494892803</c:v>
                </c:pt>
                <c:pt idx="5237">
                  <c:v>5781.78138178677</c:v>
                </c:pt>
                <c:pt idx="5238">
                  <c:v>5773.8784699103799</c:v>
                </c:pt>
                <c:pt idx="5239">
                  <c:v>5768.7388139348204</c:v>
                </c:pt>
                <c:pt idx="5240">
                  <c:v>5794.1607682225504</c:v>
                </c:pt>
                <c:pt idx="5241">
                  <c:v>5787.5289540604999</c:v>
                </c:pt>
                <c:pt idx="5242">
                  <c:v>5778.4102095877797</c:v>
                </c:pt>
                <c:pt idx="5243">
                  <c:v>5780.3997538364001</c:v>
                </c:pt>
                <c:pt idx="5244">
                  <c:v>5800.3504614404001</c:v>
                </c:pt>
                <c:pt idx="5245">
                  <c:v>5794.4370938126303</c:v>
                </c:pt>
                <c:pt idx="5246">
                  <c:v>5784.4893725695902</c:v>
                </c:pt>
                <c:pt idx="5247">
                  <c:v>5792.6686100360603</c:v>
                </c:pt>
                <c:pt idx="5248">
                  <c:v>5809.2481454410699</c:v>
                </c:pt>
                <c:pt idx="5249">
                  <c:v>5797.3108799494903</c:v>
                </c:pt>
                <c:pt idx="5250">
                  <c:v>5790.6238006694302</c:v>
                </c:pt>
                <c:pt idx="5251">
                  <c:v>5802.8373917511599</c:v>
                </c:pt>
                <c:pt idx="5252">
                  <c:v>5814.8851874787697</c:v>
                </c:pt>
                <c:pt idx="5253">
                  <c:v>5805.2690569439101</c:v>
                </c:pt>
                <c:pt idx="5254">
                  <c:v>5792.6686100360603</c:v>
                </c:pt>
                <c:pt idx="5255">
                  <c:v>5817.98003408769</c:v>
                </c:pt>
                <c:pt idx="5256">
                  <c:v>5818.9748062120398</c:v>
                </c:pt>
                <c:pt idx="5257">
                  <c:v>5807.2586011924504</c:v>
                </c:pt>
                <c:pt idx="5258">
                  <c:v>5805.7664430060404</c:v>
                </c:pt>
                <c:pt idx="5259">
                  <c:v>5822.4565086470702</c:v>
                </c:pt>
                <c:pt idx="5260">
                  <c:v>5824.9987040758497</c:v>
                </c:pt>
                <c:pt idx="5261">
                  <c:v>5814.3325362986197</c:v>
                </c:pt>
                <c:pt idx="5262">
                  <c:v>5802.1189452168801</c:v>
                </c:pt>
                <c:pt idx="5263">
                  <c:v>5819.0300713300603</c:v>
                </c:pt>
                <c:pt idx="5264">
                  <c:v>5828.7567321009501</c:v>
                </c:pt>
                <c:pt idx="5265">
                  <c:v>5816.21155031121</c:v>
                </c:pt>
                <c:pt idx="5266">
                  <c:v>5807.8665174907001</c:v>
                </c:pt>
                <c:pt idx="5267">
                  <c:v>5765.1465812637598</c:v>
                </c:pt>
                <c:pt idx="5268">
                  <c:v>5758.6805624558301</c:v>
                </c:pt>
                <c:pt idx="5269">
                  <c:v>5744.9195480696799</c:v>
                </c:pt>
                <c:pt idx="5270">
                  <c:v>5728.8926638448302</c:v>
                </c:pt>
                <c:pt idx="5271">
                  <c:v>5744.0905712993699</c:v>
                </c:pt>
                <c:pt idx="5272">
                  <c:v>5740.8299293363998</c:v>
                </c:pt>
                <c:pt idx="5273">
                  <c:v>5735.5797431248102</c:v>
                </c:pt>
                <c:pt idx="5274">
                  <c:v>5754.3698832504997</c:v>
                </c:pt>
                <c:pt idx="5275">
                  <c:v>5741.2720502805196</c:v>
                </c:pt>
                <c:pt idx="5276">
                  <c:v>5760.33851599628</c:v>
                </c:pt>
                <c:pt idx="5277">
                  <c:v>5766.2518836240597</c:v>
                </c:pt>
                <c:pt idx="5278">
                  <c:v>5772.22051636993</c:v>
                </c:pt>
                <c:pt idx="5279">
                  <c:v>5793.7186472783496</c:v>
                </c:pt>
                <c:pt idx="5280">
                  <c:v>5780.0128980102099</c:v>
                </c:pt>
                <c:pt idx="5281">
                  <c:v>5806.4848895402301</c:v>
                </c:pt>
                <c:pt idx="5282">
                  <c:v>5804.8822011177199</c:v>
                </c:pt>
                <c:pt idx="5283">
                  <c:v>5808.3086384348098</c:v>
                </c:pt>
                <c:pt idx="5284">
                  <c:v>5833.3437368963596</c:v>
                </c:pt>
                <c:pt idx="5285">
                  <c:v>5818.9195410940301</c:v>
                </c:pt>
                <c:pt idx="5286">
                  <c:v>5842.02036042497</c:v>
                </c:pt>
                <c:pt idx="5287">
                  <c:v>5831.9621089459097</c:v>
                </c:pt>
                <c:pt idx="5288">
                  <c:v>5844.5625558537404</c:v>
                </c:pt>
                <c:pt idx="5289">
                  <c:v>5846.4968349843502</c:v>
                </c:pt>
                <c:pt idx="5290">
                  <c:v>5837.9307416916899</c:v>
                </c:pt>
                <c:pt idx="5291">
                  <c:v>5856.2787608732597</c:v>
                </c:pt>
                <c:pt idx="5292">
                  <c:v>5844.9494116798496</c:v>
                </c:pt>
                <c:pt idx="5293">
                  <c:v>5834.6700997287198</c:v>
                </c:pt>
                <c:pt idx="5294">
                  <c:v>5847.7679326987</c:v>
                </c:pt>
                <c:pt idx="5295">
                  <c:v>5854.7866026868596</c:v>
                </c:pt>
                <c:pt idx="5296">
                  <c:v>5839.69922546826</c:v>
                </c:pt>
                <c:pt idx="5297">
                  <c:v>5835.3332811449</c:v>
                </c:pt>
                <c:pt idx="5298">
                  <c:v>5853.5155049724299</c:v>
                </c:pt>
                <c:pt idx="5299">
                  <c:v>5845.7783884500795</c:v>
                </c:pt>
                <c:pt idx="5300">
                  <c:v>5836.3280532692597</c:v>
                </c:pt>
                <c:pt idx="5301">
                  <c:v>5841.4677092448201</c:v>
                </c:pt>
                <c:pt idx="5302">
                  <c:v>5858.82095630203</c:v>
                </c:pt>
                <c:pt idx="5303">
                  <c:v>5843.5677837293897</c:v>
                </c:pt>
                <c:pt idx="5304">
                  <c:v>5854.3444817426498</c:v>
                </c:pt>
                <c:pt idx="5305">
                  <c:v>5862.0815982650001</c:v>
                </c:pt>
                <c:pt idx="5306">
                  <c:v>5848.9285001770104</c:v>
                </c:pt>
                <c:pt idx="5307">
                  <c:v>5847.5468722266396</c:v>
                </c:pt>
                <c:pt idx="5308">
                  <c:v>5864.3474681036996</c:v>
                </c:pt>
                <c:pt idx="5309">
                  <c:v>5858.1025097678403</c:v>
                </c:pt>
                <c:pt idx="5310">
                  <c:v>5846.6073652203804</c:v>
                </c:pt>
                <c:pt idx="5311">
                  <c:v>5842.5177464871103</c:v>
                </c:pt>
                <c:pt idx="5312">
                  <c:v>5863.8500820415702</c:v>
                </c:pt>
                <c:pt idx="5313">
                  <c:v>5855.7261096931097</c:v>
                </c:pt>
                <c:pt idx="5314">
                  <c:v>5845.9441838041203</c:v>
                </c:pt>
                <c:pt idx="5315">
                  <c:v>5868.93447289911</c:v>
                </c:pt>
                <c:pt idx="5316">
                  <c:v>5863.4632262154601</c:v>
                </c:pt>
                <c:pt idx="5317">
                  <c:v>5852.5759979661698</c:v>
                </c:pt>
                <c:pt idx="5318">
                  <c:v>5880.0980267384803</c:v>
                </c:pt>
                <c:pt idx="5319">
                  <c:v>5868.5476170730099</c:v>
                </c:pt>
                <c:pt idx="5320">
                  <c:v>5858.0472446498197</c:v>
                </c:pt>
                <c:pt idx="5321">
                  <c:v>5872.0293195080403</c:v>
                </c:pt>
                <c:pt idx="5322">
                  <c:v>5879.6006406763499</c:v>
                </c:pt>
                <c:pt idx="5323">
                  <c:v>5867.1659891225499</c:v>
                </c:pt>
                <c:pt idx="5324">
                  <c:v>5881.09279886275</c:v>
                </c:pt>
                <c:pt idx="5325">
                  <c:v>5887.7246130247204</c:v>
                </c:pt>
                <c:pt idx="5326">
                  <c:v>5872.0845846260499</c:v>
                </c:pt>
                <c:pt idx="5327">
                  <c:v>5883.5244640555002</c:v>
                </c:pt>
                <c:pt idx="5328">
                  <c:v>5893.3063899443996</c:v>
                </c:pt>
                <c:pt idx="5329">
                  <c:v>5880.2638220925301</c:v>
                </c:pt>
                <c:pt idx="5330">
                  <c:v>5870.5924264395699</c:v>
                </c:pt>
                <c:pt idx="5331">
                  <c:v>5877.8321568997799</c:v>
                </c:pt>
                <c:pt idx="5332">
                  <c:v>5590.5640734490898</c:v>
                </c:pt>
                <c:pt idx="5333">
                  <c:v>5545.6887976195603</c:v>
                </c:pt>
                <c:pt idx="5334">
                  <c:v>5531.1540715811198</c:v>
                </c:pt>
                <c:pt idx="5335">
                  <c:v>5548.06519769429</c:v>
                </c:pt>
                <c:pt idx="5336">
                  <c:v>5548.7836442284897</c:v>
                </c:pt>
                <c:pt idx="5337">
                  <c:v>5532.9225553576798</c:v>
                </c:pt>
                <c:pt idx="5338">
                  <c:v>5535.1884251963802</c:v>
                </c:pt>
                <c:pt idx="5339">
                  <c:v>5544.36243478712</c:v>
                </c:pt>
                <c:pt idx="5340">
                  <c:v>5544.2519045510899</c:v>
                </c:pt>
                <c:pt idx="5341">
                  <c:v>5544.6387603772</c:v>
                </c:pt>
                <c:pt idx="5342">
                  <c:v>5562.4893934966303</c:v>
                </c:pt>
                <c:pt idx="5343">
                  <c:v>5550.6626582409999</c:v>
                </c:pt>
                <c:pt idx="5344">
                  <c:v>5572.7134403296504</c:v>
                </c:pt>
                <c:pt idx="5345">
                  <c:v>5591.1167246292398</c:v>
                </c:pt>
                <c:pt idx="5346">
                  <c:v>5594.3773665921999</c:v>
                </c:pt>
                <c:pt idx="5347">
                  <c:v>5618.3071626934598</c:v>
                </c:pt>
                <c:pt idx="5348">
                  <c:v>5611.4542880593399</c:v>
                </c:pt>
                <c:pt idx="5349">
                  <c:v>5618.2518975754401</c:v>
                </c:pt>
                <c:pt idx="5350">
                  <c:v>5626.2100745698499</c:v>
                </c:pt>
                <c:pt idx="5351">
                  <c:v>5637.3736284092201</c:v>
                </c:pt>
                <c:pt idx="5352">
                  <c:v>5653.0136568079697</c:v>
                </c:pt>
                <c:pt idx="5353">
                  <c:v>5671.1958806354096</c:v>
                </c:pt>
                <c:pt idx="5354">
                  <c:v>5678.2698157415798</c:v>
                </c:pt>
                <c:pt idx="5355">
                  <c:v>5694.4624953204802</c:v>
                </c:pt>
                <c:pt idx="5356">
                  <c:v>5713.5289610361497</c:v>
                </c:pt>
                <c:pt idx="5357">
                  <c:v>5724.1951288133796</c:v>
                </c:pt>
                <c:pt idx="5358">
                  <c:v>5737.4034920193899</c:v>
                </c:pt>
                <c:pt idx="5359">
                  <c:v>5742.8747387030398</c:v>
                </c:pt>
                <c:pt idx="5360">
                  <c:v>5751.3855668775996</c:v>
                </c:pt>
                <c:pt idx="5361">
                  <c:v>5771.39153959962</c:v>
                </c:pt>
                <c:pt idx="5362">
                  <c:v>5777.69176305358</c:v>
                </c:pt>
                <c:pt idx="5363">
                  <c:v>5786.8105075263102</c:v>
                </c:pt>
                <c:pt idx="5364">
                  <c:v>5791.61857279378</c:v>
                </c:pt>
                <c:pt idx="5365">
                  <c:v>5808.0875779627504</c:v>
                </c:pt>
                <c:pt idx="5366">
                  <c:v>5823.3960156533303</c:v>
                </c:pt>
                <c:pt idx="5367">
                  <c:v>5837.0464998034504</c:v>
                </c:pt>
                <c:pt idx="5368">
                  <c:v>5848.0442582887699</c:v>
                </c:pt>
                <c:pt idx="5369">
                  <c:v>5860.3683796065397</c:v>
                </c:pt>
                <c:pt idx="5370">
                  <c:v>5857.2735329975303</c:v>
                </c:pt>
                <c:pt idx="5371">
                  <c:v>5855.9471701651701</c:v>
                </c:pt>
                <c:pt idx="5372">
                  <c:v>5873.7425381664998</c:v>
                </c:pt>
                <c:pt idx="5373">
                  <c:v>5884.0771152356401</c:v>
                </c:pt>
                <c:pt idx="5374">
                  <c:v>5868.2712914828498</c:v>
                </c:pt>
                <c:pt idx="5375">
                  <c:v>5887.6693479066998</c:v>
                </c:pt>
                <c:pt idx="5376">
                  <c:v>5889.2167712112096</c:v>
                </c:pt>
                <c:pt idx="5377">
                  <c:v>5877.8321568997799</c:v>
                </c:pt>
                <c:pt idx="5378">
                  <c:v>5895.9591156092001</c:v>
                </c:pt>
                <c:pt idx="5379">
                  <c:v>5878.6058685519902</c:v>
                </c:pt>
                <c:pt idx="5380">
                  <c:v>5896.4565016714296</c:v>
                </c:pt>
                <c:pt idx="5381">
                  <c:v>5878.3295429619202</c:v>
                </c:pt>
                <c:pt idx="5382">
                  <c:v>5898.0591900938598</c:v>
                </c:pt>
                <c:pt idx="5383">
                  <c:v>5884.4639710617503</c:v>
                </c:pt>
                <c:pt idx="5384">
                  <c:v>5884.1876454716703</c:v>
                </c:pt>
                <c:pt idx="5385">
                  <c:v>5878.2742778438997</c:v>
                </c:pt>
                <c:pt idx="5386">
                  <c:v>5880.3190872105397</c:v>
                </c:pt>
                <c:pt idx="5387">
                  <c:v>5870.2608357314703</c:v>
                </c:pt>
                <c:pt idx="5388">
                  <c:v>5880.8717383906896</c:v>
                </c:pt>
                <c:pt idx="5389">
                  <c:v>5866.7791332964498</c:v>
                </c:pt>
                <c:pt idx="5390">
                  <c:v>5875.4557568250502</c:v>
                </c:pt>
                <c:pt idx="5391">
                  <c:v>5879.8217011484103</c:v>
                </c:pt>
                <c:pt idx="5392">
                  <c:v>5876.17420335925</c:v>
                </c:pt>
                <c:pt idx="5393">
                  <c:v>5895.84858537317</c:v>
                </c:pt>
                <c:pt idx="5394">
                  <c:v>5885.9561292482404</c:v>
                </c:pt>
                <c:pt idx="5395">
                  <c:v>5894.5222225408097</c:v>
                </c:pt>
                <c:pt idx="5396">
                  <c:v>5907.3437299207098</c:v>
                </c:pt>
                <c:pt idx="5397">
                  <c:v>5902.7567251253004</c:v>
                </c:pt>
                <c:pt idx="5398">
                  <c:v>5907.7858508648296</c:v>
                </c:pt>
                <c:pt idx="5399">
                  <c:v>5921.4916001329702</c:v>
                </c:pt>
                <c:pt idx="5400">
                  <c:v>5908.3937671630001</c:v>
                </c:pt>
                <c:pt idx="5401">
                  <c:v>5927.0733770526504</c:v>
                </c:pt>
                <c:pt idx="5402">
                  <c:v>5912.64918125024</c:v>
                </c:pt>
                <c:pt idx="5403">
                  <c:v>5931.9367074380598</c:v>
                </c:pt>
                <c:pt idx="5404">
                  <c:v>5932.8762144443999</c:v>
                </c:pt>
                <c:pt idx="5405">
                  <c:v>5923.3706141454804</c:v>
                </c:pt>
                <c:pt idx="5406">
                  <c:v>5941.0001867928604</c:v>
                </c:pt>
                <c:pt idx="5407">
                  <c:v>5926.0233398102901</c:v>
                </c:pt>
                <c:pt idx="5408">
                  <c:v>5946.5819637125396</c:v>
                </c:pt>
                <c:pt idx="5409">
                  <c:v>5929.6708375994403</c:v>
                </c:pt>
                <c:pt idx="5410">
                  <c:v>5950.8373777997804</c:v>
                </c:pt>
                <c:pt idx="5411">
                  <c:v>5934.2578423947698</c:v>
                </c:pt>
                <c:pt idx="5412">
                  <c:v>5948.57150796108</c:v>
                </c:pt>
                <c:pt idx="5413">
                  <c:v>5938.2921960100402</c:v>
                </c:pt>
                <c:pt idx="5414">
                  <c:v>5953.21377787451</c:v>
                </c:pt>
                <c:pt idx="5415">
                  <c:v>5939.1764378982798</c:v>
                </c:pt>
                <c:pt idx="5416">
                  <c:v>5948.295182371</c:v>
                </c:pt>
                <c:pt idx="5417">
                  <c:v>5926.1338700463202</c:v>
                </c:pt>
                <c:pt idx="5418">
                  <c:v>5938.5685216001102</c:v>
                </c:pt>
                <c:pt idx="5419">
                  <c:v>5922.21004666717</c:v>
                </c:pt>
                <c:pt idx="5420">
                  <c:v>5937.1316285316398</c:v>
                </c:pt>
                <c:pt idx="5421">
                  <c:v>5923.4258792635001</c:v>
                </c:pt>
                <c:pt idx="5422">
                  <c:v>5944.2608287558196</c:v>
                </c:pt>
                <c:pt idx="5423">
                  <c:v>5927.1839072886896</c:v>
                </c:pt>
                <c:pt idx="5424">
                  <c:v>5949.6215452034503</c:v>
                </c:pt>
                <c:pt idx="5425">
                  <c:v>5949.6768103214599</c:v>
                </c:pt>
                <c:pt idx="5426">
                  <c:v>5943.65291245766</c:v>
                </c:pt>
                <c:pt idx="5427">
                  <c:v>5955.53491283122</c:v>
                </c:pt>
                <c:pt idx="5428">
                  <c:v>5946.3056381224596</c:v>
                </c:pt>
                <c:pt idx="5429">
                  <c:v>5959.2929408563195</c:v>
                </c:pt>
                <c:pt idx="5430">
                  <c:v>5949.7320754394796</c:v>
                </c:pt>
                <c:pt idx="5431">
                  <c:v>5964.4878619499004</c:v>
                </c:pt>
                <c:pt idx="5432">
                  <c:v>5954.2085499988598</c:v>
                </c:pt>
                <c:pt idx="5433">
                  <c:v>5971.6170621740903</c:v>
                </c:pt>
                <c:pt idx="5434">
                  <c:v>5955.8112384213</c:v>
                </c:pt>
                <c:pt idx="5435">
                  <c:v>5976.2593320874303</c:v>
                </c:pt>
                <c:pt idx="5436">
                  <c:v>5961.8351362850999</c:v>
                </c:pt>
                <c:pt idx="5437">
                  <c:v>5982.2279648332997</c:v>
                </c:pt>
                <c:pt idx="5438">
                  <c:v>5969.9038435155398</c:v>
                </c:pt>
                <c:pt idx="5439">
                  <c:v>5986.4281138025299</c:v>
                </c:pt>
                <c:pt idx="5440">
                  <c:v>5971.8381226461497</c:v>
                </c:pt>
                <c:pt idx="5441">
                  <c:v>5983.7753881377203</c:v>
                </c:pt>
                <c:pt idx="5442">
                  <c:v>5968.9090713912701</c:v>
                </c:pt>
                <c:pt idx="5443">
                  <c:v>5990.5729976538196</c:v>
                </c:pt>
                <c:pt idx="5444">
                  <c:v>5976.5356576775903</c:v>
                </c:pt>
                <c:pt idx="5445">
                  <c:v>5989.0255743493199</c:v>
                </c:pt>
                <c:pt idx="5446">
                  <c:v>5983.2780020755899</c:v>
                </c:pt>
                <c:pt idx="5447">
                  <c:v>5998.6969700022801</c:v>
                </c:pt>
                <c:pt idx="5448">
                  <c:v>5982.8358811314702</c:v>
                </c:pt>
                <c:pt idx="5449">
                  <c:v>6005.7709051083602</c:v>
                </c:pt>
                <c:pt idx="5450">
                  <c:v>5990.6282627718401</c:v>
                </c:pt>
                <c:pt idx="5451">
                  <c:v>6012.5685146244596</c:v>
                </c:pt>
                <c:pt idx="5452">
                  <c:v>5996.4311001635797</c:v>
                </c:pt>
                <c:pt idx="5453">
                  <c:v>6004.6656027480703</c:v>
                </c:pt>
                <c:pt idx="5454">
                  <c:v>5998.0890537040304</c:v>
                </c:pt>
                <c:pt idx="5455">
                  <c:v>6001.57075613914</c:v>
                </c:pt>
                <c:pt idx="5456">
                  <c:v>6006.9867377047804</c:v>
                </c:pt>
                <c:pt idx="5457">
                  <c:v>5997.5916676418901</c:v>
                </c:pt>
                <c:pt idx="5458">
                  <c:v>6015.5528309973597</c:v>
                </c:pt>
                <c:pt idx="5459">
                  <c:v>5999.5259467725</c:v>
                </c:pt>
                <c:pt idx="5460">
                  <c:v>6021.4109335071098</c:v>
                </c:pt>
                <c:pt idx="5461">
                  <c:v>6002.2892026733398</c:v>
                </c:pt>
                <c:pt idx="5462">
                  <c:v>6023.6768033458102</c:v>
                </c:pt>
                <c:pt idx="5463">
                  <c:v>6010.9658262019402</c:v>
                </c:pt>
                <c:pt idx="5464">
                  <c:v>6026.4953243646596</c:v>
                </c:pt>
                <c:pt idx="5465">
                  <c:v>6017.8187008360501</c:v>
                </c:pt>
                <c:pt idx="5466">
                  <c:v>6011.3526820280504</c:v>
                </c:pt>
                <c:pt idx="5467">
                  <c:v>6030.5849430978597</c:v>
                </c:pt>
                <c:pt idx="5468">
                  <c:v>6009.4184028974396</c:v>
                </c:pt>
                <c:pt idx="5469">
                  <c:v>6030.9717989239598</c:v>
                </c:pt>
                <c:pt idx="5470">
                  <c:v>6017.9292310720803</c:v>
                </c:pt>
                <c:pt idx="5471">
                  <c:v>6016.60286823964</c:v>
                </c:pt>
                <c:pt idx="5472">
                  <c:v>6030.80600356991</c:v>
                </c:pt>
                <c:pt idx="5473">
                  <c:v>6014.6133239910196</c:v>
                </c:pt>
                <c:pt idx="5474">
                  <c:v>6026.8269150727501</c:v>
                </c:pt>
                <c:pt idx="5475">
                  <c:v>6019.5871846125301</c:v>
                </c:pt>
                <c:pt idx="5476">
                  <c:v>6030.7507384519004</c:v>
                </c:pt>
                <c:pt idx="5477">
                  <c:v>6030.52967797984</c:v>
                </c:pt>
                <c:pt idx="5478">
                  <c:v>6020.0293055566499</c:v>
                </c:pt>
                <c:pt idx="5479">
                  <c:v>6040.7537248129502</c:v>
                </c:pt>
                <c:pt idx="5480">
                  <c:v>6026.44005924665</c:v>
                </c:pt>
                <c:pt idx="5481">
                  <c:v>6036.1114548995201</c:v>
                </c:pt>
                <c:pt idx="5482">
                  <c:v>6031.5244501041097</c:v>
                </c:pt>
                <c:pt idx="5483">
                  <c:v>6037.9352037940998</c:v>
                </c:pt>
                <c:pt idx="5484">
                  <c:v>6041.6379667011897</c:v>
                </c:pt>
                <c:pt idx="5485">
                  <c:v>6032.1323664023603</c:v>
                </c:pt>
                <c:pt idx="5486">
                  <c:v>6051.8620135342999</c:v>
                </c:pt>
                <c:pt idx="5487">
                  <c:v>6038.2667945021904</c:v>
                </c:pt>
                <c:pt idx="5488">
                  <c:v>6056.3384880936001</c:v>
                </c:pt>
                <c:pt idx="5489">
                  <c:v>6041.2511108750896</c:v>
                </c:pt>
                <c:pt idx="5490">
                  <c:v>6062.8045069016098</c:v>
                </c:pt>
                <c:pt idx="5491">
                  <c:v>6050.1487948757504</c:v>
                </c:pt>
                <c:pt idx="5492">
                  <c:v>6063.7440139078599</c:v>
                </c:pt>
                <c:pt idx="5493">
                  <c:v>6060.9254928890095</c:v>
                </c:pt>
                <c:pt idx="5494">
                  <c:v>6059.2675393485597</c:v>
                </c:pt>
                <c:pt idx="5495">
                  <c:v>6071.8127211382998</c:v>
                </c:pt>
                <c:pt idx="5496">
                  <c:v>6058.6043579323004</c:v>
                </c:pt>
                <c:pt idx="5497">
                  <c:v>6067.6125721690796</c:v>
                </c:pt>
                <c:pt idx="5498">
                  <c:v>6063.6334836718297</c:v>
                </c:pt>
                <c:pt idx="5499">
                  <c:v>6050.48038558384</c:v>
                </c:pt>
                <c:pt idx="5500">
                  <c:v>6066.2309442186197</c:v>
                </c:pt>
                <c:pt idx="5501">
                  <c:v>6061.2018184790904</c:v>
                </c:pt>
                <c:pt idx="5502">
                  <c:v>6051.4751577081997</c:v>
                </c:pt>
                <c:pt idx="5503">
                  <c:v>6071.92325137433</c:v>
                </c:pt>
                <c:pt idx="5504">
                  <c:v>6055.2884508513198</c:v>
                </c:pt>
                <c:pt idx="5505">
                  <c:v>6068.2757535852597</c:v>
                </c:pt>
                <c:pt idx="5506">
                  <c:v>6068.2204884672401</c:v>
                </c:pt>
                <c:pt idx="5507">
                  <c:v>6065.4572325664103</c:v>
                </c:pt>
                <c:pt idx="5508">
                  <c:v>6079.7708981327196</c:v>
                </c:pt>
                <c:pt idx="5509">
                  <c:v>6068.0546931132003</c:v>
                </c:pt>
                <c:pt idx="5510">
                  <c:v>6089.7186193757498</c:v>
                </c:pt>
                <c:pt idx="5511">
                  <c:v>6070.3758280699103</c:v>
                </c:pt>
                <c:pt idx="5512">
                  <c:v>6090.8239217360497</c:v>
                </c:pt>
                <c:pt idx="5513">
                  <c:v>6080.6551400209501</c:v>
                </c:pt>
                <c:pt idx="5514">
                  <c:v>6080.8762004930104</c:v>
                </c:pt>
                <c:pt idx="5515">
                  <c:v>6093.6977078729096</c:v>
                </c:pt>
                <c:pt idx="5516">
                  <c:v>6079.2735120705802</c:v>
                </c:pt>
                <c:pt idx="5517">
                  <c:v>6094.9688055872602</c:v>
                </c:pt>
                <c:pt idx="5518">
                  <c:v>6090.2712705558997</c:v>
                </c:pt>
                <c:pt idx="5519">
                  <c:v>6076.4549910517298</c:v>
                </c:pt>
                <c:pt idx="5520">
                  <c:v>6095.0240707052699</c:v>
                </c:pt>
                <c:pt idx="5521">
                  <c:v>6086.0158564685798</c:v>
                </c:pt>
                <c:pt idx="5522">
                  <c:v>6074.4654468031104</c:v>
                </c:pt>
                <c:pt idx="5523">
                  <c:v>6095.1346009413901</c:v>
                </c:pt>
                <c:pt idx="5524">
                  <c:v>6083.4736610398004</c:v>
                </c:pt>
                <c:pt idx="5525">
                  <c:v>6079.9919586047799</c:v>
                </c:pt>
                <c:pt idx="5526">
                  <c:v>6091.1555124441402</c:v>
                </c:pt>
                <c:pt idx="5527">
                  <c:v>6074.3549165670802</c:v>
                </c:pt>
                <c:pt idx="5528">
                  <c:v>6078.3892701822597</c:v>
                </c:pt>
                <c:pt idx="5529">
                  <c:v>6082.0920330894296</c:v>
                </c:pt>
                <c:pt idx="5530">
                  <c:v>6070.9837443680799</c:v>
                </c:pt>
                <c:pt idx="5531">
                  <c:v>6086.8448332388898</c:v>
                </c:pt>
                <c:pt idx="5532">
                  <c:v>6068.2757535852597</c:v>
                </c:pt>
                <c:pt idx="5533">
                  <c:v>6081.1525260830904</c:v>
                </c:pt>
                <c:pt idx="5534">
                  <c:v>6016.2712775315504</c:v>
                </c:pt>
                <c:pt idx="5535">
                  <c:v>6031.4691849861001</c:v>
                </c:pt>
                <c:pt idx="5536">
                  <c:v>6004.6656027480703</c:v>
                </c:pt>
                <c:pt idx="5537">
                  <c:v>5965.7036945463196</c:v>
                </c:pt>
                <c:pt idx="5538">
                  <c:v>5843.1256627852699</c:v>
                </c:pt>
                <c:pt idx="5539">
                  <c:v>5136.1742731159202</c:v>
                </c:pt>
                <c:pt idx="5540">
                  <c:v>4931.6933364542101</c:v>
                </c:pt>
                <c:pt idx="5541">
                  <c:v>4834.2056682728098</c:v>
                </c:pt>
              </c:numCache>
            </c:numRef>
          </c:yVal>
          <c:smooth val="0"/>
          <c:extLst>
            <c:ext xmlns:c16="http://schemas.microsoft.com/office/drawing/2014/chart" uri="{C3380CC4-5D6E-409C-BE32-E72D297353CC}">
              <c16:uniqueId val="{00000001-BC7B-4703-ACF2-8732EB73B55C}"/>
            </c:ext>
          </c:extLst>
        </c:ser>
        <c:dLbls>
          <c:showLegendKey val="0"/>
          <c:showVal val="0"/>
          <c:showCatName val="0"/>
          <c:showSerName val="0"/>
          <c:showPercent val="0"/>
          <c:showBubbleSize val="0"/>
        </c:dLbls>
        <c:axId val="1042488239"/>
        <c:axId val="1042492559"/>
      </c:scatterChart>
      <c:valAx>
        <c:axId val="104248823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2492559"/>
        <c:crosses val="autoZero"/>
        <c:crossBetween val="midCat"/>
      </c:valAx>
      <c:valAx>
        <c:axId val="1042492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tress (PS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2488239"/>
        <c:crosses val="autoZero"/>
        <c:crossBetween val="midCat"/>
      </c:valAx>
      <c:spPr>
        <a:noFill/>
        <a:ln>
          <a:noFill/>
        </a:ln>
        <a:effectLst/>
      </c:spPr>
    </c:plotArea>
    <c:legend>
      <c:legendPos val="r"/>
      <c:layout>
        <c:manualLayout>
          <c:xMode val="edge"/>
          <c:yMode val="edge"/>
          <c:x val="0.61886356802819176"/>
          <c:y val="0.56498855762202804"/>
          <c:w val="0.20652805470865729"/>
          <c:h val="0.266238826971554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7BF2D-9E4B-4FF4-BA83-9C759E5DA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21</Words>
  <Characters>15425</Characters>
  <Application>Microsoft Office Word</Application>
  <DocSecurity>0</DocSecurity>
  <Lines>308</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Miller</dc:creator>
  <cp:keywords/>
  <dc:description/>
  <cp:lastModifiedBy>Ballenger,Brooke</cp:lastModifiedBy>
  <cp:revision>2</cp:revision>
  <dcterms:created xsi:type="dcterms:W3CDTF">2025-06-04T19:37:00Z</dcterms:created>
  <dcterms:modified xsi:type="dcterms:W3CDTF">2025-06-04T19:37:00Z</dcterms:modified>
</cp:coreProperties>
</file>